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EB0A71" w14:textId="77777777" w:rsidR="00BF0354" w:rsidRDefault="00BF7EB9" w:rsidP="00111AC6">
      <w:pPr>
        <w:pStyle w:val="Untertitel"/>
        <w:rPr>
          <w:b/>
        </w:rPr>
      </w:pPr>
      <w:r>
        <w:rPr>
          <w:noProof/>
        </w:rPr>
        <mc:AlternateContent>
          <mc:Choice Requires="wps">
            <w:drawing>
              <wp:anchor distT="0" distB="0" distL="114300" distR="114300" simplePos="0" relativeHeight="251655680" behindDoc="0" locked="0" layoutInCell="1" allowOverlap="1" wp14:anchorId="4AEB0CC3" wp14:editId="495DC1A0">
                <wp:simplePos x="0" y="0"/>
                <wp:positionH relativeFrom="column">
                  <wp:posOffset>-106586</wp:posOffset>
                </wp:positionH>
                <wp:positionV relativeFrom="margin">
                  <wp:posOffset>-398834</wp:posOffset>
                </wp:positionV>
                <wp:extent cx="5392420" cy="4676140"/>
                <wp:effectExtent l="0" t="0" r="17780" b="1016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420" cy="4676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2" w14:textId="42B15407" w:rsidR="007035C5" w:rsidRPr="00B11128" w:rsidRDefault="00036493" w:rsidP="00BF0354">
                            <w:pPr>
                              <w:pStyle w:val="Titel"/>
                            </w:pPr>
                            <w:r w:rsidRPr="00B11128">
                              <w:t>Concept Drift in Recommender Systems:</w:t>
                            </w:r>
                            <w:r w:rsidR="00F93BCF" w:rsidRPr="00B11128">
                              <w:t xml:space="preserve"> Building a MLOps Pipeline that takes Concept Drift into account</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AEB0CC3" id="_x0000_t202" coordsize="21600,21600" o:spt="202" path="m,l,21600r21600,l21600,xe">
                <v:stroke joinstyle="miter"/>
                <v:path gradientshapeok="t" o:connecttype="rect"/>
              </v:shapetype>
              <v:shape id="Textfeld 1" o:spid="_x0000_s1026" type="#_x0000_t202" style="position:absolute;left:0;text-align:left;margin-left:-8.4pt;margin-top:-31.4pt;width:424.6pt;height:368.2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" filled="f" stroked="f">
                <v:textbox inset="0,0,0,0">
                  <w:txbxContent>
                    <w:p w14:paraId="4AEB0CF2" w14:textId="42B15407" w:rsidR="007035C5" w:rsidRPr="00B11128" w:rsidRDefault="00036493" w:rsidP="00BF0354">
                      <w:pPr>
                        <w:pStyle w:val="Titel"/>
                      </w:pPr>
                      <w:r w:rsidRPr="00B11128">
                        <w:t>Concept Drift in Recommender Systems:</w:t>
                      </w:r>
                      <w:r w:rsidR="00F93BCF" w:rsidRPr="00B11128">
                        <w:t xml:space="preserve"> Building a MLOps Pipeline that takes Concept Drift into account</w:t>
                      </w:r>
                    </w:p>
                  </w:txbxContent>
                </v:textbox>
                <w10:wrap anchory="margin"/>
              </v:shape>
            </w:pict>
          </mc:Fallback>
        </mc:AlternateContent>
      </w:r>
      <w:r>
        <w:rPr>
          <w:noProof/>
        </w:rPr>
        <mc:AlternateContent>
          <mc:Choice Requires="wps">
            <w:drawing>
              <wp:anchor distT="0" distB="0" distL="114300" distR="114300" simplePos="0" relativeHeight="251656704" behindDoc="0" locked="0" layoutInCell="1" allowOverlap="1" wp14:anchorId="4AEB0CC5" wp14:editId="4AEB0CC6">
                <wp:simplePos x="0" y="0"/>
                <wp:positionH relativeFrom="column">
                  <wp:align>center</wp:align>
                </wp:positionH>
                <wp:positionV relativeFrom="margin">
                  <wp:posOffset>4680585</wp:posOffset>
                </wp:positionV>
                <wp:extent cx="5400000" cy="3576578"/>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3576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3" w14:textId="77777777" w:rsidR="007035C5" w:rsidRDefault="007035C5" w:rsidP="00BF7EB9">
                            <w:pPr>
                              <w:pStyle w:val="Untertitel"/>
                              <w:rPr>
                                <w:b/>
                              </w:rPr>
                            </w:pPr>
                            <w:proofErr w:type="spellStart"/>
                            <w:r w:rsidRPr="00111AC6">
                              <w:rPr>
                                <w:b/>
                              </w:rPr>
                              <w:t>Bachelorarbeit</w:t>
                            </w:r>
                            <w:proofErr w:type="spellEnd"/>
                          </w:p>
                          <w:p w14:paraId="4AEB0CF4" w14:textId="77777777" w:rsidR="007035C5" w:rsidRPr="00BF0354" w:rsidRDefault="007035C5" w:rsidP="00BF7EB9">
                            <w:pPr>
                              <w:pStyle w:val="Untertitel"/>
                            </w:pPr>
                            <w:proofErr w:type="spellStart"/>
                            <w:r w:rsidRPr="00BF0354">
                              <w:t>im</w:t>
                            </w:r>
                            <w:proofErr w:type="spellEnd"/>
                            <w:r w:rsidRPr="00BF0354">
                              <w:t xml:space="preserve"> </w:t>
                            </w:r>
                            <w:proofErr w:type="spellStart"/>
                            <w:r w:rsidRPr="00BF0354">
                              <w:t>Studiengang</w:t>
                            </w:r>
                            <w:proofErr w:type="spellEnd"/>
                            <w:r w:rsidRPr="00BF0354">
                              <w:br/>
                            </w:r>
                            <w:proofErr w:type="spellStart"/>
                            <w:r w:rsidRPr="00BF0354">
                              <w:t>Wirtschaftsinformatik</w:t>
                            </w:r>
                            <w:proofErr w:type="spellEnd"/>
                            <w:r w:rsidRPr="00BF0354">
                              <w:t xml:space="preserve"> und </w:t>
                            </w:r>
                            <w:proofErr w:type="spellStart"/>
                            <w:r w:rsidRPr="00BF0354">
                              <w:t>digitale</w:t>
                            </w:r>
                            <w:proofErr w:type="spellEnd"/>
                            <w:r w:rsidRPr="00BF0354">
                              <w:t xml:space="preserve"> </w:t>
                            </w:r>
                            <w:proofErr w:type="spellStart"/>
                            <w:r w:rsidRPr="00BF0354">
                              <w:t>Medien</w:t>
                            </w:r>
                            <w:proofErr w:type="spellEnd"/>
                          </w:p>
                          <w:p w14:paraId="4AEB0CF5" w14:textId="77777777" w:rsidR="007035C5" w:rsidRDefault="007035C5" w:rsidP="005D26BD">
                            <w:pPr>
                              <w:pStyle w:val="Untertitel"/>
                            </w:pPr>
                            <w:proofErr w:type="spellStart"/>
                            <w:r>
                              <w:t>vorgelegt</w:t>
                            </w:r>
                            <w:proofErr w:type="spellEnd"/>
                            <w:r>
                              <w:t xml:space="preserve"> von</w:t>
                            </w:r>
                          </w:p>
                          <w:p w14:paraId="4AEB0CF6" w14:textId="288E1B0A" w:rsidR="007035C5" w:rsidRDefault="00A672D9" w:rsidP="00BA7590">
                            <w:pPr>
                              <w:pStyle w:val="Untertitel"/>
                            </w:pPr>
                            <w:r>
                              <w:rPr>
                                <w:b/>
                              </w:rPr>
                              <w:t>Sebastian Sätzler</w:t>
                            </w:r>
                            <w:r w:rsidR="007035C5">
                              <w:rPr>
                                <w:b/>
                              </w:rPr>
                              <w:br/>
                            </w:r>
                            <w:proofErr w:type="spellStart"/>
                            <w:r w:rsidR="007035C5">
                              <w:t>Matr</w:t>
                            </w:r>
                            <w:proofErr w:type="spellEnd"/>
                            <w:r w:rsidR="007035C5">
                              <w:t xml:space="preserve">.-Nr.: </w:t>
                            </w:r>
                            <w:r>
                              <w:t>37635</w:t>
                            </w:r>
                          </w:p>
                          <w:p w14:paraId="4AEB0CF7" w14:textId="2190CC6A" w:rsidR="007035C5" w:rsidRPr="00BA7590" w:rsidRDefault="007035C5" w:rsidP="00BA7590">
                            <w:pPr>
                              <w:pStyle w:val="Untertitel"/>
                              <w:rPr>
                                <w:b/>
                              </w:rPr>
                            </w:pPr>
                            <w:r>
                              <w:t xml:space="preserve">am </w:t>
                            </w:r>
                            <w:r w:rsidR="009F1763">
                              <w:t>18</w:t>
                            </w:r>
                            <w:r>
                              <w:t xml:space="preserve">. </w:t>
                            </w:r>
                            <w:proofErr w:type="spellStart"/>
                            <w:r w:rsidR="00AA455A">
                              <w:t>Juli</w:t>
                            </w:r>
                            <w:proofErr w:type="spellEnd"/>
                            <w:r>
                              <w:t xml:space="preserve"> </w:t>
                            </w:r>
                            <w:r w:rsidR="00AA455A">
                              <w:t>2022</w:t>
                            </w:r>
                            <w:r w:rsidRPr="005D26BD">
                              <w:t xml:space="preserve"> </w:t>
                            </w:r>
                            <w:r>
                              <w:br/>
                              <w:t xml:space="preserve">an </w:t>
                            </w:r>
                            <w:r w:rsidRPr="00BF0354">
                              <w:t xml:space="preserve">der Hochschule der </w:t>
                            </w:r>
                            <w:proofErr w:type="spellStart"/>
                            <w:r w:rsidRPr="00BF0354">
                              <w:t>Medien</w:t>
                            </w:r>
                            <w:proofErr w:type="spellEnd"/>
                            <w:r w:rsidRPr="00BF0354">
                              <w:t xml:space="preserve"> Stuttgart</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AEB0CC5" id="Textfeld 9" o:spid="_x0000_s1027" type="#_x0000_t202" style="position:absolute;left:0;text-align:left;margin-left:0;margin-top:368.55pt;width:425.2pt;height:281.6pt;z-index:251656704;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" filled="f" stroked="f">
                <v:textbox inset="0,0,0,0">
                  <w:txbxContent>
                    <w:p w14:paraId="4AEB0CF3" w14:textId="77777777" w:rsidR="007035C5" w:rsidRDefault="007035C5" w:rsidP="00BF7EB9">
                      <w:pPr>
                        <w:pStyle w:val="Untertitel"/>
                        <w:rPr>
                          <w:b/>
                        </w:rPr>
                      </w:pPr>
                      <w:proofErr w:type="spellStart"/>
                      <w:r w:rsidRPr="00111AC6">
                        <w:rPr>
                          <w:b/>
                        </w:rPr>
                        <w:t>Bachelorarbeit</w:t>
                      </w:r>
                      <w:proofErr w:type="spellEnd"/>
                    </w:p>
                    <w:p w14:paraId="4AEB0CF4" w14:textId="77777777" w:rsidR="007035C5" w:rsidRPr="00BF0354" w:rsidRDefault="007035C5" w:rsidP="00BF7EB9">
                      <w:pPr>
                        <w:pStyle w:val="Untertitel"/>
                      </w:pPr>
                      <w:proofErr w:type="spellStart"/>
                      <w:r w:rsidRPr="00BF0354">
                        <w:t>im</w:t>
                      </w:r>
                      <w:proofErr w:type="spellEnd"/>
                      <w:r w:rsidRPr="00BF0354">
                        <w:t xml:space="preserve"> </w:t>
                      </w:r>
                      <w:proofErr w:type="spellStart"/>
                      <w:r w:rsidRPr="00BF0354">
                        <w:t>Studiengang</w:t>
                      </w:r>
                      <w:proofErr w:type="spellEnd"/>
                      <w:r w:rsidRPr="00BF0354">
                        <w:br/>
                      </w:r>
                      <w:proofErr w:type="spellStart"/>
                      <w:r w:rsidRPr="00BF0354">
                        <w:t>Wirtschaftsinformatik</w:t>
                      </w:r>
                      <w:proofErr w:type="spellEnd"/>
                      <w:r w:rsidRPr="00BF0354">
                        <w:t xml:space="preserve"> und </w:t>
                      </w:r>
                      <w:proofErr w:type="spellStart"/>
                      <w:r w:rsidRPr="00BF0354">
                        <w:t>digitale</w:t>
                      </w:r>
                      <w:proofErr w:type="spellEnd"/>
                      <w:r w:rsidRPr="00BF0354">
                        <w:t xml:space="preserve"> </w:t>
                      </w:r>
                      <w:proofErr w:type="spellStart"/>
                      <w:r w:rsidRPr="00BF0354">
                        <w:t>Medien</w:t>
                      </w:r>
                      <w:proofErr w:type="spellEnd"/>
                    </w:p>
                    <w:p w14:paraId="4AEB0CF5" w14:textId="77777777" w:rsidR="007035C5" w:rsidRDefault="007035C5" w:rsidP="005D26BD">
                      <w:pPr>
                        <w:pStyle w:val="Untertitel"/>
                      </w:pPr>
                      <w:proofErr w:type="spellStart"/>
                      <w:r>
                        <w:t>vorgelegt</w:t>
                      </w:r>
                      <w:proofErr w:type="spellEnd"/>
                      <w:r>
                        <w:t xml:space="preserve"> von</w:t>
                      </w:r>
                    </w:p>
                    <w:p w14:paraId="4AEB0CF6" w14:textId="288E1B0A" w:rsidR="007035C5" w:rsidRDefault="00A672D9" w:rsidP="00BA7590">
                      <w:pPr>
                        <w:pStyle w:val="Untertitel"/>
                      </w:pPr>
                      <w:r>
                        <w:rPr>
                          <w:b/>
                        </w:rPr>
                        <w:t>Sebastian Sätzler</w:t>
                      </w:r>
                      <w:r w:rsidR="007035C5">
                        <w:rPr>
                          <w:b/>
                        </w:rPr>
                        <w:br/>
                      </w:r>
                      <w:proofErr w:type="spellStart"/>
                      <w:r w:rsidR="007035C5">
                        <w:t>Matr</w:t>
                      </w:r>
                      <w:proofErr w:type="spellEnd"/>
                      <w:r w:rsidR="007035C5">
                        <w:t xml:space="preserve">.-Nr.: </w:t>
                      </w:r>
                      <w:r>
                        <w:t>37635</w:t>
                      </w:r>
                    </w:p>
                    <w:p w14:paraId="4AEB0CF7" w14:textId="2190CC6A" w:rsidR="007035C5" w:rsidRPr="00BA7590" w:rsidRDefault="007035C5" w:rsidP="00BA7590">
                      <w:pPr>
                        <w:pStyle w:val="Untertitel"/>
                        <w:rPr>
                          <w:b/>
                        </w:rPr>
                      </w:pPr>
                      <w:r>
                        <w:t xml:space="preserve">am </w:t>
                      </w:r>
                      <w:r w:rsidR="009F1763">
                        <w:t>18</w:t>
                      </w:r>
                      <w:r>
                        <w:t xml:space="preserve">. </w:t>
                      </w:r>
                      <w:proofErr w:type="spellStart"/>
                      <w:r w:rsidR="00AA455A">
                        <w:t>Juli</w:t>
                      </w:r>
                      <w:proofErr w:type="spellEnd"/>
                      <w:r>
                        <w:t xml:space="preserve"> </w:t>
                      </w:r>
                      <w:r w:rsidR="00AA455A">
                        <w:t>2022</w:t>
                      </w:r>
                      <w:r w:rsidRPr="005D26BD">
                        <w:t xml:space="preserve"> </w:t>
                      </w:r>
                      <w:r>
                        <w:br/>
                        <w:t xml:space="preserve">an </w:t>
                      </w:r>
                      <w:r w:rsidRPr="00BF0354">
                        <w:t xml:space="preserve">der Hochschule der </w:t>
                      </w:r>
                      <w:proofErr w:type="spellStart"/>
                      <w:r w:rsidRPr="00BF0354">
                        <w:t>Medien</w:t>
                      </w:r>
                      <w:proofErr w:type="spellEnd"/>
                      <w:r w:rsidRPr="00BF0354">
                        <w:t xml:space="preserve"> Stuttgart</w:t>
                      </w:r>
                    </w:p>
                  </w:txbxContent>
                </v:textbox>
                <w10:wrap anchory="margin"/>
              </v:shape>
            </w:pict>
          </mc:Fallback>
        </mc:AlternateContent>
      </w:r>
      <w:r w:rsidR="00BA7590">
        <w:rPr>
          <w:noProof/>
        </w:rPr>
        <mc:AlternateContent>
          <mc:Choice Requires="wps">
            <w:drawing>
              <wp:anchor distT="0" distB="0" distL="114300" distR="114300" simplePos="0" relativeHeight="251657728" behindDoc="0" locked="0" layoutInCell="1" allowOverlap="1" wp14:anchorId="4AEB0CC7" wp14:editId="4AEB0CC8">
                <wp:simplePos x="0" y="0"/>
                <wp:positionH relativeFrom="column">
                  <wp:align>center</wp:align>
                </wp:positionH>
                <wp:positionV relativeFrom="margin">
                  <wp:align>bottom</wp:align>
                </wp:positionV>
                <wp:extent cx="5400000" cy="775246"/>
                <wp:effectExtent l="0" t="0" r="10795" b="6350"/>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775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8" w14:textId="3934ED38" w:rsidR="007035C5" w:rsidRPr="00BF0354" w:rsidRDefault="007035C5" w:rsidP="00C969F6">
                            <w:pPr>
                              <w:pStyle w:val="Untertitel"/>
                              <w:tabs>
                                <w:tab w:val="left" w:pos="2835"/>
                              </w:tabs>
                              <w:spacing w:before="0"/>
                              <w:jc w:val="left"/>
                            </w:pPr>
                            <w:proofErr w:type="spellStart"/>
                            <w:r>
                              <w:t>Erstprüfer</w:t>
                            </w:r>
                            <w:proofErr w:type="spellEnd"/>
                            <w:r>
                              <w:t xml:space="preserve">/in: </w:t>
                            </w:r>
                            <w:r>
                              <w:tab/>
                              <w:t>Prof. Dr.</w:t>
                            </w:r>
                            <w:r w:rsidR="009F1763">
                              <w:t xml:space="preserve"> Jan </w:t>
                            </w:r>
                            <w:proofErr w:type="spellStart"/>
                            <w:r w:rsidR="009F1763">
                              <w:t>Kirenz</w:t>
                            </w:r>
                            <w:proofErr w:type="spellEnd"/>
                            <w:r w:rsidR="009F1763">
                              <w:t xml:space="preserve"> </w:t>
                            </w:r>
                            <w:r>
                              <w:br/>
                            </w:r>
                            <w:proofErr w:type="spellStart"/>
                            <w:r>
                              <w:t>Zweitprüfer</w:t>
                            </w:r>
                            <w:proofErr w:type="spellEnd"/>
                            <w:r>
                              <w:t xml:space="preserve">/in: </w:t>
                            </w:r>
                            <w:r>
                              <w:tab/>
                              <w:t xml:space="preserve">Prof. </w:t>
                            </w:r>
                            <w:r w:rsidR="009F1763">
                              <w:t>Dr. Hendrik Meth</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AEB0CC7" id="Textfeld 10" o:spid="_x0000_s1028" type="#_x0000_t202" style="position:absolute;left:0;text-align:left;margin-left:0;margin-top:0;width:425.2pt;height:61.05pt;z-index:251657728;visibility:visible;mso-wrap-style:square;mso-width-percent:0;mso-height-percent:0;mso-wrap-distance-left:9pt;mso-wrap-distance-top:0;mso-wrap-distance-right:9pt;mso-wrap-distance-bottom:0;mso-position-horizontal:center;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" filled="f" stroked="f">
                <v:textbox inset="10mm,0,0,0">
                  <w:txbxContent>
                    <w:p w14:paraId="4AEB0CF8" w14:textId="3934ED38" w:rsidR="007035C5" w:rsidRPr="00BF0354" w:rsidRDefault="007035C5" w:rsidP="00C969F6">
                      <w:pPr>
                        <w:pStyle w:val="Untertitel"/>
                        <w:tabs>
                          <w:tab w:val="left" w:pos="2835"/>
                        </w:tabs>
                        <w:spacing w:before="0"/>
                        <w:jc w:val="left"/>
                      </w:pPr>
                      <w:proofErr w:type="spellStart"/>
                      <w:r>
                        <w:t>Erstprüfer</w:t>
                      </w:r>
                      <w:proofErr w:type="spellEnd"/>
                      <w:r>
                        <w:t xml:space="preserve">/in: </w:t>
                      </w:r>
                      <w:r>
                        <w:tab/>
                        <w:t>Prof. Dr.</w:t>
                      </w:r>
                      <w:r w:rsidR="009F1763">
                        <w:t xml:space="preserve"> Jan </w:t>
                      </w:r>
                      <w:proofErr w:type="spellStart"/>
                      <w:r w:rsidR="009F1763">
                        <w:t>Kirenz</w:t>
                      </w:r>
                      <w:proofErr w:type="spellEnd"/>
                      <w:r w:rsidR="009F1763">
                        <w:t xml:space="preserve"> </w:t>
                      </w:r>
                      <w:r>
                        <w:br/>
                      </w:r>
                      <w:proofErr w:type="spellStart"/>
                      <w:r>
                        <w:t>Zweitprüfer</w:t>
                      </w:r>
                      <w:proofErr w:type="spellEnd"/>
                      <w:r>
                        <w:t xml:space="preserve">/in: </w:t>
                      </w:r>
                      <w:r>
                        <w:tab/>
                        <w:t xml:space="preserve">Prof. </w:t>
                      </w:r>
                      <w:r w:rsidR="009F1763">
                        <w:t>Dr. Hendrik Meth</w:t>
                      </w:r>
                    </w:p>
                  </w:txbxContent>
                </v:textbox>
                <w10:wrap anchory="margin"/>
              </v:shape>
            </w:pict>
          </mc:Fallback>
        </mc:AlternateContent>
      </w:r>
    </w:p>
    <w:p w14:paraId="4AEB0A72" w14:textId="77777777" w:rsidR="00C969F6" w:rsidRPr="008309B5" w:rsidRDefault="00C969F6">
      <w:pPr>
        <w:pStyle w:val="berschrift1"/>
        <w:numPr>
          <w:ilvl w:val="0"/>
          <w:numId w:val="0"/>
        </w:numPr>
        <w:rPr>
          <w:lang w:val="de-DE"/>
        </w:rPr>
      </w:pPr>
      <w:bookmarkStart w:id="0" w:name="_Toc108480901"/>
      <w:bookmarkStart w:id="1" w:name="_Ref491742389"/>
      <w:r w:rsidRPr="008309B5">
        <w:rPr>
          <w:lang w:val="de-DE"/>
        </w:rPr>
        <w:lastRenderedPageBreak/>
        <w:t>Ehrenwörtliche Erklärung</w:t>
      </w:r>
      <w:bookmarkEnd w:id="0"/>
    </w:p>
    <w:p w14:paraId="4AEB0A73" w14:textId="3A975737" w:rsidR="00C969F6" w:rsidRPr="008309B5" w:rsidRDefault="00C969F6" w:rsidP="00C969F6">
      <w:pPr>
        <w:rPr>
          <w:lang w:val="de-DE"/>
        </w:rPr>
      </w:pPr>
      <w:r w:rsidRPr="008309B5">
        <w:rPr>
          <w:lang w:val="de-DE"/>
        </w:rPr>
        <w:t xml:space="preserve">„Hiermit versichere ich, </w:t>
      </w:r>
      <w:r w:rsidR="00FE568F" w:rsidRPr="008309B5">
        <w:rPr>
          <w:lang w:val="de-DE"/>
        </w:rPr>
        <w:t>Sebastian Sätzler</w:t>
      </w:r>
      <w:r w:rsidRPr="008309B5">
        <w:rPr>
          <w:lang w:val="de-DE"/>
        </w:rPr>
        <w:t>, ehrenwörtlich, dass ich die vorliegende Bachelorarbeit (bzw. Masterarbeit) mit dem Titel: „</w:t>
      </w:r>
      <w:r w:rsidR="00E938EC" w:rsidRPr="008309B5">
        <w:rPr>
          <w:lang w:val="de-DE"/>
        </w:rPr>
        <w:t>Concept Drift in Recommender Systems: Building a MLOps</w:t>
      </w:r>
      <w:r w:rsidR="00CF7395" w:rsidRPr="008309B5">
        <w:rPr>
          <w:lang w:val="de-DE"/>
        </w:rPr>
        <w:t xml:space="preserve"> Pipeline that </w:t>
      </w:r>
      <w:proofErr w:type="spellStart"/>
      <w:r w:rsidR="00CF7395" w:rsidRPr="008309B5">
        <w:rPr>
          <w:lang w:val="de-DE"/>
        </w:rPr>
        <w:t>takes</w:t>
      </w:r>
      <w:proofErr w:type="spellEnd"/>
      <w:r w:rsidR="00CF7395" w:rsidRPr="008309B5">
        <w:rPr>
          <w:lang w:val="de-DE"/>
        </w:rPr>
        <w:t xml:space="preserve"> Concept Drift into </w:t>
      </w:r>
      <w:proofErr w:type="spellStart"/>
      <w:r w:rsidR="00CF7395" w:rsidRPr="008309B5">
        <w:rPr>
          <w:lang w:val="de-DE"/>
        </w:rPr>
        <w:t>account</w:t>
      </w:r>
      <w:proofErr w:type="spellEnd"/>
      <w:r w:rsidRPr="008309B5">
        <w:rPr>
          <w:lang w:val="de-DE"/>
        </w:rPr>
        <w:t>“ selbstständig und ohne fremde Hilfe verfasst und keine anderen als die angegebenen Hilfsmittel benutzt habe. Die Stellen der Arbeit, die dem Wortlaut oder dem Sinn nach anderen Werken entnommen wurden, sind in jedem Fall unter Angabe der Quelle kenntlich gemacht. Die Arbeit ist noch nicht veröffentlicht oder in anderer Form als Prüfungsleistung vorgelegt worden.</w:t>
      </w:r>
    </w:p>
    <w:p w14:paraId="4AEB0A74" w14:textId="77777777" w:rsidR="00C969F6" w:rsidRPr="008309B5" w:rsidRDefault="00C969F6" w:rsidP="00C969F6">
      <w:pPr>
        <w:rPr>
          <w:lang w:val="de-DE"/>
        </w:rPr>
      </w:pPr>
      <w:r w:rsidRPr="008309B5">
        <w:rPr>
          <w:lang w:val="de-DE"/>
        </w:rPr>
        <w:t xml:space="preserve">Ich habe die Bedeutung der ehrenwörtlichen Versicherung und die prüfungsrechtlichen Folgen (§ 26 Abs. 2 Bachelor-SPO (6 Semester), § 24 Abs. 2 Bachelor-SPO (7 Semester), § 23 Abs. 2 Master-SPO (3 Semester) bzw. § 19 Abs. 2 Master-SPO (4 Semester und berufsbegleitend) der </w:t>
      </w:r>
      <w:proofErr w:type="spellStart"/>
      <w:r w:rsidRPr="008309B5">
        <w:rPr>
          <w:lang w:val="de-DE"/>
        </w:rPr>
        <w:t>HdM</w:t>
      </w:r>
      <w:proofErr w:type="spellEnd"/>
      <w:r w:rsidRPr="008309B5">
        <w:rPr>
          <w:lang w:val="de-DE"/>
        </w:rPr>
        <w:t>) einer unrichtigen oder unvollständigen ehrenwörtlichen Versicherung zur Kenntnis genommen.“</w:t>
      </w:r>
    </w:p>
    <w:p w14:paraId="4AEB0A75" w14:textId="4005697C" w:rsidR="00C969F6" w:rsidRPr="008309B5" w:rsidRDefault="002169A6" w:rsidP="00C969F6">
      <w:pPr>
        <w:rPr>
          <w:lang w:val="de-DE"/>
        </w:rPr>
      </w:pPr>
      <w:r w:rsidRPr="008309B5">
        <w:rPr>
          <w:noProof/>
          <w:lang w:val="de-DE"/>
        </w:rPr>
        <mc:AlternateContent>
          <mc:Choice Requires="wpi">
            <w:drawing>
              <wp:anchor distT="0" distB="0" distL="114300" distR="114300" simplePos="0" relativeHeight="251659776" behindDoc="0" locked="0" layoutInCell="1" allowOverlap="1" wp14:anchorId="3731E743" wp14:editId="6EB03904">
                <wp:simplePos x="0" y="0"/>
                <wp:positionH relativeFrom="column">
                  <wp:posOffset>1681480</wp:posOffset>
                </wp:positionH>
                <wp:positionV relativeFrom="paragraph">
                  <wp:posOffset>-60960</wp:posOffset>
                </wp:positionV>
                <wp:extent cx="1411160" cy="303015"/>
                <wp:effectExtent l="57150" t="38100" r="0" b="40005"/>
                <wp:wrapNone/>
                <wp:docPr id="40" name="Freihand 40"/>
                <wp:cNvGraphicFramePr/>
                <a:graphic xmlns:a="http://schemas.openxmlformats.org/drawingml/2006/main">
                  <a:graphicData uri="http://schemas.microsoft.com/office/word/2010/wordprocessingInk">
                    <w14:contentPart bwMode="auto" r:id="rId8">
                      <w14:nvContentPartPr>
                        <w14:cNvContentPartPr/>
                      </w14:nvContentPartPr>
                      <w14:xfrm>
                        <a:off x="0" y="0"/>
                        <a:ext cx="1411160" cy="303015"/>
                      </w14:xfrm>
                    </w14:contentPart>
                  </a:graphicData>
                </a:graphic>
              </wp:anchor>
            </w:drawing>
          </mc:Choice>
          <mc:Fallback>
            <w:pict>
              <v:shapetype w14:anchorId="68DB8D82"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reihand 40" o:spid="_x0000_s1026" type="#_x0000_t75" style="position:absolute;margin-left:131.7pt;margin-top:-5.5pt;width:112.5pt;height:25.25pt;z-index:25165977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">
                <v:imagedata r:id="rId9" o:title=""/>
              </v:shape>
            </w:pict>
          </mc:Fallback>
        </mc:AlternateContent>
      </w:r>
      <w:proofErr w:type="spellStart"/>
      <w:r w:rsidR="00A01FE0" w:rsidRPr="008309B5">
        <w:rPr>
          <w:lang w:val="de-DE"/>
        </w:rPr>
        <w:t>Aichschieß</w:t>
      </w:r>
      <w:proofErr w:type="spellEnd"/>
      <w:r w:rsidR="00A35092" w:rsidRPr="008309B5">
        <w:rPr>
          <w:lang w:val="de-DE"/>
        </w:rPr>
        <w:t xml:space="preserve">, </w:t>
      </w:r>
      <w:r w:rsidR="006077B1" w:rsidRPr="008309B5">
        <w:rPr>
          <w:lang w:val="de-DE"/>
        </w:rPr>
        <w:t>30.4.2022</w:t>
      </w:r>
      <w:r w:rsidR="00A35092" w:rsidRPr="008309B5">
        <w:rPr>
          <w:lang w:val="de-DE"/>
        </w:rPr>
        <w:t xml:space="preserve">, </w:t>
      </w:r>
    </w:p>
    <w:p w14:paraId="4AEB0A76" w14:textId="7597871A" w:rsidR="00284FA6" w:rsidRPr="00D033EC" w:rsidRDefault="00284FA6">
      <w:pPr>
        <w:pStyle w:val="berschrift1"/>
        <w:numPr>
          <w:ilvl w:val="0"/>
          <w:numId w:val="0"/>
        </w:numPr>
        <w:rPr>
          <w:lang w:val="de-DE"/>
        </w:rPr>
      </w:pPr>
      <w:bookmarkStart w:id="2" w:name="_Toc108480902"/>
      <w:r w:rsidRPr="00D033EC">
        <w:rPr>
          <w:lang w:val="de-DE"/>
        </w:rPr>
        <w:lastRenderedPageBreak/>
        <w:t>Kurzfassung</w:t>
      </w:r>
      <w:bookmarkEnd w:id="1"/>
      <w:bookmarkEnd w:id="2"/>
    </w:p>
    <w:p w14:paraId="4AEB0A77" w14:textId="3A4E9F04" w:rsidR="00284FA6" w:rsidRPr="00D033EC" w:rsidRDefault="00284FA6">
      <w:pPr>
        <w:rPr>
          <w:lang w:val="de-DE"/>
        </w:rPr>
      </w:pPr>
      <w:r w:rsidRPr="00D033EC">
        <w:rPr>
          <w:lang w:val="de-DE"/>
        </w:rPr>
        <w:t>Gegenstand</w:t>
      </w:r>
    </w:p>
    <w:p w14:paraId="4AEB0A78" w14:textId="0090BCA6" w:rsidR="00284FA6" w:rsidRPr="00D033EC" w:rsidRDefault="00284FA6">
      <w:pPr>
        <w:rPr>
          <w:lang w:val="de-DE"/>
        </w:rPr>
      </w:pPr>
      <w:r w:rsidRPr="00D033EC">
        <w:rPr>
          <w:b/>
          <w:lang w:val="de-DE"/>
        </w:rPr>
        <w:t>Schlagwörter</w:t>
      </w:r>
      <w:r w:rsidRPr="00D033EC">
        <w:rPr>
          <w:lang w:val="de-DE"/>
        </w:rPr>
        <w:t xml:space="preserve">: </w:t>
      </w:r>
      <w:r w:rsidR="000C7CBD" w:rsidRPr="00D033EC">
        <w:rPr>
          <w:lang w:val="de-DE"/>
        </w:rPr>
        <w:t>Pipeline,</w:t>
      </w:r>
      <w:r w:rsidR="00A104EB" w:rsidRPr="00D033EC">
        <w:rPr>
          <w:lang w:val="de-DE"/>
        </w:rPr>
        <w:t xml:space="preserve"> </w:t>
      </w:r>
      <w:r w:rsidR="009B7DC3">
        <w:rPr>
          <w:lang w:val="de-DE"/>
        </w:rPr>
        <w:t xml:space="preserve">MLOps, </w:t>
      </w:r>
      <w:r w:rsidR="00885BEB">
        <w:rPr>
          <w:lang w:val="de-DE"/>
        </w:rPr>
        <w:t xml:space="preserve">Konzeptdrift, </w:t>
      </w:r>
      <w:r w:rsidR="00A104EB" w:rsidRPr="00D033EC">
        <w:rPr>
          <w:lang w:val="de-DE"/>
        </w:rPr>
        <w:t>Empfehlungsdienst</w:t>
      </w:r>
      <w:r w:rsidRPr="00D033EC">
        <w:rPr>
          <w:lang w:val="de-DE"/>
        </w:rPr>
        <w:t xml:space="preserve">, </w:t>
      </w:r>
      <w:r w:rsidR="00D51BA7" w:rsidRPr="00D033EC">
        <w:rPr>
          <w:lang w:val="de-DE"/>
        </w:rPr>
        <w:t>Maschinelles Lernen</w:t>
      </w:r>
      <w:r w:rsidR="00A104EB" w:rsidRPr="00D033EC">
        <w:rPr>
          <w:lang w:val="de-DE"/>
        </w:rPr>
        <w:t xml:space="preserve"> </w:t>
      </w:r>
    </w:p>
    <w:p w14:paraId="4AEB0A79" w14:textId="687A1BEE" w:rsidR="00284FA6" w:rsidRDefault="00284FA6">
      <w:pPr>
        <w:pStyle w:val="berschrift1"/>
        <w:pageBreakBefore w:val="0"/>
        <w:numPr>
          <w:ilvl w:val="0"/>
          <w:numId w:val="0"/>
        </w:numPr>
        <w:rPr>
          <w:lang w:val="en-GB"/>
        </w:rPr>
      </w:pPr>
      <w:bookmarkStart w:id="3" w:name="_Ref491691319"/>
      <w:bookmarkStart w:id="4" w:name="_Toc108480903"/>
      <w:r>
        <w:rPr>
          <w:lang w:val="en-GB"/>
        </w:rPr>
        <w:t>Abstract</w:t>
      </w:r>
      <w:bookmarkEnd w:id="3"/>
      <w:bookmarkEnd w:id="4"/>
      <w:r>
        <w:rPr>
          <w:lang w:val="en-GB"/>
        </w:rPr>
        <w:t xml:space="preserve"> </w:t>
      </w:r>
    </w:p>
    <w:p w14:paraId="4AEB0A7A" w14:textId="215C8FF1" w:rsidR="00284FA6" w:rsidRDefault="00284FA6">
      <w:pPr>
        <w:rPr>
          <w:lang w:val="en-GB"/>
        </w:rPr>
      </w:pPr>
      <w:r>
        <w:rPr>
          <w:lang w:val="en-GB"/>
        </w:rPr>
        <w:t xml:space="preserve">A style sheet </w:t>
      </w:r>
    </w:p>
    <w:p w14:paraId="4AEB0A7B" w14:textId="56578631" w:rsidR="00284FA6" w:rsidRDefault="00284FA6">
      <w:pPr>
        <w:rPr>
          <w:lang w:val="en-GB"/>
        </w:rPr>
      </w:pPr>
      <w:r>
        <w:rPr>
          <w:b/>
          <w:lang w:val="en-GB"/>
        </w:rPr>
        <w:t>Keywords:</w:t>
      </w:r>
      <w:r>
        <w:rPr>
          <w:lang w:val="en-GB"/>
        </w:rPr>
        <w:t xml:space="preserve"> </w:t>
      </w:r>
      <w:r w:rsidR="00D033EC">
        <w:rPr>
          <w:lang w:val="en-GB"/>
        </w:rPr>
        <w:t>Pipeline, MLOps</w:t>
      </w:r>
      <w:r w:rsidR="009B7DC3">
        <w:rPr>
          <w:lang w:val="en-GB"/>
        </w:rPr>
        <w:t>, Concept Drift</w:t>
      </w:r>
      <w:r w:rsidR="00BD282A">
        <w:rPr>
          <w:lang w:val="en-GB"/>
        </w:rPr>
        <w:t xml:space="preserve">, Recommender System, </w:t>
      </w:r>
      <w:r w:rsidR="00232C25">
        <w:rPr>
          <w:lang w:val="en-GB"/>
        </w:rPr>
        <w:t>Machine Learning</w:t>
      </w:r>
    </w:p>
    <w:p w14:paraId="4AEB0A7C" w14:textId="38895ADF" w:rsidR="00284FA6" w:rsidRPr="00721A18" w:rsidRDefault="00951F33">
      <w:pPr>
        <w:pStyle w:val="berschrift1"/>
        <w:numPr>
          <w:ilvl w:val="0"/>
          <w:numId w:val="0"/>
        </w:numPr>
      </w:pPr>
      <w:bookmarkStart w:id="5" w:name="_Toc108480904"/>
      <w:r w:rsidRPr="00721A18">
        <w:lastRenderedPageBreak/>
        <w:t>Table of Contents</w:t>
      </w:r>
      <w:bookmarkEnd w:id="5"/>
    </w:p>
    <w:p w14:paraId="52C66921" w14:textId="3E17749B" w:rsidR="006D194E" w:rsidRDefault="006D194E">
      <w:pPr>
        <w:pStyle w:val="Verzeichnis1"/>
        <w:rPr>
          <w:rFonts w:asciiTheme="minorHAnsi" w:eastAsiaTheme="minorEastAsia" w:hAnsiTheme="minorHAnsi" w:cstheme="minorBidi"/>
          <w:b w:val="0"/>
          <w:szCs w:val="22"/>
          <w:lang w:eastAsia="en-US"/>
        </w:rPr>
      </w:pPr>
      <w:r>
        <w:rPr>
          <w:rFonts w:ascii="Times New Roman" w:hAnsi="Times New Roman"/>
        </w:rPr>
        <w:fldChar w:fldCharType="begin"/>
      </w:r>
      <w:r>
        <w:rPr>
          <w:rFonts w:ascii="Times New Roman" w:hAnsi="Times New Roman"/>
        </w:rPr>
        <w:instrText xml:space="preserve"> TOC \o "1-3" </w:instrText>
      </w:r>
      <w:r>
        <w:rPr>
          <w:rFonts w:ascii="Times New Roman" w:hAnsi="Times New Roman"/>
        </w:rPr>
        <w:fldChar w:fldCharType="separate"/>
      </w:r>
      <w:r w:rsidRPr="00743998">
        <w:rPr>
          <w:lang w:val="de-DE"/>
        </w:rPr>
        <w:t>Ehrenwörtliche Erklärung</w:t>
      </w:r>
      <w:r>
        <w:tab/>
      </w:r>
      <w:r>
        <w:fldChar w:fldCharType="begin"/>
      </w:r>
      <w:r>
        <w:instrText xml:space="preserve"> PAGEREF _Toc108480901 \h </w:instrText>
      </w:r>
      <w:r>
        <w:fldChar w:fldCharType="separate"/>
      </w:r>
      <w:r>
        <w:t>2</w:t>
      </w:r>
      <w:r>
        <w:fldChar w:fldCharType="end"/>
      </w:r>
    </w:p>
    <w:p w14:paraId="20BBF420" w14:textId="31337554" w:rsidR="006D194E" w:rsidRDefault="006D194E">
      <w:pPr>
        <w:pStyle w:val="Verzeichnis1"/>
        <w:rPr>
          <w:rFonts w:asciiTheme="minorHAnsi" w:eastAsiaTheme="minorEastAsia" w:hAnsiTheme="minorHAnsi" w:cstheme="minorBidi"/>
          <w:b w:val="0"/>
          <w:szCs w:val="22"/>
          <w:lang w:eastAsia="en-US"/>
        </w:rPr>
      </w:pPr>
      <w:r w:rsidRPr="00743998">
        <w:rPr>
          <w:lang w:val="de-DE"/>
        </w:rPr>
        <w:t>Kurzfassung</w:t>
      </w:r>
      <w:r>
        <w:tab/>
      </w:r>
      <w:r>
        <w:fldChar w:fldCharType="begin"/>
      </w:r>
      <w:r>
        <w:instrText xml:space="preserve"> PAGEREF _Toc108480902 \h </w:instrText>
      </w:r>
      <w:r>
        <w:fldChar w:fldCharType="separate"/>
      </w:r>
      <w:r>
        <w:t>3</w:t>
      </w:r>
      <w:r>
        <w:fldChar w:fldCharType="end"/>
      </w:r>
    </w:p>
    <w:p w14:paraId="659140FF" w14:textId="2E70664F" w:rsidR="006D194E" w:rsidRDefault="006D194E">
      <w:pPr>
        <w:pStyle w:val="Verzeichnis1"/>
        <w:rPr>
          <w:rFonts w:asciiTheme="minorHAnsi" w:eastAsiaTheme="minorEastAsia" w:hAnsiTheme="minorHAnsi" w:cstheme="minorBidi"/>
          <w:b w:val="0"/>
          <w:szCs w:val="22"/>
          <w:lang w:eastAsia="en-US"/>
        </w:rPr>
      </w:pPr>
      <w:r w:rsidRPr="00743998">
        <w:rPr>
          <w:lang w:val="en-GB"/>
        </w:rPr>
        <w:t>Abstract</w:t>
      </w:r>
      <w:r>
        <w:tab/>
      </w:r>
      <w:r>
        <w:fldChar w:fldCharType="begin"/>
      </w:r>
      <w:r>
        <w:instrText xml:space="preserve"> PAGEREF _Toc108480903 \h </w:instrText>
      </w:r>
      <w:r>
        <w:fldChar w:fldCharType="separate"/>
      </w:r>
      <w:r>
        <w:t>3</w:t>
      </w:r>
      <w:r>
        <w:fldChar w:fldCharType="end"/>
      </w:r>
    </w:p>
    <w:p w14:paraId="10775A85" w14:textId="67F7DE2D" w:rsidR="006D194E" w:rsidRDefault="006D194E">
      <w:pPr>
        <w:pStyle w:val="Verzeichnis1"/>
        <w:rPr>
          <w:rFonts w:asciiTheme="minorHAnsi" w:eastAsiaTheme="minorEastAsia" w:hAnsiTheme="minorHAnsi" w:cstheme="minorBidi"/>
          <w:b w:val="0"/>
          <w:szCs w:val="22"/>
          <w:lang w:eastAsia="en-US"/>
        </w:rPr>
      </w:pPr>
      <w:r>
        <w:t>Table of Contents</w:t>
      </w:r>
      <w:r>
        <w:tab/>
      </w:r>
      <w:r>
        <w:fldChar w:fldCharType="begin"/>
      </w:r>
      <w:r>
        <w:instrText xml:space="preserve"> PAGEREF _Toc108480904 \h </w:instrText>
      </w:r>
      <w:r>
        <w:fldChar w:fldCharType="separate"/>
      </w:r>
      <w:r>
        <w:t>4</w:t>
      </w:r>
      <w:r>
        <w:fldChar w:fldCharType="end"/>
      </w:r>
    </w:p>
    <w:p w14:paraId="4DD858A9" w14:textId="53B9A44A" w:rsidR="006D194E" w:rsidRDefault="006D194E">
      <w:pPr>
        <w:pStyle w:val="Verzeichnis1"/>
        <w:rPr>
          <w:rFonts w:asciiTheme="minorHAnsi" w:eastAsiaTheme="minorEastAsia" w:hAnsiTheme="minorHAnsi" w:cstheme="minorBidi"/>
          <w:b w:val="0"/>
          <w:szCs w:val="22"/>
          <w:lang w:eastAsia="en-US"/>
        </w:rPr>
      </w:pPr>
      <w:r>
        <w:t>Table of Figures</w:t>
      </w:r>
      <w:r>
        <w:tab/>
      </w:r>
      <w:r>
        <w:fldChar w:fldCharType="begin"/>
      </w:r>
      <w:r>
        <w:instrText xml:space="preserve"> PAGEREF _Toc108480905 \h </w:instrText>
      </w:r>
      <w:r>
        <w:fldChar w:fldCharType="separate"/>
      </w:r>
      <w:r>
        <w:t>6</w:t>
      </w:r>
      <w:r>
        <w:fldChar w:fldCharType="end"/>
      </w:r>
    </w:p>
    <w:p w14:paraId="7FCE3C02" w14:textId="1D25CCAD" w:rsidR="006D194E" w:rsidRDefault="006D194E">
      <w:pPr>
        <w:pStyle w:val="Verzeichnis1"/>
        <w:rPr>
          <w:rFonts w:asciiTheme="minorHAnsi" w:eastAsiaTheme="minorEastAsia" w:hAnsiTheme="minorHAnsi" w:cstheme="minorBidi"/>
          <w:b w:val="0"/>
          <w:szCs w:val="22"/>
          <w:lang w:eastAsia="en-US"/>
        </w:rPr>
      </w:pPr>
      <w:r>
        <w:t>List of Tables</w:t>
      </w:r>
      <w:r>
        <w:tab/>
      </w:r>
      <w:r>
        <w:fldChar w:fldCharType="begin"/>
      </w:r>
      <w:r>
        <w:instrText xml:space="preserve"> PAGEREF _Toc108480906 \h </w:instrText>
      </w:r>
      <w:r>
        <w:fldChar w:fldCharType="separate"/>
      </w:r>
      <w:r>
        <w:t>6</w:t>
      </w:r>
      <w:r>
        <w:fldChar w:fldCharType="end"/>
      </w:r>
    </w:p>
    <w:p w14:paraId="25E11928" w14:textId="50DCA7BB" w:rsidR="006D194E" w:rsidRDefault="006D194E">
      <w:pPr>
        <w:pStyle w:val="Verzeichnis1"/>
        <w:rPr>
          <w:rFonts w:asciiTheme="minorHAnsi" w:eastAsiaTheme="minorEastAsia" w:hAnsiTheme="minorHAnsi" w:cstheme="minorBidi"/>
          <w:b w:val="0"/>
          <w:szCs w:val="22"/>
          <w:lang w:eastAsia="en-US"/>
        </w:rPr>
      </w:pPr>
      <w:r>
        <w:t>List of Abbreviations</w:t>
      </w:r>
      <w:r>
        <w:tab/>
      </w:r>
      <w:r>
        <w:fldChar w:fldCharType="begin"/>
      </w:r>
      <w:r>
        <w:instrText xml:space="preserve"> PAGEREF _Toc108480907 \h </w:instrText>
      </w:r>
      <w:r>
        <w:fldChar w:fldCharType="separate"/>
      </w:r>
      <w:r>
        <w:t>7</w:t>
      </w:r>
      <w:r>
        <w:fldChar w:fldCharType="end"/>
      </w:r>
    </w:p>
    <w:p w14:paraId="478ED3E5" w14:textId="588164B8" w:rsidR="006D194E" w:rsidRDefault="006D194E">
      <w:pPr>
        <w:pStyle w:val="Verzeichnis1"/>
        <w:rPr>
          <w:rFonts w:asciiTheme="minorHAnsi" w:eastAsiaTheme="minorEastAsia" w:hAnsiTheme="minorHAnsi" w:cstheme="minorBidi"/>
          <w:b w:val="0"/>
          <w:szCs w:val="22"/>
          <w:lang w:eastAsia="en-US"/>
        </w:rPr>
      </w:pPr>
      <w:r>
        <w:t>1</w:t>
      </w:r>
      <w:r>
        <w:rPr>
          <w:rFonts w:asciiTheme="minorHAnsi" w:eastAsiaTheme="minorEastAsia" w:hAnsiTheme="minorHAnsi" w:cstheme="minorBidi"/>
          <w:b w:val="0"/>
          <w:szCs w:val="22"/>
          <w:lang w:eastAsia="en-US"/>
        </w:rPr>
        <w:tab/>
      </w:r>
      <w:r>
        <w:t>Introduction</w:t>
      </w:r>
      <w:r>
        <w:tab/>
      </w:r>
      <w:r>
        <w:fldChar w:fldCharType="begin"/>
      </w:r>
      <w:r>
        <w:instrText xml:space="preserve"> PAGEREF _Toc108480908 \h </w:instrText>
      </w:r>
      <w:r>
        <w:fldChar w:fldCharType="separate"/>
      </w:r>
      <w:r>
        <w:t>9</w:t>
      </w:r>
      <w:r>
        <w:fldChar w:fldCharType="end"/>
      </w:r>
    </w:p>
    <w:p w14:paraId="4D63D327" w14:textId="77660232" w:rsidR="006D194E" w:rsidRDefault="006D194E">
      <w:pPr>
        <w:pStyle w:val="Verzeichnis2"/>
        <w:tabs>
          <w:tab w:val="left" w:pos="1360"/>
        </w:tabs>
        <w:rPr>
          <w:rFonts w:asciiTheme="minorHAnsi" w:eastAsiaTheme="minorEastAsia" w:hAnsiTheme="minorHAnsi" w:cstheme="minorBidi"/>
          <w:szCs w:val="22"/>
          <w:lang w:eastAsia="en-US"/>
        </w:rPr>
      </w:pPr>
      <w:r>
        <w:t>1.1</w:t>
      </w:r>
      <w:r>
        <w:rPr>
          <w:rFonts w:asciiTheme="minorHAnsi" w:eastAsiaTheme="minorEastAsia" w:hAnsiTheme="minorHAnsi" w:cstheme="minorBidi"/>
          <w:szCs w:val="22"/>
          <w:lang w:eastAsia="en-US"/>
        </w:rPr>
        <w:tab/>
      </w:r>
      <w:r>
        <w:t>Motivation</w:t>
      </w:r>
      <w:r>
        <w:tab/>
      </w:r>
      <w:r>
        <w:fldChar w:fldCharType="begin"/>
      </w:r>
      <w:r>
        <w:instrText xml:space="preserve"> PAGEREF _Toc108480909 \h </w:instrText>
      </w:r>
      <w:r>
        <w:fldChar w:fldCharType="separate"/>
      </w:r>
      <w:r>
        <w:t>9</w:t>
      </w:r>
      <w:r>
        <w:fldChar w:fldCharType="end"/>
      </w:r>
    </w:p>
    <w:p w14:paraId="09A86CA4" w14:textId="26D693E6" w:rsidR="006D194E" w:rsidRDefault="006D194E">
      <w:pPr>
        <w:pStyle w:val="Verzeichnis2"/>
        <w:tabs>
          <w:tab w:val="left" w:pos="1360"/>
        </w:tabs>
        <w:rPr>
          <w:rFonts w:asciiTheme="minorHAnsi" w:eastAsiaTheme="minorEastAsia" w:hAnsiTheme="minorHAnsi" w:cstheme="minorBidi"/>
          <w:szCs w:val="22"/>
          <w:lang w:eastAsia="en-US"/>
        </w:rPr>
      </w:pPr>
      <w:r>
        <w:t>1.2</w:t>
      </w:r>
      <w:r>
        <w:rPr>
          <w:rFonts w:asciiTheme="minorHAnsi" w:eastAsiaTheme="minorEastAsia" w:hAnsiTheme="minorHAnsi" w:cstheme="minorBidi"/>
          <w:szCs w:val="22"/>
          <w:lang w:eastAsia="en-US"/>
        </w:rPr>
        <w:tab/>
      </w:r>
      <w:r>
        <w:t>Research Methodology</w:t>
      </w:r>
      <w:r>
        <w:tab/>
      </w:r>
      <w:r>
        <w:fldChar w:fldCharType="begin"/>
      </w:r>
      <w:r>
        <w:instrText xml:space="preserve"> PAGEREF _Toc108480910 \h </w:instrText>
      </w:r>
      <w:r>
        <w:fldChar w:fldCharType="separate"/>
      </w:r>
      <w:r>
        <w:t>10</w:t>
      </w:r>
      <w:r>
        <w:fldChar w:fldCharType="end"/>
      </w:r>
    </w:p>
    <w:p w14:paraId="1D5C9184" w14:textId="7ACAF590" w:rsidR="006D194E" w:rsidRDefault="006D194E">
      <w:pPr>
        <w:pStyle w:val="Verzeichnis1"/>
        <w:rPr>
          <w:rFonts w:asciiTheme="minorHAnsi" w:eastAsiaTheme="minorEastAsia" w:hAnsiTheme="minorHAnsi" w:cstheme="minorBidi"/>
          <w:b w:val="0"/>
          <w:szCs w:val="22"/>
          <w:lang w:eastAsia="en-US"/>
        </w:rPr>
      </w:pPr>
      <w:r>
        <w:t>2</w:t>
      </w:r>
      <w:r>
        <w:rPr>
          <w:rFonts w:asciiTheme="minorHAnsi" w:eastAsiaTheme="minorEastAsia" w:hAnsiTheme="minorHAnsi" w:cstheme="minorBidi"/>
          <w:b w:val="0"/>
          <w:szCs w:val="22"/>
          <w:lang w:eastAsia="en-US"/>
        </w:rPr>
        <w:tab/>
      </w:r>
      <w:r>
        <w:t>Current Environment &amp; State of Research</w:t>
      </w:r>
      <w:r>
        <w:tab/>
      </w:r>
      <w:r>
        <w:fldChar w:fldCharType="begin"/>
      </w:r>
      <w:r>
        <w:instrText xml:space="preserve"> PAGEREF _Toc108480911 \h </w:instrText>
      </w:r>
      <w:r>
        <w:fldChar w:fldCharType="separate"/>
      </w:r>
      <w:r>
        <w:t>13</w:t>
      </w:r>
      <w:r>
        <w:fldChar w:fldCharType="end"/>
      </w:r>
    </w:p>
    <w:p w14:paraId="034748CD" w14:textId="6ED27A3B" w:rsidR="006D194E" w:rsidRDefault="006D194E">
      <w:pPr>
        <w:pStyle w:val="Verzeichnis2"/>
        <w:tabs>
          <w:tab w:val="left" w:pos="1360"/>
        </w:tabs>
        <w:rPr>
          <w:rFonts w:asciiTheme="minorHAnsi" w:eastAsiaTheme="minorEastAsia" w:hAnsiTheme="minorHAnsi" w:cstheme="minorBidi"/>
          <w:szCs w:val="22"/>
          <w:lang w:eastAsia="en-US"/>
        </w:rPr>
      </w:pPr>
      <w:r>
        <w:t>2.1</w:t>
      </w:r>
      <w:r>
        <w:rPr>
          <w:rFonts w:asciiTheme="minorHAnsi" w:eastAsiaTheme="minorEastAsia" w:hAnsiTheme="minorHAnsi" w:cstheme="minorBidi"/>
          <w:szCs w:val="22"/>
          <w:lang w:eastAsia="en-US"/>
        </w:rPr>
        <w:tab/>
      </w:r>
      <w:r>
        <w:t>Environment</w:t>
      </w:r>
      <w:r>
        <w:tab/>
      </w:r>
      <w:r>
        <w:fldChar w:fldCharType="begin"/>
      </w:r>
      <w:r>
        <w:instrText xml:space="preserve"> PAGEREF _Toc108480912 \h </w:instrText>
      </w:r>
      <w:r>
        <w:fldChar w:fldCharType="separate"/>
      </w:r>
      <w:r>
        <w:t>13</w:t>
      </w:r>
      <w:r>
        <w:fldChar w:fldCharType="end"/>
      </w:r>
    </w:p>
    <w:p w14:paraId="60C09DC3" w14:textId="539510A2" w:rsidR="006D194E" w:rsidRDefault="006D194E">
      <w:pPr>
        <w:pStyle w:val="Verzeichnis2"/>
        <w:tabs>
          <w:tab w:val="left" w:pos="1360"/>
        </w:tabs>
        <w:rPr>
          <w:rFonts w:asciiTheme="minorHAnsi" w:eastAsiaTheme="minorEastAsia" w:hAnsiTheme="minorHAnsi" w:cstheme="minorBidi"/>
          <w:szCs w:val="22"/>
          <w:lang w:eastAsia="en-US"/>
        </w:rPr>
      </w:pPr>
      <w:r>
        <w:t>2.2</w:t>
      </w:r>
      <w:r>
        <w:rPr>
          <w:rFonts w:asciiTheme="minorHAnsi" w:eastAsiaTheme="minorEastAsia" w:hAnsiTheme="minorHAnsi" w:cstheme="minorBidi"/>
          <w:szCs w:val="22"/>
          <w:lang w:eastAsia="en-US"/>
        </w:rPr>
        <w:tab/>
      </w:r>
      <w:r>
        <w:t>Recommender Systems</w:t>
      </w:r>
      <w:r>
        <w:tab/>
      </w:r>
      <w:r>
        <w:fldChar w:fldCharType="begin"/>
      </w:r>
      <w:r>
        <w:instrText xml:space="preserve"> PAGEREF _Toc108480913 \h </w:instrText>
      </w:r>
      <w:r>
        <w:fldChar w:fldCharType="separate"/>
      </w:r>
      <w:r>
        <w:t>14</w:t>
      </w:r>
      <w:r>
        <w:fldChar w:fldCharType="end"/>
      </w:r>
    </w:p>
    <w:p w14:paraId="58713202" w14:textId="1A98635B" w:rsidR="006D194E" w:rsidRDefault="006D194E">
      <w:pPr>
        <w:pStyle w:val="Verzeichnis3"/>
        <w:tabs>
          <w:tab w:val="left" w:pos="1713"/>
        </w:tabs>
        <w:rPr>
          <w:rFonts w:asciiTheme="minorHAnsi" w:eastAsiaTheme="minorEastAsia" w:hAnsiTheme="minorHAnsi" w:cstheme="minorBidi"/>
          <w:szCs w:val="22"/>
          <w:lang w:eastAsia="en-US"/>
        </w:rPr>
      </w:pPr>
      <w:r>
        <w:t>2.2.1</w:t>
      </w:r>
      <w:r>
        <w:rPr>
          <w:rFonts w:asciiTheme="minorHAnsi" w:eastAsiaTheme="minorEastAsia" w:hAnsiTheme="minorHAnsi" w:cstheme="minorBidi"/>
          <w:szCs w:val="22"/>
          <w:lang w:eastAsia="en-US"/>
        </w:rPr>
        <w:tab/>
      </w:r>
      <w:r>
        <w:t>Overview</w:t>
      </w:r>
      <w:r>
        <w:tab/>
      </w:r>
      <w:r>
        <w:fldChar w:fldCharType="begin"/>
      </w:r>
      <w:r>
        <w:instrText xml:space="preserve"> PAGEREF _Toc108480914 \h </w:instrText>
      </w:r>
      <w:r>
        <w:fldChar w:fldCharType="separate"/>
      </w:r>
      <w:r>
        <w:t>14</w:t>
      </w:r>
      <w:r>
        <w:fldChar w:fldCharType="end"/>
      </w:r>
    </w:p>
    <w:p w14:paraId="0998645A" w14:textId="428395E6" w:rsidR="006D194E" w:rsidRDefault="006D194E">
      <w:pPr>
        <w:pStyle w:val="Verzeichnis3"/>
        <w:tabs>
          <w:tab w:val="left" w:pos="1713"/>
        </w:tabs>
        <w:rPr>
          <w:rFonts w:asciiTheme="minorHAnsi" w:eastAsiaTheme="minorEastAsia" w:hAnsiTheme="minorHAnsi" w:cstheme="minorBidi"/>
          <w:szCs w:val="22"/>
          <w:lang w:eastAsia="en-US"/>
        </w:rPr>
      </w:pPr>
      <w:r>
        <w:t>2.2.2</w:t>
      </w:r>
      <w:r>
        <w:rPr>
          <w:rFonts w:asciiTheme="minorHAnsi" w:eastAsiaTheme="minorEastAsia" w:hAnsiTheme="minorHAnsi" w:cstheme="minorBidi"/>
          <w:szCs w:val="22"/>
          <w:lang w:eastAsia="en-US"/>
        </w:rPr>
        <w:tab/>
      </w:r>
      <w:r>
        <w:t>Data</w:t>
      </w:r>
      <w:r>
        <w:tab/>
      </w:r>
      <w:r>
        <w:fldChar w:fldCharType="begin"/>
      </w:r>
      <w:r>
        <w:instrText xml:space="preserve"> PAGEREF _Toc108480915 \h </w:instrText>
      </w:r>
      <w:r>
        <w:fldChar w:fldCharType="separate"/>
      </w:r>
      <w:r>
        <w:t>16</w:t>
      </w:r>
      <w:r>
        <w:fldChar w:fldCharType="end"/>
      </w:r>
    </w:p>
    <w:p w14:paraId="364E7A35" w14:textId="5BDB1B64" w:rsidR="006D194E" w:rsidRDefault="006D194E">
      <w:pPr>
        <w:pStyle w:val="Verzeichnis3"/>
        <w:tabs>
          <w:tab w:val="left" w:pos="1713"/>
        </w:tabs>
        <w:rPr>
          <w:rFonts w:asciiTheme="minorHAnsi" w:eastAsiaTheme="minorEastAsia" w:hAnsiTheme="minorHAnsi" w:cstheme="minorBidi"/>
          <w:szCs w:val="22"/>
          <w:lang w:eastAsia="en-US"/>
        </w:rPr>
      </w:pPr>
      <w:r>
        <w:t>2.2.3</w:t>
      </w:r>
      <w:r>
        <w:rPr>
          <w:rFonts w:asciiTheme="minorHAnsi" w:eastAsiaTheme="minorEastAsia" w:hAnsiTheme="minorHAnsi" w:cstheme="minorBidi"/>
          <w:szCs w:val="22"/>
          <w:lang w:eastAsia="en-US"/>
        </w:rPr>
        <w:tab/>
      </w:r>
      <w:r>
        <w:t>Content-based recommender systems</w:t>
      </w:r>
      <w:r>
        <w:tab/>
      </w:r>
      <w:r>
        <w:fldChar w:fldCharType="begin"/>
      </w:r>
      <w:r>
        <w:instrText xml:space="preserve"> PAGEREF _Toc108480916 \h </w:instrText>
      </w:r>
      <w:r>
        <w:fldChar w:fldCharType="separate"/>
      </w:r>
      <w:r>
        <w:t>17</w:t>
      </w:r>
      <w:r>
        <w:fldChar w:fldCharType="end"/>
      </w:r>
    </w:p>
    <w:p w14:paraId="7BB30EDA" w14:textId="7FB382C4" w:rsidR="006D194E" w:rsidRDefault="006D194E">
      <w:pPr>
        <w:pStyle w:val="Verzeichnis3"/>
        <w:tabs>
          <w:tab w:val="left" w:pos="1713"/>
        </w:tabs>
        <w:rPr>
          <w:rFonts w:asciiTheme="minorHAnsi" w:eastAsiaTheme="minorEastAsia" w:hAnsiTheme="minorHAnsi" w:cstheme="minorBidi"/>
          <w:szCs w:val="22"/>
          <w:lang w:eastAsia="en-US"/>
        </w:rPr>
      </w:pPr>
      <w:r>
        <w:t>2.2.4</w:t>
      </w:r>
      <w:r>
        <w:rPr>
          <w:rFonts w:asciiTheme="minorHAnsi" w:eastAsiaTheme="minorEastAsia" w:hAnsiTheme="minorHAnsi" w:cstheme="minorBidi"/>
          <w:szCs w:val="22"/>
          <w:lang w:eastAsia="en-US"/>
        </w:rPr>
        <w:tab/>
      </w:r>
      <w:r>
        <w:t>Collaborative filtering</w:t>
      </w:r>
      <w:r>
        <w:tab/>
      </w:r>
      <w:r>
        <w:fldChar w:fldCharType="begin"/>
      </w:r>
      <w:r>
        <w:instrText xml:space="preserve"> PAGEREF _Toc108480917 \h </w:instrText>
      </w:r>
      <w:r>
        <w:fldChar w:fldCharType="separate"/>
      </w:r>
      <w:r>
        <w:t>18</w:t>
      </w:r>
      <w:r>
        <w:fldChar w:fldCharType="end"/>
      </w:r>
    </w:p>
    <w:p w14:paraId="1F4DCBF7" w14:textId="0EE1728E" w:rsidR="006D194E" w:rsidRDefault="006D194E">
      <w:pPr>
        <w:pStyle w:val="Verzeichnis3"/>
        <w:tabs>
          <w:tab w:val="left" w:pos="1713"/>
        </w:tabs>
        <w:rPr>
          <w:rFonts w:asciiTheme="minorHAnsi" w:eastAsiaTheme="minorEastAsia" w:hAnsiTheme="minorHAnsi" w:cstheme="minorBidi"/>
          <w:szCs w:val="22"/>
          <w:lang w:eastAsia="en-US"/>
        </w:rPr>
      </w:pPr>
      <w:r>
        <w:t>2.2.5</w:t>
      </w:r>
      <w:r>
        <w:rPr>
          <w:rFonts w:asciiTheme="minorHAnsi" w:eastAsiaTheme="minorEastAsia" w:hAnsiTheme="minorHAnsi" w:cstheme="minorBidi"/>
          <w:szCs w:val="22"/>
          <w:lang w:eastAsia="en-US"/>
        </w:rPr>
        <w:tab/>
      </w:r>
      <w:r>
        <w:t>Deep &amp; Cross Networks</w:t>
      </w:r>
      <w:r>
        <w:tab/>
      </w:r>
      <w:r>
        <w:fldChar w:fldCharType="begin"/>
      </w:r>
      <w:r>
        <w:instrText xml:space="preserve"> PAGEREF _Toc108480918 \h </w:instrText>
      </w:r>
      <w:r>
        <w:fldChar w:fldCharType="separate"/>
      </w:r>
      <w:r>
        <w:t>22</w:t>
      </w:r>
      <w:r>
        <w:fldChar w:fldCharType="end"/>
      </w:r>
    </w:p>
    <w:p w14:paraId="0696857F" w14:textId="7D382877" w:rsidR="006D194E" w:rsidRDefault="006D194E">
      <w:pPr>
        <w:pStyle w:val="Verzeichnis3"/>
        <w:tabs>
          <w:tab w:val="left" w:pos="1713"/>
        </w:tabs>
        <w:rPr>
          <w:rFonts w:asciiTheme="minorHAnsi" w:eastAsiaTheme="minorEastAsia" w:hAnsiTheme="minorHAnsi" w:cstheme="minorBidi"/>
          <w:szCs w:val="22"/>
          <w:lang w:eastAsia="en-US"/>
        </w:rPr>
      </w:pPr>
      <w:r>
        <w:t>2.2.6</w:t>
      </w:r>
      <w:r>
        <w:rPr>
          <w:rFonts w:asciiTheme="minorHAnsi" w:eastAsiaTheme="minorEastAsia" w:hAnsiTheme="minorHAnsi" w:cstheme="minorBidi"/>
          <w:szCs w:val="22"/>
          <w:lang w:eastAsia="en-US"/>
        </w:rPr>
        <w:tab/>
      </w:r>
      <w:r>
        <w:t>State of the Art Technology</w:t>
      </w:r>
      <w:r>
        <w:tab/>
      </w:r>
      <w:r>
        <w:fldChar w:fldCharType="begin"/>
      </w:r>
      <w:r>
        <w:instrText xml:space="preserve"> PAGEREF _Toc108480919 \h </w:instrText>
      </w:r>
      <w:r>
        <w:fldChar w:fldCharType="separate"/>
      </w:r>
      <w:r>
        <w:t>24</w:t>
      </w:r>
      <w:r>
        <w:fldChar w:fldCharType="end"/>
      </w:r>
    </w:p>
    <w:p w14:paraId="578C068B" w14:textId="16EBB8F4" w:rsidR="006D194E" w:rsidRDefault="006D194E">
      <w:pPr>
        <w:pStyle w:val="Verzeichnis2"/>
        <w:tabs>
          <w:tab w:val="left" w:pos="1360"/>
        </w:tabs>
        <w:rPr>
          <w:rFonts w:asciiTheme="minorHAnsi" w:eastAsiaTheme="minorEastAsia" w:hAnsiTheme="minorHAnsi" w:cstheme="minorBidi"/>
          <w:szCs w:val="22"/>
          <w:lang w:eastAsia="en-US"/>
        </w:rPr>
      </w:pPr>
      <w:r>
        <w:t>2.3</w:t>
      </w:r>
      <w:r>
        <w:rPr>
          <w:rFonts w:asciiTheme="minorHAnsi" w:eastAsiaTheme="minorEastAsia" w:hAnsiTheme="minorHAnsi" w:cstheme="minorBidi"/>
          <w:szCs w:val="22"/>
          <w:lang w:eastAsia="en-US"/>
        </w:rPr>
        <w:tab/>
      </w:r>
      <w:r>
        <w:t>MLOps</w:t>
      </w:r>
      <w:r>
        <w:tab/>
      </w:r>
      <w:r>
        <w:fldChar w:fldCharType="begin"/>
      </w:r>
      <w:r>
        <w:instrText xml:space="preserve"> PAGEREF _Toc108480920 \h </w:instrText>
      </w:r>
      <w:r>
        <w:fldChar w:fldCharType="separate"/>
      </w:r>
      <w:r>
        <w:t>25</w:t>
      </w:r>
      <w:r>
        <w:fldChar w:fldCharType="end"/>
      </w:r>
    </w:p>
    <w:p w14:paraId="31E3DF2F" w14:textId="2FA9FADD" w:rsidR="006D194E" w:rsidRDefault="006D194E">
      <w:pPr>
        <w:pStyle w:val="Verzeichnis3"/>
        <w:tabs>
          <w:tab w:val="left" w:pos="1713"/>
        </w:tabs>
        <w:rPr>
          <w:rFonts w:asciiTheme="minorHAnsi" w:eastAsiaTheme="minorEastAsia" w:hAnsiTheme="minorHAnsi" w:cstheme="minorBidi"/>
          <w:szCs w:val="22"/>
          <w:lang w:eastAsia="en-US"/>
        </w:rPr>
      </w:pPr>
      <w:r>
        <w:t>2.3.1</w:t>
      </w:r>
      <w:r>
        <w:rPr>
          <w:rFonts w:asciiTheme="minorHAnsi" w:eastAsiaTheme="minorEastAsia" w:hAnsiTheme="minorHAnsi" w:cstheme="minorBidi"/>
          <w:szCs w:val="22"/>
          <w:lang w:eastAsia="en-US"/>
        </w:rPr>
        <w:tab/>
      </w:r>
      <w:r>
        <w:t>Problem</w:t>
      </w:r>
      <w:r>
        <w:tab/>
      </w:r>
      <w:r>
        <w:fldChar w:fldCharType="begin"/>
      </w:r>
      <w:r>
        <w:instrText xml:space="preserve"> PAGEREF _Toc108480921 \h </w:instrText>
      </w:r>
      <w:r>
        <w:fldChar w:fldCharType="separate"/>
      </w:r>
      <w:r>
        <w:t>25</w:t>
      </w:r>
      <w:r>
        <w:fldChar w:fldCharType="end"/>
      </w:r>
    </w:p>
    <w:p w14:paraId="0DF5DC01" w14:textId="3E314094" w:rsidR="006D194E" w:rsidRDefault="006D194E">
      <w:pPr>
        <w:pStyle w:val="Verzeichnis3"/>
        <w:tabs>
          <w:tab w:val="left" w:pos="1713"/>
        </w:tabs>
        <w:rPr>
          <w:rFonts w:asciiTheme="minorHAnsi" w:eastAsiaTheme="minorEastAsia" w:hAnsiTheme="minorHAnsi" w:cstheme="minorBidi"/>
          <w:szCs w:val="22"/>
          <w:lang w:eastAsia="en-US"/>
        </w:rPr>
      </w:pPr>
      <w:r>
        <w:t>2.3.2</w:t>
      </w:r>
      <w:r>
        <w:rPr>
          <w:rFonts w:asciiTheme="minorHAnsi" w:eastAsiaTheme="minorEastAsia" w:hAnsiTheme="minorHAnsi" w:cstheme="minorBidi"/>
          <w:szCs w:val="22"/>
          <w:lang w:eastAsia="en-US"/>
        </w:rPr>
        <w:tab/>
      </w:r>
      <w:r>
        <w:t>What is MLOps</w:t>
      </w:r>
      <w:r>
        <w:tab/>
      </w:r>
      <w:r>
        <w:fldChar w:fldCharType="begin"/>
      </w:r>
      <w:r>
        <w:instrText xml:space="preserve"> PAGEREF _Toc108480922 \h </w:instrText>
      </w:r>
      <w:r>
        <w:fldChar w:fldCharType="separate"/>
      </w:r>
      <w:r>
        <w:t>27</w:t>
      </w:r>
      <w:r>
        <w:fldChar w:fldCharType="end"/>
      </w:r>
    </w:p>
    <w:p w14:paraId="2C05C23E" w14:textId="60CCFA6A" w:rsidR="006D194E" w:rsidRDefault="006D194E">
      <w:pPr>
        <w:pStyle w:val="Verzeichnis3"/>
        <w:tabs>
          <w:tab w:val="left" w:pos="1713"/>
        </w:tabs>
        <w:rPr>
          <w:rFonts w:asciiTheme="minorHAnsi" w:eastAsiaTheme="minorEastAsia" w:hAnsiTheme="minorHAnsi" w:cstheme="minorBidi"/>
          <w:szCs w:val="22"/>
          <w:lang w:eastAsia="en-US"/>
        </w:rPr>
      </w:pPr>
      <w:r>
        <w:t>2.3.3</w:t>
      </w:r>
      <w:r>
        <w:rPr>
          <w:rFonts w:asciiTheme="minorHAnsi" w:eastAsiaTheme="minorEastAsia" w:hAnsiTheme="minorHAnsi" w:cstheme="minorBidi"/>
          <w:szCs w:val="22"/>
          <w:lang w:eastAsia="en-US"/>
        </w:rPr>
        <w:tab/>
      </w:r>
      <w:r>
        <w:t>Maturity Levels</w:t>
      </w:r>
      <w:r>
        <w:tab/>
      </w:r>
      <w:r>
        <w:fldChar w:fldCharType="begin"/>
      </w:r>
      <w:r>
        <w:instrText xml:space="preserve"> PAGEREF _Toc108480923 \h </w:instrText>
      </w:r>
      <w:r>
        <w:fldChar w:fldCharType="separate"/>
      </w:r>
      <w:r>
        <w:t>29</w:t>
      </w:r>
      <w:r>
        <w:fldChar w:fldCharType="end"/>
      </w:r>
    </w:p>
    <w:p w14:paraId="73F9A0FB" w14:textId="5E068A5A" w:rsidR="006D194E" w:rsidRDefault="006D194E">
      <w:pPr>
        <w:pStyle w:val="Verzeichnis3"/>
        <w:tabs>
          <w:tab w:val="left" w:pos="1713"/>
        </w:tabs>
        <w:rPr>
          <w:rFonts w:asciiTheme="minorHAnsi" w:eastAsiaTheme="minorEastAsia" w:hAnsiTheme="minorHAnsi" w:cstheme="minorBidi"/>
          <w:szCs w:val="22"/>
          <w:lang w:eastAsia="en-US"/>
        </w:rPr>
      </w:pPr>
      <w:r>
        <w:t>2.3.4</w:t>
      </w:r>
      <w:r>
        <w:rPr>
          <w:rFonts w:asciiTheme="minorHAnsi" w:eastAsiaTheme="minorEastAsia" w:hAnsiTheme="minorHAnsi" w:cstheme="minorBidi"/>
          <w:szCs w:val="22"/>
          <w:lang w:eastAsia="en-US"/>
        </w:rPr>
        <w:tab/>
      </w:r>
      <w:r>
        <w:t>Concept Drift</w:t>
      </w:r>
      <w:r>
        <w:tab/>
      </w:r>
      <w:r>
        <w:fldChar w:fldCharType="begin"/>
      </w:r>
      <w:r>
        <w:instrText xml:space="preserve"> PAGEREF _Toc108480924 \h </w:instrText>
      </w:r>
      <w:r>
        <w:fldChar w:fldCharType="separate"/>
      </w:r>
      <w:r>
        <w:t>31</w:t>
      </w:r>
      <w:r>
        <w:fldChar w:fldCharType="end"/>
      </w:r>
    </w:p>
    <w:p w14:paraId="4AA1C2EE" w14:textId="15660761" w:rsidR="006D194E" w:rsidRDefault="006D194E">
      <w:pPr>
        <w:pStyle w:val="Verzeichnis3"/>
        <w:tabs>
          <w:tab w:val="left" w:pos="1713"/>
        </w:tabs>
        <w:rPr>
          <w:rFonts w:asciiTheme="minorHAnsi" w:eastAsiaTheme="minorEastAsia" w:hAnsiTheme="minorHAnsi" w:cstheme="minorBidi"/>
          <w:szCs w:val="22"/>
          <w:lang w:eastAsia="en-US"/>
        </w:rPr>
      </w:pPr>
      <w:r>
        <w:t>2.3.5</w:t>
      </w:r>
      <w:r>
        <w:rPr>
          <w:rFonts w:asciiTheme="minorHAnsi" w:eastAsiaTheme="minorEastAsia" w:hAnsiTheme="minorHAnsi" w:cstheme="minorBidi"/>
          <w:szCs w:val="22"/>
          <w:lang w:eastAsia="en-US"/>
        </w:rPr>
        <w:tab/>
      </w:r>
      <w:r>
        <w:t>State of the Art Technology</w:t>
      </w:r>
      <w:r>
        <w:tab/>
      </w:r>
      <w:r>
        <w:fldChar w:fldCharType="begin"/>
      </w:r>
      <w:r>
        <w:instrText xml:space="preserve"> PAGEREF _Toc108480925 \h </w:instrText>
      </w:r>
      <w:r>
        <w:fldChar w:fldCharType="separate"/>
      </w:r>
      <w:r>
        <w:t>35</w:t>
      </w:r>
      <w:r>
        <w:fldChar w:fldCharType="end"/>
      </w:r>
    </w:p>
    <w:p w14:paraId="3AC00724" w14:textId="10277B23" w:rsidR="006D194E" w:rsidRDefault="006D194E">
      <w:pPr>
        <w:pStyle w:val="Verzeichnis1"/>
        <w:rPr>
          <w:rFonts w:asciiTheme="minorHAnsi" w:eastAsiaTheme="minorEastAsia" w:hAnsiTheme="minorHAnsi" w:cstheme="minorBidi"/>
          <w:b w:val="0"/>
          <w:szCs w:val="22"/>
          <w:lang w:eastAsia="en-US"/>
        </w:rPr>
      </w:pPr>
      <w:r>
        <w:t>3</w:t>
      </w:r>
      <w:r>
        <w:rPr>
          <w:rFonts w:asciiTheme="minorHAnsi" w:eastAsiaTheme="minorEastAsia" w:hAnsiTheme="minorHAnsi" w:cstheme="minorBidi"/>
          <w:b w:val="0"/>
          <w:szCs w:val="22"/>
          <w:lang w:eastAsia="en-US"/>
        </w:rPr>
        <w:tab/>
      </w:r>
      <w:r>
        <w:t>Goal &amp; Specification</w:t>
      </w:r>
      <w:r>
        <w:tab/>
      </w:r>
      <w:r>
        <w:fldChar w:fldCharType="begin"/>
      </w:r>
      <w:r>
        <w:instrText xml:space="preserve"> PAGEREF _Toc108480926 \h </w:instrText>
      </w:r>
      <w:r>
        <w:fldChar w:fldCharType="separate"/>
      </w:r>
      <w:r>
        <w:t>38</w:t>
      </w:r>
      <w:r>
        <w:fldChar w:fldCharType="end"/>
      </w:r>
    </w:p>
    <w:p w14:paraId="73DED262" w14:textId="729EEB1B" w:rsidR="006D194E" w:rsidRDefault="006D194E">
      <w:pPr>
        <w:pStyle w:val="Verzeichnis2"/>
        <w:tabs>
          <w:tab w:val="left" w:pos="1360"/>
        </w:tabs>
        <w:rPr>
          <w:rFonts w:asciiTheme="minorHAnsi" w:eastAsiaTheme="minorEastAsia" w:hAnsiTheme="minorHAnsi" w:cstheme="minorBidi"/>
          <w:szCs w:val="22"/>
          <w:lang w:eastAsia="en-US"/>
        </w:rPr>
      </w:pPr>
      <w:r>
        <w:t>3.1</w:t>
      </w:r>
      <w:r>
        <w:rPr>
          <w:rFonts w:asciiTheme="minorHAnsi" w:eastAsiaTheme="minorEastAsia" w:hAnsiTheme="minorHAnsi" w:cstheme="minorBidi"/>
          <w:szCs w:val="22"/>
          <w:lang w:eastAsia="en-US"/>
        </w:rPr>
        <w:tab/>
      </w:r>
      <w:r>
        <w:t>Artifact</w:t>
      </w:r>
      <w:r>
        <w:tab/>
      </w:r>
      <w:r>
        <w:fldChar w:fldCharType="begin"/>
      </w:r>
      <w:r>
        <w:instrText xml:space="preserve"> PAGEREF _Toc108480927 \h </w:instrText>
      </w:r>
      <w:r>
        <w:fldChar w:fldCharType="separate"/>
      </w:r>
      <w:r>
        <w:t>38</w:t>
      </w:r>
      <w:r>
        <w:fldChar w:fldCharType="end"/>
      </w:r>
    </w:p>
    <w:p w14:paraId="4639DF6E" w14:textId="23947CE2" w:rsidR="006D194E" w:rsidRDefault="006D194E">
      <w:pPr>
        <w:pStyle w:val="Verzeichnis2"/>
        <w:tabs>
          <w:tab w:val="left" w:pos="1360"/>
        </w:tabs>
        <w:rPr>
          <w:rFonts w:asciiTheme="minorHAnsi" w:eastAsiaTheme="minorEastAsia" w:hAnsiTheme="minorHAnsi" w:cstheme="minorBidi"/>
          <w:szCs w:val="22"/>
          <w:lang w:eastAsia="en-US"/>
        </w:rPr>
      </w:pPr>
      <w:r>
        <w:t>3.2</w:t>
      </w:r>
      <w:r>
        <w:rPr>
          <w:rFonts w:asciiTheme="minorHAnsi" w:eastAsiaTheme="minorEastAsia" w:hAnsiTheme="minorHAnsi" w:cstheme="minorBidi"/>
          <w:szCs w:val="22"/>
          <w:lang w:eastAsia="en-US"/>
        </w:rPr>
        <w:tab/>
      </w:r>
      <w:r>
        <w:t>Procedure</w:t>
      </w:r>
      <w:r>
        <w:tab/>
      </w:r>
      <w:r>
        <w:fldChar w:fldCharType="begin"/>
      </w:r>
      <w:r>
        <w:instrText xml:space="preserve"> PAGEREF _Toc108480928 \h </w:instrText>
      </w:r>
      <w:r>
        <w:fldChar w:fldCharType="separate"/>
      </w:r>
      <w:r>
        <w:t>39</w:t>
      </w:r>
      <w:r>
        <w:fldChar w:fldCharType="end"/>
      </w:r>
    </w:p>
    <w:p w14:paraId="353D531B" w14:textId="5CE297F6" w:rsidR="006D194E" w:rsidRDefault="006D194E">
      <w:pPr>
        <w:pStyle w:val="Verzeichnis2"/>
        <w:tabs>
          <w:tab w:val="left" w:pos="1360"/>
        </w:tabs>
        <w:rPr>
          <w:rFonts w:asciiTheme="minorHAnsi" w:eastAsiaTheme="minorEastAsia" w:hAnsiTheme="minorHAnsi" w:cstheme="minorBidi"/>
          <w:szCs w:val="22"/>
          <w:lang w:eastAsia="en-US"/>
        </w:rPr>
      </w:pPr>
      <w:r>
        <w:t>3.3</w:t>
      </w:r>
      <w:r>
        <w:rPr>
          <w:rFonts w:asciiTheme="minorHAnsi" w:eastAsiaTheme="minorEastAsia" w:hAnsiTheme="minorHAnsi" w:cstheme="minorBidi"/>
          <w:szCs w:val="22"/>
          <w:lang w:eastAsia="en-US"/>
        </w:rPr>
        <w:tab/>
      </w:r>
      <w:r>
        <w:t>Challenges</w:t>
      </w:r>
      <w:r>
        <w:tab/>
      </w:r>
      <w:r>
        <w:fldChar w:fldCharType="begin"/>
      </w:r>
      <w:r>
        <w:instrText xml:space="preserve"> PAGEREF _Toc108480929 \h </w:instrText>
      </w:r>
      <w:r>
        <w:fldChar w:fldCharType="separate"/>
      </w:r>
      <w:r>
        <w:t>41</w:t>
      </w:r>
      <w:r>
        <w:fldChar w:fldCharType="end"/>
      </w:r>
    </w:p>
    <w:p w14:paraId="0CAA0BFA" w14:textId="76217BB8" w:rsidR="006D194E" w:rsidRDefault="006D194E">
      <w:pPr>
        <w:pStyle w:val="Verzeichnis1"/>
        <w:rPr>
          <w:rFonts w:asciiTheme="minorHAnsi" w:eastAsiaTheme="minorEastAsia" w:hAnsiTheme="minorHAnsi" w:cstheme="minorBidi"/>
          <w:b w:val="0"/>
          <w:szCs w:val="22"/>
          <w:lang w:eastAsia="en-US"/>
        </w:rPr>
      </w:pPr>
      <w:r>
        <w:t>4</w:t>
      </w:r>
      <w:r>
        <w:rPr>
          <w:rFonts w:asciiTheme="minorHAnsi" w:eastAsiaTheme="minorEastAsia" w:hAnsiTheme="minorHAnsi" w:cstheme="minorBidi"/>
          <w:b w:val="0"/>
          <w:szCs w:val="22"/>
          <w:lang w:eastAsia="en-US"/>
        </w:rPr>
        <w:tab/>
      </w:r>
      <w:r>
        <w:t>Design &amp; Development</w:t>
      </w:r>
      <w:r>
        <w:tab/>
      </w:r>
      <w:r>
        <w:fldChar w:fldCharType="begin"/>
      </w:r>
      <w:r>
        <w:instrText xml:space="preserve"> PAGEREF _Toc108480930 \h </w:instrText>
      </w:r>
      <w:r>
        <w:fldChar w:fldCharType="separate"/>
      </w:r>
      <w:r>
        <w:t>42</w:t>
      </w:r>
      <w:r>
        <w:fldChar w:fldCharType="end"/>
      </w:r>
    </w:p>
    <w:p w14:paraId="729A2F23" w14:textId="3061D226" w:rsidR="006D194E" w:rsidRDefault="006D194E">
      <w:pPr>
        <w:pStyle w:val="Verzeichnis2"/>
        <w:tabs>
          <w:tab w:val="left" w:pos="1360"/>
        </w:tabs>
        <w:rPr>
          <w:rFonts w:asciiTheme="minorHAnsi" w:eastAsiaTheme="minorEastAsia" w:hAnsiTheme="minorHAnsi" w:cstheme="minorBidi"/>
          <w:szCs w:val="22"/>
          <w:lang w:eastAsia="en-US"/>
        </w:rPr>
      </w:pPr>
      <w:r>
        <w:t>4.1</w:t>
      </w:r>
      <w:r>
        <w:rPr>
          <w:rFonts w:asciiTheme="minorHAnsi" w:eastAsiaTheme="minorEastAsia" w:hAnsiTheme="minorHAnsi" w:cstheme="minorBidi"/>
          <w:szCs w:val="22"/>
          <w:lang w:eastAsia="en-US"/>
        </w:rPr>
        <w:tab/>
      </w:r>
      <w:r>
        <w:t>Hardware &amp; Software Environment</w:t>
      </w:r>
      <w:r>
        <w:tab/>
      </w:r>
      <w:r>
        <w:fldChar w:fldCharType="begin"/>
      </w:r>
      <w:r>
        <w:instrText xml:space="preserve"> PAGEREF _Toc108480931 \h </w:instrText>
      </w:r>
      <w:r>
        <w:fldChar w:fldCharType="separate"/>
      </w:r>
      <w:r>
        <w:t>42</w:t>
      </w:r>
      <w:r>
        <w:fldChar w:fldCharType="end"/>
      </w:r>
    </w:p>
    <w:p w14:paraId="200F5032" w14:textId="23C95578" w:rsidR="006D194E" w:rsidRDefault="006D194E">
      <w:pPr>
        <w:pStyle w:val="Verzeichnis2"/>
        <w:tabs>
          <w:tab w:val="left" w:pos="1360"/>
        </w:tabs>
        <w:rPr>
          <w:rFonts w:asciiTheme="minorHAnsi" w:eastAsiaTheme="minorEastAsia" w:hAnsiTheme="minorHAnsi" w:cstheme="minorBidi"/>
          <w:szCs w:val="22"/>
          <w:lang w:eastAsia="en-US"/>
        </w:rPr>
      </w:pPr>
      <w:r>
        <w:t>4.2</w:t>
      </w:r>
      <w:r>
        <w:rPr>
          <w:rFonts w:asciiTheme="minorHAnsi" w:eastAsiaTheme="minorEastAsia" w:hAnsiTheme="minorHAnsi" w:cstheme="minorBidi"/>
          <w:szCs w:val="22"/>
          <w:lang w:eastAsia="en-US"/>
        </w:rPr>
        <w:tab/>
      </w:r>
      <w:r>
        <w:t>Recommender System</w:t>
      </w:r>
      <w:r>
        <w:tab/>
      </w:r>
      <w:r>
        <w:fldChar w:fldCharType="begin"/>
      </w:r>
      <w:r>
        <w:instrText xml:space="preserve"> PAGEREF _Toc108480932 \h </w:instrText>
      </w:r>
      <w:r>
        <w:fldChar w:fldCharType="separate"/>
      </w:r>
      <w:r>
        <w:t>43</w:t>
      </w:r>
      <w:r>
        <w:fldChar w:fldCharType="end"/>
      </w:r>
    </w:p>
    <w:p w14:paraId="06845905" w14:textId="190F855C" w:rsidR="006D194E" w:rsidRDefault="006D194E">
      <w:pPr>
        <w:pStyle w:val="Verzeichnis3"/>
        <w:tabs>
          <w:tab w:val="left" w:pos="1713"/>
        </w:tabs>
        <w:rPr>
          <w:rFonts w:asciiTheme="minorHAnsi" w:eastAsiaTheme="minorEastAsia" w:hAnsiTheme="minorHAnsi" w:cstheme="minorBidi"/>
          <w:szCs w:val="22"/>
          <w:lang w:eastAsia="en-US"/>
        </w:rPr>
      </w:pPr>
      <w:r>
        <w:t>4.2.1</w:t>
      </w:r>
      <w:r>
        <w:rPr>
          <w:rFonts w:asciiTheme="minorHAnsi" w:eastAsiaTheme="minorEastAsia" w:hAnsiTheme="minorHAnsi" w:cstheme="minorBidi"/>
          <w:szCs w:val="22"/>
          <w:lang w:eastAsia="en-US"/>
        </w:rPr>
        <w:tab/>
      </w:r>
      <w:r>
        <w:t>Data</w:t>
      </w:r>
      <w:r>
        <w:tab/>
      </w:r>
      <w:r>
        <w:fldChar w:fldCharType="begin"/>
      </w:r>
      <w:r>
        <w:instrText xml:space="preserve"> PAGEREF _Toc108480933 \h </w:instrText>
      </w:r>
      <w:r>
        <w:fldChar w:fldCharType="separate"/>
      </w:r>
      <w:r>
        <w:t>43</w:t>
      </w:r>
      <w:r>
        <w:fldChar w:fldCharType="end"/>
      </w:r>
    </w:p>
    <w:p w14:paraId="1E57D9E7" w14:textId="464A5005" w:rsidR="006D194E" w:rsidRDefault="006D194E">
      <w:pPr>
        <w:pStyle w:val="Verzeichnis3"/>
        <w:tabs>
          <w:tab w:val="left" w:pos="1713"/>
        </w:tabs>
        <w:rPr>
          <w:rFonts w:asciiTheme="minorHAnsi" w:eastAsiaTheme="minorEastAsia" w:hAnsiTheme="minorHAnsi" w:cstheme="minorBidi"/>
          <w:szCs w:val="22"/>
          <w:lang w:eastAsia="en-US"/>
        </w:rPr>
      </w:pPr>
      <w:r>
        <w:lastRenderedPageBreak/>
        <w:t>4.2.2</w:t>
      </w:r>
      <w:r>
        <w:rPr>
          <w:rFonts w:asciiTheme="minorHAnsi" w:eastAsiaTheme="minorEastAsia" w:hAnsiTheme="minorHAnsi" w:cstheme="minorBidi"/>
          <w:szCs w:val="22"/>
          <w:lang w:eastAsia="en-US"/>
        </w:rPr>
        <w:tab/>
      </w:r>
      <w:r>
        <w:t>Tools</w:t>
      </w:r>
      <w:r>
        <w:tab/>
      </w:r>
      <w:r>
        <w:fldChar w:fldCharType="begin"/>
      </w:r>
      <w:r>
        <w:instrText xml:space="preserve"> PAGEREF _Toc108480934 \h </w:instrText>
      </w:r>
      <w:r>
        <w:fldChar w:fldCharType="separate"/>
      </w:r>
      <w:r>
        <w:t>43</w:t>
      </w:r>
      <w:r>
        <w:fldChar w:fldCharType="end"/>
      </w:r>
    </w:p>
    <w:p w14:paraId="2B4F3887" w14:textId="7056CE76" w:rsidR="006D194E" w:rsidRDefault="006D194E">
      <w:pPr>
        <w:pStyle w:val="Verzeichnis3"/>
        <w:tabs>
          <w:tab w:val="left" w:pos="1713"/>
        </w:tabs>
        <w:rPr>
          <w:rFonts w:asciiTheme="minorHAnsi" w:eastAsiaTheme="minorEastAsia" w:hAnsiTheme="minorHAnsi" w:cstheme="minorBidi"/>
          <w:szCs w:val="22"/>
          <w:lang w:eastAsia="en-US"/>
        </w:rPr>
      </w:pPr>
      <w:r>
        <w:t>4.2.3</w:t>
      </w:r>
      <w:r>
        <w:rPr>
          <w:rFonts w:asciiTheme="minorHAnsi" w:eastAsiaTheme="minorEastAsia" w:hAnsiTheme="minorHAnsi" w:cstheme="minorBidi"/>
          <w:szCs w:val="22"/>
          <w:lang w:eastAsia="en-US"/>
        </w:rPr>
        <w:tab/>
      </w:r>
      <w:r>
        <w:t>Implementation</w:t>
      </w:r>
      <w:r>
        <w:tab/>
      </w:r>
      <w:r>
        <w:fldChar w:fldCharType="begin"/>
      </w:r>
      <w:r>
        <w:instrText xml:space="preserve"> PAGEREF _Toc108480935 \h </w:instrText>
      </w:r>
      <w:r>
        <w:fldChar w:fldCharType="separate"/>
      </w:r>
      <w:r>
        <w:t>43</w:t>
      </w:r>
      <w:r>
        <w:fldChar w:fldCharType="end"/>
      </w:r>
    </w:p>
    <w:p w14:paraId="19386312" w14:textId="7DE61463" w:rsidR="006D194E" w:rsidRDefault="006D194E">
      <w:pPr>
        <w:pStyle w:val="Verzeichnis3"/>
        <w:tabs>
          <w:tab w:val="left" w:pos="1713"/>
        </w:tabs>
        <w:rPr>
          <w:rFonts w:asciiTheme="minorHAnsi" w:eastAsiaTheme="minorEastAsia" w:hAnsiTheme="minorHAnsi" w:cstheme="minorBidi"/>
          <w:szCs w:val="22"/>
          <w:lang w:eastAsia="en-US"/>
        </w:rPr>
      </w:pPr>
      <w:r>
        <w:t>4.2.4</w:t>
      </w:r>
      <w:r>
        <w:rPr>
          <w:rFonts w:asciiTheme="minorHAnsi" w:eastAsiaTheme="minorEastAsia" w:hAnsiTheme="minorHAnsi" w:cstheme="minorBidi"/>
          <w:szCs w:val="22"/>
          <w:lang w:eastAsia="en-US"/>
        </w:rPr>
        <w:tab/>
      </w:r>
      <w:r>
        <w:t>Challenges</w:t>
      </w:r>
      <w:r>
        <w:tab/>
      </w:r>
      <w:r>
        <w:fldChar w:fldCharType="begin"/>
      </w:r>
      <w:r>
        <w:instrText xml:space="preserve"> PAGEREF _Toc108480936 \h </w:instrText>
      </w:r>
      <w:r>
        <w:fldChar w:fldCharType="separate"/>
      </w:r>
      <w:r>
        <w:t>43</w:t>
      </w:r>
      <w:r>
        <w:fldChar w:fldCharType="end"/>
      </w:r>
    </w:p>
    <w:p w14:paraId="233D5CB8" w14:textId="62E6CA42" w:rsidR="006D194E" w:rsidRDefault="006D194E">
      <w:pPr>
        <w:pStyle w:val="Verzeichnis2"/>
        <w:tabs>
          <w:tab w:val="left" w:pos="1360"/>
        </w:tabs>
        <w:rPr>
          <w:rFonts w:asciiTheme="minorHAnsi" w:eastAsiaTheme="minorEastAsia" w:hAnsiTheme="minorHAnsi" w:cstheme="minorBidi"/>
          <w:szCs w:val="22"/>
          <w:lang w:eastAsia="en-US"/>
        </w:rPr>
      </w:pPr>
      <w:r>
        <w:t>4.3</w:t>
      </w:r>
      <w:r>
        <w:rPr>
          <w:rFonts w:asciiTheme="minorHAnsi" w:eastAsiaTheme="minorEastAsia" w:hAnsiTheme="minorHAnsi" w:cstheme="minorBidi"/>
          <w:szCs w:val="22"/>
          <w:lang w:eastAsia="en-US"/>
        </w:rPr>
        <w:tab/>
      </w:r>
      <w:r>
        <w:t>Concept Drift Awareness</w:t>
      </w:r>
      <w:r>
        <w:tab/>
      </w:r>
      <w:r>
        <w:fldChar w:fldCharType="begin"/>
      </w:r>
      <w:r>
        <w:instrText xml:space="preserve"> PAGEREF _Toc108480937 \h </w:instrText>
      </w:r>
      <w:r>
        <w:fldChar w:fldCharType="separate"/>
      </w:r>
      <w:r>
        <w:t>43</w:t>
      </w:r>
      <w:r>
        <w:fldChar w:fldCharType="end"/>
      </w:r>
    </w:p>
    <w:p w14:paraId="041AB4A5" w14:textId="0BD02538" w:rsidR="006D194E" w:rsidRDefault="006D194E">
      <w:pPr>
        <w:pStyle w:val="Verzeichnis2"/>
        <w:tabs>
          <w:tab w:val="left" w:pos="1360"/>
        </w:tabs>
        <w:rPr>
          <w:rFonts w:asciiTheme="minorHAnsi" w:eastAsiaTheme="minorEastAsia" w:hAnsiTheme="minorHAnsi" w:cstheme="minorBidi"/>
          <w:szCs w:val="22"/>
          <w:lang w:eastAsia="en-US"/>
        </w:rPr>
      </w:pPr>
      <w:r>
        <w:t>4.4</w:t>
      </w:r>
      <w:r>
        <w:rPr>
          <w:rFonts w:asciiTheme="minorHAnsi" w:eastAsiaTheme="minorEastAsia" w:hAnsiTheme="minorHAnsi" w:cstheme="minorBidi"/>
          <w:szCs w:val="22"/>
          <w:lang w:eastAsia="en-US"/>
        </w:rPr>
        <w:tab/>
      </w:r>
      <w:r>
        <w:t>MLOps Pipeline</w:t>
      </w:r>
      <w:r>
        <w:tab/>
      </w:r>
      <w:r>
        <w:fldChar w:fldCharType="begin"/>
      </w:r>
      <w:r>
        <w:instrText xml:space="preserve"> PAGEREF _Toc108480938 \h </w:instrText>
      </w:r>
      <w:r>
        <w:fldChar w:fldCharType="separate"/>
      </w:r>
      <w:r>
        <w:t>43</w:t>
      </w:r>
      <w:r>
        <w:fldChar w:fldCharType="end"/>
      </w:r>
    </w:p>
    <w:p w14:paraId="0F90E175" w14:textId="2004E7E0" w:rsidR="006D194E" w:rsidRDefault="006D194E">
      <w:pPr>
        <w:pStyle w:val="Verzeichnis1"/>
        <w:rPr>
          <w:rFonts w:asciiTheme="minorHAnsi" w:eastAsiaTheme="minorEastAsia" w:hAnsiTheme="minorHAnsi" w:cstheme="minorBidi"/>
          <w:b w:val="0"/>
          <w:szCs w:val="22"/>
          <w:lang w:eastAsia="en-US"/>
        </w:rPr>
      </w:pPr>
      <w:r>
        <w:t>5</w:t>
      </w:r>
      <w:r>
        <w:rPr>
          <w:rFonts w:asciiTheme="minorHAnsi" w:eastAsiaTheme="minorEastAsia" w:hAnsiTheme="minorHAnsi" w:cstheme="minorBidi"/>
          <w:b w:val="0"/>
          <w:szCs w:val="22"/>
          <w:lang w:eastAsia="en-US"/>
        </w:rPr>
        <w:tab/>
      </w:r>
      <w:r>
        <w:t>Evaluation</w:t>
      </w:r>
      <w:r>
        <w:tab/>
      </w:r>
      <w:r>
        <w:fldChar w:fldCharType="begin"/>
      </w:r>
      <w:r>
        <w:instrText xml:space="preserve"> PAGEREF _Toc108480939 \h </w:instrText>
      </w:r>
      <w:r>
        <w:fldChar w:fldCharType="separate"/>
      </w:r>
      <w:r>
        <w:t>44</w:t>
      </w:r>
      <w:r>
        <w:fldChar w:fldCharType="end"/>
      </w:r>
    </w:p>
    <w:p w14:paraId="4425EBDE" w14:textId="6500C0B5" w:rsidR="006D194E" w:rsidRDefault="006D194E">
      <w:pPr>
        <w:pStyle w:val="Verzeichnis1"/>
        <w:rPr>
          <w:rFonts w:asciiTheme="minorHAnsi" w:eastAsiaTheme="minorEastAsia" w:hAnsiTheme="minorHAnsi" w:cstheme="minorBidi"/>
          <w:b w:val="0"/>
          <w:szCs w:val="22"/>
          <w:lang w:eastAsia="en-US"/>
        </w:rPr>
      </w:pPr>
      <w:r>
        <w:t>6</w:t>
      </w:r>
      <w:r>
        <w:rPr>
          <w:rFonts w:asciiTheme="minorHAnsi" w:eastAsiaTheme="minorEastAsia" w:hAnsiTheme="minorHAnsi" w:cstheme="minorBidi"/>
          <w:b w:val="0"/>
          <w:szCs w:val="22"/>
          <w:lang w:eastAsia="en-US"/>
        </w:rPr>
        <w:tab/>
      </w:r>
      <w:r>
        <w:t>Conclusion</w:t>
      </w:r>
      <w:r>
        <w:tab/>
      </w:r>
      <w:r>
        <w:fldChar w:fldCharType="begin"/>
      </w:r>
      <w:r>
        <w:instrText xml:space="preserve"> PAGEREF _Toc108480940 \h </w:instrText>
      </w:r>
      <w:r>
        <w:fldChar w:fldCharType="separate"/>
      </w:r>
      <w:r>
        <w:t>45</w:t>
      </w:r>
      <w:r>
        <w:fldChar w:fldCharType="end"/>
      </w:r>
    </w:p>
    <w:p w14:paraId="7DD67D7C" w14:textId="18D18FCA" w:rsidR="006D194E" w:rsidRDefault="006D194E">
      <w:pPr>
        <w:pStyle w:val="Verzeichnis2"/>
        <w:tabs>
          <w:tab w:val="left" w:pos="1360"/>
        </w:tabs>
        <w:rPr>
          <w:rFonts w:asciiTheme="minorHAnsi" w:eastAsiaTheme="minorEastAsia" w:hAnsiTheme="minorHAnsi" w:cstheme="minorBidi"/>
          <w:szCs w:val="22"/>
          <w:lang w:eastAsia="en-US"/>
        </w:rPr>
      </w:pPr>
      <w:r>
        <w:t>6.1</w:t>
      </w:r>
      <w:r>
        <w:rPr>
          <w:rFonts w:asciiTheme="minorHAnsi" w:eastAsiaTheme="minorEastAsia" w:hAnsiTheme="minorHAnsi" w:cstheme="minorBidi"/>
          <w:szCs w:val="22"/>
          <w:lang w:eastAsia="en-US"/>
        </w:rPr>
        <w:tab/>
      </w:r>
      <w:r>
        <w:t>Design Science Research</w:t>
      </w:r>
      <w:r>
        <w:tab/>
      </w:r>
      <w:r>
        <w:fldChar w:fldCharType="begin"/>
      </w:r>
      <w:r>
        <w:instrText xml:space="preserve"> PAGEREF _Toc108480941 \h </w:instrText>
      </w:r>
      <w:r>
        <w:fldChar w:fldCharType="separate"/>
      </w:r>
      <w:r>
        <w:t>45</w:t>
      </w:r>
      <w:r>
        <w:fldChar w:fldCharType="end"/>
      </w:r>
    </w:p>
    <w:p w14:paraId="2898F615" w14:textId="4157A063" w:rsidR="006D194E" w:rsidRDefault="006D194E">
      <w:pPr>
        <w:pStyle w:val="Verzeichnis2"/>
        <w:tabs>
          <w:tab w:val="left" w:pos="1360"/>
        </w:tabs>
        <w:rPr>
          <w:rFonts w:asciiTheme="minorHAnsi" w:eastAsiaTheme="minorEastAsia" w:hAnsiTheme="minorHAnsi" w:cstheme="minorBidi"/>
          <w:szCs w:val="22"/>
          <w:lang w:eastAsia="en-US"/>
        </w:rPr>
      </w:pPr>
      <w:r>
        <w:t>6.2</w:t>
      </w:r>
      <w:r>
        <w:rPr>
          <w:rFonts w:asciiTheme="minorHAnsi" w:eastAsiaTheme="minorEastAsia" w:hAnsiTheme="minorHAnsi" w:cstheme="minorBidi"/>
          <w:szCs w:val="22"/>
          <w:lang w:eastAsia="en-US"/>
        </w:rPr>
        <w:tab/>
      </w:r>
      <w:r>
        <w:t>Recommender Systems</w:t>
      </w:r>
      <w:r>
        <w:tab/>
      </w:r>
      <w:r>
        <w:fldChar w:fldCharType="begin"/>
      </w:r>
      <w:r>
        <w:instrText xml:space="preserve"> PAGEREF _Toc108480942 \h </w:instrText>
      </w:r>
      <w:r>
        <w:fldChar w:fldCharType="separate"/>
      </w:r>
      <w:r>
        <w:t>45</w:t>
      </w:r>
      <w:r>
        <w:fldChar w:fldCharType="end"/>
      </w:r>
    </w:p>
    <w:p w14:paraId="0F255D2C" w14:textId="151CAD65" w:rsidR="006D194E" w:rsidRDefault="006D194E">
      <w:pPr>
        <w:pStyle w:val="Verzeichnis3"/>
        <w:tabs>
          <w:tab w:val="left" w:pos="1713"/>
        </w:tabs>
        <w:rPr>
          <w:rFonts w:asciiTheme="minorHAnsi" w:eastAsiaTheme="minorEastAsia" w:hAnsiTheme="minorHAnsi" w:cstheme="minorBidi"/>
          <w:szCs w:val="22"/>
          <w:lang w:eastAsia="en-US"/>
        </w:rPr>
      </w:pPr>
      <w:r>
        <w:t>6.2.1</w:t>
      </w:r>
      <w:r>
        <w:rPr>
          <w:rFonts w:asciiTheme="minorHAnsi" w:eastAsiaTheme="minorEastAsia" w:hAnsiTheme="minorHAnsi" w:cstheme="minorBidi"/>
          <w:szCs w:val="22"/>
          <w:lang w:eastAsia="en-US"/>
        </w:rPr>
        <w:tab/>
      </w:r>
      <w:r>
        <w:t>Overview</w:t>
      </w:r>
      <w:r>
        <w:tab/>
      </w:r>
      <w:r>
        <w:fldChar w:fldCharType="begin"/>
      </w:r>
      <w:r>
        <w:instrText xml:space="preserve"> PAGEREF _Toc108480943 \h </w:instrText>
      </w:r>
      <w:r>
        <w:fldChar w:fldCharType="separate"/>
      </w:r>
      <w:r>
        <w:t>45</w:t>
      </w:r>
      <w:r>
        <w:fldChar w:fldCharType="end"/>
      </w:r>
    </w:p>
    <w:p w14:paraId="277416C9" w14:textId="169D1A66" w:rsidR="006D194E" w:rsidRDefault="006D194E">
      <w:pPr>
        <w:pStyle w:val="Verzeichnis1"/>
        <w:rPr>
          <w:rFonts w:asciiTheme="minorHAnsi" w:eastAsiaTheme="minorEastAsia" w:hAnsiTheme="minorHAnsi" w:cstheme="minorBidi"/>
          <w:b w:val="0"/>
          <w:szCs w:val="22"/>
          <w:lang w:eastAsia="en-US"/>
        </w:rPr>
      </w:pPr>
      <w:r>
        <w:t>7</w:t>
      </w:r>
      <w:r>
        <w:rPr>
          <w:rFonts w:asciiTheme="minorHAnsi" w:eastAsiaTheme="minorEastAsia" w:hAnsiTheme="minorHAnsi" w:cstheme="minorBidi"/>
          <w:b w:val="0"/>
          <w:szCs w:val="22"/>
          <w:lang w:eastAsia="en-US"/>
        </w:rPr>
        <w:tab/>
      </w:r>
      <w:r>
        <w:t>Conclusion and Outlook</w:t>
      </w:r>
      <w:r>
        <w:tab/>
      </w:r>
      <w:r>
        <w:fldChar w:fldCharType="begin"/>
      </w:r>
      <w:r>
        <w:instrText xml:space="preserve"> PAGEREF _Toc108480944 \h </w:instrText>
      </w:r>
      <w:r>
        <w:fldChar w:fldCharType="separate"/>
      </w:r>
      <w:r>
        <w:t>46</w:t>
      </w:r>
      <w:r>
        <w:fldChar w:fldCharType="end"/>
      </w:r>
    </w:p>
    <w:p w14:paraId="2B9AE088" w14:textId="6F24D73F" w:rsidR="006D194E" w:rsidRDefault="006D194E">
      <w:pPr>
        <w:pStyle w:val="Verzeichnis1"/>
        <w:rPr>
          <w:rFonts w:asciiTheme="minorHAnsi" w:eastAsiaTheme="minorEastAsia" w:hAnsiTheme="minorHAnsi" w:cstheme="minorBidi"/>
          <w:b w:val="0"/>
          <w:szCs w:val="22"/>
          <w:lang w:eastAsia="en-US"/>
        </w:rPr>
      </w:pPr>
      <w:r>
        <w:t>Anhang A: Beispiele für die Gliederung von Abschlussarbeiten</w:t>
      </w:r>
      <w:r>
        <w:tab/>
      </w:r>
      <w:r>
        <w:fldChar w:fldCharType="begin"/>
      </w:r>
      <w:r>
        <w:instrText xml:space="preserve"> PAGEREF _Toc108480945 \h </w:instrText>
      </w:r>
      <w:r>
        <w:fldChar w:fldCharType="separate"/>
      </w:r>
      <w:r>
        <w:t>47</w:t>
      </w:r>
      <w:r>
        <w:fldChar w:fldCharType="end"/>
      </w:r>
    </w:p>
    <w:p w14:paraId="6FA48E21" w14:textId="456FA8AB" w:rsidR="006D194E" w:rsidRDefault="006D194E">
      <w:pPr>
        <w:pStyle w:val="Verzeichnis2"/>
        <w:rPr>
          <w:rFonts w:asciiTheme="minorHAnsi" w:eastAsiaTheme="minorEastAsia" w:hAnsiTheme="minorHAnsi" w:cstheme="minorBidi"/>
          <w:szCs w:val="22"/>
          <w:lang w:eastAsia="en-US"/>
        </w:rPr>
      </w:pPr>
      <w:r>
        <w:t>A.1 Literaturarbeiten</w:t>
      </w:r>
      <w:r>
        <w:tab/>
      </w:r>
      <w:r>
        <w:fldChar w:fldCharType="begin"/>
      </w:r>
      <w:r>
        <w:instrText xml:space="preserve"> PAGEREF _Toc108480946 \h </w:instrText>
      </w:r>
      <w:r>
        <w:fldChar w:fldCharType="separate"/>
      </w:r>
      <w:r>
        <w:t>47</w:t>
      </w:r>
      <w:r>
        <w:fldChar w:fldCharType="end"/>
      </w:r>
    </w:p>
    <w:p w14:paraId="16ED8832" w14:textId="73AEC672" w:rsidR="006D194E" w:rsidRDefault="006D194E">
      <w:pPr>
        <w:pStyle w:val="Verzeichnis2"/>
        <w:rPr>
          <w:rFonts w:asciiTheme="minorHAnsi" w:eastAsiaTheme="minorEastAsia" w:hAnsiTheme="minorHAnsi" w:cstheme="minorBidi"/>
          <w:szCs w:val="22"/>
          <w:lang w:eastAsia="en-US"/>
        </w:rPr>
      </w:pPr>
      <w:r>
        <w:t>A.2 Systementwicklungen</w:t>
      </w:r>
      <w:r>
        <w:tab/>
      </w:r>
      <w:r>
        <w:fldChar w:fldCharType="begin"/>
      </w:r>
      <w:r>
        <w:instrText xml:space="preserve"> PAGEREF _Toc108480947 \h </w:instrText>
      </w:r>
      <w:r>
        <w:fldChar w:fldCharType="separate"/>
      </w:r>
      <w:r>
        <w:t>47</w:t>
      </w:r>
      <w:r>
        <w:fldChar w:fldCharType="end"/>
      </w:r>
    </w:p>
    <w:p w14:paraId="318E918C" w14:textId="6B19DBDB" w:rsidR="006D194E" w:rsidRDefault="006D194E">
      <w:pPr>
        <w:pStyle w:val="Verzeichnis1"/>
        <w:rPr>
          <w:rFonts w:asciiTheme="minorHAnsi" w:eastAsiaTheme="minorEastAsia" w:hAnsiTheme="minorHAnsi" w:cstheme="minorBidi"/>
          <w:b w:val="0"/>
          <w:szCs w:val="22"/>
          <w:lang w:eastAsia="en-US"/>
        </w:rPr>
      </w:pPr>
      <w:r>
        <w:t>Anhang B: Formatvorlagen</w:t>
      </w:r>
      <w:r>
        <w:tab/>
      </w:r>
      <w:r>
        <w:fldChar w:fldCharType="begin"/>
      </w:r>
      <w:r>
        <w:instrText xml:space="preserve"> PAGEREF _Toc108480948 \h </w:instrText>
      </w:r>
      <w:r>
        <w:fldChar w:fldCharType="separate"/>
      </w:r>
      <w:r>
        <w:t>48</w:t>
      </w:r>
      <w:r>
        <w:fldChar w:fldCharType="end"/>
      </w:r>
    </w:p>
    <w:p w14:paraId="45728838" w14:textId="0E09AE36" w:rsidR="006D194E" w:rsidRDefault="006D194E">
      <w:pPr>
        <w:pStyle w:val="Verzeichnis1"/>
        <w:rPr>
          <w:rFonts w:asciiTheme="minorHAnsi" w:eastAsiaTheme="minorEastAsia" w:hAnsiTheme="minorHAnsi" w:cstheme="minorBidi"/>
          <w:b w:val="0"/>
          <w:szCs w:val="22"/>
          <w:lang w:eastAsia="en-US"/>
        </w:rPr>
      </w:pPr>
      <w:r>
        <w:t>Index</w:t>
      </w:r>
      <w:r>
        <w:tab/>
      </w:r>
      <w:r>
        <w:fldChar w:fldCharType="begin"/>
      </w:r>
      <w:r>
        <w:instrText xml:space="preserve"> PAGEREF _Toc108480949 \h </w:instrText>
      </w:r>
      <w:r>
        <w:fldChar w:fldCharType="separate"/>
      </w:r>
      <w:r>
        <w:t>49</w:t>
      </w:r>
      <w:r>
        <w:fldChar w:fldCharType="end"/>
      </w:r>
    </w:p>
    <w:p w14:paraId="4AEB0ABD" w14:textId="55E09672" w:rsidR="00284FA6" w:rsidRPr="00721A18" w:rsidRDefault="006D194E">
      <w:pPr>
        <w:pStyle w:val="berschrift1"/>
        <w:numPr>
          <w:ilvl w:val="0"/>
          <w:numId w:val="0"/>
        </w:numPr>
      </w:pPr>
      <w:r>
        <w:rPr>
          <w:rFonts w:ascii="Times New Roman" w:hAnsi="Times New Roman"/>
          <w:noProof/>
          <w:kern w:val="0"/>
          <w:sz w:val="22"/>
        </w:rPr>
        <w:lastRenderedPageBreak/>
        <w:fldChar w:fldCharType="end"/>
      </w:r>
      <w:bookmarkStart w:id="6" w:name="_Toc108480905"/>
      <w:r w:rsidR="00C70565">
        <w:t>Table of Figures</w:t>
      </w:r>
      <w:bookmarkEnd w:id="6"/>
    </w:p>
    <w:p w14:paraId="4C206400" w14:textId="6650804B" w:rsidR="00BA0A13" w:rsidRDefault="003B1208" w:rsidP="006D194E">
      <w:pPr>
        <w:pStyle w:val="Abbildungsverzeichnis"/>
        <w:rPr>
          <w:rFonts w:asciiTheme="minorHAnsi" w:eastAsiaTheme="minorEastAsia" w:hAnsiTheme="minorHAnsi" w:cstheme="minorBidi"/>
          <w:szCs w:val="22"/>
          <w:lang w:eastAsia="en-US"/>
        </w:rPr>
      </w:pPr>
      <w:r>
        <w:fldChar w:fldCharType="begin"/>
      </w:r>
      <w:r>
        <w:instrText xml:space="preserve"> TOC \c "Figure" </w:instrText>
      </w:r>
      <w:r>
        <w:fldChar w:fldCharType="separate"/>
      </w:r>
      <w:r w:rsidR="00BA0A13">
        <w:t>Figure 1: structure and overview of RSs derived from Aggarwal (2016)</w:t>
      </w:r>
      <w:r w:rsidR="00BA0A13">
        <w:tab/>
      </w:r>
      <w:r w:rsidR="00BA0A13">
        <w:fldChar w:fldCharType="begin"/>
      </w:r>
      <w:r w:rsidR="00BA0A13">
        <w:instrText xml:space="preserve"> PAGEREF _Toc108263645 \h </w:instrText>
      </w:r>
      <w:r w:rsidR="00BA0A13">
        <w:fldChar w:fldCharType="separate"/>
      </w:r>
      <w:r w:rsidR="00BA0A13">
        <w:t>16</w:t>
      </w:r>
      <w:r w:rsidR="00BA0A13">
        <w:fldChar w:fldCharType="end"/>
      </w:r>
    </w:p>
    <w:p w14:paraId="11A92CDE" w14:textId="45E3E418" w:rsidR="00BA0A13" w:rsidRDefault="00BA0A13" w:rsidP="006D194E">
      <w:pPr>
        <w:pStyle w:val="Abbildungsverzeichnis"/>
        <w:rPr>
          <w:rFonts w:asciiTheme="minorHAnsi" w:eastAsiaTheme="minorEastAsia" w:hAnsiTheme="minorHAnsi" w:cstheme="minorBidi"/>
          <w:szCs w:val="22"/>
          <w:lang w:eastAsia="en-US"/>
        </w:rPr>
      </w:pPr>
      <w:r>
        <w:t>Figure 2: Visualization of a cross layer (Wang et al., 2021)</w:t>
      </w:r>
      <w:r>
        <w:tab/>
      </w:r>
      <w:r>
        <w:fldChar w:fldCharType="begin"/>
      </w:r>
      <w:r>
        <w:instrText xml:space="preserve"> PAGEREF _Toc108263646 \h </w:instrText>
      </w:r>
      <w:r>
        <w:fldChar w:fldCharType="separate"/>
      </w:r>
      <w:r>
        <w:t>23</w:t>
      </w:r>
      <w:r>
        <w:fldChar w:fldCharType="end"/>
      </w:r>
    </w:p>
    <w:p w14:paraId="222B0476" w14:textId="21E035CE" w:rsidR="00BA0A13" w:rsidRDefault="00BA0A13" w:rsidP="006D194E">
      <w:pPr>
        <w:pStyle w:val="Abbildungsverzeichnis"/>
        <w:rPr>
          <w:rFonts w:asciiTheme="minorHAnsi" w:eastAsiaTheme="minorEastAsia" w:hAnsiTheme="minorHAnsi" w:cstheme="minorBidi"/>
          <w:szCs w:val="22"/>
          <w:lang w:eastAsia="en-US"/>
        </w:rPr>
      </w:pPr>
      <w:r>
        <w:t>Figure 3: Possible DCN architectures (Wang et al., 2021)</w:t>
      </w:r>
      <w:r>
        <w:tab/>
      </w:r>
      <w:r>
        <w:fldChar w:fldCharType="begin"/>
      </w:r>
      <w:r>
        <w:instrText xml:space="preserve"> PAGEREF _Toc108263647 \h </w:instrText>
      </w:r>
      <w:r>
        <w:fldChar w:fldCharType="separate"/>
      </w:r>
      <w:r>
        <w:t>24</w:t>
      </w:r>
      <w:r>
        <w:fldChar w:fldCharType="end"/>
      </w:r>
    </w:p>
    <w:p w14:paraId="6756E51A" w14:textId="44AF47D8" w:rsidR="00BA0A13" w:rsidRDefault="00BA0A13" w:rsidP="006D194E">
      <w:pPr>
        <w:pStyle w:val="Abbildungsverzeichnis"/>
        <w:rPr>
          <w:rFonts w:asciiTheme="minorHAnsi" w:eastAsiaTheme="minorEastAsia" w:hAnsiTheme="minorHAnsi" w:cstheme="minorBidi"/>
          <w:szCs w:val="22"/>
          <w:lang w:eastAsia="en-US"/>
        </w:rPr>
      </w:pPr>
      <w:r>
        <w:t>Figure 4: Levels of Microsoft's (left) and Google's (right) maturity model (Google LLC, 2020; Microsoft, n.d.)</w:t>
      </w:r>
      <w:r>
        <w:tab/>
      </w:r>
      <w:r>
        <w:fldChar w:fldCharType="begin"/>
      </w:r>
      <w:r>
        <w:instrText xml:space="preserve"> PAGEREF _Toc108263648 \h </w:instrText>
      </w:r>
      <w:r>
        <w:fldChar w:fldCharType="separate"/>
      </w:r>
      <w:r>
        <w:t>31</w:t>
      </w:r>
      <w:r>
        <w:fldChar w:fldCharType="end"/>
      </w:r>
    </w:p>
    <w:p w14:paraId="0BA0062B" w14:textId="23DD21A3" w:rsidR="00BA0A13" w:rsidRDefault="00BA0A13" w:rsidP="006D194E">
      <w:pPr>
        <w:pStyle w:val="Abbildungsverzeichnis"/>
        <w:rPr>
          <w:rFonts w:asciiTheme="minorHAnsi" w:eastAsiaTheme="minorEastAsia" w:hAnsiTheme="minorHAnsi" w:cstheme="minorBidi"/>
          <w:szCs w:val="22"/>
          <w:lang w:eastAsia="en-US"/>
        </w:rPr>
      </w:pPr>
      <w:r>
        <w:t>Figure 5: Types of concept drift (Lu et al., 2018)</w:t>
      </w:r>
      <w:r>
        <w:tab/>
      </w:r>
      <w:r>
        <w:fldChar w:fldCharType="begin"/>
      </w:r>
      <w:r>
        <w:instrText xml:space="preserve"> PAGEREF _Toc108263649 \h </w:instrText>
      </w:r>
      <w:r>
        <w:fldChar w:fldCharType="separate"/>
      </w:r>
      <w:r>
        <w:t>33</w:t>
      </w:r>
      <w:r>
        <w:fldChar w:fldCharType="end"/>
      </w:r>
    </w:p>
    <w:p w14:paraId="15194C6E" w14:textId="001680A2" w:rsidR="00BA0A13" w:rsidRDefault="00BA0A13" w:rsidP="006D194E">
      <w:pPr>
        <w:pStyle w:val="Abbildungsverzeichnis"/>
        <w:rPr>
          <w:rFonts w:asciiTheme="minorHAnsi" w:eastAsiaTheme="minorEastAsia" w:hAnsiTheme="minorHAnsi" w:cstheme="minorBidi"/>
          <w:szCs w:val="22"/>
          <w:lang w:eastAsia="en-US"/>
        </w:rPr>
      </w:pPr>
      <w:r>
        <w:t>Figure 6: Framework for handling concept drift in machine learning (Lu et al., 2018)</w:t>
      </w:r>
      <w:r>
        <w:tab/>
      </w:r>
      <w:r>
        <w:fldChar w:fldCharType="begin"/>
      </w:r>
      <w:r>
        <w:instrText xml:space="preserve"> PAGEREF _Toc108263650 \h </w:instrText>
      </w:r>
      <w:r>
        <w:fldChar w:fldCharType="separate"/>
      </w:r>
      <w:r>
        <w:t>33</w:t>
      </w:r>
      <w:r>
        <w:fldChar w:fldCharType="end"/>
      </w:r>
    </w:p>
    <w:p w14:paraId="0695E345" w14:textId="5FB8BE47" w:rsidR="00BA0A13" w:rsidRDefault="00BA0A13" w:rsidP="006D194E">
      <w:pPr>
        <w:pStyle w:val="Abbildungsverzeichnis"/>
        <w:rPr>
          <w:rFonts w:asciiTheme="minorHAnsi" w:eastAsiaTheme="minorEastAsia" w:hAnsiTheme="minorHAnsi" w:cstheme="minorBidi"/>
          <w:szCs w:val="22"/>
          <w:lang w:eastAsia="en-US"/>
        </w:rPr>
      </w:pPr>
      <w:r>
        <w:t>Figure 7: TFX components (Google LLC, 2019)</w:t>
      </w:r>
      <w:r>
        <w:tab/>
      </w:r>
      <w:r>
        <w:fldChar w:fldCharType="begin"/>
      </w:r>
      <w:r>
        <w:instrText xml:space="preserve"> PAGEREF _Toc108263651 \h </w:instrText>
      </w:r>
      <w:r>
        <w:fldChar w:fldCharType="separate"/>
      </w:r>
      <w:r>
        <w:t>35</w:t>
      </w:r>
      <w:r>
        <w:fldChar w:fldCharType="end"/>
      </w:r>
    </w:p>
    <w:p w14:paraId="3F3C703C" w14:textId="7FFADF40" w:rsidR="00BA0A13" w:rsidRDefault="00BA0A13" w:rsidP="006D194E">
      <w:pPr>
        <w:pStyle w:val="Abbildungsverzeichnis"/>
        <w:rPr>
          <w:rFonts w:asciiTheme="minorHAnsi" w:eastAsiaTheme="minorEastAsia" w:hAnsiTheme="minorHAnsi" w:cstheme="minorBidi"/>
          <w:szCs w:val="22"/>
          <w:lang w:eastAsia="en-US"/>
        </w:rPr>
      </w:pPr>
      <w:r>
        <w:t>Figure 8: procedure of artifact development</w:t>
      </w:r>
      <w:r>
        <w:tab/>
      </w:r>
      <w:r>
        <w:fldChar w:fldCharType="begin"/>
      </w:r>
      <w:r>
        <w:instrText xml:space="preserve"> PAGEREF _Toc108263652 \h </w:instrText>
      </w:r>
      <w:r>
        <w:fldChar w:fldCharType="separate"/>
      </w:r>
      <w:r>
        <w:t>40</w:t>
      </w:r>
      <w:r>
        <w:fldChar w:fldCharType="end"/>
      </w:r>
    </w:p>
    <w:p w14:paraId="4AEB0AC3" w14:textId="0CAA810C" w:rsidR="00284FA6" w:rsidRPr="00721A18" w:rsidRDefault="003B1208">
      <w:r>
        <w:rPr>
          <w:noProof/>
        </w:rPr>
        <w:fldChar w:fldCharType="end"/>
      </w:r>
    </w:p>
    <w:p w14:paraId="4AEB0AC4" w14:textId="3DA2C027" w:rsidR="00284FA6" w:rsidRPr="00721A18" w:rsidRDefault="008245A0">
      <w:pPr>
        <w:pStyle w:val="berschrift1"/>
        <w:pageBreakBefore w:val="0"/>
        <w:numPr>
          <w:ilvl w:val="0"/>
          <w:numId w:val="0"/>
        </w:numPr>
      </w:pPr>
      <w:bookmarkStart w:id="7" w:name="_Toc108480906"/>
      <w:r>
        <w:t>List of Tables</w:t>
      </w:r>
      <w:bookmarkEnd w:id="7"/>
    </w:p>
    <w:p w14:paraId="0C589FA1" w14:textId="1AD0E777" w:rsidR="008535B4" w:rsidRDefault="002C45F9">
      <w:pPr>
        <w:pStyle w:val="Abbildungsverzeichnis"/>
        <w:rPr>
          <w:rFonts w:asciiTheme="minorHAnsi" w:eastAsiaTheme="minorEastAsia" w:hAnsiTheme="minorHAnsi" w:cstheme="minorBidi"/>
          <w:szCs w:val="22"/>
          <w:lang w:eastAsia="en-US"/>
        </w:rPr>
      </w:pPr>
      <w:r>
        <w:rPr>
          <w:rFonts w:ascii="Times New Roman" w:hAnsi="Times New Roman"/>
          <w:b/>
          <w:sz w:val="24"/>
        </w:rPr>
        <w:fldChar w:fldCharType="begin"/>
      </w:r>
      <w:r>
        <w:rPr>
          <w:rFonts w:ascii="Times New Roman" w:hAnsi="Times New Roman"/>
          <w:b/>
          <w:sz w:val="24"/>
        </w:rPr>
        <w:instrText xml:space="preserve"> TOC \c "Table" </w:instrText>
      </w:r>
      <w:r>
        <w:rPr>
          <w:rFonts w:ascii="Times New Roman" w:hAnsi="Times New Roman"/>
          <w:b/>
          <w:sz w:val="24"/>
        </w:rPr>
        <w:fldChar w:fldCharType="separate"/>
      </w:r>
      <w:r w:rsidR="008535B4">
        <w:t>Table 1: Artifact specification table</w:t>
      </w:r>
      <w:r w:rsidR="008535B4">
        <w:tab/>
      </w:r>
      <w:r w:rsidR="008535B4">
        <w:fldChar w:fldCharType="begin"/>
      </w:r>
      <w:r w:rsidR="008535B4">
        <w:instrText xml:space="preserve"> PAGEREF _Toc109224248 \h </w:instrText>
      </w:r>
      <w:r w:rsidR="008535B4">
        <w:fldChar w:fldCharType="separate"/>
      </w:r>
      <w:r w:rsidR="008535B4">
        <w:t>39</w:t>
      </w:r>
      <w:r w:rsidR="008535B4">
        <w:fldChar w:fldCharType="end"/>
      </w:r>
    </w:p>
    <w:p w14:paraId="3EF09E02" w14:textId="33ADA2E6" w:rsidR="008535B4" w:rsidRDefault="008535B4">
      <w:pPr>
        <w:pStyle w:val="Abbildungsverzeichnis"/>
        <w:rPr>
          <w:rFonts w:asciiTheme="minorHAnsi" w:eastAsiaTheme="minorEastAsia" w:hAnsiTheme="minorHAnsi" w:cstheme="minorBidi"/>
          <w:szCs w:val="22"/>
          <w:lang w:eastAsia="en-US"/>
        </w:rPr>
      </w:pPr>
      <w:r>
        <w:t>Table 2: Overview of MovieLens datasets (GroupLens, n.d.)</w:t>
      </w:r>
      <w:r>
        <w:tab/>
      </w:r>
      <w:r>
        <w:fldChar w:fldCharType="begin"/>
      </w:r>
      <w:r>
        <w:instrText xml:space="preserve"> PAGEREF _Toc109224249 \h </w:instrText>
      </w:r>
      <w:r>
        <w:fldChar w:fldCharType="separate"/>
      </w:r>
      <w:r>
        <w:t>46</w:t>
      </w:r>
      <w:r>
        <w:fldChar w:fldCharType="end"/>
      </w:r>
    </w:p>
    <w:p w14:paraId="4AEB0AC8" w14:textId="2FEA873F" w:rsidR="00284FA6" w:rsidRPr="00721A18" w:rsidRDefault="002C45F9">
      <w:pPr>
        <w:pStyle w:val="berschrift1"/>
        <w:numPr>
          <w:ilvl w:val="0"/>
          <w:numId w:val="0"/>
        </w:numPr>
      </w:pPr>
      <w:r>
        <w:rPr>
          <w:rFonts w:ascii="Times New Roman" w:hAnsi="Times New Roman"/>
          <w:b w:val="0"/>
          <w:noProof/>
          <w:kern w:val="0"/>
          <w:sz w:val="24"/>
        </w:rPr>
        <w:lastRenderedPageBreak/>
        <w:fldChar w:fldCharType="end"/>
      </w:r>
      <w:bookmarkStart w:id="8" w:name="_Toc108480907"/>
      <w:r w:rsidR="003C63C2" w:rsidRPr="00721A18">
        <w:t xml:space="preserve">List of </w:t>
      </w:r>
      <w:r w:rsidR="008B357F" w:rsidRPr="00721A18">
        <w:t>Abbreviations</w:t>
      </w:r>
      <w:bookmarkEnd w:id="8"/>
    </w:p>
    <w:p w14:paraId="4AEB0AC9" w14:textId="249A1527" w:rsidR="00284FA6" w:rsidRDefault="00653E75">
      <w:pPr>
        <w:tabs>
          <w:tab w:val="left" w:pos="1440"/>
        </w:tabs>
      </w:pPr>
      <w:r w:rsidRPr="00721A18">
        <w:t>ML</w:t>
      </w:r>
      <w:r w:rsidR="00284FA6" w:rsidRPr="00721A18">
        <w:tab/>
      </w:r>
      <w:r w:rsidR="008245A0">
        <w:t>Machine Learning</w:t>
      </w:r>
    </w:p>
    <w:p w14:paraId="0924CC9C" w14:textId="05354CAE" w:rsidR="008245A0" w:rsidRDefault="00D42694">
      <w:pPr>
        <w:tabs>
          <w:tab w:val="left" w:pos="1440"/>
        </w:tabs>
      </w:pPr>
      <w:r>
        <w:t>GPU</w:t>
      </w:r>
      <w:r>
        <w:tab/>
        <w:t>Graphics Processing Unit</w:t>
      </w:r>
    </w:p>
    <w:p w14:paraId="68CB5FFD" w14:textId="31DDC6D2" w:rsidR="00D42694" w:rsidRDefault="00D42694">
      <w:pPr>
        <w:tabs>
          <w:tab w:val="left" w:pos="1440"/>
        </w:tabs>
      </w:pPr>
      <w:r>
        <w:t>CPU</w:t>
      </w:r>
      <w:r>
        <w:tab/>
        <w:t>Central Processing Unit</w:t>
      </w:r>
    </w:p>
    <w:p w14:paraId="24212BAD" w14:textId="5B59E248" w:rsidR="00D42694" w:rsidRDefault="00177E0B">
      <w:pPr>
        <w:tabs>
          <w:tab w:val="left" w:pos="1440"/>
        </w:tabs>
      </w:pPr>
      <w:r>
        <w:t>RS</w:t>
      </w:r>
      <w:r>
        <w:tab/>
        <w:t>Recommender System</w:t>
      </w:r>
    </w:p>
    <w:p w14:paraId="224AD287" w14:textId="44944DCA" w:rsidR="00177E0B" w:rsidRDefault="00CF6EF9">
      <w:pPr>
        <w:tabs>
          <w:tab w:val="left" w:pos="1440"/>
        </w:tabs>
      </w:pPr>
      <w:r>
        <w:t>CD</w:t>
      </w:r>
      <w:r>
        <w:tab/>
        <w:t>Concept Drift</w:t>
      </w:r>
    </w:p>
    <w:p w14:paraId="0879068B" w14:textId="2DFAAF3D" w:rsidR="00DB780B" w:rsidRDefault="00DB780B">
      <w:pPr>
        <w:tabs>
          <w:tab w:val="left" w:pos="1440"/>
        </w:tabs>
      </w:pPr>
      <w:r>
        <w:t>TFX</w:t>
      </w:r>
      <w:r>
        <w:tab/>
        <w:t>TensorFlow Extended</w:t>
      </w:r>
    </w:p>
    <w:p w14:paraId="05218949" w14:textId="1A76DF37" w:rsidR="00F82526" w:rsidRDefault="00F82526">
      <w:pPr>
        <w:tabs>
          <w:tab w:val="left" w:pos="1440"/>
        </w:tabs>
      </w:pPr>
      <w:r>
        <w:t>TFRS</w:t>
      </w:r>
      <w:r>
        <w:tab/>
        <w:t>Tensor</w:t>
      </w:r>
      <w:r w:rsidR="0039409C">
        <w:t>Flow Recommenders</w:t>
      </w:r>
    </w:p>
    <w:p w14:paraId="5D5E07DC" w14:textId="776EB3E9" w:rsidR="008E68C5" w:rsidRDefault="008E68C5">
      <w:pPr>
        <w:tabs>
          <w:tab w:val="left" w:pos="1440"/>
        </w:tabs>
      </w:pPr>
      <w:r>
        <w:t>DCN</w:t>
      </w:r>
      <w:r>
        <w:tab/>
        <w:t>Deep &amp; Cross Network</w:t>
      </w:r>
    </w:p>
    <w:p w14:paraId="19C487D5" w14:textId="7E1BD43F" w:rsidR="0013073E" w:rsidRDefault="0013073E">
      <w:pPr>
        <w:tabs>
          <w:tab w:val="left" w:pos="1440"/>
        </w:tabs>
      </w:pPr>
      <w:r>
        <w:t>DD</w:t>
      </w:r>
      <w:r>
        <w:tab/>
        <w:t>Data Drift</w:t>
      </w:r>
    </w:p>
    <w:p w14:paraId="0CAA6BA7" w14:textId="2868BF1B" w:rsidR="0013073E" w:rsidRPr="00721A18" w:rsidRDefault="00707F37">
      <w:pPr>
        <w:tabs>
          <w:tab w:val="left" w:pos="1440"/>
        </w:tabs>
      </w:pPr>
      <w:r>
        <w:t>STEM</w:t>
      </w:r>
      <w:r>
        <w:tab/>
      </w:r>
      <w:r w:rsidR="003504D8">
        <w:t xml:space="preserve">Academic disciplines of </w:t>
      </w:r>
      <w:r w:rsidR="0087123A">
        <w:t>S</w:t>
      </w:r>
      <w:r w:rsidR="001A2263">
        <w:t xml:space="preserve">cience, </w:t>
      </w:r>
      <w:r w:rsidR="0087123A">
        <w:t>T</w:t>
      </w:r>
      <w:r w:rsidR="001A2263">
        <w:t xml:space="preserve">echnology, </w:t>
      </w:r>
      <w:r w:rsidR="0087123A">
        <w:t>E</w:t>
      </w:r>
      <w:r w:rsidR="006049B8">
        <w:t>ngineering</w:t>
      </w:r>
      <w:r w:rsidR="0073196B">
        <w:t xml:space="preserve">, </w:t>
      </w:r>
      <w:r w:rsidR="0087123A">
        <w:t>M</w:t>
      </w:r>
      <w:r w:rsidR="0073196B">
        <w:t>athematics</w:t>
      </w:r>
    </w:p>
    <w:p w14:paraId="4AEB0ACA" w14:textId="00864278" w:rsidR="00284FA6" w:rsidRDefault="00416D8F">
      <w:pPr>
        <w:tabs>
          <w:tab w:val="left" w:pos="1440"/>
        </w:tabs>
      </w:pPr>
      <w:r>
        <w:t>PoC</w:t>
      </w:r>
      <w:r w:rsidR="00284FA6" w:rsidRPr="00721A18">
        <w:tab/>
      </w:r>
      <w:r>
        <w:t>Proof of Concept</w:t>
      </w:r>
    </w:p>
    <w:p w14:paraId="39B0AF11" w14:textId="350D4E6D" w:rsidR="00416D8F" w:rsidRDefault="0033641C">
      <w:pPr>
        <w:tabs>
          <w:tab w:val="left" w:pos="1440"/>
        </w:tabs>
      </w:pPr>
      <w:r>
        <w:t>IS</w:t>
      </w:r>
      <w:r>
        <w:tab/>
        <w:t>Information System</w:t>
      </w:r>
    </w:p>
    <w:p w14:paraId="5A868416" w14:textId="3C993DFD" w:rsidR="00D9680F" w:rsidRDefault="00D9680F">
      <w:pPr>
        <w:tabs>
          <w:tab w:val="left" w:pos="1440"/>
        </w:tabs>
      </w:pPr>
      <w:r>
        <w:t>SotA</w:t>
      </w:r>
      <w:r>
        <w:tab/>
        <w:t>State of the Art</w:t>
      </w:r>
    </w:p>
    <w:p w14:paraId="5DEBEF85" w14:textId="4313326F" w:rsidR="006B216F" w:rsidRDefault="006B216F">
      <w:pPr>
        <w:tabs>
          <w:tab w:val="left" w:pos="1440"/>
        </w:tabs>
      </w:pPr>
      <w:r>
        <w:t>AI</w:t>
      </w:r>
      <w:r>
        <w:tab/>
        <w:t>Artificial Intelligence</w:t>
      </w:r>
    </w:p>
    <w:p w14:paraId="5282A9AF" w14:textId="4CB10E27" w:rsidR="0047294B" w:rsidRDefault="0047294B">
      <w:pPr>
        <w:tabs>
          <w:tab w:val="left" w:pos="1440"/>
        </w:tabs>
      </w:pPr>
      <w:r>
        <w:t>API</w:t>
      </w:r>
      <w:r>
        <w:tab/>
      </w:r>
      <w:r w:rsidR="005C1F0B">
        <w:t>Application Programming Interface</w:t>
      </w:r>
    </w:p>
    <w:p w14:paraId="3F78C636" w14:textId="26124831" w:rsidR="00C74E2E" w:rsidRDefault="00C74E2E">
      <w:pPr>
        <w:tabs>
          <w:tab w:val="left" w:pos="1440"/>
        </w:tabs>
      </w:pPr>
      <w:r>
        <w:t>CF</w:t>
      </w:r>
      <w:r>
        <w:tab/>
        <w:t>Collaborative Filtering</w:t>
      </w:r>
    </w:p>
    <w:p w14:paraId="26683BC8" w14:textId="6FD33086" w:rsidR="00F72B15" w:rsidRDefault="00F72B15">
      <w:pPr>
        <w:tabs>
          <w:tab w:val="left" w:pos="1440"/>
        </w:tabs>
      </w:pPr>
      <w:r>
        <w:t>CB</w:t>
      </w:r>
      <w:r>
        <w:tab/>
        <w:t>Content-Based Recommender System</w:t>
      </w:r>
    </w:p>
    <w:p w14:paraId="43EE7EEB" w14:textId="428AF17D" w:rsidR="00690AE0" w:rsidRDefault="00690AE0">
      <w:pPr>
        <w:tabs>
          <w:tab w:val="left" w:pos="1440"/>
        </w:tabs>
      </w:pPr>
      <w:r>
        <w:t>TF-IDF</w:t>
      </w:r>
      <w:r>
        <w:tab/>
        <w:t>T</w:t>
      </w:r>
      <w:r w:rsidRPr="00690AE0">
        <w:t xml:space="preserve">erm </w:t>
      </w:r>
      <w:r>
        <w:t>F</w:t>
      </w:r>
      <w:r w:rsidRPr="00690AE0">
        <w:t>requency-</w:t>
      </w:r>
      <w:r>
        <w:t>I</w:t>
      </w:r>
      <w:r w:rsidRPr="00690AE0">
        <w:t xml:space="preserve">nverse </w:t>
      </w:r>
      <w:r>
        <w:t>D</w:t>
      </w:r>
      <w:r w:rsidRPr="00690AE0">
        <w:t xml:space="preserve">ocument </w:t>
      </w:r>
      <w:r>
        <w:t>F</w:t>
      </w:r>
      <w:r w:rsidRPr="00690AE0">
        <w:t>requency</w:t>
      </w:r>
    </w:p>
    <w:p w14:paraId="675F17D5" w14:textId="182E4028" w:rsidR="00C36E24" w:rsidRDefault="00C36E24">
      <w:pPr>
        <w:tabs>
          <w:tab w:val="left" w:pos="1440"/>
        </w:tabs>
      </w:pPr>
      <w:r>
        <w:t>MF</w:t>
      </w:r>
      <w:r>
        <w:tab/>
        <w:t>Matrix Factorization</w:t>
      </w:r>
    </w:p>
    <w:p w14:paraId="41600796" w14:textId="6A271282" w:rsidR="00C36E24" w:rsidRDefault="00C36E24">
      <w:pPr>
        <w:tabs>
          <w:tab w:val="left" w:pos="1440"/>
        </w:tabs>
      </w:pPr>
      <w:r>
        <w:t>DL</w:t>
      </w:r>
      <w:r>
        <w:tab/>
        <w:t>Deep Learning</w:t>
      </w:r>
    </w:p>
    <w:p w14:paraId="77FDF7A4" w14:textId="783EE3A4" w:rsidR="00C770AF" w:rsidRDefault="00C770AF">
      <w:pPr>
        <w:tabs>
          <w:tab w:val="left" w:pos="1440"/>
        </w:tabs>
      </w:pPr>
      <w:r>
        <w:t>DNN</w:t>
      </w:r>
      <w:r>
        <w:tab/>
        <w:t>Deep Neural Networks</w:t>
      </w:r>
    </w:p>
    <w:p w14:paraId="44AF3AF5" w14:textId="2AA19017" w:rsidR="00C36E24" w:rsidRDefault="00085BCD">
      <w:pPr>
        <w:tabs>
          <w:tab w:val="left" w:pos="1440"/>
        </w:tabs>
      </w:pPr>
      <w:r>
        <w:t>NN</w:t>
      </w:r>
      <w:r>
        <w:tab/>
        <w:t>Neural Network</w:t>
      </w:r>
    </w:p>
    <w:p w14:paraId="132187BE" w14:textId="62F818D1" w:rsidR="00771F85" w:rsidRDefault="00771F85">
      <w:pPr>
        <w:tabs>
          <w:tab w:val="left" w:pos="1440"/>
        </w:tabs>
      </w:pPr>
      <w:r>
        <w:t>ANN</w:t>
      </w:r>
      <w:r>
        <w:tab/>
        <w:t>Artificial Neural Network</w:t>
      </w:r>
    </w:p>
    <w:p w14:paraId="069605ED" w14:textId="0D59543A" w:rsidR="009426D0" w:rsidRDefault="009426D0">
      <w:pPr>
        <w:tabs>
          <w:tab w:val="left" w:pos="1440"/>
        </w:tabs>
      </w:pPr>
      <w:r>
        <w:t>SVD</w:t>
      </w:r>
      <w:r>
        <w:tab/>
        <w:t>Singular Value Decomposition</w:t>
      </w:r>
    </w:p>
    <w:p w14:paraId="3700FF1A" w14:textId="49EE7589" w:rsidR="00763F80" w:rsidRDefault="00763F80">
      <w:pPr>
        <w:tabs>
          <w:tab w:val="left" w:pos="1440"/>
        </w:tabs>
      </w:pPr>
      <w:r>
        <w:t>FM</w:t>
      </w:r>
      <w:r>
        <w:tab/>
        <w:t>Factorization Model</w:t>
      </w:r>
    </w:p>
    <w:p w14:paraId="5C1FEBAC" w14:textId="32B3A459" w:rsidR="00271E8F" w:rsidRDefault="00271E8F">
      <w:pPr>
        <w:tabs>
          <w:tab w:val="left" w:pos="1440"/>
        </w:tabs>
      </w:pPr>
      <w:r>
        <w:t>NLP</w:t>
      </w:r>
      <w:r>
        <w:tab/>
        <w:t>Natural Language Processing</w:t>
      </w:r>
    </w:p>
    <w:p w14:paraId="30B4BB55" w14:textId="1F6561DE" w:rsidR="00BA0E6B" w:rsidRDefault="00BA0E6B">
      <w:pPr>
        <w:tabs>
          <w:tab w:val="left" w:pos="1440"/>
        </w:tabs>
      </w:pPr>
      <w:r>
        <w:t>ReLU</w:t>
      </w:r>
      <w:r>
        <w:tab/>
        <w:t xml:space="preserve">Rectified Linear Unit </w:t>
      </w:r>
    </w:p>
    <w:p w14:paraId="0F683EB8" w14:textId="7C68D0E4" w:rsidR="00A50A1D" w:rsidRDefault="00A50A1D">
      <w:pPr>
        <w:tabs>
          <w:tab w:val="left" w:pos="1440"/>
        </w:tabs>
      </w:pPr>
      <w:r>
        <w:t>QPS</w:t>
      </w:r>
      <w:r>
        <w:tab/>
        <w:t>Queries per Second</w:t>
      </w:r>
    </w:p>
    <w:p w14:paraId="5C22BACE" w14:textId="04FE49F0" w:rsidR="00F63CAE" w:rsidRDefault="00F63CAE">
      <w:pPr>
        <w:tabs>
          <w:tab w:val="left" w:pos="1440"/>
        </w:tabs>
      </w:pPr>
      <w:r>
        <w:t>CACE</w:t>
      </w:r>
      <w:r>
        <w:tab/>
        <w:t>Changing Anything Changes Everything</w:t>
      </w:r>
    </w:p>
    <w:p w14:paraId="2A6721CE" w14:textId="561EB05D" w:rsidR="005F60D4" w:rsidRDefault="005F60D4">
      <w:pPr>
        <w:tabs>
          <w:tab w:val="left" w:pos="1440"/>
        </w:tabs>
      </w:pPr>
      <w:r>
        <w:lastRenderedPageBreak/>
        <w:t>CI/CD</w:t>
      </w:r>
      <w:r>
        <w:tab/>
        <w:t>Continuous Integration Continuous Delivery</w:t>
      </w:r>
    </w:p>
    <w:p w14:paraId="7260BE1E" w14:textId="3FFBEE95" w:rsidR="008F1E48" w:rsidRDefault="00E93020">
      <w:pPr>
        <w:tabs>
          <w:tab w:val="left" w:pos="1440"/>
        </w:tabs>
      </w:pPr>
      <w:r>
        <w:t>EDA</w:t>
      </w:r>
      <w:r>
        <w:tab/>
        <w:t>Exploratory Data Analysis</w:t>
      </w:r>
    </w:p>
    <w:p w14:paraId="3EFCA1F2" w14:textId="0104B364" w:rsidR="00F377E4" w:rsidRDefault="00F377E4">
      <w:pPr>
        <w:tabs>
          <w:tab w:val="left" w:pos="1440"/>
        </w:tabs>
      </w:pPr>
      <w:r>
        <w:t>DAG</w:t>
      </w:r>
      <w:r>
        <w:tab/>
        <w:t>Directed Acyclic Graph</w:t>
      </w:r>
    </w:p>
    <w:p w14:paraId="4AEB0AD1" w14:textId="654B6BD1" w:rsidR="00284FA6" w:rsidRDefault="00DA1F03">
      <w:pPr>
        <w:pStyle w:val="berschrift1"/>
      </w:pPr>
      <w:bookmarkStart w:id="9" w:name="_Toc108480908"/>
      <w:r w:rsidRPr="00721A18">
        <w:lastRenderedPageBreak/>
        <w:t>Introduction</w:t>
      </w:r>
      <w:bookmarkEnd w:id="9"/>
    </w:p>
    <w:p w14:paraId="2B988FBE" w14:textId="6D18F579" w:rsidR="00687DA9" w:rsidRPr="00687DA9" w:rsidRDefault="000637EC" w:rsidP="00687DA9">
      <w:pPr>
        <w:pStyle w:val="berschrift2"/>
      </w:pPr>
      <w:bookmarkStart w:id="10" w:name="_Toc108480909"/>
      <w:r>
        <w:t>Motivation</w:t>
      </w:r>
      <w:bookmarkEnd w:id="10"/>
    </w:p>
    <w:p w14:paraId="53BF7F8D" w14:textId="1358CD0C" w:rsidR="00AD65B3" w:rsidRDefault="00AD65B3" w:rsidP="00AD65B3">
      <w:r>
        <w:t xml:space="preserve">Over the last two decades Machine Learning (ML) has become one of the fastest growing technical fields with an estimated growth of 21% in 2022 compared to its previous year </w:t>
      </w:r>
      <w:sdt>
        <w:sdtPr>
          <w:alias w:val="To edit, see citavi.com/edit"/>
          <w:tag w:val="CitaviPlaceholder#f96a7a43-8f12-41c7-8d63-022471129269"/>
          <w:id w:val="229201012"/>
          <w:placeholder>
            <w:docPart w:val="5B65F50CA9B9461C8A42E79A132EAA6F"/>
          </w:placeholder>
        </w:sdtPr>
        <w:sdtEndPr/>
        <w:sdtContent>
          <w:r>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jEtMTEtMjItZ2FydG5lci1mb3JlY2FzdHMtd29ybGR3aWRlLWFydGlmaWNpYWwtaW50ZWxsaWdlbmNlLXNvZnR3YXJlLW1hcmtldC10by1yZWFjaC02Mi1iaWxsaW9uLWluLTIwMjIiLCJVcmlTdHJpbmciOiJodHRwczovL3d3dy5nYXJ0bmVyLmNvbS9lbi9uZXdzcm9vbS9wcmVzcy1yZWxlYXNlcy8yMDIxLTExLTIyLWdhcnRuZXItZm9yZWNhc3RzLXdvcmxkd2lkZS1hcnRpZmljaWFsLWludGVsbGlnZW5jZS1zb2Z0d2FyZS1tYXJrZXQtdG8tcmVhY2gtNjItYmlsbGlvbi1pbi0yMD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}</w:instrText>
          </w:r>
          <w:r>
            <w:fldChar w:fldCharType="separate"/>
          </w:r>
          <w:r w:rsidR="00601E6C">
            <w:t>(</w:t>
          </w:r>
          <w:proofErr w:type="spellStart"/>
          <w:r w:rsidR="00601E6C">
            <w:t>Rimol</w:t>
          </w:r>
          <w:proofErr w:type="spellEnd"/>
          <w:r w:rsidR="00601E6C">
            <w:t>, 2021)</w:t>
          </w:r>
          <w:r>
            <w:fldChar w:fldCharType="end"/>
          </w:r>
        </w:sdtContent>
      </w:sdt>
      <w:r w:rsidR="00EA5468">
        <w:t>.</w:t>
      </w:r>
    </w:p>
    <w:p w14:paraId="748D1478" w14:textId="77777777" w:rsidR="00AD65B3" w:rsidRDefault="00AD65B3" w:rsidP="00AD65B3">
      <w:r>
        <w:t>It managed to secure a position as one of the top fields in computer science for scientific research as well as enterprise adoption. ML combines concepts of linear algebra and statistics and applies them to large datasets to find patterns and generalizations in the data, which can be used to make predictions or classifications.</w:t>
      </w:r>
    </w:p>
    <w:p w14:paraId="63572E09" w14:textId="00DB12FA" w:rsidR="00AD65B3" w:rsidRDefault="00AD65B3" w:rsidP="00AD65B3">
      <w:r>
        <w:t>Leveraging these complex algorithms with the computational power of modern GPUs and CPUs, ML has seen application in a large variety of sectors ranging from medicine for diagnostics, to transportation for self-driving cars and e-commerce for shopping cart optimization</w:t>
      </w:r>
      <w:r w:rsidR="00EA5468">
        <w:t xml:space="preserve"> </w:t>
      </w:r>
      <w:sdt>
        <w:sdtPr>
          <w:alias w:val="To edit, see citavi.com/edit"/>
          <w:tag w:val="CitaviPlaceholder#ce140fe9-f0a2-4694-9614-bd507b7f059a"/>
          <w:id w:val="-820112951"/>
          <w:placeholder>
            <w:docPart w:val="5B65F50CA9B9461C8A42E79A132EAA6F"/>
          </w:placeholder>
        </w:sdtPr>
        <w:sdtEndPr/>
        <w:sdtContent>
          <w:r>
            <w:fldChar w:fldCharType="begin"/>
          </w:r>
          <w:r w:rsidR="008728A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WJkYmYxLWQwYmItNDY4ZC04OGM4LTMwYTQzZThiNWVhOCIsIlJhbmdlTGVuZ3RoIjoxOSwiUmVmZXJlbmNlSWQiOiI5NzQ0YjYwNC1iZDZmLTRhYWItOGNmYi0yMjk1NWMwNjNi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xNDgvcmFkaW9sLjIwMTgxNzE4MjAiLCJVcmlTdHJpbmciOiJodHRwczovL2RvaS5vcmcvMTAuMTE0OC9yYWRpb2wuMjAxODE3MTgy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jozNDo0NyIsIk1vZGlmaWVkQnkiOiJfU2ViYXN0aWFuIFPDpHR6bGVyIiwiSWQiOiJhMzc3NWM2NC05MmMxLTQyNWQtOGQwMC00MTE0NmMzYmE2MTEiLCJNb2RpZmllZE9uIjoiMjAyMi0wNS0yNVQxMjozNDo0Ny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5OTQ0MDc4IiwiVXJpU3RyaW5nIjoiaHR0cDovL3d3dy5uY2JpLm5sbS5uaWguZ292L3B1Ym1lZC8yOTk0NDA3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ViYXN0aWFuIFPDpHR6bGVyIiwiQ3JlYXRlZE9uIjoiMjAyMi0wNS0yNVQxMjozNDo0NyIsIk1vZGlmaWVkQnkiOiJfU2ViYXN0aWFuIFPDpHR6bGVyIiwiSWQiOiIzMWVjODc0Yy1mMjFiLTQzYzMtOTdkNi01NzVhMTNmMmVmMDIiLCJNb2RpZmllZE9uIjoiMjAyMi0wNS0yNVQxMjozNDo0Ny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Y1NDI2MjYiLCJVcmlTdHJpbmciOiJodHRwczovL3d3dy5uY2JpLm5sbS5uaWguZ292L3BtYy9hcnRpY2xlcy9QTUM2NTQyNjI2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}</w:instrText>
          </w:r>
          <w:r>
            <w:fldChar w:fldCharType="separate"/>
          </w:r>
          <w:r w:rsidR="00601E6C">
            <w:t>(Choy et al., 2018)</w:t>
          </w:r>
          <w:r>
            <w:fldChar w:fldCharType="end"/>
          </w:r>
        </w:sdtContent>
      </w:sdt>
      <w:r w:rsidR="00EA5468">
        <w:t>.</w:t>
      </w:r>
      <w:r>
        <w:t xml:space="preserve"> The latter sector employs so called Recommender Systems (RS) with the goal of suggesting products that coincide with </w:t>
      </w:r>
      <w:r w:rsidR="00CC1728">
        <w:t xml:space="preserve">the </w:t>
      </w:r>
      <w:r>
        <w:t xml:space="preserve">taste of the customer. With the advent of e-commerce, RSs have gained increasing interest from academia and especially the enterprise sector </w:t>
      </w:r>
      <w:sdt>
        <w:sdtPr>
          <w:alias w:val="To edit, see citavi.com/edit"/>
          <w:tag w:val="CitaviPlaceholder#278954a3-e4a2-4598-a2d4-f78b27a3fd16"/>
          <w:id w:val="-253353627"/>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YzNhZGZlLWY5M2EtNGQ4Ny1iMmUxLTY2NDRmODYyN2I0ZiIsIlJhbmdlTGVuZ3RoIjo0MSwiUmVmZXJlbmNlSWQiOiJmM2M5Mzc3MC0yMmMzLTQwOTYtOWFhMC03Y2Y1YTk0NDc5N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1MDQvSUpCU1IuMjAyMS4xMDAzMzMwMyIsIlVyaVN0cmluZyI6Imh0dHBzOi8vZG9pLm9yZy8xMC4xNTA0L2lqYnNyLjIwMjEuMTAwMzMzMD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}</w:instrText>
          </w:r>
          <w:r>
            <w:fldChar w:fldCharType="separate"/>
          </w:r>
          <w:r w:rsidR="00601E6C">
            <w:t xml:space="preserve">(Singh, Choudhury, Dey, &amp; </w:t>
          </w:r>
          <w:proofErr w:type="spellStart"/>
          <w:r w:rsidR="00601E6C">
            <w:t>Pramanik</w:t>
          </w:r>
          <w:proofErr w:type="spellEnd"/>
          <w:r w:rsidR="00601E6C">
            <w:t>, 2021)</w:t>
          </w:r>
          <w:r>
            <w:fldChar w:fldCharType="end"/>
          </w:r>
        </w:sdtContent>
      </w:sdt>
      <w:r w:rsidR="00EA5468">
        <w:t>.</w:t>
      </w:r>
      <w:r>
        <w:t xml:space="preserve"> RSs serve a major role for large tech corporations in engaging, retaining and enticing the user-base of their platform </w:t>
      </w:r>
      <w:sdt>
        <w:sdtPr>
          <w:alias w:val="To edit, see citavi.com/edit"/>
          <w:tag w:val="CitaviPlaceholder#bda6bd5a-4346-4ff0-ae02-ac87cd87e789"/>
          <w:id w:val="-295219485"/>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mY3YWUxLTU3OWEtNGZmYS1iNjM3LWNmNGYxZjUzMGE5MyIsIlJhbmdlTGVuZ3RoIjoyNCwiUmVmZXJlbmNlSWQiOiI1ZWRjYTNmOS05ZGRhLTQ1MTItOTU1MC0wOWI3M2FlZjZl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EtMDcxNi0yMTk3LTRfMTQiLCJVcmlTdHJpbmciOiJodHRwczovL2RvaS5vcmcvMTAuMTAwNy85NzgtMS0wNzE2LTIxOTctNF8xN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cvOTc4LTEtMDcxNi0yMTk3LTQiLCJVcmlTdHJpbmciOiJodHRwczovL2RvaS5vcmcvMTAuMTAwNy85NzgtMS0wNzE2LTIxOTct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}</w:instrText>
          </w:r>
          <w:r>
            <w:fldChar w:fldCharType="separate"/>
          </w:r>
          <w:r w:rsidR="00601E6C">
            <w:t>(</w:t>
          </w:r>
          <w:proofErr w:type="spellStart"/>
          <w:r w:rsidR="00601E6C">
            <w:t>Jannach</w:t>
          </w:r>
          <w:proofErr w:type="spellEnd"/>
          <w:r w:rsidR="00601E6C">
            <w:t xml:space="preserve"> &amp; </w:t>
          </w:r>
          <w:proofErr w:type="spellStart"/>
          <w:r w:rsidR="00601E6C">
            <w:t>Zanker</w:t>
          </w:r>
          <w:proofErr w:type="spellEnd"/>
          <w:r w:rsidR="00601E6C">
            <w:t>, 2022)</w:t>
          </w:r>
          <w:r>
            <w:fldChar w:fldCharType="end"/>
          </w:r>
        </w:sdtContent>
      </w:sdt>
      <w:r w:rsidR="00EA5468">
        <w:t>.</w:t>
      </w:r>
      <w:r>
        <w:t xml:space="preserve"> Netflix for example uses its own RS to suggest its users what movies they might be interested in. In order to incentivize research in the field of Recommender Systems, Netflix introduced the Netflix Prize in 2007: A dataset was made public with users and their movie ratings. The goal was to create a RS that would beat Netflix’ own RS at that time. For this challenge a prize pool of $1.000.000 was written out </w:t>
      </w:r>
      <w:sdt>
        <w:sdtPr>
          <w:alias w:val="To edit, see citavi.com/edit"/>
          <w:tag w:val="CitaviPlaceholder#e6538a28-f67d-4710-88eb-ea66bbf39942"/>
          <w:id w:val="2075238717"/>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MWViODY1LWYwYjktNDM4YS05MjAwLTcxZWUzYmEyMTMwNSIsIlJhbmdlTGVuZ3RoIjozNCwiUmVmZXJlbmNlSWQiOiJiNDdiZjE5Ny0yZTNmLTQxNGItYmM5My01ZmYwNmZjN2Nh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1PC9uPlxyXG4gIDxpbj50cnVlPC9pbj5cclxuICA8b3M+MzU8L29zPlxyXG4gIDxwcz4zNTwvcHM+XHJcbjwvc3A+XHJcbjxvcz4zNTwvb3M+IiwiUGFyZW50UmVmZXJlbmNlIjp7IiRpZCI6Ij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}</w:instrText>
          </w:r>
          <w:r>
            <w:fldChar w:fldCharType="separate"/>
          </w:r>
          <w:r w:rsidR="00601E6C">
            <w:t>(Bennett, Lanning, &amp; others, 2007)</w:t>
          </w:r>
          <w:r>
            <w:fldChar w:fldCharType="end"/>
          </w:r>
        </w:sdtContent>
      </w:sdt>
      <w:r w:rsidR="00EA5468">
        <w:t>.</w:t>
      </w:r>
      <w:r>
        <w:t xml:space="preserve"> To this day datasets of movie ratings remain a popular way to benchmark RSs.</w:t>
      </w:r>
    </w:p>
    <w:p w14:paraId="228E0595" w14:textId="1D4D335B" w:rsidR="00AD65B3" w:rsidRDefault="00AD65B3" w:rsidP="00AD65B3">
      <w:r>
        <w:t xml:space="preserve">Despite the wide use and success of Recommender Systems and Machine Learning in general, it still is a relatively new field with a lot of research opportunity </w:t>
      </w:r>
      <w:sdt>
        <w:sdtPr>
          <w:alias w:val="To edit, see citavi.com/edit"/>
          <w:tag w:val="CitaviPlaceholder#fbf2fade-24e7-4f4e-9fc4-fe11201fe918"/>
          <w:id w:val="1983122981"/>
          <w:placeholder>
            <w:docPart w:val="5B65F50CA9B9461C8A42E79A132EAA6F"/>
          </w:placeholder>
        </w:sdtPr>
        <w:sdtEndPr/>
        <w:sdtContent>
          <w:r>
            <w:fldChar w:fldCharType="begin"/>
          </w:r>
          <w:r w:rsidR="008728A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mI3YzEyLTI4MmYtNDkxOC05NTgwLTllMmExODE5MDBmNCIsIlJhbmdlTGVuZ3RoIjoyNSwiUmVmZXJlbmNlSWQiOiIwYjgzZjI1Ni01ZTEyLTRkODYtYjYxMS05ODdlYmVjNjU5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jYvc2NpZW5jZS5hYWE4NDE1IiwiVXJpU3RyaW5nIjoiaHR0cHM6Ly9kb2kub3JnLzEwLjExMjYvc2NpZW5jZS5hYWE4NDE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Tg6MjMiLCJNb2RpZmllZEJ5IjoiX1NlYmFzdGlhbiBTw6R0emxlciIsIklkIjoiMTA2ODM4MGEtOTMwMy00M2E4LWFmNTUtMzQ0NzM4ZDU2ZWQzIiwiTW9kaWZpZWRPbiI6IjIwMjItMDUtMjVUMTA6MTg6MjM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yNjE4NTI0MyIsIlVyaVN0cmluZyI6Imh0dHA6Ly93d3cubmNiaS5ubG0ubmloLmdvdi9wdWJtZWQvMjYxODUyND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}</w:instrText>
          </w:r>
          <w:r>
            <w:fldChar w:fldCharType="separate"/>
          </w:r>
          <w:r w:rsidR="00601E6C">
            <w:t>(Jordan &amp; Mitchell, 2015)</w:t>
          </w:r>
          <w:r>
            <w:fldChar w:fldCharType="end"/>
          </w:r>
        </w:sdtContent>
      </w:sdt>
      <w:r w:rsidR="00A519AD">
        <w:t>.</w:t>
      </w:r>
      <w:r>
        <w:t xml:space="preserve"> While Recommender Systems are considered integral to many online-platforms, their precision and accuracy often lack in comparison to other ML fields. This is, among other things, due to the nature of the data that Recommender Systems work with, which is often sparse </w:t>
      </w:r>
      <w:sdt>
        <w:sdtPr>
          <w:alias w:val="To edit, see citavi.com/edit"/>
          <w:tag w:val="CitaviPlaceholder#417c9adb-2f0c-40f2-b855-ef5b0d1f1658"/>
          <w:id w:val="763505616"/>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NjI4N2I0LWY4Y2UtNGFkMC04Y2RmLTIzMDUyY2VkNjM4MCIsIlJhbmdlTGVuZ3RoIjoyOCwiUmVmZXJlbmNlSWQiOiI0OGFkMzU3YS05ZWJmLTRhMGMtYTY3Mi1jOTk1ZmIzZjI0Y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OTgxLTEwLTA1NTctMl8xMTIiLCJVcmlTdHJpbmciOiJodHRwczovL2RvaS5vcmcvMTAuMTAwNy85NzgtOTgxLTEwLTA1NTctMl8xM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5ODEtMTAtMDU1Ny0yIiwiVXJpU3RyaW5nIjoiaHR0cHM6Ly9kb2kub3JnLzEwLjEwMDcvOTc4LTk4MS0xMC0wNTU3L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}</w:instrText>
          </w:r>
          <w:r>
            <w:fldChar w:fldCharType="separate"/>
          </w:r>
          <w:r w:rsidR="00601E6C">
            <w:t>(</w:t>
          </w:r>
          <w:proofErr w:type="spellStart"/>
          <w:r w:rsidR="00601E6C">
            <w:t>Khusro</w:t>
          </w:r>
          <w:proofErr w:type="spellEnd"/>
          <w:r w:rsidR="00601E6C">
            <w:t>, Ali, &amp; Ullah, 2016)</w:t>
          </w:r>
          <w:r>
            <w:fldChar w:fldCharType="end"/>
          </w:r>
        </w:sdtContent>
      </w:sdt>
      <w:r w:rsidR="00A519AD">
        <w:t>.</w:t>
      </w:r>
      <w:r>
        <w:t xml:space="preserve"> Consequently Recommender Systems are especially susceptible to bad data quality and therefore could profit from comprehensive data curation and monitoring. This lends itself to take a data-centric approach when building, deploying and maintaining a RS, which is one of the subject matters that the field of MLOps sets out to tackle </w:t>
      </w:r>
      <w:sdt>
        <w:sdtPr>
          <w:alias w:val="To edit, see citavi.com/edit"/>
          <w:tag w:val="CitaviPlaceholder#724f2151-465f-4ccc-8491-87681df2dc33"/>
          <w:id w:val="-457647517"/>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}</w:instrText>
          </w:r>
          <w:r>
            <w:fldChar w:fldCharType="separate"/>
          </w:r>
          <w:r w:rsidR="00601E6C">
            <w:t>(Miranda, 2021)</w:t>
          </w:r>
          <w:r>
            <w:fldChar w:fldCharType="end"/>
          </w:r>
        </w:sdtContent>
      </w:sdt>
      <w:r w:rsidR="00A519AD">
        <w:t>.</w:t>
      </w:r>
    </w:p>
    <w:p w14:paraId="3D78F7B3" w14:textId="1FDB76AE" w:rsidR="00AD65B3" w:rsidRDefault="00AD65B3" w:rsidP="00AD65B3">
      <w:r>
        <w:t xml:space="preserve">MLOps emerged from the paradigm of DevOps and seeks to apply an automated and standardized approach to the lifecycle of ML applications, similar to what DevOps does for conventional Software. MLOps is attuned to the specific needs and problems of </w:t>
      </w:r>
      <w:r>
        <w:lastRenderedPageBreak/>
        <w:t xml:space="preserve">Machine Learning, such that its practices vary from those of DevOps, while still sharing the same goal of rapid and frequent deployment of Software </w:t>
      </w:r>
      <w:sdt>
        <w:sdtPr>
          <w:alias w:val="To edit, see citavi.com/edit"/>
          <w:tag w:val="CitaviPlaceholder#8ff5dcd9-e7b2-47fd-86b4-71bb2549d477"/>
          <w:id w:val="-1803229179"/>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MDQ1NmMwLTgxOWYtNDFlYy05YmM0LTgxZTI0OGM1N2NiMiIsIlJhbmdlTGVuZ3RoIjo0OSwiUmVmZXJlbmNlSWQiOiI5MjMyNTdlOC04ZjJmLTRkNDktYTQzMC01NGYyNzE1N2E3O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llZWV4cGxvcmUuaWVlZS5vcmcvZG9jdW1lbnQvOTQ3NDM1NS8iLCJVcmlTdHJpbmciOiJodHRwczovL2llZWV4cGxvcmUuaWVlZS5vcmcvZG9jdW1lbnQvOTQ3NDM1NS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1QxMDoyNjo1NiIsIk1vZGlmaWVkQnkiOiJfU2ViYXN0aWFuIFPDpHR6bGVyIiwiSWQiOiJhZTcxNGQ1ZS0yZDlmLTRjZjMtODM4MC01M2FkYzY0N2ZhMDgiLCJNb2RpZmllZE9uIjoiMjAyMi0wNS0yN1QxMDoyNjo1N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V0FJTjUyNTUxLjIwMjEuMDAwMjQiLCJVcmlTdHJpbmciOiJodHRwczovL2RvaS5vcmcvMTAuMTEwOS9XQUlONTI1NTEuMjAyMS4wMDAy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}</w:instrText>
          </w:r>
          <w:r>
            <w:fldChar w:fldCharType="separate"/>
          </w:r>
          <w:r w:rsidR="00601E6C">
            <w:t>(</w:t>
          </w:r>
          <w:proofErr w:type="spellStart"/>
          <w:r w:rsidR="00601E6C">
            <w:t>Makinen</w:t>
          </w:r>
          <w:proofErr w:type="spellEnd"/>
          <w:r w:rsidR="00601E6C">
            <w:t xml:space="preserve">, </w:t>
          </w:r>
          <w:proofErr w:type="spellStart"/>
          <w:r w:rsidR="00601E6C">
            <w:t>Skogstrom</w:t>
          </w:r>
          <w:proofErr w:type="spellEnd"/>
          <w:r w:rsidR="00601E6C">
            <w:t xml:space="preserve">, Laaksonen, &amp; </w:t>
          </w:r>
          <w:proofErr w:type="spellStart"/>
          <w:r w:rsidR="00601E6C">
            <w:t>Mikkonen</w:t>
          </w:r>
          <w:proofErr w:type="spellEnd"/>
          <w:r w:rsidR="00601E6C">
            <w:t>, 2021)</w:t>
          </w:r>
          <w:r>
            <w:fldChar w:fldCharType="end"/>
          </w:r>
        </w:sdtContent>
      </w:sdt>
      <w:r w:rsidR="00A519AD">
        <w:t>.</w:t>
      </w:r>
      <w:r>
        <w:t xml:space="preserve"> The effect of data quality on the ML model presupposes that data quality management is an integral part of every MLOps system, since data quality affects all aspects of the </w:t>
      </w:r>
      <w:r w:rsidR="00EA276C">
        <w:t>m</w:t>
      </w:r>
      <w:r>
        <w:t xml:space="preserve">achine </w:t>
      </w:r>
      <w:r w:rsidR="00EA276C">
        <w:t>l</w:t>
      </w:r>
      <w:r>
        <w:t xml:space="preserve">earning lifecycle </w:t>
      </w:r>
      <w:sdt>
        <w:sdtPr>
          <w:alias w:val="To edit, see citavi.com/edit"/>
          <w:tag w:val="CitaviPlaceholder#d2f70262-8032-4307-bb4e-657e0e4d8ab2"/>
          <w:id w:val="-1247959303"/>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EwMi4wNzc1MHYxIiwiVXJpU3RyaW5nIjoiaHR0cDovL2FyeGl2Lm9yZy9hYnMvMjEwMi4wNzc1MHY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1LTI3VDEzOjA4OjI4IiwiTW9kaWZpZWRCeSI6Il9TZWJhc3RpYW4gU8OkdHpsZXIiLCJJZCI6ImRiMWYyNDc0LTU3ZWYtNDlmYi05MDgzLTE3ZjNiZmE1MDVkNiIsIk1vZGlmaWVkT24iOiIyMDIyLTA1LTI3VDEzOjA4OjI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wMi4wNzc1MHYxIiwiVXJpU3RyaW5nIjoiaHR0cDovL2FyeGl2Lm9yZy9wZGYvMjEwMi4wNzc1MHY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1LTI3VDEzOjA4OjI4IiwiTW9kaWZpZWRCeSI6Il9TZWJhc3RpYW4gU8OkdHpsZXIiLCJJZCI6IjlhMmQ3NWE5LWZiNmYtNDU0ZC1iNmY4LTY4M2MyZDlhNzNiNyIsIk1vZGlmaWVkT24iOiIyMDIyLTA1LTI3VDEzOjA4OjI4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EwMi4wNzc1MHYxIiwiVXJpU3RyaW5nIjoiaHR0cHM6Ly9hcnhpdi5vcmcvcGRmLzIxMDIuMDc3NTB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}</w:instrText>
          </w:r>
          <w:r>
            <w:fldChar w:fldCharType="separate"/>
          </w:r>
          <w:r w:rsidR="00601E6C">
            <w:t>(</w:t>
          </w:r>
          <w:proofErr w:type="spellStart"/>
          <w:r w:rsidR="00601E6C">
            <w:t>Renggli</w:t>
          </w:r>
          <w:proofErr w:type="spellEnd"/>
          <w:r w:rsidR="00601E6C">
            <w:t xml:space="preserve"> et al., 2021)</w:t>
          </w:r>
          <w:r>
            <w:fldChar w:fldCharType="end"/>
          </w:r>
        </w:sdtContent>
      </w:sdt>
      <w:r w:rsidR="00A519AD">
        <w:t>.</w:t>
      </w:r>
      <w:r>
        <w:t xml:space="preserve"> Detrimental data to the ML system’s performance can manifest itself in different ways. </w:t>
      </w:r>
    </w:p>
    <w:p w14:paraId="64C36E4F" w14:textId="5D8E8420" w:rsidR="00AD65B3" w:rsidRDefault="00AD65B3" w:rsidP="00AD65B3">
      <w:r>
        <w:t xml:space="preserve">One manifestation is </w:t>
      </w:r>
      <w:r w:rsidR="005B306E">
        <w:t>c</w:t>
      </w:r>
      <w:r>
        <w:t xml:space="preserve">oncept </w:t>
      </w:r>
      <w:r w:rsidR="005B306E">
        <w:t>d</w:t>
      </w:r>
      <w:r>
        <w:t xml:space="preserve">rift (CD), which describes a changing outcome </w:t>
      </w:r>
      <w:r w:rsidRPr="00412AC0">
        <w:rPr>
          <w:i/>
        </w:rPr>
        <w:t>y</w:t>
      </w:r>
      <w:r>
        <w:t xml:space="preserve"> to a constant input </w:t>
      </w:r>
      <w:r w:rsidRPr="00412AC0">
        <w:rPr>
          <w:i/>
        </w:rPr>
        <w:t>x</w:t>
      </w:r>
      <w:r>
        <w:t xml:space="preserve"> over time </w:t>
      </w:r>
      <w:sdt>
        <w:sdtPr>
          <w:alias w:val="To edit, see citavi.com/edit"/>
          <w:tag w:val="CitaviPlaceholder#64ba4aaf-8cbd-484e-9df7-a11426e87cdb"/>
          <w:id w:val="1523128822"/>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M2EyMDc0LTNiZDAtNDhiYS04OTExLTk0OWJiZDYzZmM5ZC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2NGJhNGFhZi04Y2JkLTQ4NGUtOWRmNy1hMTE0MjZlODdjZGIiLCJUZXh0IjoiKEx1IGV0IGFsLiwgMjAxOCkiLCJXQUlWZXJzaW9uIjoiNi4xMi4wLjAifQ==}</w:instrText>
          </w:r>
          <w:r>
            <w:fldChar w:fldCharType="separate"/>
          </w:r>
          <w:r w:rsidR="00601E6C">
            <w:t>(Lu et al., 2018)</w:t>
          </w:r>
          <w:r>
            <w:fldChar w:fldCharType="end"/>
          </w:r>
        </w:sdtContent>
      </w:sdt>
      <w:r w:rsidR="00A519AD">
        <w:t>.</w:t>
      </w:r>
      <w:r>
        <w:t xml:space="preserve"> Deteriorating RS performance due to CD can directly impact the health of the online platform it is used on, as </w:t>
      </w:r>
      <w:r w:rsidR="00A62A5C">
        <w:t>outputs</w:t>
      </w:r>
      <w:r>
        <w:t xml:space="preserve"> of RSs are</w:t>
      </w:r>
      <w:r w:rsidR="00224C47">
        <w:t xml:space="preserve"> </w:t>
      </w:r>
      <w:r w:rsidR="00AB5E34">
        <w:t xml:space="preserve">generally </w:t>
      </w:r>
      <w:r>
        <w:t>reciprocated back to the user experience. For instance, if a movie streaming platform stops recommending appropriate movies to a user because it failed to adapt to the change in taste, the user might stop watching movies on that platform and eventually cancel their subscription. Issues of Concept Drift need to be addressed and mitigated to ensure user-base retention for online services. Additionally, it needs to be incorporated into a MLOps system to benefit from the maintainability, consistency and automation of a unified process.</w:t>
      </w:r>
    </w:p>
    <w:p w14:paraId="386BB633" w14:textId="7BB41B1A" w:rsidR="00AD65B3" w:rsidRDefault="00AD65B3" w:rsidP="00AD65B3">
      <w:r>
        <w:t xml:space="preserve">The product of this work, called an artifact, will be the implementation of a </w:t>
      </w:r>
      <w:r w:rsidR="00F07845">
        <w:t>c</w:t>
      </w:r>
      <w:r>
        <w:t xml:space="preserve">oncept </w:t>
      </w:r>
      <w:r w:rsidR="00F07845">
        <w:t>d</w:t>
      </w:r>
      <w:r>
        <w:t xml:space="preserve">rift-aware MLOps pipeline for a RS. CD-awareness meaning, that it possesses the ability to account for potential CD in the data. </w:t>
      </w:r>
    </w:p>
    <w:p w14:paraId="06AECBCA" w14:textId="459F7C54" w:rsidR="0049218D" w:rsidRDefault="00AD65B3" w:rsidP="0049218D">
      <w:r>
        <w:t>This paper serves as a thorough documentation of the design of the artifact, which is based on a comprehensive dissection of scientific literature touching the topics of Recommender Systems, MLOps and Concept Drift. The result will then be qualitatively evaluated and discussed.</w:t>
      </w:r>
    </w:p>
    <w:p w14:paraId="12718D37" w14:textId="6CABD428" w:rsidR="000104D3" w:rsidRDefault="000104D3" w:rsidP="0049218D">
      <w:r>
        <w:t xml:space="preserve">This research follows the </w:t>
      </w:r>
      <w:r w:rsidR="005D31A5">
        <w:t xml:space="preserve">design science research (DSR) methodology of </w:t>
      </w:r>
      <w:r w:rsidR="00C15DEA">
        <w:t>Alan R. Hevner</w:t>
      </w:r>
      <w:r w:rsidR="00761802">
        <w:t xml:space="preserve"> </w:t>
      </w:r>
      <w:sdt>
        <w:sdtPr>
          <w:alias w:val="To edit, see citavi.com/edit"/>
          <w:tag w:val="CitaviPlaceholder#7e09ea69-d6f9-4c55-a112-45fc60b0b07a"/>
          <w:id w:val="-1598012924"/>
          <w:placeholder>
            <w:docPart w:val="DefaultPlaceholder_-1854013440"/>
          </w:placeholder>
        </w:sdtPr>
        <w:sdtEndPr/>
        <w:sdtContent>
          <w:r w:rsidR="00761802">
            <w:fldChar w:fldCharType="begin"/>
          </w:r>
          <w:r w:rsidR="007618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Y2ViMWM3LWRiYWEtNDIzNi05Y2Q3LTI4NTljYTY2ODlhNyIsIlJhbmdlTGVuZ3RoIjozNC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LCBNYXJjaCwgUGFyaywgJiBSYW0sIDIwMDQpIn1dfSwiVGFnIjoiQ2l0YXZpUGxhY2Vob2xkZXIjN2UwOWVhNjktZDZmOS00YzU1LWExMTItNDVmYzYwYjBiMDdhIiwiVGV4dCI6IihIZXZuZXIsIE1hcmNoLCBQYXJrLCAmIFJhbSwgMjAwNCkiLCJXQUlWZXJzaW9uIjoiNi4xMi4wLjAifQ==}</w:instrText>
          </w:r>
          <w:r w:rsidR="00761802">
            <w:fldChar w:fldCharType="separate"/>
          </w:r>
          <w:r w:rsidR="00601E6C">
            <w:t>(Hevner, March, Park, &amp; Ram, 2004)</w:t>
          </w:r>
          <w:r w:rsidR="00761802">
            <w:fldChar w:fldCharType="end"/>
          </w:r>
        </w:sdtContent>
      </w:sdt>
      <w:r w:rsidR="005155C0">
        <w:t>.</w:t>
      </w:r>
    </w:p>
    <w:p w14:paraId="22B79E75" w14:textId="5489CD69" w:rsidR="00382F90" w:rsidRDefault="00687DA9" w:rsidP="00382F90">
      <w:pPr>
        <w:pStyle w:val="berschrift2"/>
      </w:pPr>
      <w:bookmarkStart w:id="11" w:name="_Toc108480910"/>
      <w:r>
        <w:t>Research Methodology</w:t>
      </w:r>
      <w:bookmarkEnd w:id="11"/>
      <w:r w:rsidRPr="00687DA9">
        <w:t xml:space="preserve"> </w:t>
      </w:r>
    </w:p>
    <w:p w14:paraId="2EE5E1FB" w14:textId="5100B1F3" w:rsidR="00687DA9" w:rsidRDefault="00687DA9" w:rsidP="00687DA9">
      <w:r>
        <w:t xml:space="preserve">Design science is a research paradigm that emerged as a differentiation to natural science in STEM. Natural science, also referred to as behavioral science, is associated with fields like mathematics, physics, biology and chemistry. Its research methodology follows the objective of uncovering facts and theories about reality. Juxtaposed to the natural science lies the design science. Instead of uncovering rules and theories about the nature of reality, design science sets out to engineer and create artifacts with tools from scientific literature. Design science is predominantly represented in the engineering and computer science fields, where proof of concepts (PoC) and prototypes are the result of a lot of academic works. Both behavioral science and design science have distinguished approaches on how to conduct research. </w:t>
      </w:r>
    </w:p>
    <w:p w14:paraId="441B159A" w14:textId="64BBF2A9" w:rsidR="00687DA9" w:rsidRDefault="00687DA9" w:rsidP="00687DA9">
      <w:r>
        <w:t xml:space="preserve">Design science research contains a set of frameworks and best practices to manage academic work in the design science department. One of the more prominent methodologies is Alan R. Hevner’s “three cycles” of DSR </w:t>
      </w:r>
      <w:sdt>
        <w:sdtPr>
          <w:alias w:val="To edit, see citavi.com/edit"/>
          <w:tag w:val="CitaviPlaceholder#5f96b97e-424d-4c84-ac68-837d5f26885b"/>
          <w:id w:val="-370303936"/>
          <w:placeholder>
            <w:docPart w:val="BCB570C20C23414DABE4B9E2411FE2E9"/>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OTMxOGNlLTEyMjctNDVjYS1hZmU4LWIzNWQwYmRhZjI0Ni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1Zjk2Yjk3ZS00MjRkLTRjODQtYWM2OC04MzdkNWYyNjg4NWIiLCJUZXh0IjoiKEhldm5lciBldCBhbC4sIDIwMDQpIiwiV0FJVmVyc2lvbiI6IjYuMTIuMC4wIn0=}</w:instrText>
          </w:r>
          <w:r>
            <w:fldChar w:fldCharType="separate"/>
          </w:r>
          <w:r w:rsidR="00601E6C">
            <w:t>(Hevner et al., 2004)</w:t>
          </w:r>
          <w:r>
            <w:fldChar w:fldCharType="end"/>
          </w:r>
        </w:sdtContent>
      </w:sdt>
      <w:r>
        <w:t>. Hevner origi</w:t>
      </w:r>
      <w:r>
        <w:lastRenderedPageBreak/>
        <w:t xml:space="preserve">nally designed his framework to involve the research aspect more closely to the development process of Information Systems (IS) in enterprise environments. It consists of 3 cycles which are closely related to each other and serve to build an artifact. The three cycles are what Hevner argues separates design science from other research paradigms </w:t>
      </w:r>
      <w:sdt>
        <w:sdtPr>
          <w:alias w:val="To edit, see citavi.com/edit"/>
          <w:tag w:val="CitaviPlaceholder#52e223f7-40d0-4a71-8745-4da0c3da527b"/>
          <w:id w:val="-1962177658"/>
          <w:placeholder>
            <w:docPart w:val="BCB570C20C23414DABE4B9E2411FE2E9"/>
          </w:placeholder>
        </w:sdtPr>
        <w:sdtEndPr/>
        <w:sdtContent>
          <w:r>
            <w:fldChar w:fldCharType="begin"/>
          </w:r>
          <w:r w:rsidR="008728A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TNmOGI4LTgzYWYtNDgyNS1hMGZhLTliNjU1NzVmMGEwNCIsIlJhbmdlTGVuZ3RoIjoxNCwiUmVmZXJlbmNlSWQiOiI3Y2FkMzgxYS0zMjBmLTQyY2ItYTliYS1mOWMxNzc2MWM2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hbiIsIkxhc3ROYW1lIjoiSGV2bmVyIiwiUHJvdGVjdGVkIjpmYWxzZSwiU2V4IjoyLCJDcmVhdGVkQnkiOiJfU2ViYXN0aWFuIFPDpHR6bGVyIiwiQ3JlYXRlZE9uIjoiMjAyMi0wNS0yNVQxMDowODozMSIsIk1vZGlmaWVkQnkiOiJfU2ViYXN0aWFuIFPDpHR6bGVyIiwiSWQiOiJjMGZkZTBlMC1jNzk4LTQxOTktOTMwNC02ZmM1NDY1MjBmMTEiLCJNb2RpZmllZE9uIjoiMjAyMi0wNS0yNVQxMDowODozM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}</w:instrText>
          </w:r>
          <w:r>
            <w:fldChar w:fldCharType="separate"/>
          </w:r>
          <w:r w:rsidR="00601E6C">
            <w:t>(Hevner, 2007)</w:t>
          </w:r>
          <w:r>
            <w:fldChar w:fldCharType="end"/>
          </w:r>
        </w:sdtContent>
      </w:sdt>
      <w:r>
        <w:t xml:space="preserve">. </w:t>
      </w:r>
    </w:p>
    <w:p w14:paraId="5E18905B" w14:textId="77777777" w:rsidR="00687DA9" w:rsidRDefault="00687DA9" w:rsidP="00687DA9">
      <w:r>
        <w:t xml:space="preserve">The artifact is the eventual product of the academic work using DSR. Since its first publication in 2004, DSR has found application in a wide variety of fields that surpasses conventional engineering and computer science. This means that the term “artifact” has a broad definition and is consequently hard to delimit. Generally, an artifact means anything that emerges from design science research. It could range from a theoretical model that was derived from other academic work, to a physical prototype or a production-ready software system. </w:t>
      </w:r>
    </w:p>
    <w:p w14:paraId="6F66E3F9" w14:textId="79B2F43E" w:rsidR="00687DA9" w:rsidRDefault="00687DA9" w:rsidP="00687DA9">
      <w:r>
        <w:t xml:space="preserve">The goal of DSR is to create an innovative artifact, which incorporates both theoretical-scientific, as well as the practical-environmental (e.g. business) aspects into its design. The iteration through the three cycles creates a mutual feedback-loop between the artifact and the science and business environment </w:t>
      </w:r>
      <w:sdt>
        <w:sdtPr>
          <w:alias w:val="To edit, see citavi.com/edit"/>
          <w:tag w:val="CitaviPlaceholder#9d143756-1002-4a99-9226-7b34ca3005c6"/>
          <w:id w:val="-1597253109"/>
          <w:placeholder>
            <w:docPart w:val="16CB27FDA48C4BFEBF499D29698DFE3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ZmNmNzhiLTZkMjQtNDdlNy1iZjExLWM3NjZlY2ZlM2ZhMi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5ZDE0Mzc1Ni0xMDAyLTRhOTktOTIyNi03YjM0Y2EzMDA1YzYiLCJUZXh0IjoiKEhldm5lciBldCBhbC4sIDIwMDQpIiwiV0FJVmVyc2lvbiI6IjYuMTIuMC4wIn0=}</w:instrText>
          </w:r>
          <w:r>
            <w:fldChar w:fldCharType="separate"/>
          </w:r>
          <w:r w:rsidR="00601E6C">
            <w:t>(Hevner et al., 2004)</w:t>
          </w:r>
          <w:r>
            <w:fldChar w:fldCharType="end"/>
          </w:r>
        </w:sdtContent>
      </w:sdt>
      <w:r>
        <w:t xml:space="preserve">. The result is an artifact, which is attuned to the business needs of an enterprise, while also holding scientific value and enriching the academic field with new insights and findings. </w:t>
      </w:r>
    </w:p>
    <w:p w14:paraId="5944BD65" w14:textId="77777777" w:rsidR="00687DA9" w:rsidRDefault="00687DA9" w:rsidP="00687DA9">
      <w:r>
        <w:t>In the following, the three cycles will be elaborated in more detail.</w:t>
      </w:r>
    </w:p>
    <w:p w14:paraId="3D22A1EF" w14:textId="77777777" w:rsidR="00687DA9" w:rsidRDefault="00687DA9" w:rsidP="00687DA9"/>
    <w:p w14:paraId="74AB2A48" w14:textId="1F3C3744" w:rsidR="00687DA9" w:rsidRDefault="00687DA9" w:rsidP="00687DA9">
      <w:pPr>
        <w:pStyle w:val="Listenabsatz"/>
        <w:numPr>
          <w:ilvl w:val="0"/>
          <w:numId w:val="17"/>
        </w:numPr>
      </w:pPr>
      <w:r w:rsidRPr="00FA1424">
        <w:rPr>
          <w:b/>
        </w:rPr>
        <w:t>The relevance cycle</w:t>
      </w:r>
      <w:r w:rsidRPr="00FA1424">
        <w:t>:</w:t>
      </w:r>
      <w:r>
        <w:t xml:space="preserve"> </w:t>
      </w:r>
      <w:r w:rsidRPr="00FA1424">
        <w:t xml:space="preserve">The relevance cycle initiates the DSR process. In this cycle all requirements relevant to the artifact and the research are worked out. First, a problem is defined and opportunities and arguments are laid out supporting research to resolve the problem with an artifact. Since DSR has its roots in the enterprise sector, it is vital to map out and contextualize the environment this research takes place in, as it directly influences the design of the artifact. In order to evaluate the artifact, acceptance criteria need to be defined. This way a conclusion can be made whether the artifact succeeded in its goals to improve the environment or not </w:t>
      </w:r>
      <w:sdt>
        <w:sdtPr>
          <w:alias w:val="To edit, see citavi.com/edit"/>
          <w:tag w:val="CitaviPlaceholder#d751a2f7-e27f-4c30-8846-91f698649ed9"/>
          <w:id w:val="-1673797241"/>
          <w:placeholder>
            <w:docPart w:val="16CB27FDA48C4BFEBF499D29698DFE3F"/>
          </w:placeholder>
        </w:sdtPr>
        <w:sdtEndPr/>
        <w:sdtContent>
          <w:r w:rsidRPr="00FA1424">
            <w:fldChar w:fldCharType="begin"/>
          </w:r>
          <w:r w:rsidRPr="00FA142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ZmRkZDU2LTc2ODItNDVkYy1hYTIzLTVmMTdkYjExMjg3Yi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iBDaGF0dGVyamVlLCAyMDEwKSJ9XX0sIlRhZyI6IkNpdGF2aVBsYWNlaG9sZGVyI2Q3NTFhMmY3LWUyN2YtNGMzMC04ODQ2LTkxZjY5ODY0OWVkOSIsIlRleHQiOiIoSGV2bmVyICYgQ2hhdHRlcmplZSwgMjAxMCkiLCJXQUlWZXJzaW9uIjoiNi4xMi4wLjAifQ==}</w:instrText>
          </w:r>
          <w:r w:rsidRPr="00FA1424">
            <w:fldChar w:fldCharType="separate"/>
          </w:r>
          <w:r w:rsidR="00601E6C">
            <w:t>(Hevner &amp; Chatterjee, 2010)</w:t>
          </w:r>
          <w:r w:rsidRPr="00FA1424">
            <w:fldChar w:fldCharType="end"/>
          </w:r>
        </w:sdtContent>
      </w:sdt>
      <w:r>
        <w:t>.</w:t>
      </w:r>
      <w:r w:rsidRPr="00FA1424">
        <w:t xml:space="preserve"> In this work the results of the relevance cycle are to be found in the introduction of this paper. </w:t>
      </w:r>
    </w:p>
    <w:p w14:paraId="658211E7" w14:textId="77777777" w:rsidR="00687DA9" w:rsidRPr="00FA1424" w:rsidRDefault="00687DA9" w:rsidP="00687DA9">
      <w:pPr>
        <w:pStyle w:val="Listenabsatz"/>
      </w:pPr>
    </w:p>
    <w:p w14:paraId="49F5AD99" w14:textId="362483BB" w:rsidR="00687DA9" w:rsidRDefault="00687DA9" w:rsidP="00687DA9">
      <w:pPr>
        <w:pStyle w:val="Listenabsatz"/>
        <w:numPr>
          <w:ilvl w:val="0"/>
          <w:numId w:val="17"/>
        </w:numPr>
      </w:pPr>
      <w:r w:rsidRPr="0026717E">
        <w:rPr>
          <w:b/>
        </w:rPr>
        <w:t>The rigor cycle</w:t>
      </w:r>
      <w:r w:rsidRPr="0026717E">
        <w:t>:</w:t>
      </w:r>
      <w:r>
        <w:t xml:space="preserve"> </w:t>
      </w:r>
      <w:r w:rsidRPr="0026717E">
        <w:t xml:space="preserve">Following the relevance cycle, comes the rigor cycle. While the relevance cycle establishes the requirements for the project, the rigor cycle introduces the methods, drawn from scientific literature, used to create the artifact </w:t>
      </w:r>
      <w:sdt>
        <w:sdtPr>
          <w:alias w:val="To edit, see citavi.com/edit"/>
          <w:tag w:val="CitaviPlaceholder#f8131e2d-9375-48e2-ab8c-c7f98b999d43"/>
          <w:id w:val="930393478"/>
          <w:placeholder>
            <w:docPart w:val="16CB27FDA48C4BFEBF499D29698DFE3F"/>
          </w:placeholder>
        </w:sdtPr>
        <w:sdtEndPr/>
        <w:sdtContent>
          <w:r w:rsidRPr="0026717E">
            <w:fldChar w:fldCharType="begin"/>
          </w:r>
          <w:r w:rsidRPr="0026717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NzgyODc1LWU0YjktNDY0NS05ZDI1LTZlN2JiYWQwZTFlOC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NmODEzMWUyZC05Mzc1LTQ4ZTItYWI4Yy1jN2Y5OGI5OTlkNDMiLCJUZXh0IjoiKEhldm5lciAmwqBDaGF0dGVyamVlLCAyMDEwKSIsIldBSVZlcnNpb24iOiI2LjEyLjAuMCJ9}</w:instrText>
          </w:r>
          <w:r w:rsidRPr="0026717E">
            <w:fldChar w:fldCharType="separate"/>
          </w:r>
          <w:r w:rsidR="00601E6C">
            <w:t>(Hevner &amp; Chatterjee, 2010)</w:t>
          </w:r>
          <w:r w:rsidRPr="0026717E">
            <w:fldChar w:fldCharType="end"/>
          </w:r>
        </w:sdtContent>
      </w:sdt>
      <w:r>
        <w:t>.</w:t>
      </w:r>
      <w:r w:rsidRPr="0026717E">
        <w:t xml:space="preserve"> This so called </w:t>
      </w:r>
      <w:r w:rsidRPr="0026717E">
        <w:rPr>
          <w:i/>
        </w:rPr>
        <w:t>knowledge base</w:t>
      </w:r>
      <w:r w:rsidRPr="0026717E">
        <w:t xml:space="preserve"> consists of engineering methods and scientific theories and sets the foundation from which the artifact will be designed and built from. A thorough rigor cycle ensures that the artifact is grounded on state-of-the-art literature from the academic field. This establishes the connection to other scientific contributions and thus sets it apart from routine designs and routine design processes </w:t>
      </w:r>
      <w:sdt>
        <w:sdtPr>
          <w:alias w:val="To edit, see citavi.com/edit"/>
          <w:tag w:val="CitaviPlaceholder#048014a7-80cc-4254-a23e-00cb6fe88ea3"/>
          <w:id w:val="-456725086"/>
          <w:placeholder>
            <w:docPart w:val="16CB27FDA48C4BFEBF499D29698DFE3F"/>
          </w:placeholder>
        </w:sdtPr>
        <w:sdtEndPr/>
        <w:sdtContent>
          <w:r w:rsidRPr="0026717E">
            <w:fldChar w:fldCharType="begin"/>
          </w:r>
          <w:r w:rsidRPr="0026717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jUwYjcwLTM2NmMtNGFiMC1hM2ZiLTIxOTQ1MDgyZDAwZS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wNDgwMTRhNy04MGNjLTQyNTQtYTIzZS0wMGNiNmZlODhlYTMiLCJUZXh0IjoiKEhldm5lciAmwqBDaGF0dGVyamVlLCAyMDEwKSIsIldBSVZlcnNpb24iOiI2LjEyLjAuMCJ9}</w:instrText>
          </w:r>
          <w:r w:rsidRPr="0026717E">
            <w:fldChar w:fldCharType="separate"/>
          </w:r>
          <w:r w:rsidR="00601E6C">
            <w:t>(Hevner &amp; Chatterjee, 2010)</w:t>
          </w:r>
          <w:r w:rsidRPr="0026717E">
            <w:fldChar w:fldCharType="end"/>
          </w:r>
        </w:sdtContent>
      </w:sdt>
      <w:r>
        <w:t>.</w:t>
      </w:r>
      <w:r w:rsidRPr="0026717E">
        <w:t xml:space="preserve"> The rigor cycle gives the artifact the scientific weight it requires to be </w:t>
      </w:r>
      <w:r w:rsidRPr="0026717E">
        <w:lastRenderedPageBreak/>
        <w:t>acknowledged as an academic contribution, consequently it is vital that the design of the artifact draws sufficiently from the knowledge base of the rigor cycle.</w:t>
      </w:r>
      <w:r>
        <w:t xml:space="preserve"> The knowledge base is referenced in the State of Research of this paper</w:t>
      </w:r>
    </w:p>
    <w:p w14:paraId="7111A8E3" w14:textId="77777777" w:rsidR="00687DA9" w:rsidRPr="0026717E" w:rsidRDefault="00687DA9" w:rsidP="00687DA9">
      <w:pPr>
        <w:pStyle w:val="Listenabsatz"/>
      </w:pPr>
    </w:p>
    <w:p w14:paraId="4D88F24B" w14:textId="4FBC9156" w:rsidR="00687DA9" w:rsidRDefault="00687DA9" w:rsidP="00687DA9">
      <w:pPr>
        <w:pStyle w:val="Listenabsatz"/>
        <w:numPr>
          <w:ilvl w:val="0"/>
          <w:numId w:val="17"/>
        </w:numPr>
      </w:pPr>
      <w:r w:rsidRPr="0091308C">
        <w:rPr>
          <w:b/>
        </w:rPr>
        <w:t>The design cycle</w:t>
      </w:r>
      <w:r w:rsidRPr="0026717E">
        <w:t>:</w:t>
      </w:r>
      <w:r>
        <w:t xml:space="preserve"> </w:t>
      </w:r>
      <w:r w:rsidRPr="0091308C">
        <w:t>“</w:t>
      </w:r>
      <w:r w:rsidRPr="0091308C">
        <w:rPr>
          <w:i/>
          <w:iCs/>
        </w:rPr>
        <w:t>The internal design cycle is the heart of any design science research project.</w:t>
      </w:r>
      <w:r w:rsidRPr="0091308C">
        <w:t xml:space="preserve">” </w:t>
      </w:r>
      <w:sdt>
        <w:sdtPr>
          <w:alias w:val="To edit, see citavi.com/edit"/>
          <w:tag w:val="CitaviPlaceholder#94cefcf9-30b5-4ee2-bd0c-c2dd404b6065"/>
          <w:id w:val="-1994941019"/>
          <w:placeholder>
            <w:docPart w:val="16CB27FDA48C4BFEBF499D29698DFE3F"/>
          </w:placeholder>
        </w:sdtPr>
        <w:sdtEndPr/>
        <w:sdtContent>
          <w:r w:rsidRPr="0091308C">
            <w:fldChar w:fldCharType="begin"/>
          </w:r>
          <w:r w:rsidRPr="0091308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NTgyYTEyLTY5MjUtNGJiZC1iYTk4LWVmZjRjMTk5YjQ2ZS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5NGNlZmNmOS0zMGI1LTRlZTItYmQwYy1jMmRkNDA0YjYwNjUiLCJUZXh0IjoiKEhldm5lciAmwqBDaGF0dGVyamVlLCAyMDEwKSIsIldBSVZlcnNpb24iOiI2LjEyLjAuMCJ9}</w:instrText>
          </w:r>
          <w:r w:rsidRPr="0091308C">
            <w:fldChar w:fldCharType="separate"/>
          </w:r>
          <w:r w:rsidR="00601E6C">
            <w:t>(Hevner &amp; Chatterjee, 2010)</w:t>
          </w:r>
          <w:r w:rsidRPr="0091308C">
            <w:fldChar w:fldCharType="end"/>
          </w:r>
        </w:sdtContent>
      </w:sdt>
      <w:r w:rsidRPr="0091308C">
        <w:t xml:space="preserve"> The design cycle is the culmination of the relevance and the rigor cycle. The information acquired from the two prior cycles will now be deployed to design and implement the artifact. Hevner points out that it is not possible to retain both maximum relevance and rigor simultaneously, thus a balance between both need to be struck </w:t>
      </w:r>
      <w:sdt>
        <w:sdtPr>
          <w:alias w:val="To edit, see citavi.com/edit"/>
          <w:tag w:val="CitaviPlaceholder#6a7d2dde-b343-4715-aa43-13bad87d262a"/>
          <w:id w:val="104776940"/>
          <w:placeholder>
            <w:docPart w:val="16CB27FDA48C4BFEBF499D29698DFE3F"/>
          </w:placeholder>
        </w:sdtPr>
        <w:sdtEndPr/>
        <w:sdtContent>
          <w:r w:rsidRPr="0091308C">
            <w:fldChar w:fldCharType="begin"/>
          </w:r>
          <w:r w:rsidRPr="0091308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MzgyMGYyLWUwODQtNGUyOC1hMmZkLTE2MDY2NzMyNWYyNy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2YTdkMmRkZS1iMzQzLTQ3MTUtYWE0My0xM2JhZDg3ZDI2MmEiLCJUZXh0IjoiKEhldm5lciAmwqBDaGF0dGVyamVlLCAyMDEwKSIsIldBSVZlcnNpb24iOiI2LjEyLjAuMCJ9}</w:instrText>
          </w:r>
          <w:r w:rsidRPr="0091308C">
            <w:fldChar w:fldCharType="separate"/>
          </w:r>
          <w:r w:rsidR="00601E6C">
            <w:t>(Hevner &amp; Chatterjee, 2010)</w:t>
          </w:r>
          <w:r w:rsidRPr="0091308C">
            <w:fldChar w:fldCharType="end"/>
          </w:r>
        </w:sdtContent>
      </w:sdt>
      <w:r>
        <w:t>.</w:t>
      </w:r>
      <w:r w:rsidRPr="0091308C">
        <w:t xml:space="preserve"> In the context of the design cycle the rigor represents the actual construction of the artifact, meaning the implementation of the knowledge base gained from the rigor cycle. In opposition to the rigor stands the relevance. The relevance represents all the requirements and evaluation criteria that were specified in the relevance cycle. The discrepancy between the relevance and the rigor gets resolved by the artifact, which is the bridge between both and thus constitutes the business and scientific contribution.</w:t>
      </w:r>
      <w:r>
        <w:t xml:space="preserve"> The design cycle is documented in the Artifact design chapter of this paper.</w:t>
      </w:r>
    </w:p>
    <w:p w14:paraId="19C3FB65" w14:textId="722FF6D2" w:rsidR="00687DA9" w:rsidRDefault="00687DA9" w:rsidP="00687DA9">
      <w:r>
        <w:t xml:space="preserve">DSR is a non-linear process. With progression of the research project, the relevance, rigor, and design cycle can change as new insights are garnered. Through iterative cycles Hevner’s DSR methodology accounts for the often unpredictable nature of the artifact creation process. Should either parts of the relevance, rigor or design fall out of line with the current state of the project, it needs to be updated by reiteration </w:t>
      </w:r>
      <w:sdt>
        <w:sdtPr>
          <w:alias w:val="To edit, see citavi.com/edit"/>
          <w:tag w:val="CitaviPlaceholder#9b03dffe-c5ed-43f6-92dc-0c8e3b8105f0"/>
          <w:id w:val="-1820107131"/>
          <w:placeholder>
            <w:docPart w:val="0EDFB2DA68714282984689419D53049B"/>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WRmMmI5LTZmNjMtNGZjMi1hZDU1LTIyMmI2MzYwMmRhZS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5YjAzZGZmZS1jNWVkLTQzZjYtOTJkYy0wYzhlM2I4MTA1ZjAiLCJUZXh0IjoiKEhldm5lciBldCBhbC4sIDIwMDQpIiwiV0FJVmVyc2lvbiI6IjYuMTIuMC4wIn0=}</w:instrText>
          </w:r>
          <w:r>
            <w:fldChar w:fldCharType="separate"/>
          </w:r>
          <w:r w:rsidR="00601E6C">
            <w:t>(Hevner et al., 2004)</w:t>
          </w:r>
          <w:r>
            <w:fldChar w:fldCharType="end"/>
          </w:r>
          <w:r>
            <w:t>.</w:t>
          </w:r>
        </w:sdtContent>
      </w:sdt>
    </w:p>
    <w:p w14:paraId="6B4711EA" w14:textId="3F5656CE" w:rsidR="00687DA9" w:rsidRPr="0049218D" w:rsidRDefault="00687DA9" w:rsidP="00382F90">
      <w:r>
        <w:t>Once the research is conducted and the artifact is created it itself becomes part of the knowledge base, whose insights can now be used for other research projects.</w:t>
      </w:r>
    </w:p>
    <w:p w14:paraId="392F6773" w14:textId="7C3AC2DE" w:rsidR="00764FAE" w:rsidRDefault="00B12EAE">
      <w:pPr>
        <w:pStyle w:val="berschrift1"/>
      </w:pPr>
      <w:bookmarkStart w:id="12" w:name="_Toc108480911"/>
      <w:r>
        <w:lastRenderedPageBreak/>
        <w:t xml:space="preserve">Current </w:t>
      </w:r>
      <w:r w:rsidR="00536E4A">
        <w:t>Environment &amp;</w:t>
      </w:r>
      <w:r>
        <w:t xml:space="preserve"> State of Research</w:t>
      </w:r>
      <w:bookmarkEnd w:id="12"/>
    </w:p>
    <w:p w14:paraId="5F380713" w14:textId="59B9D323" w:rsidR="003D19F2" w:rsidRDefault="00897072" w:rsidP="003D19F2">
      <w:pPr>
        <w:pStyle w:val="berschrift2"/>
      </w:pPr>
      <w:bookmarkStart w:id="13" w:name="_Toc108480912"/>
      <w:r>
        <w:t>Environment</w:t>
      </w:r>
      <w:bookmarkEnd w:id="13"/>
    </w:p>
    <w:p w14:paraId="547259E5" w14:textId="1C8B42BE" w:rsidR="00320487" w:rsidRDefault="00C852D1" w:rsidP="00C852D1">
      <w:r>
        <w:t>Machine Learning serve</w:t>
      </w:r>
      <w:r w:rsidR="009F6538">
        <w:t>s</w:t>
      </w:r>
      <w:r>
        <w:t xml:space="preserve"> great value to businesses.</w:t>
      </w:r>
      <w:r w:rsidR="006248C8">
        <w:t xml:space="preserve"> </w:t>
      </w:r>
      <w:r w:rsidR="00E271AB">
        <w:t xml:space="preserve">In 2017, </w:t>
      </w:r>
      <w:r w:rsidR="001E4891">
        <w:t>Netflix for</w:t>
      </w:r>
      <w:r w:rsidR="001157DB">
        <w:t xml:space="preserve"> instance</w:t>
      </w:r>
      <w:r w:rsidR="001E4891">
        <w:t xml:space="preserve"> claimed</w:t>
      </w:r>
      <w:r w:rsidR="008F6648">
        <w:t xml:space="preserve"> </w:t>
      </w:r>
      <w:r w:rsidR="005278AC">
        <w:t xml:space="preserve">an </w:t>
      </w:r>
      <w:r w:rsidR="001E4891">
        <w:t xml:space="preserve">estimated saving of </w:t>
      </w:r>
      <w:r w:rsidR="00413FC9">
        <w:t>$</w:t>
      </w:r>
      <w:r w:rsidR="001E4891">
        <w:t>1 billion</w:t>
      </w:r>
      <w:r w:rsidR="00413FC9">
        <w:t xml:space="preserve"> </w:t>
      </w:r>
      <w:r w:rsidR="001E4891">
        <w:t xml:space="preserve">through </w:t>
      </w:r>
      <w:r w:rsidR="000A44CF">
        <w:t>the</w:t>
      </w:r>
      <w:r w:rsidR="00320487">
        <w:t>ir</w:t>
      </w:r>
      <w:r w:rsidR="000A44CF">
        <w:t xml:space="preserve"> use </w:t>
      </w:r>
      <w:r w:rsidR="00320487">
        <w:t xml:space="preserve">of </w:t>
      </w:r>
      <w:r w:rsidR="000A44CF">
        <w:t>RS</w:t>
      </w:r>
      <w:r w:rsidR="000F69CF">
        <w:t>s</w:t>
      </w:r>
      <w:r w:rsidR="003F3742">
        <w:t xml:space="preserve"> </w:t>
      </w:r>
      <w:sdt>
        <w:sdtPr>
          <w:alias w:val="To edit, see citavi.com/edit"/>
          <w:tag w:val="CitaviPlaceholder#87cc480c-88ac-4e43-8c75-42844eccb20a"/>
          <w:id w:val="82881187"/>
          <w:placeholder>
            <w:docPart w:val="DefaultPlaceholder_-1854013440"/>
          </w:placeholder>
        </w:sdtPr>
        <w:sdtEndPr/>
        <w:sdtContent>
          <w:r w:rsidR="003F3742">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lOGQzOTA4LTI2ZTYtNDMxNy1iNzk5LTliOWFjZDgyZGViMSIsIlJhbmdlTGVuZ3RoIjoxNiwiUmVmZXJlbmNlSWQiOiI0OTc3OGU0Zi00ZGQxLTRiZGMtYWY1OC0zZTUyZWY2OGQ1O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Zm9yYmVzLmNvbS9zaXRlcy9sb3Vpc2NvbHVtYnVzLzIwMTcvMDcvMDkvbWNraW5zZXlzLXN0YXRlLW9mLW1hY2hpbmUtbGVhcm5pbmctYW5kLWFpLTIwMTcvP3NoPTYzNDE0YjFiNzViNiIsIlVyaVN0cmluZyI6Imh0dHBzOi8vd3d3LmZvcmJlcy5jb20vc2l0ZXMvbG91aXNjb2x1bWJ1cy8yMDE3LzA3LzA5L21ja2luc2V5cy1zdGF0ZS1vZi1tYWNoaW5lLWxlYXJuaW5nLWFuZC1haS0yMDE3Lz9zaD02MzQxNGIxYjc1Yj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}</w:instrText>
          </w:r>
          <w:r w:rsidR="003F3742">
            <w:fldChar w:fldCharType="separate"/>
          </w:r>
          <w:r w:rsidR="00601E6C">
            <w:t>(Columbus, 2017)</w:t>
          </w:r>
          <w:r w:rsidR="003F3742">
            <w:fldChar w:fldCharType="end"/>
          </w:r>
        </w:sdtContent>
      </w:sdt>
      <w:r w:rsidR="005155C0">
        <w:t>.</w:t>
      </w:r>
      <w:r w:rsidR="00D624E2">
        <w:t xml:space="preserve"> </w:t>
      </w:r>
      <w:r w:rsidR="00125A37">
        <w:t xml:space="preserve">Since </w:t>
      </w:r>
      <w:r w:rsidR="0015517C">
        <w:t>2017</w:t>
      </w:r>
      <w:r w:rsidR="00537196">
        <w:t>,</w:t>
      </w:r>
      <w:r w:rsidR="00827B81">
        <w:t xml:space="preserve"> ML algorithms became more sophisticated</w:t>
      </w:r>
      <w:r w:rsidR="00EE7B57">
        <w:t xml:space="preserve"> and</w:t>
      </w:r>
      <w:r w:rsidR="00827B81">
        <w:t xml:space="preserve"> hardware more powerful</w:t>
      </w:r>
      <w:r w:rsidR="005C1F9E">
        <w:t xml:space="preserve"> </w:t>
      </w:r>
      <w:r w:rsidR="000616E6">
        <w:t>to make A</w:t>
      </w:r>
      <w:r w:rsidR="000047D1">
        <w:t xml:space="preserve">rtificial </w:t>
      </w:r>
      <w:r w:rsidR="000616E6">
        <w:t>I</w:t>
      </w:r>
      <w:r w:rsidR="000047D1">
        <w:t>ntelligence (AI</w:t>
      </w:r>
      <w:r w:rsidR="00A47A5A">
        <w:rPr>
          <w:rStyle w:val="Funotenzeichen"/>
        </w:rPr>
        <w:footnoteReference w:id="2"/>
      </w:r>
      <w:r w:rsidR="000047D1">
        <w:t>)</w:t>
      </w:r>
      <w:r w:rsidR="000616E6">
        <w:t xml:space="preserve"> operations </w:t>
      </w:r>
      <w:r w:rsidR="003A617B">
        <w:t xml:space="preserve">more efficient, effective and </w:t>
      </w:r>
      <w:r w:rsidR="001807BC">
        <w:t xml:space="preserve">in return more </w:t>
      </w:r>
      <w:r w:rsidR="003A617B">
        <w:t>profitable.</w:t>
      </w:r>
      <w:r w:rsidR="009153F1">
        <w:t xml:space="preserve"> </w:t>
      </w:r>
      <w:r w:rsidR="002C3336">
        <w:t xml:space="preserve">Gartner calculated </w:t>
      </w:r>
      <w:r w:rsidR="0051683D">
        <w:t>the</w:t>
      </w:r>
      <w:r w:rsidR="00E47BDD">
        <w:t xml:space="preserve"> </w:t>
      </w:r>
      <w:r w:rsidR="0051683D">
        <w:t xml:space="preserve">revenue of the </w:t>
      </w:r>
      <w:r w:rsidR="00E47BDD">
        <w:t>AI</w:t>
      </w:r>
      <w:r w:rsidR="00EC248F">
        <w:t xml:space="preserve"> software market </w:t>
      </w:r>
      <w:r w:rsidR="0051683D">
        <w:t>to be</w:t>
      </w:r>
      <w:r w:rsidR="00C47DD1">
        <w:t xml:space="preserve"> over</w:t>
      </w:r>
      <w:r w:rsidR="00EC248F">
        <w:t xml:space="preserve"> $51</w:t>
      </w:r>
      <w:r w:rsidR="00833ADC">
        <w:t xml:space="preserve"> </w:t>
      </w:r>
      <w:r w:rsidR="00EC248F">
        <w:t>billion</w:t>
      </w:r>
      <w:r w:rsidR="00BE5883">
        <w:t xml:space="preserve"> in the year 2021 with a </w:t>
      </w:r>
      <w:r w:rsidR="00167523">
        <w:t>prediction to surpass $60 billion by the end of 2022</w:t>
      </w:r>
      <w:r w:rsidR="007B25A4">
        <w:t xml:space="preserve"> </w:t>
      </w:r>
      <w:sdt>
        <w:sdtPr>
          <w:alias w:val="To edit, see citavi.com/edit"/>
          <w:tag w:val="CitaviPlaceholder#0ddd4189-88ce-4cd9-978a-cc647c5c6478"/>
          <w:id w:val="112026728"/>
          <w:placeholder>
            <w:docPart w:val="DefaultPlaceholder_-1854013440"/>
          </w:placeholder>
        </w:sdtPr>
        <w:sdtEndPr/>
        <w:sdtContent>
          <w:r w:rsidR="007B25A4">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jEtMTEtMjItZ2FydG5lci1mb3JlY2FzdHMtd29ybGR3aWRlLWFydGlmaWNpYWwtaW50ZWxsaWdlbmNlLXNvZnR3YXJlLW1hcmtldC10by1yZWFjaC02Mi1iaWxsaW9uLWluLTIwMjIiLCJVcmlTdHJpbmciOiJodHRwczovL3d3dy5nYXJ0bmVyLmNvbS9lbi9uZXdzcm9vbS9wcmVzcy1yZWxlYXNlcy8yMDIxLTExLTIyLWdhcnRuZXItZm9yZWNhc3RzLXdvcmxkd2lkZS1hcnRpZmljaWFsLWludGVsbGlnZW5jZS1zb2Z0d2FyZS1tYXJrZXQtdG8tcmVhY2gtNjItYmlsbGlvbi1pbi0yMD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}</w:instrText>
          </w:r>
          <w:r w:rsidR="007B25A4">
            <w:fldChar w:fldCharType="separate"/>
          </w:r>
          <w:r w:rsidR="00601E6C">
            <w:t>(</w:t>
          </w:r>
          <w:proofErr w:type="spellStart"/>
          <w:r w:rsidR="00601E6C">
            <w:t>Rimol</w:t>
          </w:r>
          <w:proofErr w:type="spellEnd"/>
          <w:r w:rsidR="00601E6C">
            <w:t>, 2021)</w:t>
          </w:r>
          <w:r w:rsidR="007B25A4">
            <w:fldChar w:fldCharType="end"/>
          </w:r>
        </w:sdtContent>
      </w:sdt>
      <w:r w:rsidR="005155C0">
        <w:t>.</w:t>
      </w:r>
      <w:r w:rsidR="000C4990">
        <w:t xml:space="preserve"> </w:t>
      </w:r>
      <w:r w:rsidR="00056785">
        <w:t xml:space="preserve">Open-source software, ML cloud services </w:t>
      </w:r>
      <w:r w:rsidR="009D6016">
        <w:t xml:space="preserve">and an active community make AI more accessible to a </w:t>
      </w:r>
      <w:r w:rsidR="009A5796">
        <w:t>wide variety of business</w:t>
      </w:r>
      <w:r w:rsidR="001563BA">
        <w:t>es</w:t>
      </w:r>
      <w:r w:rsidR="00070DD2">
        <w:t>.</w:t>
      </w:r>
      <w:r w:rsidR="003D140A">
        <w:t xml:space="preserve"> </w:t>
      </w:r>
      <w:r w:rsidR="00070DD2">
        <w:t xml:space="preserve">These developments make </w:t>
      </w:r>
      <w:r w:rsidR="00671D3F">
        <w:t xml:space="preserve">a growing number </w:t>
      </w:r>
      <w:r w:rsidR="00A65E36">
        <w:t xml:space="preserve">of institutions </w:t>
      </w:r>
      <w:r w:rsidR="008E760D">
        <w:t>consider</w:t>
      </w:r>
      <w:r w:rsidR="00140D67">
        <w:t xml:space="preserve"> optimizing, </w:t>
      </w:r>
      <w:r w:rsidR="001F06DF">
        <w:t>augmenting</w:t>
      </w:r>
      <w:r w:rsidR="00140D67">
        <w:t>, or</w:t>
      </w:r>
      <w:r w:rsidR="00FE4352">
        <w:t xml:space="preserve"> even</w:t>
      </w:r>
      <w:r w:rsidR="00DB7D3B">
        <w:t xml:space="preserve"> </w:t>
      </w:r>
      <w:r w:rsidR="00140D67">
        <w:t>re</w:t>
      </w:r>
      <w:r w:rsidR="000653B6">
        <w:t>inventing</w:t>
      </w:r>
      <w:r w:rsidR="00721F39">
        <w:t xml:space="preserve"> their </w:t>
      </w:r>
      <w:r w:rsidR="001F06DF">
        <w:t xml:space="preserve">current </w:t>
      </w:r>
      <w:r w:rsidR="00C85300">
        <w:t>operation</w:t>
      </w:r>
      <w:r w:rsidR="00FC6E7F">
        <w:t>s</w:t>
      </w:r>
      <w:r w:rsidR="00C85300">
        <w:t xml:space="preserve"> with ML</w:t>
      </w:r>
      <w:r w:rsidR="009A5796">
        <w:t>.</w:t>
      </w:r>
      <w:r w:rsidR="0015517C">
        <w:t xml:space="preserve"> </w:t>
      </w:r>
      <w:r w:rsidR="00D624E2">
        <w:t>McKinsey</w:t>
      </w:r>
      <w:r w:rsidR="003E5841">
        <w:t xml:space="preserve">’s </w:t>
      </w:r>
      <w:r w:rsidR="00A124DE">
        <w:t>“The state of AI in 2021</w:t>
      </w:r>
      <w:r w:rsidR="00A97088">
        <w:t xml:space="preserve">” </w:t>
      </w:r>
      <w:r w:rsidR="003E5841">
        <w:t xml:space="preserve">reported </w:t>
      </w:r>
      <w:r w:rsidR="004342B2">
        <w:t xml:space="preserve">that </w:t>
      </w:r>
      <w:r w:rsidR="00A97088">
        <w:t xml:space="preserve">56% </w:t>
      </w:r>
      <w:r w:rsidR="00CD312E">
        <w:t xml:space="preserve">of </w:t>
      </w:r>
      <w:r w:rsidR="004342B2">
        <w:t xml:space="preserve">their surveyed </w:t>
      </w:r>
      <w:r w:rsidR="005E7D55">
        <w:t xml:space="preserve">businesses have adopted </w:t>
      </w:r>
      <w:r w:rsidR="00CD312E">
        <w:t xml:space="preserve">ML and AI </w:t>
      </w:r>
      <w:r w:rsidR="005E7D55">
        <w:t xml:space="preserve">in at least one </w:t>
      </w:r>
      <w:r w:rsidR="00700A1F">
        <w:t>of their business functions</w:t>
      </w:r>
      <w:r w:rsidR="00773E1F">
        <w:t>.</w:t>
      </w:r>
      <w:r w:rsidR="00700A1F">
        <w:t xml:space="preserve"> </w:t>
      </w:r>
      <w:r w:rsidR="00773E1F">
        <w:t>An</w:t>
      </w:r>
      <w:r w:rsidR="00700A1F">
        <w:t xml:space="preserve"> increase of 6% compared to the preceding year</w:t>
      </w:r>
      <w:r w:rsidR="00F26C78">
        <w:t xml:space="preserve"> </w:t>
      </w:r>
      <w:sdt>
        <w:sdtPr>
          <w:alias w:val="To edit, see citavi.com/edit"/>
          <w:tag w:val="CitaviPlaceholder#eb92eda5-93e7-420e-ae32-de9fadac9ff1"/>
          <w:id w:val="-1647039729"/>
          <w:placeholder>
            <w:docPart w:val="DefaultPlaceholder_-1854013440"/>
          </w:placeholder>
        </w:sdtPr>
        <w:sdtEndPr/>
        <w:sdtContent>
          <w:r w:rsidR="00F26C78">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tY2tpbnNleS5jb20vYnVzaW5lc3MtZnVuY3Rpb25zL3F1YW50dW1ibGFjay9vdXItaW5zaWdodHMvZ2xvYmFsLXN1cnZleS10aGUtc3RhdGUtb2YtYWktaW4tMjAyMSIsIlVyaVN0cmluZyI6Imh0dHBzOi8vd3d3Lm1ja2luc2V5LmNvbS9idXNpbmVzcy1mdW5jdGlvbnMvcXVhbnR1bWJsYWNrL291ci1pbnNpZ2h0cy9nbG9iYWwtc3VydmV5LXRoZS1zdGF0ZS1vZi1haS1pbi0yMDI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}</w:instrText>
          </w:r>
          <w:r w:rsidR="00F26C78">
            <w:fldChar w:fldCharType="separate"/>
          </w:r>
          <w:r w:rsidR="00601E6C">
            <w:t xml:space="preserve">(Chui, Hall, Singla, &amp; </w:t>
          </w:r>
          <w:proofErr w:type="spellStart"/>
          <w:r w:rsidR="00601E6C">
            <w:t>Sukharevsky</w:t>
          </w:r>
          <w:proofErr w:type="spellEnd"/>
          <w:r w:rsidR="00601E6C">
            <w:t>, 2021)</w:t>
          </w:r>
          <w:r w:rsidR="00F26C78">
            <w:fldChar w:fldCharType="end"/>
          </w:r>
        </w:sdtContent>
      </w:sdt>
      <w:r w:rsidR="00AE1850">
        <w:t>.</w:t>
      </w:r>
      <w:r w:rsidR="00895B60">
        <w:t xml:space="preserve"> It’s apparent that ML</w:t>
      </w:r>
      <w:r w:rsidR="000B50D9">
        <w:t xml:space="preserve"> and AI</w:t>
      </w:r>
      <w:r w:rsidR="00BD1A2C">
        <w:t xml:space="preserve"> receive increasing</w:t>
      </w:r>
      <w:r w:rsidR="00514775">
        <w:t xml:space="preserve"> interest in the enterprise sector.</w:t>
      </w:r>
      <w:r w:rsidR="00205E02">
        <w:t xml:space="preserve"> </w:t>
      </w:r>
    </w:p>
    <w:p w14:paraId="730BFAF6" w14:textId="35E0CBDF" w:rsidR="00171DDA" w:rsidRDefault="00AF7D77" w:rsidP="00C852D1">
      <w:r>
        <w:t>According to a survey conducted by Refinitiv</w:t>
      </w:r>
      <w:r w:rsidR="00186F97">
        <w:t>,</w:t>
      </w:r>
      <w:r w:rsidR="00832957">
        <w:t xml:space="preserve"> out of 4</w:t>
      </w:r>
      <w:r w:rsidR="0031104B">
        <w:t xml:space="preserve">47 </w:t>
      </w:r>
      <w:r w:rsidR="007B2327">
        <w:t xml:space="preserve">international </w:t>
      </w:r>
      <w:r w:rsidR="0031104B">
        <w:t>institutions</w:t>
      </w:r>
      <w:r w:rsidR="007B2327">
        <w:t xml:space="preserve"> that</w:t>
      </w:r>
      <w:r w:rsidR="00786FE2">
        <w:t xml:space="preserve"> use</w:t>
      </w:r>
      <w:r w:rsidR="00AB30AC">
        <w:t xml:space="preserve"> ML, </w:t>
      </w:r>
      <w:r w:rsidR="001E283F">
        <w:t xml:space="preserve">only </w:t>
      </w:r>
      <w:r w:rsidR="00AB30AC">
        <w:t xml:space="preserve">46% </w:t>
      </w:r>
      <w:r w:rsidR="00F85445">
        <w:t xml:space="preserve">have </w:t>
      </w:r>
      <w:r w:rsidR="005635C0">
        <w:t>deployed AI in multiple areas</w:t>
      </w:r>
      <w:r w:rsidR="00AF58E5">
        <w:t xml:space="preserve"> and </w:t>
      </w:r>
      <w:r w:rsidR="00CB5C06">
        <w:t>are core to its business, whereas 44%</w:t>
      </w:r>
      <w:r w:rsidR="00967E6A">
        <w:t xml:space="preserve"> deployed ML in pockets</w:t>
      </w:r>
      <w:r w:rsidR="003A2768">
        <w:t xml:space="preserve">, while the remaining 10% </w:t>
      </w:r>
      <w:r w:rsidR="00977F9E">
        <w:t xml:space="preserve">were </w:t>
      </w:r>
      <w:r w:rsidR="003A2768">
        <w:t>still prototyping</w:t>
      </w:r>
      <w:r w:rsidR="00F404E4">
        <w:t xml:space="preserve"> and investing in its infrastructure</w:t>
      </w:r>
      <w:r w:rsidR="00C45B21">
        <w:t xml:space="preserve"> </w:t>
      </w:r>
      <w:sdt>
        <w:sdtPr>
          <w:alias w:val="To edit, see citavi.com/edit"/>
          <w:tag w:val="CitaviPlaceholder#1c9b28ce-0c62-46c8-8d9e-fba30b670435"/>
          <w:id w:val="-397286969"/>
          <w:placeholder>
            <w:docPart w:val="DefaultPlaceholder_-1854013440"/>
          </w:placeholder>
        </w:sdtPr>
        <w:sdtEndPr/>
        <w:sdtContent>
          <w:r w:rsidR="00C45B21">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nJlZmluaXRpdi5jb20vZW4vcmVzb3VyY2VzL3NwZWNpYWwtcmVwb3J0L3JlZmluaXRpdi0yMDE5LWFydGlmaWNpYWwtaW50ZWxsaWdlbmNlLW1hY2hpbmUtbGVhcm5pbmctZ2xvYmFsLXN0dWR5IiwiVXJpU3RyaW5nIjoiaHR0cHM6Ly93d3cucmVmaW5pdGl2LmNvbS9lbi9yZXNvdXJjZXMvc3BlY2lhbC1yZXBvcnQvcmVmaW5pdGl2LTIwMTktYXJ0aWZpY2lhbC1pbnRlbGxpZ2VuY2UtbWFjaGluZS1sZWFybmluZy1nbG9iYWwtc3R1ZH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}</w:instrText>
          </w:r>
          <w:r w:rsidR="00C45B21">
            <w:fldChar w:fldCharType="separate"/>
          </w:r>
          <w:r w:rsidR="00601E6C">
            <w:t>(Baker, 2019)</w:t>
          </w:r>
          <w:r w:rsidR="00C45B21">
            <w:fldChar w:fldCharType="end"/>
          </w:r>
        </w:sdtContent>
      </w:sdt>
      <w:r w:rsidR="00AE1850">
        <w:t>.</w:t>
      </w:r>
      <w:r w:rsidR="00B2257B">
        <w:t xml:space="preserve"> </w:t>
      </w:r>
      <w:r w:rsidR="00602471">
        <w:t xml:space="preserve">This indicates </w:t>
      </w:r>
      <w:r w:rsidR="00AB7C1E">
        <w:t xml:space="preserve">that a majority of enterprises, while </w:t>
      </w:r>
      <w:r w:rsidR="006106B6">
        <w:t>considering or using ML for their business</w:t>
      </w:r>
      <w:r w:rsidR="00B36ED5">
        <w:t>es</w:t>
      </w:r>
      <w:r w:rsidR="006106B6">
        <w:t xml:space="preserve">, struggle to </w:t>
      </w:r>
      <w:r w:rsidR="004B0960">
        <w:t>embed it into their</w:t>
      </w:r>
      <w:r w:rsidR="0042042B">
        <w:t xml:space="preserve"> existing</w:t>
      </w:r>
      <w:r w:rsidR="00286621">
        <w:t xml:space="preserve"> infrastructure. </w:t>
      </w:r>
      <w:r w:rsidR="001C184F">
        <w:t xml:space="preserve">This </w:t>
      </w:r>
      <w:r w:rsidR="00BE23C9">
        <w:t xml:space="preserve">observation </w:t>
      </w:r>
      <w:r w:rsidR="001C184F">
        <w:t xml:space="preserve">is also supported </w:t>
      </w:r>
      <w:r w:rsidR="00BE23C9">
        <w:t xml:space="preserve">by </w:t>
      </w:r>
      <w:r w:rsidR="00784336">
        <w:t xml:space="preserve">Algorithmia’s 2020 report on </w:t>
      </w:r>
      <w:r w:rsidR="00D30084">
        <w:t xml:space="preserve">enterprise </w:t>
      </w:r>
      <w:r w:rsidR="00784336">
        <w:t>machine learning</w:t>
      </w:r>
      <w:r w:rsidR="00D30084">
        <w:t xml:space="preserve">, which </w:t>
      </w:r>
      <w:r w:rsidR="00A538DA">
        <w:t>uncovers that 55%</w:t>
      </w:r>
      <w:r w:rsidR="00942F2F">
        <w:t xml:space="preserve"> of companies</w:t>
      </w:r>
      <w:r w:rsidR="00B13D46">
        <w:t xml:space="preserve"> “</w:t>
      </w:r>
      <w:r w:rsidR="00B13D46" w:rsidRPr="002B4D53">
        <w:rPr>
          <w:i/>
          <w:iCs/>
        </w:rPr>
        <w:t>actively developing</w:t>
      </w:r>
      <w:r w:rsidR="00D342BE" w:rsidRPr="002B4D53">
        <w:rPr>
          <w:i/>
          <w:iCs/>
        </w:rPr>
        <w:t xml:space="preserve"> machine learning lifecycles</w:t>
      </w:r>
      <w:r w:rsidR="002B4D53" w:rsidRPr="002B4D53">
        <w:rPr>
          <w:i/>
          <w:iCs/>
        </w:rPr>
        <w:t xml:space="preserve"> or […] beginning their machine learning journey</w:t>
      </w:r>
      <w:r w:rsidR="002B4D53">
        <w:t>”</w:t>
      </w:r>
      <w:r w:rsidR="000173CE">
        <w:t xml:space="preserve"> </w:t>
      </w:r>
      <w:sdt>
        <w:sdtPr>
          <w:alias w:val="To edit, see citavi.com/edit"/>
          <w:tag w:val="CitaviPlaceholder#58d79011-ef42-4ffa-9dd1-c9ab53c7bf50"/>
          <w:id w:val="1056443831"/>
          <w:placeholder>
            <w:docPart w:val="DefaultPlaceholder_-1854013440"/>
          </w:placeholder>
        </w:sdtPr>
        <w:sdtEndPr/>
        <w:sdtContent>
          <w:r w:rsidR="000173CE">
            <w:fldChar w:fldCharType="begin"/>
          </w:r>
          <w:r w:rsidR="000173C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Y2E2MGVkLTc1OWEtNGFhYS04YTgwLTYyZmEyYzcwZTRjYS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M1OGQ3OTAxMS1lZjQyLTRmZmEtOWRkMS1jOWFiNTNjN2JmNTAiLCJUZXh0IjoiKEFsZ29yaXRobWlhKSIsIldBSVZlcnNpb24iOiI2LjEyLjAuMCJ9}</w:instrText>
          </w:r>
          <w:r w:rsidR="000173CE">
            <w:fldChar w:fldCharType="separate"/>
          </w:r>
          <w:r w:rsidR="00601E6C">
            <w:t>(Algorithmia)</w:t>
          </w:r>
          <w:r w:rsidR="000173CE">
            <w:fldChar w:fldCharType="end"/>
          </w:r>
        </w:sdtContent>
      </w:sdt>
      <w:r w:rsidR="00BE329A">
        <w:t xml:space="preserve"> hav</w:t>
      </w:r>
      <w:r w:rsidR="00FE49E2">
        <w:t>e</w:t>
      </w:r>
      <w:r w:rsidR="00BE329A">
        <w:t xml:space="preserve"> </w:t>
      </w:r>
      <w:r w:rsidR="00AB732B">
        <w:t xml:space="preserve">yet </w:t>
      </w:r>
      <w:r w:rsidR="00FE49E2">
        <w:t xml:space="preserve">to </w:t>
      </w:r>
      <w:r w:rsidR="00BE329A">
        <w:t>deploy a machine learning model.</w:t>
      </w:r>
      <w:r w:rsidR="00F82DEC">
        <w:t xml:space="preserve"> This </w:t>
      </w:r>
      <w:r w:rsidR="000A273A">
        <w:t xml:space="preserve">report </w:t>
      </w:r>
      <w:r w:rsidR="00762E41">
        <w:t xml:space="preserve">highlights that </w:t>
      </w:r>
      <w:r w:rsidR="00B72E48">
        <w:t xml:space="preserve">a lot of the main difficulties of ML lie in its operational aspect, such as reproducibility, versioning of models and </w:t>
      </w:r>
      <w:r w:rsidR="004C573F">
        <w:t xml:space="preserve">scaling </w:t>
      </w:r>
      <w:r w:rsidR="000433AE">
        <w:t xml:space="preserve">of </w:t>
      </w:r>
      <w:r w:rsidR="004C573F">
        <w:t>the ML system.</w:t>
      </w:r>
      <w:r w:rsidR="00F52FC3">
        <w:t xml:space="preserve"> This leads to </w:t>
      </w:r>
      <w:r w:rsidR="00F96D84">
        <w:t>“</w:t>
      </w:r>
      <w:r w:rsidR="00F96D84" w:rsidRPr="00F96D84">
        <w:rPr>
          <w:i/>
        </w:rPr>
        <w:t>unreasonably</w:t>
      </w:r>
      <w:r w:rsidR="003B5C65">
        <w:rPr>
          <w:i/>
        </w:rPr>
        <w:t xml:space="preserve"> long roads to deployment</w:t>
      </w:r>
      <w:r w:rsidR="00F96D84">
        <w:t>”</w:t>
      </w:r>
      <w:r w:rsidR="005C3778">
        <w:t xml:space="preserve"> </w:t>
      </w:r>
      <w:sdt>
        <w:sdtPr>
          <w:alias w:val="To edit, see citavi.com/edit"/>
          <w:tag w:val="CitaviPlaceholder#a8a2d0a6-d634-41f2-b662-d42f834b514a"/>
          <w:id w:val="66008069"/>
          <w:placeholder>
            <w:docPart w:val="DefaultPlaceholder_-1854013440"/>
          </w:placeholder>
        </w:sdtPr>
        <w:sdtEndPr/>
        <w:sdtContent>
          <w:r w:rsidR="005C3778">
            <w:fldChar w:fldCharType="begin"/>
          </w:r>
          <w:r w:rsidR="005C377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TI3MTU5LTcxYmMtNDk2Yy04YmYwLTBmZTc0YTVjMjJhYS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NhOGEyZDBhNi1kNjM0LTQxZjItYjY2Mi1kNDJmODM0YjUxNGEiLCJUZXh0IjoiKEFsZ29yaXRobWlhKSIsIldBSVZlcnNpb24iOiI2LjEyLjAuMCJ9}</w:instrText>
          </w:r>
          <w:r w:rsidR="005C3778">
            <w:fldChar w:fldCharType="separate"/>
          </w:r>
          <w:r w:rsidR="00601E6C">
            <w:t>(Algorithmia)</w:t>
          </w:r>
          <w:r w:rsidR="005C3778">
            <w:fldChar w:fldCharType="end"/>
          </w:r>
        </w:sdtContent>
      </w:sdt>
      <w:r w:rsidR="00F96D84">
        <w:t xml:space="preserve"> </w:t>
      </w:r>
      <w:r w:rsidR="003B5C65">
        <w:t xml:space="preserve">and </w:t>
      </w:r>
      <w:r w:rsidR="00A23505">
        <w:t xml:space="preserve">impedes </w:t>
      </w:r>
      <w:r w:rsidR="006372FE">
        <w:t>evolving the ML system to higher levels of maturity</w:t>
      </w:r>
      <w:r w:rsidR="00D51BB3">
        <w:t xml:space="preserve"> </w:t>
      </w:r>
      <w:sdt>
        <w:sdtPr>
          <w:alias w:val="To edit, see citavi.com/edit"/>
          <w:tag w:val="CitaviPlaceholder#870447b9-59ae-4ae0-8167-2b0a0e843160"/>
          <w:id w:val="-902370351"/>
          <w:placeholder>
            <w:docPart w:val="DefaultPlaceholder_-1854013440"/>
          </w:placeholder>
        </w:sdtPr>
        <w:sdtEndPr/>
        <w:sdtContent>
          <w:r w:rsidR="00D51BB3">
            <w:fldChar w:fldCharType="begin"/>
          </w:r>
          <w:r w:rsidR="00D51B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ZGNiODg5LTg1MjktNDBkOS1iZGEwLTUzZjYxYTRhYWYxNy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M4NzA0NDdiOS01OWFlLTRhZTAtODE2Ny0yYjBhMGU4NDMxNjAiLCJUZXh0IjoiKEFsZ29yaXRobWlhKSIsIldBSVZlcnNpb24iOiI2LjEyLjAuMCJ9}</w:instrText>
          </w:r>
          <w:r w:rsidR="00D51BB3">
            <w:fldChar w:fldCharType="separate"/>
          </w:r>
          <w:r w:rsidR="00601E6C">
            <w:t>(Algorithmia)</w:t>
          </w:r>
          <w:r w:rsidR="00D51BB3">
            <w:fldChar w:fldCharType="end"/>
          </w:r>
        </w:sdtContent>
      </w:sdt>
      <w:r w:rsidR="00AE1850">
        <w:t>.</w:t>
      </w:r>
      <w:r w:rsidR="00050499">
        <w:t xml:space="preserve"> Another Refinitiv </w:t>
      </w:r>
      <w:r w:rsidR="00FA7506">
        <w:t xml:space="preserve">study </w:t>
      </w:r>
      <w:r w:rsidR="009622A1">
        <w:t xml:space="preserve">also </w:t>
      </w:r>
      <w:r w:rsidR="00FA7506">
        <w:t xml:space="preserve">identified </w:t>
      </w:r>
      <w:r w:rsidR="00884D97">
        <w:t xml:space="preserve">lacking data quality to </w:t>
      </w:r>
      <w:r w:rsidR="00A949A4">
        <w:t>remain</w:t>
      </w:r>
      <w:r w:rsidR="00884D97">
        <w:t xml:space="preserve"> the biggest </w:t>
      </w:r>
      <w:r w:rsidR="00AA6330">
        <w:t xml:space="preserve">challenge for ML and </w:t>
      </w:r>
      <w:r w:rsidR="0068556B">
        <w:t>d</w:t>
      </w:r>
      <w:r w:rsidR="00AA6330">
        <w:t xml:space="preserve">ata </w:t>
      </w:r>
      <w:r w:rsidR="0068556B">
        <w:t>s</w:t>
      </w:r>
      <w:r w:rsidR="00AA6330">
        <w:t>cience</w:t>
      </w:r>
      <w:r w:rsidR="00104C91">
        <w:t xml:space="preserve"> </w:t>
      </w:r>
      <w:sdt>
        <w:sdtPr>
          <w:alias w:val="To edit, see citavi.com/edit"/>
          <w:tag w:val="CitaviPlaceholder#cc041e23-657e-4153-b283-15a33c6771e5"/>
          <w:id w:val="369489882"/>
          <w:placeholder>
            <w:docPart w:val="DefaultPlaceholder_-1854013440"/>
          </w:placeholder>
        </w:sdtPr>
        <w:sdtEndPr/>
        <w:sdtContent>
          <w:r w:rsidR="00104C91">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Y2Y4MjdiLTZlYWYtNDk4OC04NTU1LTcxZWQ5MWIxYTMyYSIsIlJhbmdlTGVuZ3RoIjoxNywiUmVmZXJlbmNlSWQiOiJkN2IzMmUwNy1jNTVmLTQ3YmYtOTBjZS1hOTY3YzEzZGVjYjc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GF0ZSI6IjIwMjAiLCJFZGl0b3JzIjpbeyIkaWQiOiI0IiwiJHR5cGUiOiJTd2lzc0FjYWRlbWljLkNpdGF2aS5QZXJzb24sIFN3aXNzQWNhZGVtaWMuQ2l0YXZpIiwiTGFzdE5hbWUiOiJSZWZpbml0aXYiLCJQcm90ZWN0ZWQiOmZhbHNlLCJTZXgiOjAsIkNyZWF0ZWRCeSI6Il9TZWJhc3RpYW4gU8OkdHpsZXIiLCJDcmVhdGVkT24iOiIyMDIyLTA2LTA0VDEyOjI5OjM2IiwiTW9kaWZpZWRCeSI6Il9TZWJhc3RpYW4gU8OkdHpsZXIiLCJJZCI6IjQ0YmQ1NDE1LWNlYTktNDdmNi04OTVmLTY2ZTljYjE4N2ViMyIsIk1vZGlmaWVkT24iOiIyMDIyLTA2LTA0VDEyOjI5OjM2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nJlZmluaXRpdi5jb20vZW4vcmVzb3VyY2VzL3NwZWNpYWwtcmVwb3J0L3JlZmluaXRpdi0yMDIwLWFydGlmaWNpYWwtaW50ZWxsaWdlbmNlLW1hY2hpbmUtbGVhcm5pbmctZ2xvYmFsLXN0dWR5IiwiVXJpU3RyaW5nIjoiaHR0cHM6Ly93d3cucmVmaW5pdGl2LmNvbS9lbi9yZXNvdXJjZXMvc3BlY2lhbC1yZXBvcnQvcmVmaW5pdGl2LTIwMjAtYXJ0aWZpY2lhbC1pbnRlbGxpZ2VuY2UtbWFjaGluZS1sZWFybmluZy1nbG9iYWwtc3R1ZHk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}</w:instrText>
          </w:r>
          <w:r w:rsidR="00104C91">
            <w:fldChar w:fldCharType="separate"/>
          </w:r>
          <w:r w:rsidR="00601E6C">
            <w:t>(Refinitiv, 2020)</w:t>
          </w:r>
          <w:r w:rsidR="00104C91">
            <w:fldChar w:fldCharType="end"/>
          </w:r>
        </w:sdtContent>
      </w:sdt>
      <w:r w:rsidR="00AE1850">
        <w:t>.</w:t>
      </w:r>
    </w:p>
    <w:p w14:paraId="4391A58D" w14:textId="614D5D33" w:rsidR="00B65E23" w:rsidRDefault="002A30C4" w:rsidP="00C852D1">
      <w:r>
        <w:t>The</w:t>
      </w:r>
      <w:r w:rsidR="002428BF">
        <w:t xml:space="preserve"> </w:t>
      </w:r>
      <w:r>
        <w:t xml:space="preserve">aforementioned </w:t>
      </w:r>
      <w:r w:rsidR="002428BF">
        <w:t>McKinsey whitepaper made the observation</w:t>
      </w:r>
      <w:r w:rsidR="00733494">
        <w:t xml:space="preserve"> that</w:t>
      </w:r>
      <w:r w:rsidR="00B52649">
        <w:t xml:space="preserve"> </w:t>
      </w:r>
      <w:r w:rsidR="0000310B">
        <w:t xml:space="preserve">companies </w:t>
      </w:r>
      <w:r w:rsidR="00B52649">
        <w:t>most successful with AI</w:t>
      </w:r>
      <w:r w:rsidR="00F75F18">
        <w:t xml:space="preserve"> </w:t>
      </w:r>
      <w:r w:rsidR="00B82D97">
        <w:t xml:space="preserve">were employing advanced operation </w:t>
      </w:r>
      <w:r w:rsidR="00BC00B0">
        <w:t>procedures such as</w:t>
      </w:r>
      <w:r w:rsidR="00F74B6C">
        <w:t xml:space="preserve"> MLOps, as well as </w:t>
      </w:r>
      <w:r w:rsidR="0054698A">
        <w:t>putting greater effort in</w:t>
      </w:r>
      <w:r w:rsidR="00213CB2">
        <w:t>to</w:t>
      </w:r>
      <w:r w:rsidR="0054698A">
        <w:t xml:space="preserve"> mitigating </w:t>
      </w:r>
      <w:r w:rsidR="00EA3630">
        <w:t xml:space="preserve">and reacting to </w:t>
      </w:r>
      <w:r w:rsidR="00D53CCC">
        <w:t>“</w:t>
      </w:r>
      <w:r w:rsidR="00D53CCC" w:rsidRPr="00D53CCC">
        <w:rPr>
          <w:i/>
        </w:rPr>
        <w:t>AI-related-risks</w:t>
      </w:r>
      <w:r w:rsidR="00D53CCC">
        <w:t>”</w:t>
      </w:r>
      <w:r w:rsidR="00EA3630">
        <w:t xml:space="preserve">, such as </w:t>
      </w:r>
      <w:r w:rsidR="0086592F">
        <w:t>c</w:t>
      </w:r>
      <w:r w:rsidR="00EA3630">
        <w:t xml:space="preserve">oncept </w:t>
      </w:r>
      <w:r w:rsidR="0086592F">
        <w:t>d</w:t>
      </w:r>
      <w:r w:rsidR="00EA3630">
        <w:t>rift</w:t>
      </w:r>
      <w:r w:rsidR="00EC5D7E">
        <w:t>.</w:t>
      </w:r>
      <w:r w:rsidR="00EF4AB1">
        <w:t xml:space="preserve"> This </w:t>
      </w:r>
      <w:r w:rsidR="00C43988">
        <w:t xml:space="preserve">applies to the </w:t>
      </w:r>
      <w:r w:rsidR="00F62A34">
        <w:t>operation of RSs as well</w:t>
      </w:r>
      <w:r w:rsidR="005360D3">
        <w:t>.</w:t>
      </w:r>
      <w:r w:rsidR="00FE27F9">
        <w:t xml:space="preserve"> Operationalizing the ML lifecycle and ensuring high m</w:t>
      </w:r>
      <w:r w:rsidR="00A8799D">
        <w:t xml:space="preserve">odel quality through data quality assurance </w:t>
      </w:r>
      <w:r w:rsidR="008A41B1">
        <w:t xml:space="preserve">are essential </w:t>
      </w:r>
      <w:r w:rsidR="008A41B1">
        <w:lastRenderedPageBreak/>
        <w:t>to a RS</w:t>
      </w:r>
      <w:r w:rsidR="007517C0">
        <w:t xml:space="preserve"> in a</w:t>
      </w:r>
      <w:r w:rsidR="002460F3">
        <w:t xml:space="preserve"> </w:t>
      </w:r>
      <w:r w:rsidR="007517C0">
        <w:t xml:space="preserve">productive </w:t>
      </w:r>
      <w:r w:rsidR="00F13F9D">
        <w:t>environment</w:t>
      </w:r>
      <w:r w:rsidR="009132A9">
        <w:t>.</w:t>
      </w:r>
      <w:r w:rsidR="00043FB6">
        <w:t xml:space="preserve"> A</w:t>
      </w:r>
      <w:r w:rsidR="00ED6611">
        <w:t xml:space="preserve"> data-centric </w:t>
      </w:r>
      <w:r w:rsidR="00C75468">
        <w:t xml:space="preserve">approach </w:t>
      </w:r>
      <w:r w:rsidR="00700651">
        <w:t xml:space="preserve">to RSs </w:t>
      </w:r>
      <w:r w:rsidR="00633E24">
        <w:t>combined with the</w:t>
      </w:r>
      <w:r w:rsidR="005E0BE4">
        <w:t xml:space="preserve"> application of</w:t>
      </w:r>
      <w:r w:rsidR="00C75468">
        <w:t xml:space="preserve"> MLOps practices</w:t>
      </w:r>
      <w:r w:rsidR="00633E24">
        <w:t xml:space="preserve"> should </w:t>
      </w:r>
      <w:r w:rsidR="00C472B3">
        <w:t xml:space="preserve">prevent or </w:t>
      </w:r>
      <w:r w:rsidR="00633E24">
        <w:t xml:space="preserve">alleviate </w:t>
      </w:r>
      <w:r w:rsidR="007F5CD9">
        <w:t>unsatisfactory</w:t>
      </w:r>
      <w:r w:rsidR="008D1D80">
        <w:t xml:space="preserve"> RS performance while ensuring </w:t>
      </w:r>
      <w:r w:rsidR="00676A79">
        <w:t>maintainability and repro</w:t>
      </w:r>
      <w:r w:rsidR="00736362">
        <w:t xml:space="preserve">ducibility </w:t>
      </w:r>
      <w:r w:rsidR="003263C0">
        <w:t xml:space="preserve">to an mostly automated </w:t>
      </w:r>
      <w:r w:rsidR="00DB2B3C">
        <w:t xml:space="preserve">ML </w:t>
      </w:r>
      <w:r w:rsidR="003263C0">
        <w:t>process.</w:t>
      </w:r>
      <w:r w:rsidR="00EC5459">
        <w:t xml:space="preserve"> </w:t>
      </w:r>
      <w:r w:rsidR="0031323C">
        <w:t xml:space="preserve">Especially </w:t>
      </w:r>
      <w:r w:rsidR="00DC14CA">
        <w:t>the phenomen</w:t>
      </w:r>
      <w:r w:rsidR="004F7585">
        <w:t>on</w:t>
      </w:r>
      <w:r w:rsidR="00DC14CA">
        <w:t xml:space="preserve"> of </w:t>
      </w:r>
      <w:r w:rsidR="00C9029F">
        <w:t xml:space="preserve">concept drift </w:t>
      </w:r>
      <w:r w:rsidR="001D5A01">
        <w:t xml:space="preserve">needs to be accounted for as it is an inevitable occurrence for </w:t>
      </w:r>
      <w:r w:rsidR="00DC14CA">
        <w:t>a majority of real world data.</w:t>
      </w:r>
      <w:r w:rsidR="004F7585">
        <w:t xml:space="preserve"> A key challenge</w:t>
      </w:r>
      <w:r w:rsidR="00C5496A">
        <w:t xml:space="preserve"> for</w:t>
      </w:r>
      <w:r w:rsidR="00A73AE4">
        <w:t xml:space="preserve"> RS</w:t>
      </w:r>
      <w:r w:rsidR="00DF2EF7">
        <w:t>s</w:t>
      </w:r>
      <w:r w:rsidR="00A73AE4">
        <w:t xml:space="preserve"> </w:t>
      </w:r>
      <w:r w:rsidR="00DC37A0">
        <w:t xml:space="preserve">is its </w:t>
      </w:r>
      <w:r w:rsidR="00FC74E9">
        <w:t xml:space="preserve">often </w:t>
      </w:r>
      <w:r w:rsidR="00DC37A0">
        <w:t xml:space="preserve">unpredictable </w:t>
      </w:r>
      <w:r w:rsidR="00E0349C">
        <w:t>nature and sudden</w:t>
      </w:r>
      <w:r w:rsidR="002D7C8E">
        <w:t xml:space="preserve"> </w:t>
      </w:r>
      <w:r w:rsidR="00844092">
        <w:t>appearance</w:t>
      </w:r>
      <w:r w:rsidR="00B25F64">
        <w:t xml:space="preserve">, which can </w:t>
      </w:r>
      <w:r w:rsidR="004D37E7">
        <w:t>be detrimental to business operation.</w:t>
      </w:r>
      <w:r w:rsidR="00906111">
        <w:t xml:space="preserve"> </w:t>
      </w:r>
      <w:r w:rsidR="00A73769">
        <w:t xml:space="preserve">Shift in the data can be subliminal </w:t>
      </w:r>
      <w:r w:rsidR="00413281">
        <w:t xml:space="preserve">as it is not tangible in most cases and therefore </w:t>
      </w:r>
      <w:r w:rsidR="00982A23">
        <w:t xml:space="preserve">can </w:t>
      </w:r>
      <w:r w:rsidR="00413281">
        <w:t xml:space="preserve">go unnoticed by </w:t>
      </w:r>
      <w:r w:rsidR="00982A23">
        <w:t>Data Scientists and ML</w:t>
      </w:r>
      <w:r w:rsidR="00A362EB">
        <w:t xml:space="preserve"> engineers</w:t>
      </w:r>
      <w:r w:rsidR="00982A23">
        <w:t>.</w:t>
      </w:r>
      <w:r w:rsidR="00342883">
        <w:t xml:space="preserve"> </w:t>
      </w:r>
      <w:r w:rsidR="0006472E">
        <w:t xml:space="preserve">Consequently </w:t>
      </w:r>
      <w:r w:rsidR="00BD2901">
        <w:t>the effect</w:t>
      </w:r>
      <w:r w:rsidR="00466957">
        <w:t>s</w:t>
      </w:r>
      <w:r w:rsidR="00BD2901">
        <w:t xml:space="preserve"> of CD</w:t>
      </w:r>
      <w:r w:rsidR="00B87A99">
        <w:t xml:space="preserve"> can first</w:t>
      </w:r>
      <w:r w:rsidR="00262020">
        <w:t xml:space="preserve"> become apparent </w:t>
      </w:r>
      <w:r w:rsidR="00466957">
        <w:t>through degradation of model performance.</w:t>
      </w:r>
      <w:r w:rsidR="005B040E" w:rsidRPr="005B040E">
        <w:t xml:space="preserve"> </w:t>
      </w:r>
      <w:r w:rsidR="005B040E">
        <w:t>Scalable and automated ways to account for change</w:t>
      </w:r>
      <w:r w:rsidR="00E73248">
        <w:t xml:space="preserve"> in ML data</w:t>
      </w:r>
      <w:r w:rsidR="005B040E">
        <w:t xml:space="preserve"> still </w:t>
      </w:r>
      <w:r w:rsidR="002B6E02">
        <w:t>are</w:t>
      </w:r>
      <w:r w:rsidR="005B040E">
        <w:t xml:space="preserve"> in </w:t>
      </w:r>
      <w:r w:rsidR="00930572">
        <w:t>their</w:t>
      </w:r>
      <w:r w:rsidR="005B040E">
        <w:t xml:space="preserve"> infancy and therefore require further research and development to engineer solutions.</w:t>
      </w:r>
      <w:r w:rsidR="00343961">
        <w:t xml:space="preserve"> </w:t>
      </w:r>
      <w:r w:rsidR="00621733">
        <w:t>In the long run a</w:t>
      </w:r>
      <w:r w:rsidR="005A4E9F">
        <w:t xml:space="preserve"> </w:t>
      </w:r>
      <w:r w:rsidR="00006B03">
        <w:t>state-of-the-art ML infrastructure</w:t>
      </w:r>
      <w:r w:rsidR="00E175BE">
        <w:t xml:space="preserve"> will make</w:t>
      </w:r>
      <w:r w:rsidR="00295437">
        <w:t xml:space="preserve"> RS operations </w:t>
      </w:r>
      <w:r w:rsidR="00C623B7">
        <w:t xml:space="preserve">more profitable for businesses through </w:t>
      </w:r>
      <w:r w:rsidR="00C061E2">
        <w:t>labor reduction and performance improvements</w:t>
      </w:r>
      <w:r w:rsidR="00E175BE">
        <w:t>.</w:t>
      </w:r>
    </w:p>
    <w:p w14:paraId="6BD4693C" w14:textId="178996DB" w:rsidR="002A30C4" w:rsidRDefault="00885850" w:rsidP="00C852D1">
      <w:r>
        <w:t>This introduction</w:t>
      </w:r>
      <w:r w:rsidR="00D74E6D">
        <w:t xml:space="preserve"> poses</w:t>
      </w:r>
      <w:r>
        <w:t xml:space="preserve"> </w:t>
      </w:r>
      <w:r w:rsidR="00C51CA8">
        <w:t xml:space="preserve">the baseline for </w:t>
      </w:r>
      <w:r w:rsidR="0012465F">
        <w:t>the relevance cycle of Hevner’s design science research</w:t>
      </w:r>
      <w:r w:rsidR="00367700">
        <w:t xml:space="preserve"> method</w:t>
      </w:r>
      <w:r w:rsidR="007F5B0D">
        <w:t>.</w:t>
      </w:r>
      <w:r w:rsidR="00C83779">
        <w:t xml:space="preserve"> The collected</w:t>
      </w:r>
      <w:r w:rsidR="00D74E6D">
        <w:t xml:space="preserve"> insights from the whitepapers </w:t>
      </w:r>
      <w:r w:rsidR="00126718">
        <w:t xml:space="preserve">serve to map out the environment </w:t>
      </w:r>
      <w:r w:rsidR="00661F18">
        <w:t>and establish the motivation for this research</w:t>
      </w:r>
      <w:r w:rsidR="00FC0140">
        <w:t>.</w:t>
      </w:r>
      <w:r w:rsidR="005A304C">
        <w:t xml:space="preserve"> </w:t>
      </w:r>
      <w:r w:rsidR="006B02C0">
        <w:t xml:space="preserve">The acceptance criteria for the </w:t>
      </w:r>
      <w:r w:rsidR="003D5F56">
        <w:t xml:space="preserve">later </w:t>
      </w:r>
      <w:r w:rsidR="006B02C0">
        <w:t xml:space="preserve">artifact will be </w:t>
      </w:r>
      <w:r w:rsidR="00762D22">
        <w:t xml:space="preserve">in part </w:t>
      </w:r>
      <w:r w:rsidR="006B02C0">
        <w:t xml:space="preserve">derived from </w:t>
      </w:r>
      <w:r w:rsidR="00377EA0">
        <w:t xml:space="preserve">the </w:t>
      </w:r>
      <w:r w:rsidR="00BD3D38">
        <w:t xml:space="preserve">findings and </w:t>
      </w:r>
      <w:r w:rsidR="00A30BFB">
        <w:t>motivation</w:t>
      </w:r>
      <w:r w:rsidR="00BE1215">
        <w:t xml:space="preserve"> in this chapter</w:t>
      </w:r>
      <w:r w:rsidR="00D871C1">
        <w:t>, which will be el</w:t>
      </w:r>
      <w:r w:rsidR="00A81C05">
        <w:t>aborated in the following chapter.</w:t>
      </w:r>
    </w:p>
    <w:p w14:paraId="61054073" w14:textId="26DC6036" w:rsidR="00E71DED" w:rsidRDefault="007162D2" w:rsidP="00C852D1">
      <w:r>
        <w:t>Having established</w:t>
      </w:r>
      <w:r w:rsidR="004107C5">
        <w:t xml:space="preserve"> the environment</w:t>
      </w:r>
      <w:r w:rsidR="00C5503F">
        <w:t xml:space="preserve"> and motivation</w:t>
      </w:r>
      <w:r>
        <w:t>,</w:t>
      </w:r>
      <w:r w:rsidR="004107C5">
        <w:t xml:space="preserve"> the</w:t>
      </w:r>
      <w:r>
        <w:t xml:space="preserve"> following research question</w:t>
      </w:r>
      <w:r w:rsidR="00C5503F">
        <w:t xml:space="preserve"> is formulated</w:t>
      </w:r>
      <w:r w:rsidR="004107C5">
        <w:t xml:space="preserve"> for this work: “</w:t>
      </w:r>
      <w:r w:rsidR="000B4ECF" w:rsidRPr="00A23D39">
        <w:rPr>
          <w:i/>
        </w:rPr>
        <w:t xml:space="preserve">What can a MLOps pipeline for </w:t>
      </w:r>
      <w:r w:rsidR="00A23D39" w:rsidRPr="00A23D39">
        <w:rPr>
          <w:i/>
        </w:rPr>
        <w:t xml:space="preserve">a </w:t>
      </w:r>
      <w:r w:rsidR="000B4ECF" w:rsidRPr="00A23D39">
        <w:rPr>
          <w:i/>
        </w:rPr>
        <w:t>recommender system</w:t>
      </w:r>
      <w:r w:rsidR="00A23D39" w:rsidRPr="00A23D39">
        <w:rPr>
          <w:i/>
        </w:rPr>
        <w:t>, that takes concept drift into account</w:t>
      </w:r>
      <w:r w:rsidR="00DF0ECD">
        <w:rPr>
          <w:i/>
        </w:rPr>
        <w:t>,</w:t>
      </w:r>
      <w:r w:rsidR="00A23D39" w:rsidRPr="00A23D39">
        <w:rPr>
          <w:i/>
        </w:rPr>
        <w:t xml:space="preserve"> look like?</w:t>
      </w:r>
      <w:r w:rsidR="004107C5">
        <w:t>”</w:t>
      </w:r>
    </w:p>
    <w:p w14:paraId="6F63CC0F" w14:textId="2E1D1195" w:rsidR="00E665A3" w:rsidRDefault="0032767F" w:rsidP="00E665A3">
      <w:pPr>
        <w:pStyle w:val="berschrift2"/>
      </w:pPr>
      <w:bookmarkStart w:id="14" w:name="_Toc108480913"/>
      <w:bookmarkStart w:id="15" w:name="_Ref109217847"/>
      <w:r>
        <w:t>Recommender Systems</w:t>
      </w:r>
      <w:bookmarkEnd w:id="14"/>
      <w:bookmarkEnd w:id="15"/>
    </w:p>
    <w:p w14:paraId="7CB2163F" w14:textId="7D1032A0" w:rsidR="003B7B78" w:rsidRDefault="00696AD3" w:rsidP="00696AD3">
      <w:pPr>
        <w:pStyle w:val="berschrift3"/>
      </w:pPr>
      <w:bookmarkStart w:id="16" w:name="_Toc108480914"/>
      <w:r>
        <w:t>Overview</w:t>
      </w:r>
      <w:bookmarkEnd w:id="16"/>
    </w:p>
    <w:p w14:paraId="4333C53A" w14:textId="2DA7AE2D" w:rsidR="00F7056D" w:rsidRDefault="00B37C71" w:rsidP="00CB1DC8">
      <w:r w:rsidRPr="00B37C71">
        <w:t>Online platforms like Amazon, Netflix and Facebook sit upon massive amounts of data garnered from their user-base through interaction</w:t>
      </w:r>
      <w:r w:rsidR="00DB440F">
        <w:t>s</w:t>
      </w:r>
      <w:r w:rsidRPr="00B37C71">
        <w:t xml:space="preserve"> on their websites and applications. The internet enabled firms to leverage information about customers in a large-scale, centralized and automated fashion. In the past, in order to collect insights about customers, polls had to be conducted on sight </w:t>
      </w:r>
      <w:r w:rsidR="00B5217D">
        <w:t>of</w:t>
      </w:r>
      <w:r w:rsidRPr="00B37C71">
        <w:t xml:space="preserve"> a physical store. The results were costly polling ventu</w:t>
      </w:r>
      <w:r>
        <w:t>r</w:t>
      </w:r>
      <w:r w:rsidRPr="00B37C71">
        <w:t xml:space="preserve">es </w:t>
      </w:r>
      <w:r w:rsidR="00B3056E">
        <w:t>of</w:t>
      </w:r>
      <w:r w:rsidRPr="00B37C71">
        <w:t xml:space="preserve"> small sample sizes </w:t>
      </w:r>
      <w:r w:rsidR="00B3056E">
        <w:t>over</w:t>
      </w:r>
      <w:r w:rsidRPr="00B37C71">
        <w:t xml:space="preserve"> a limited time period. Nowadays large quantities of high quality data is streamed uninterruptedly into data lakes where they are stored.</w:t>
      </w:r>
      <w:r w:rsidR="00CB1DC8">
        <w:t xml:space="preserve"> </w:t>
      </w:r>
      <w:r w:rsidR="00CB1DC8" w:rsidRPr="00CB1DC8">
        <w:t>Th</w:t>
      </w:r>
      <w:r w:rsidR="00F060BB">
        <w:t>is</w:t>
      </w:r>
      <w:r w:rsidR="00CB1DC8" w:rsidRPr="00CB1DC8">
        <w:t xml:space="preserve"> unprecedented amount of data enable</w:t>
      </w:r>
      <w:r w:rsidR="00F060BB">
        <w:t>s</w:t>
      </w:r>
      <w:r w:rsidR="00CB1DC8" w:rsidRPr="00CB1DC8">
        <w:t xml:space="preserve"> data science and machine learning to thrive.</w:t>
      </w:r>
      <w:r w:rsidR="00CB1DC8">
        <w:t xml:space="preserve"> </w:t>
      </w:r>
      <w:r w:rsidR="00CB1DC8" w:rsidRPr="00CB1DC8">
        <w:t>While many large corporations live in abundance of user data, it still remains a main challenge for them to gain useful insight from the data</w:t>
      </w:r>
      <w:r w:rsidR="002D5C45">
        <w:t xml:space="preserve"> </w:t>
      </w:r>
      <w:sdt>
        <w:sdtPr>
          <w:alias w:val="To edit, see citavi.com/edit"/>
          <w:tag w:val="CitaviPlaceholder#5c1d3949-31d0-4575-bc6a-0393d3da8ed6"/>
          <w:id w:val="753402808"/>
          <w:placeholder>
            <w:docPart w:val="DefaultPlaceholder_-1854013440"/>
          </w:placeholder>
        </w:sdtPr>
        <w:sdtEndPr/>
        <w:sdtContent>
          <w:r w:rsidR="002D5C45">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NmVmYjliLWM0MjItNGYxNC05ODY1LWIxNjk2N2Q3ZThiMyIsIlJhbmdlTGVuZ3RoIjoxNywiUmVmZXJlbmNlSWQiOiJmYmM5ZmZkOC02NzE2LTQ2MmItODM4OC00ZWI1ZjYwNzgy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UzMzQvZHNqLTIwMTUtMDAyIiwiVXJpU3RyaW5nIjoiaHR0cHM6Ly9kb2kub3JnLzEwLjUzMzQvZHNqLTIwMTUtMDA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}</w:instrText>
          </w:r>
          <w:r w:rsidR="002D5C45">
            <w:fldChar w:fldCharType="separate"/>
          </w:r>
          <w:r w:rsidR="00601E6C">
            <w:t>(Cai &amp; Zhu, 2015)</w:t>
          </w:r>
          <w:r w:rsidR="002D5C45">
            <w:fldChar w:fldCharType="end"/>
          </w:r>
        </w:sdtContent>
      </w:sdt>
      <w:r w:rsidR="00CB1DC8" w:rsidRPr="00CB1DC8">
        <w:t>.</w:t>
      </w:r>
      <w:r w:rsidR="00CB1DC8">
        <w:t xml:space="preserve"> </w:t>
      </w:r>
    </w:p>
    <w:p w14:paraId="6B78E752" w14:textId="77777777" w:rsidR="00541058" w:rsidRDefault="00CB1DC8" w:rsidP="00CB1DC8">
      <w:r w:rsidRPr="00CB1DC8">
        <w:t xml:space="preserve">Recommender Systems use the given data to uncover preferences of </w:t>
      </w:r>
      <w:r w:rsidR="00EA4EAD">
        <w:t>end-</w:t>
      </w:r>
      <w:r w:rsidRPr="00CB1DC8">
        <w:t xml:space="preserve">users </w:t>
      </w:r>
      <w:r w:rsidR="00093B22">
        <w:t xml:space="preserve">to </w:t>
      </w:r>
      <w:r w:rsidRPr="00CB1DC8">
        <w:t>then tailor the service to their likings. The most known examples are</w:t>
      </w:r>
      <w:r w:rsidR="00FB5DFD">
        <w:t xml:space="preserve"> shopping basket</w:t>
      </w:r>
      <w:r w:rsidRPr="00CB1DC8">
        <w:t xml:space="preserve"> recommendations on e-commerce sites like Amazon or movie</w:t>
      </w:r>
      <w:r w:rsidR="00B77AAD">
        <w:t xml:space="preserve"> and video</w:t>
      </w:r>
      <w:r w:rsidRPr="00CB1DC8">
        <w:t xml:space="preserve"> recommendations of streaming platforms like Netflix and You</w:t>
      </w:r>
      <w:r>
        <w:t>T</w:t>
      </w:r>
      <w:r w:rsidRPr="00CB1DC8">
        <w:t>ube.</w:t>
      </w:r>
      <w:r w:rsidR="00FF0787">
        <w:t xml:space="preserve"> </w:t>
      </w:r>
      <w:r w:rsidR="001A536F" w:rsidRPr="001A536F">
        <w:t xml:space="preserve">As a generalization, the term </w:t>
      </w:r>
      <w:r w:rsidR="001A536F" w:rsidRPr="00564BFD">
        <w:rPr>
          <w:i/>
        </w:rPr>
        <w:t>item</w:t>
      </w:r>
      <w:r w:rsidR="001A536F" w:rsidRPr="001A536F">
        <w:t xml:space="preserve"> is used to denote any object in a set of items that can be recommended to a user, </w:t>
      </w:r>
      <w:r w:rsidR="001A536F" w:rsidRPr="001A536F">
        <w:lastRenderedPageBreak/>
        <w:t xml:space="preserve">such as a product or a movie. The </w:t>
      </w:r>
      <w:r w:rsidR="00B8337A" w:rsidRPr="001A536F">
        <w:t>recipient</w:t>
      </w:r>
      <w:r w:rsidR="001A536F" w:rsidRPr="001A536F">
        <w:t xml:space="preserve"> of an item is </w:t>
      </w:r>
      <w:r w:rsidR="00B8337A" w:rsidRPr="001A536F">
        <w:t>referred</w:t>
      </w:r>
      <w:r w:rsidR="001A536F" w:rsidRPr="001A536F">
        <w:t xml:space="preserve"> to as the </w:t>
      </w:r>
      <w:r w:rsidR="001A536F" w:rsidRPr="00564BFD">
        <w:rPr>
          <w:i/>
        </w:rPr>
        <w:t>user</w:t>
      </w:r>
      <w:r w:rsidR="001A536F" w:rsidRPr="001A536F">
        <w:t xml:space="preserve"> or </w:t>
      </w:r>
      <w:r w:rsidR="001A536F" w:rsidRPr="00564BFD">
        <w:rPr>
          <w:i/>
        </w:rPr>
        <w:t>query</w:t>
      </w:r>
      <w:r w:rsidR="001A536F" w:rsidRPr="001A536F">
        <w:t>.</w:t>
      </w:r>
      <w:r w:rsidR="00892481">
        <w:t xml:space="preserve"> </w:t>
      </w:r>
      <w:r w:rsidR="00DA5CD1">
        <w:t xml:space="preserve">The user-item relationship </w:t>
      </w:r>
      <w:r w:rsidR="00416962">
        <w:t>makes up the foundation of any recommender system</w:t>
      </w:r>
      <w:r w:rsidR="00500A45">
        <w:t>, as RS</w:t>
      </w:r>
      <w:r w:rsidR="00E64C47">
        <w:t>s work under the assumption that there exists dependencies</w:t>
      </w:r>
      <w:r w:rsidR="002318C1">
        <w:t xml:space="preserve"> between user</w:t>
      </w:r>
      <w:r w:rsidR="00185C8C">
        <w:t>-</w:t>
      </w:r>
      <w:r w:rsidR="002318C1">
        <w:t xml:space="preserve"> and item-centric activities.</w:t>
      </w:r>
      <w:r w:rsidR="00FD0B84">
        <w:t xml:space="preserve"> </w:t>
      </w:r>
    </w:p>
    <w:p w14:paraId="0438F933" w14:textId="5B63A784" w:rsidR="00503F7B" w:rsidRDefault="009E4A43" w:rsidP="00CB1DC8">
      <w:r w:rsidRPr="009E4A43">
        <w:t>The main task of a RS is to correctly identify these dependencies and use them to match appropriate items and queries</w:t>
      </w:r>
      <w:r w:rsidR="00E15158">
        <w:t xml:space="preserve"> </w:t>
      </w:r>
      <w:sdt>
        <w:sdtPr>
          <w:alias w:val="To edit, see citavi.com/edit"/>
          <w:tag w:val="CitaviPlaceholder#6d21a891-7e13-49af-8803-b92127a166a6"/>
          <w:id w:val="-2042810536"/>
          <w:placeholder>
            <w:docPart w:val="DefaultPlaceholder_-1854013440"/>
          </w:placeholder>
        </w:sdtPr>
        <w:sdtEndPr/>
        <w:sdtContent>
          <w:r w:rsidR="00E15158">
            <w:fldChar w:fldCharType="begin"/>
          </w:r>
          <w:r w:rsidR="00E1515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ZjExYzAyLTE0NTYtNGYzNy1iYzUyLTVmZDhhM2QzZGMxM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ZkMjFhODkxLTdlMTMtNDlhZi04ODAzLWI5MjEyN2ExNjZhNiIsIlRleHQiOiIoQWdnYXJ3YWwsIDIwMTYpIiwiV0FJVmVyc2lvbiI6IjYuMTIuMC4wIn0=}</w:instrText>
          </w:r>
          <w:r w:rsidR="00E15158">
            <w:fldChar w:fldCharType="separate"/>
          </w:r>
          <w:r w:rsidR="00601E6C">
            <w:t>(Aggarwal, 2016)</w:t>
          </w:r>
          <w:r w:rsidR="00E15158">
            <w:fldChar w:fldCharType="end"/>
          </w:r>
        </w:sdtContent>
      </w:sdt>
      <w:r w:rsidR="008F732A">
        <w:t xml:space="preserve">. </w:t>
      </w:r>
      <w:r w:rsidR="00303295">
        <w:t xml:space="preserve">In order to reduce </w:t>
      </w:r>
      <w:r w:rsidR="0069179D">
        <w:t>information overload</w:t>
      </w:r>
      <w:r w:rsidR="000112D2">
        <w:t xml:space="preserve"> on </w:t>
      </w:r>
      <w:r w:rsidR="00B75D1A">
        <w:t xml:space="preserve">websites with video and </w:t>
      </w:r>
      <w:r w:rsidR="009B3C55">
        <w:t>product</w:t>
      </w:r>
      <w:r w:rsidR="00B75D1A">
        <w:t xml:space="preserve"> catalogues</w:t>
      </w:r>
      <w:r w:rsidR="0069179D">
        <w:t>, RSs are applied to</w:t>
      </w:r>
      <w:r w:rsidR="00DE1362">
        <w:t xml:space="preserve"> identify</w:t>
      </w:r>
      <w:r w:rsidR="00B75D1A">
        <w:t xml:space="preserve"> </w:t>
      </w:r>
      <w:r w:rsidR="0069179D">
        <w:t>items that</w:t>
      </w:r>
      <w:r w:rsidR="00E721DC">
        <w:t xml:space="preserve"> will</w:t>
      </w:r>
      <w:r w:rsidR="00380C58">
        <w:t xml:space="preserve"> </w:t>
      </w:r>
      <w:r w:rsidR="0069179D">
        <w:t xml:space="preserve">interest the </w:t>
      </w:r>
      <w:r w:rsidR="00380C58">
        <w:t>user</w:t>
      </w:r>
      <w:r w:rsidR="006A0A0F">
        <w:t xml:space="preserve"> </w:t>
      </w:r>
      <w:sdt>
        <w:sdtPr>
          <w:alias w:val="To edit, see citavi.com/edit"/>
          <w:tag w:val="CitaviPlaceholder#36cc55ae-e768-4813-8340-eef7670be346"/>
          <w:id w:val="-260829759"/>
          <w:placeholder>
            <w:docPart w:val="DefaultPlaceholder_-1854013440"/>
          </w:placeholder>
        </w:sdtPr>
        <w:sdtEndPr/>
        <w:sdtContent>
          <w:r w:rsidR="006A0A0F">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ZmZhOWZjLTkyNDQtNDM1OC05ZjFiLWNlOTcwMTE0ZDQ1NyIsIlJhbmdlTGVuZ3RoIjozNCwiUmVmZXJlbmNlSWQiOiJmZDA3YmMzNC0xMzA0LTRlOTctODcxNy1lYWYwMDY3YzU0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wOC9LLTA2LTIwMTctMDE5NiIsIlVyaVN0cmluZyI6Imh0dHBzOi8vZG9pLm9yZy8xMC4xMTA4L0stMDYtMjAxNy0wMTk2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}</w:instrText>
          </w:r>
          <w:r w:rsidR="006A0A0F">
            <w:fldChar w:fldCharType="separate"/>
          </w:r>
          <w:r w:rsidR="00601E6C">
            <w:t>(</w:t>
          </w:r>
          <w:proofErr w:type="spellStart"/>
          <w:r w:rsidR="00601E6C">
            <w:t>Alyari</w:t>
          </w:r>
          <w:proofErr w:type="spellEnd"/>
          <w:r w:rsidR="00601E6C">
            <w:t xml:space="preserve"> &amp; Jafari </w:t>
          </w:r>
          <w:proofErr w:type="spellStart"/>
          <w:r w:rsidR="00601E6C">
            <w:t>Navimipour</w:t>
          </w:r>
          <w:proofErr w:type="spellEnd"/>
          <w:r w:rsidR="00601E6C">
            <w:t>, 2018)</w:t>
          </w:r>
          <w:r w:rsidR="006A0A0F">
            <w:fldChar w:fldCharType="end"/>
          </w:r>
        </w:sdtContent>
      </w:sdt>
      <w:r w:rsidR="00380C58">
        <w:t>.</w:t>
      </w:r>
      <w:r w:rsidR="00DE1362">
        <w:t xml:space="preserve"> </w:t>
      </w:r>
      <w:r w:rsidR="00713397">
        <w:t>A</w:t>
      </w:r>
      <w:r w:rsidR="001975F6">
        <w:t>ggarwal</w:t>
      </w:r>
      <w:r w:rsidR="00C23682">
        <w:t xml:space="preserve"> </w:t>
      </w:r>
      <w:sdt>
        <w:sdtPr>
          <w:alias w:val="To edit, see citavi.com/edit"/>
          <w:tag w:val="CitaviPlaceholder#d634e4c5-1740-43c7-b62c-603cd6f395d7"/>
          <w:id w:val="1845440658"/>
          <w:placeholder>
            <w:docPart w:val="DefaultPlaceholder_-1854013440"/>
          </w:placeholder>
        </w:sdtPr>
        <w:sdtEndPr/>
        <w:sdtContent>
          <w:r w:rsidR="00C23682">
            <w:fldChar w:fldCharType="begin"/>
          </w:r>
          <w:r w:rsidR="00C23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N2VhODJkLTcxZDEtNDkxNC1hODU4LWMzMzkwNDU4ZmE1M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Q2MzRlNGM1LTE3NDAtNDNjNy1iNjJjLTYwM2NkNmYzOTVkNyIsIlRleHQiOiIoQWdnYXJ3YWwsIDIwMTYpIiwiV0FJVmVyc2lvbiI6IjYuMTIuMC4wIn0=}</w:instrText>
          </w:r>
          <w:r w:rsidR="00C23682">
            <w:fldChar w:fldCharType="separate"/>
          </w:r>
          <w:r w:rsidR="00601E6C">
            <w:t>(Aggarwal, 2016)</w:t>
          </w:r>
          <w:r w:rsidR="00C23682">
            <w:fldChar w:fldCharType="end"/>
          </w:r>
        </w:sdtContent>
      </w:sdt>
      <w:r w:rsidR="001975F6">
        <w:t xml:space="preserve"> </w:t>
      </w:r>
      <w:r w:rsidR="00C95E34">
        <w:t xml:space="preserve">lists </w:t>
      </w:r>
      <w:r w:rsidR="008D1CD7">
        <w:t>four</w:t>
      </w:r>
      <w:r w:rsidR="00286083">
        <w:t xml:space="preserve"> </w:t>
      </w:r>
      <w:r w:rsidR="00503F7B">
        <w:t>aspects t</w:t>
      </w:r>
      <w:r w:rsidR="00A53046">
        <w:t>hat</w:t>
      </w:r>
      <w:r w:rsidR="00CF6645">
        <w:t xml:space="preserve"> define a good recommendation:</w:t>
      </w:r>
    </w:p>
    <w:p w14:paraId="58809DDE" w14:textId="12F112CB" w:rsidR="000147AC" w:rsidRDefault="00CF6645" w:rsidP="00CB1DC8">
      <w:pPr>
        <w:pStyle w:val="Listenabsatz"/>
        <w:numPr>
          <w:ilvl w:val="0"/>
          <w:numId w:val="18"/>
        </w:numPr>
      </w:pPr>
      <w:r w:rsidRPr="00885ADC">
        <w:rPr>
          <w:i/>
          <w:iCs/>
        </w:rPr>
        <w:t>Relevance</w:t>
      </w:r>
      <w:r>
        <w:t xml:space="preserve">: </w:t>
      </w:r>
      <w:r w:rsidR="00B815C8">
        <w:t xml:space="preserve">The </w:t>
      </w:r>
      <w:r w:rsidR="00DC4B83">
        <w:t xml:space="preserve">most fundamental objective of </w:t>
      </w:r>
      <w:r w:rsidR="00D041C1">
        <w:t xml:space="preserve">a </w:t>
      </w:r>
      <w:r w:rsidR="00B815C8">
        <w:t>RS</w:t>
      </w:r>
      <w:r w:rsidR="00D041C1">
        <w:t xml:space="preserve"> is</w:t>
      </w:r>
      <w:r w:rsidR="00B815C8">
        <w:t xml:space="preserve"> to </w:t>
      </w:r>
      <w:r w:rsidR="00FF6CD5">
        <w:t xml:space="preserve">recommend items </w:t>
      </w:r>
      <w:r w:rsidR="00165CAD">
        <w:t xml:space="preserve">that </w:t>
      </w:r>
      <w:r w:rsidR="00D041C1">
        <w:t xml:space="preserve">are </w:t>
      </w:r>
      <w:r w:rsidR="00165CAD">
        <w:t xml:space="preserve">relevant </w:t>
      </w:r>
      <w:r w:rsidR="00817C6D">
        <w:t xml:space="preserve">and interesting </w:t>
      </w:r>
      <w:r w:rsidR="00165CAD">
        <w:t>to the individual user.</w:t>
      </w:r>
    </w:p>
    <w:p w14:paraId="18478288" w14:textId="77E885D0" w:rsidR="00330E36" w:rsidRDefault="00330E36" w:rsidP="00CB1DC8">
      <w:pPr>
        <w:pStyle w:val="Listenabsatz"/>
        <w:numPr>
          <w:ilvl w:val="0"/>
          <w:numId w:val="18"/>
        </w:numPr>
      </w:pPr>
      <w:r>
        <w:rPr>
          <w:i/>
          <w:iCs/>
        </w:rPr>
        <w:t>Novelty</w:t>
      </w:r>
      <w:r w:rsidRPr="00330E36">
        <w:t>:</w:t>
      </w:r>
      <w:r w:rsidR="00971A04">
        <w:t xml:space="preserve"> The RS should </w:t>
      </w:r>
      <w:r w:rsidR="004723A9">
        <w:t xml:space="preserve">introduce </w:t>
      </w:r>
      <w:r w:rsidR="00524B0C">
        <w:t xml:space="preserve">items to the users </w:t>
      </w:r>
      <w:r w:rsidR="008F6307">
        <w:t>that they</w:t>
      </w:r>
      <w:r w:rsidR="00524B0C">
        <w:t xml:space="preserve"> w</w:t>
      </w:r>
      <w:r w:rsidR="008F6307">
        <w:t>eren</w:t>
      </w:r>
      <w:r w:rsidR="00524B0C">
        <w:t xml:space="preserve">’t aware of before. </w:t>
      </w:r>
      <w:r w:rsidR="00D90D85">
        <w:t xml:space="preserve">It </w:t>
      </w:r>
      <w:r w:rsidR="00B302B7">
        <w:t>has been</w:t>
      </w:r>
      <w:r w:rsidR="00D90D85">
        <w:t xml:space="preserve"> shown that recommender systems </w:t>
      </w:r>
      <w:r w:rsidR="00E43B17">
        <w:t xml:space="preserve">can negatively impact the sales diversity of e-commerce, </w:t>
      </w:r>
      <w:r w:rsidR="006C057F">
        <w:t>when only popular items are recommended to users</w:t>
      </w:r>
      <w:r w:rsidR="004571B1">
        <w:t xml:space="preserve"> </w:t>
      </w:r>
      <w:sdt>
        <w:sdtPr>
          <w:alias w:val="To edit, see citavi.com/edit"/>
          <w:tag w:val="CitaviPlaceholder#043a4b6c-6415-4117-bd3b-544ddd697fa0"/>
          <w:id w:val="775447773"/>
          <w:placeholder>
            <w:docPart w:val="DefaultPlaceholder_-1854013440"/>
          </w:placeholder>
        </w:sdtPr>
        <w:sdtEndPr/>
        <w:sdtContent>
          <w:r w:rsidR="004571B1">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OGJhMGQ5LTFlZmUtNGY3ZC05N2UxLTI5MjExZDZjNmNhYyIsIlJhbmdlTGVuZ3RoIjoyNiwiUmVmZXJlbmNlSWQiOiI3ODQ2NTA1OC0wMDViLTQ2OWUtOWU5Yy05MmM5YjU2ZjQ5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xMjUwOTEwLjEyNTA5MzkiLCJVcmlTdHJpbmciOiJodHRwczovL2RvaS5vcmcvMTAuMTE0NS8xMjUwOTEwLjEyNTA5Mz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xOFQxNToyOTozNSIsIk1vZGlmaWVkQnkiOiJfU2ViYXN0aWFuIFPDpHR6bGVyIiwiSWQiOiI3MWRmN2MzYi1kOTI4LTQxODQtYTdiOS0wYTQ1Njg3ZjMwY2YiLCJNb2RpZmllZE9uIjoiMjAyMi0wNi0xOFQxNToyOTozNS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wb3J0YWwuYWNtLm9yZy9jaXRhdGlvbi5jZm0/ZG9pZD0xMjUwOTEwIiwiVXJpU3RyaW5nIjoiaHR0cDovL3BvcnRhbC5hY20ub3JnL2NpdGF0aW9uLmNmbT9kb2lkPTEyNTA5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TQ1LzEyNTA5MTAiLCJVcmlTdHJpbmciOiJodHRwczovL2RvaS5vcmcvMTAuMTE0NS8xMjUwOTEw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}</w:instrText>
          </w:r>
          <w:r w:rsidR="004571B1">
            <w:fldChar w:fldCharType="separate"/>
          </w:r>
          <w:r w:rsidR="00601E6C">
            <w:t xml:space="preserve">(Fleder &amp; </w:t>
          </w:r>
          <w:proofErr w:type="spellStart"/>
          <w:r w:rsidR="00601E6C">
            <w:t>Hosanagar</w:t>
          </w:r>
          <w:proofErr w:type="spellEnd"/>
          <w:r w:rsidR="00601E6C">
            <w:t>, 2007)</w:t>
          </w:r>
          <w:r w:rsidR="004571B1">
            <w:fldChar w:fldCharType="end"/>
          </w:r>
        </w:sdtContent>
      </w:sdt>
      <w:r w:rsidR="006C057F">
        <w:t>.</w:t>
      </w:r>
    </w:p>
    <w:p w14:paraId="4E46E95E" w14:textId="7A7E3735" w:rsidR="00330E36" w:rsidRDefault="00330E36" w:rsidP="00CB1DC8">
      <w:pPr>
        <w:pStyle w:val="Listenabsatz"/>
        <w:numPr>
          <w:ilvl w:val="0"/>
          <w:numId w:val="18"/>
        </w:numPr>
      </w:pPr>
      <w:r>
        <w:rPr>
          <w:i/>
          <w:iCs/>
        </w:rPr>
        <w:t>Serendipity</w:t>
      </w:r>
      <w:r w:rsidRPr="00330E36">
        <w:t>:</w:t>
      </w:r>
      <w:r w:rsidR="006C057F">
        <w:t xml:space="preserve"> </w:t>
      </w:r>
      <w:r w:rsidR="008B4072">
        <w:t xml:space="preserve">Similar to the point above, </w:t>
      </w:r>
      <w:r w:rsidR="00CB6576">
        <w:t>RSs should have the ability to surprise users with somewhat unexpected but</w:t>
      </w:r>
      <w:r w:rsidR="004571B1">
        <w:t xml:space="preserve"> relevant items.</w:t>
      </w:r>
      <w:r w:rsidR="00CF32B7">
        <w:t xml:space="preserve"> </w:t>
      </w:r>
      <w:r w:rsidR="00892DFC">
        <w:t>While novelty</w:t>
      </w:r>
      <w:r w:rsidR="00D7639B">
        <w:t xml:space="preserve"> focuses on</w:t>
      </w:r>
      <w:r w:rsidR="008D0EF2">
        <w:t xml:space="preserve"> </w:t>
      </w:r>
      <w:r w:rsidR="00B37C53">
        <w:t xml:space="preserve">the quantitative </w:t>
      </w:r>
      <w:r w:rsidR="00D7639B">
        <w:t xml:space="preserve">aspect of recommending items that </w:t>
      </w:r>
      <w:r w:rsidR="00E15CF0">
        <w:t>aren’t on the radar of the user</w:t>
      </w:r>
      <w:r w:rsidR="004B0F84">
        <w:t xml:space="preserve">, serendipity considers the </w:t>
      </w:r>
      <w:r w:rsidR="00E15CF0">
        <w:t>qualitative</w:t>
      </w:r>
      <w:r w:rsidR="007849D1">
        <w:t>-</w:t>
      </w:r>
      <w:r w:rsidR="00467DA2">
        <w:t>psychological</w:t>
      </w:r>
      <w:r w:rsidR="00E15CF0">
        <w:t xml:space="preserve"> impact</w:t>
      </w:r>
      <w:r w:rsidR="00467DA2">
        <w:t xml:space="preserve"> </w:t>
      </w:r>
      <w:r w:rsidR="00697A1D">
        <w:t xml:space="preserve">of a </w:t>
      </w:r>
      <w:r w:rsidR="007617AA">
        <w:t xml:space="preserve">surprise </w:t>
      </w:r>
      <w:r w:rsidR="0085515B">
        <w:t xml:space="preserve">in the </w:t>
      </w:r>
      <w:r w:rsidR="00697A1D">
        <w:t>recommendation.</w:t>
      </w:r>
    </w:p>
    <w:p w14:paraId="7FB43228" w14:textId="31EF215C" w:rsidR="0041633B" w:rsidRDefault="007D2205" w:rsidP="0041633B">
      <w:pPr>
        <w:pStyle w:val="Listenabsatz"/>
        <w:numPr>
          <w:ilvl w:val="0"/>
          <w:numId w:val="18"/>
        </w:numPr>
      </w:pPr>
      <w:r>
        <w:rPr>
          <w:i/>
          <w:iCs/>
        </w:rPr>
        <w:t>Increasing recommendation diversity</w:t>
      </w:r>
      <w:r w:rsidRPr="007D2205">
        <w:t>:</w:t>
      </w:r>
      <w:r w:rsidR="00680F4F">
        <w:t xml:space="preserve"> This last point</w:t>
      </w:r>
      <w:r w:rsidR="009D3ACF">
        <w:t xml:space="preserve"> envisions that RSs </w:t>
      </w:r>
      <w:r w:rsidR="009D39F0">
        <w:t xml:space="preserve">should ensure a diverse set </w:t>
      </w:r>
      <w:r w:rsidR="00823807">
        <w:t>of items in a recommendation feed</w:t>
      </w:r>
      <w:r w:rsidR="002D6D90">
        <w:t xml:space="preserve">. This should be done to not fatigue </w:t>
      </w:r>
      <w:r w:rsidR="00DC64BE">
        <w:t xml:space="preserve">the user with items </w:t>
      </w:r>
      <w:r w:rsidR="003D071A">
        <w:t>of</w:t>
      </w:r>
      <w:r w:rsidR="00DC64BE">
        <w:t xml:space="preserve"> similar categor</w:t>
      </w:r>
      <w:r w:rsidR="003D071A">
        <w:t>ies</w:t>
      </w:r>
      <w:r w:rsidR="00DC64BE">
        <w:t xml:space="preserve">. </w:t>
      </w:r>
      <w:r w:rsidR="00901B92">
        <w:t xml:space="preserve">An example would be the recommendation of movies from a variety of different </w:t>
      </w:r>
      <w:r w:rsidR="00FE6FB8">
        <w:t>genres.</w:t>
      </w:r>
    </w:p>
    <w:p w14:paraId="3DDF90D3" w14:textId="16392F47" w:rsidR="00223825" w:rsidRPr="002F00A7" w:rsidRDefault="00223825" w:rsidP="00223825">
      <w:r>
        <w:t xml:space="preserve">Generally speaking, Recommender Systems </w:t>
      </w:r>
    </w:p>
    <w:p w14:paraId="1381FB6D" w14:textId="21736658" w:rsidR="000850DD" w:rsidRDefault="000850DD" w:rsidP="00EF3A63">
      <w:r>
        <w:t xml:space="preserve">Throughout the years, different approaches have been developed to optimize recommendations and overcome obstacles in this field. These recommendation systems are broadly categorized in content-based RS (CB), </w:t>
      </w:r>
      <w:r w:rsidRPr="007C21BE">
        <w:t xml:space="preserve">collaborative filtering (CF), </w:t>
      </w:r>
      <w:r>
        <w:t xml:space="preserve">knowledge-based RS and hybrid RS </w:t>
      </w:r>
      <w:sdt>
        <w:sdtPr>
          <w:alias w:val="To edit, see citavi.com/edit"/>
          <w:tag w:val="CitaviPlaceholder#4d7fba65-a3ce-4bda-83fc-030668d40364"/>
          <w:id w:val="812442696"/>
          <w:placeholder>
            <w:docPart w:val="51AFB01ED46A4AA585F51DD6736B8E79"/>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WU4ZDUzLTUwYmMtNGI3Mi1hZWM0LThkZWNmZWUwNjQ0Y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RkN2ZiYTY1LWEzY2UtNGJkYS04M2ZjLTAzMDY2OGQ0MDM2NCIsIlRleHQiOiIoQWdnYXJ3YWwsIDIwMTYpIiwiV0FJVmVyc2lvbiI6IjYuMTIuMC4wIn0=}</w:instrText>
          </w:r>
          <w:r>
            <w:fldChar w:fldCharType="separate"/>
          </w:r>
          <w:r w:rsidR="00601E6C">
            <w:t>(Aggarwal, 2016)</w:t>
          </w:r>
          <w:r>
            <w:fldChar w:fldCharType="end"/>
          </w:r>
        </w:sdtContent>
      </w:sdt>
      <w:r>
        <w:t xml:space="preserve">. </w:t>
      </w:r>
      <w:r w:rsidR="00E10C3B">
        <w:t>In the following,</w:t>
      </w:r>
      <w:r w:rsidR="00805DAC">
        <w:t xml:space="preserve"> CF and CB are introduced to provide an overview of the RS landscape, as both </w:t>
      </w:r>
      <w:r w:rsidR="00270313">
        <w:t>belong to</w:t>
      </w:r>
      <w:r w:rsidR="00616252">
        <w:t xml:space="preserve"> the most popular research topics for RSs</w:t>
      </w:r>
      <w:r w:rsidR="00C50D15">
        <w:t>, excluding hybrid systems, which are a combination of multiple stand-alone RS methods.</w:t>
      </w:r>
      <w:r w:rsidR="00F224F5">
        <w:t xml:space="preserve"> </w:t>
      </w:r>
      <w:r>
        <w:t xml:space="preserve">Collaborative filtering will be elaborated in more detail, as it is a key concept for the RS implemented in the artifact. </w:t>
      </w:r>
      <w:r w:rsidR="00622F51">
        <w:fldChar w:fldCharType="begin"/>
      </w:r>
      <w:r w:rsidR="00622F51">
        <w:instrText xml:space="preserve"> REF _Ref107267436 \h </w:instrText>
      </w:r>
      <w:r w:rsidR="00622F51">
        <w:fldChar w:fldCharType="separate"/>
      </w:r>
      <w:r w:rsidR="00622F51" w:rsidRPr="00584486">
        <w:t xml:space="preserve">Figure </w:t>
      </w:r>
      <w:r w:rsidR="00622F51">
        <w:rPr>
          <w:noProof/>
        </w:rPr>
        <w:t>1</w:t>
      </w:r>
      <w:r w:rsidR="00622F51">
        <w:fldChar w:fldCharType="end"/>
      </w:r>
      <w:r w:rsidR="00622F51">
        <w:t xml:space="preserve"> </w:t>
      </w:r>
      <w:r>
        <w:t>shows the structure and an overview of the</w:t>
      </w:r>
      <w:r w:rsidR="00C86C27">
        <w:t xml:space="preserve"> </w:t>
      </w:r>
      <w:r>
        <w:t>recommenders</w:t>
      </w:r>
      <w:r w:rsidR="00EF3789">
        <w:t xml:space="preserve"> based</w:t>
      </w:r>
      <w:r w:rsidR="00C86C27">
        <w:t xml:space="preserve"> </w:t>
      </w:r>
      <w:r w:rsidR="00EF3789">
        <w:t>on</w:t>
      </w:r>
      <w:r w:rsidR="00C86C27">
        <w:t xml:space="preserve"> Aggarwal</w:t>
      </w:r>
      <w:r w:rsidR="00EF3789">
        <w:t xml:space="preserve"> </w:t>
      </w:r>
      <w:sdt>
        <w:sdtPr>
          <w:alias w:val="To edit, see citavi.com/edit"/>
          <w:tag w:val="CitaviPlaceholder#008ced3d-a29e-4f54-8bb7-f656a3279fa5"/>
          <w:id w:val="-1557006577"/>
          <w:placeholder>
            <w:docPart w:val="DefaultPlaceholder_-1854013440"/>
          </w:placeholder>
        </w:sdtPr>
        <w:sdtEndPr/>
        <w:sdtContent>
          <w:r w:rsidR="00EF3789">
            <w:fldChar w:fldCharType="begin"/>
          </w:r>
          <w:r w:rsidR="00EF37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ODcxYmJkLWQ2MjgtNDg2ZS05M2UxLWZiZWM1OWZhZGQ5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AwOGNlZDNkLWEyOWUtNGY1NC04YmI3LWY2NTZhMzI3OWZhNSIsIlRleHQiOiIoQWdnYXJ3YWwsIDIwMTYpIiwiV0FJVmVyc2lvbiI6IjYuMTIuMC4wIn0=}</w:instrText>
          </w:r>
          <w:r w:rsidR="00EF3789">
            <w:fldChar w:fldCharType="separate"/>
          </w:r>
          <w:r w:rsidR="00601E6C">
            <w:t>(Aggarwal, 2016)</w:t>
          </w:r>
          <w:r w:rsidR="00EF3789">
            <w:fldChar w:fldCharType="end"/>
          </w:r>
        </w:sdtContent>
      </w:sdt>
      <w:r>
        <w:t>. Highlighted in red is the type of recommender system that will be used in this this research project, which is a deep and cross network.</w:t>
      </w:r>
      <w:r w:rsidR="00964320">
        <w:t xml:space="preserve"> </w:t>
      </w:r>
      <w:r w:rsidR="00233D8F">
        <w:t>Before elaborating CF and CB, there will be</w:t>
      </w:r>
      <w:r w:rsidR="007730BD">
        <w:t xml:space="preserve"> a chapter dedicated</w:t>
      </w:r>
      <w:r w:rsidR="001E4D20">
        <w:t xml:space="preserve"> to</w:t>
      </w:r>
      <w:r w:rsidR="00B349E4">
        <w:t xml:space="preserve"> </w:t>
      </w:r>
      <w:r w:rsidR="00056EA0">
        <w:t>retrieval and ranking</w:t>
      </w:r>
      <w:r w:rsidR="0032547D">
        <w:t xml:space="preserve">, two </w:t>
      </w:r>
      <w:r w:rsidR="004F045E">
        <w:t xml:space="preserve">tasks RSs are used for. This </w:t>
      </w:r>
      <w:r w:rsidR="00687721">
        <w:t>is chapter is then followed by a chapter about RS data.</w:t>
      </w:r>
    </w:p>
    <w:p w14:paraId="7C974076" w14:textId="77777777" w:rsidR="000850DD" w:rsidRDefault="000850DD" w:rsidP="000850DD">
      <w:pPr>
        <w:keepNext/>
      </w:pPr>
      <w:r w:rsidRPr="00FF0288">
        <w:rPr>
          <w:noProof/>
        </w:rPr>
        <w:lastRenderedPageBreak/>
        <w:drawing>
          <wp:inline distT="0" distB="0" distL="0" distR="0" wp14:anchorId="40F0EEB2" wp14:editId="7602026B">
            <wp:extent cx="5400675" cy="2966085"/>
            <wp:effectExtent l="0" t="0" r="9525" b="571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00675" cy="2966085"/>
                    </a:xfrm>
                    <a:prstGeom prst="rect">
                      <a:avLst/>
                    </a:prstGeom>
                  </pic:spPr>
                </pic:pic>
              </a:graphicData>
            </a:graphic>
          </wp:inline>
        </w:drawing>
      </w:r>
    </w:p>
    <w:p w14:paraId="0A427952" w14:textId="7F4205E5" w:rsidR="000850DD" w:rsidRDefault="000850DD" w:rsidP="002F00A7">
      <w:pPr>
        <w:pStyle w:val="Beschriftung"/>
      </w:pPr>
      <w:bookmarkStart w:id="17" w:name="_Ref107267436"/>
      <w:bookmarkStart w:id="18" w:name="_Toc108263645"/>
      <w:r w:rsidRPr="00584486">
        <w:t xml:space="preserve">Figure </w:t>
      </w:r>
      <w:r w:rsidRPr="00584486">
        <w:fldChar w:fldCharType="begin"/>
      </w:r>
      <w:r w:rsidRPr="00584486">
        <w:instrText xml:space="preserve"> SEQ Figure \* ARABIC </w:instrText>
      </w:r>
      <w:r w:rsidRPr="00584486">
        <w:fldChar w:fldCharType="separate"/>
      </w:r>
      <w:r w:rsidR="00D7476B">
        <w:rPr>
          <w:noProof/>
        </w:rPr>
        <w:t>1</w:t>
      </w:r>
      <w:r w:rsidRPr="00584486">
        <w:fldChar w:fldCharType="end"/>
      </w:r>
      <w:bookmarkEnd w:id="17"/>
      <w:r w:rsidRPr="00584486">
        <w:t>: structure and overview of RSs derived from Aggarwal</w:t>
      </w:r>
      <w:r>
        <w:t xml:space="preserve"> (2016)</w:t>
      </w:r>
      <w:bookmarkEnd w:id="18"/>
    </w:p>
    <w:p w14:paraId="72400CAE" w14:textId="25DA8E8A" w:rsidR="00687721" w:rsidRDefault="00C84B97" w:rsidP="00C84B97">
      <w:pPr>
        <w:pStyle w:val="berschrift3"/>
      </w:pPr>
      <w:r>
        <w:t xml:space="preserve">Retrieval </w:t>
      </w:r>
      <w:r w:rsidR="00AD3B8E">
        <w:t>&amp;</w:t>
      </w:r>
      <w:r>
        <w:t xml:space="preserve"> Ranking</w:t>
      </w:r>
    </w:p>
    <w:p w14:paraId="3BB57FBB" w14:textId="59E3A7D7" w:rsidR="00951372" w:rsidRDefault="00AD1434" w:rsidP="00C84B97">
      <w:r>
        <w:t>Most</w:t>
      </w:r>
      <w:r w:rsidR="009060EE">
        <w:t xml:space="preserve"> RS algorithms are employed to fulfill either</w:t>
      </w:r>
      <w:r>
        <w:t xml:space="preserve"> a retrieval </w:t>
      </w:r>
      <w:r w:rsidR="009060EE">
        <w:t>or</w:t>
      </w:r>
      <w:r>
        <w:t xml:space="preserve"> </w:t>
      </w:r>
      <w:r w:rsidR="00DB0146">
        <w:t xml:space="preserve">a </w:t>
      </w:r>
      <w:r>
        <w:t xml:space="preserve">ranking task. </w:t>
      </w:r>
      <w:r w:rsidR="006054F4">
        <w:t>The retrieval task</w:t>
      </w:r>
      <w:r w:rsidR="000E5F17">
        <w:t xml:space="preserve"> deals with </w:t>
      </w:r>
      <w:r w:rsidR="00D3316F">
        <w:t xml:space="preserve">the generation of appropriate candidates </w:t>
      </w:r>
      <w:r w:rsidR="007B25E3">
        <w:t>for a recommendation. Within</w:t>
      </w:r>
      <w:r w:rsidR="00FF4284">
        <w:t xml:space="preserve"> a</w:t>
      </w:r>
      <w:r w:rsidR="007B25E3">
        <w:t xml:space="preserve"> dataset</w:t>
      </w:r>
      <w:r w:rsidR="00FC5E2C">
        <w:t>,</w:t>
      </w:r>
      <w:r w:rsidR="007B25E3">
        <w:t xml:space="preserve"> </w:t>
      </w:r>
      <w:r w:rsidR="00AC5385">
        <w:t xml:space="preserve">a subset of </w:t>
      </w:r>
      <w:r w:rsidR="00F345E3">
        <w:t>similar</w:t>
      </w:r>
      <w:r w:rsidR="00EF6EB0">
        <w:t xml:space="preserve"> </w:t>
      </w:r>
      <w:r w:rsidR="00A579CE">
        <w:t xml:space="preserve">items and users are </w:t>
      </w:r>
      <w:r w:rsidR="003F69E0">
        <w:t>identified</w:t>
      </w:r>
      <w:r w:rsidR="00FD22DC">
        <w:t xml:space="preserve"> </w:t>
      </w:r>
      <w:sdt>
        <w:sdtPr>
          <w:alias w:val="To edit, see citavi.com/edit"/>
          <w:tag w:val="CitaviPlaceholder#8344f4d5-ef8f-4da0-ad1a-3489860be4da"/>
          <w:id w:val="1397854628"/>
          <w:placeholder>
            <w:docPart w:val="DefaultPlaceholder_-1854013440"/>
          </w:placeholder>
        </w:sdtPr>
        <w:sdtEndPr/>
        <w:sdtContent>
          <w:r w:rsidR="00FD22DC">
            <w:fldChar w:fldCharType="begin"/>
          </w:r>
          <w:r w:rsidR="003F52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YmQ2YTA4LTIyOGYtNDUwYi05NGI5LTM5OGY4YjVhM2QyYyIsIlJhbmdlTGVuZ3RoIjo1NCwiUmVmZXJlbmNlSWQiOiI4Y2M3YjBiMS1kMWMwLTQwYmUtODk1NS1hYTI2ZGZiNTgy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yZW50UmVmZXJlbmNlIjp7IiRpZCI6Ijk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}</w:instrText>
          </w:r>
          <w:r w:rsidR="00FD22DC">
            <w:fldChar w:fldCharType="separate"/>
          </w:r>
          <w:r w:rsidR="0076713E">
            <w:t xml:space="preserve">(Fernández-Tobias, </w:t>
          </w:r>
          <w:proofErr w:type="spellStart"/>
          <w:r w:rsidR="0076713E">
            <w:t>Cantador</w:t>
          </w:r>
          <w:proofErr w:type="spellEnd"/>
          <w:r w:rsidR="0076713E">
            <w:t xml:space="preserve">, </w:t>
          </w:r>
          <w:proofErr w:type="spellStart"/>
          <w:r w:rsidR="0076713E">
            <w:t>Kaminskas</w:t>
          </w:r>
          <w:proofErr w:type="spellEnd"/>
          <w:r w:rsidR="0076713E">
            <w:t>, &amp; Ricci, 2012)</w:t>
          </w:r>
          <w:r w:rsidR="00FD22DC">
            <w:fldChar w:fldCharType="end"/>
          </w:r>
        </w:sdtContent>
      </w:sdt>
      <w:r w:rsidR="00EF6EB0">
        <w:t xml:space="preserve">. </w:t>
      </w:r>
      <w:r w:rsidR="00FF4284">
        <w:t>T</w:t>
      </w:r>
      <w:r w:rsidR="00BE1D3B">
        <w:t xml:space="preserve">he </w:t>
      </w:r>
      <w:r w:rsidR="00CC1062">
        <w:t>objective</w:t>
      </w:r>
      <w:r w:rsidR="00FF4284">
        <w:t xml:space="preserve"> is</w:t>
      </w:r>
      <w:r w:rsidR="00CC1062">
        <w:t xml:space="preserve"> to narrow down </w:t>
      </w:r>
      <w:r w:rsidR="00FF4284">
        <w:t xml:space="preserve">the </w:t>
      </w:r>
      <w:r w:rsidR="00CC1062">
        <w:t xml:space="preserve">dataset to </w:t>
      </w:r>
      <w:r w:rsidR="00C146C3">
        <w:t xml:space="preserve">the </w:t>
      </w:r>
      <w:r w:rsidR="004F104B">
        <w:t>relevant users and items</w:t>
      </w:r>
      <w:r w:rsidR="00FF4284">
        <w:t xml:space="preserve">, that are then used </w:t>
      </w:r>
      <w:r w:rsidR="00440893">
        <w:t>by a ranking algorithm to make</w:t>
      </w:r>
      <w:r w:rsidR="00B61F5A">
        <w:t xml:space="preserve"> scoring predictions</w:t>
      </w:r>
      <w:r w:rsidR="00C146C3">
        <w:t xml:space="preserve">. </w:t>
      </w:r>
      <w:r w:rsidR="00257DEA">
        <w:t xml:space="preserve">Opposed to the retrieval task, </w:t>
      </w:r>
      <w:r w:rsidR="006501C9">
        <w:t xml:space="preserve">the ranking task makes concrete recommendations to a user. </w:t>
      </w:r>
      <w:r w:rsidR="0007749C">
        <w:t>Ranking</w:t>
      </w:r>
      <w:r w:rsidR="006501C9">
        <w:t xml:space="preserve"> can</w:t>
      </w:r>
      <w:r w:rsidR="0007749C">
        <w:t xml:space="preserve"> manifest itself</w:t>
      </w:r>
      <w:r w:rsidR="006501C9">
        <w:t xml:space="preserve"> in form of a predictive score, or a </w:t>
      </w:r>
      <w:r w:rsidR="0007749C">
        <w:t>top</w:t>
      </w:r>
      <w:r w:rsidR="00950001">
        <w:t>-</w:t>
      </w:r>
      <w:r w:rsidR="0007749C">
        <w:t>item</w:t>
      </w:r>
      <w:r w:rsidR="00950001">
        <w:t>s</w:t>
      </w:r>
      <w:r w:rsidR="0007749C">
        <w:t xml:space="preserve"> list</w:t>
      </w:r>
      <w:r w:rsidR="0076713E">
        <w:t xml:space="preserve"> </w:t>
      </w:r>
      <w:sdt>
        <w:sdtPr>
          <w:alias w:val="To edit, see citavi.com/edit"/>
          <w:tag w:val="CitaviPlaceholder#6a55f10f-fe3f-413f-ae99-5e576f8c34b9"/>
          <w:id w:val="-1114134359"/>
          <w:placeholder>
            <w:docPart w:val="DefaultPlaceholder_-1854013440"/>
          </w:placeholder>
        </w:sdtPr>
        <w:sdtEndPr/>
        <w:sdtContent>
          <w:r w:rsidR="0076713E">
            <w:fldChar w:fldCharType="begin"/>
          </w:r>
          <w:r w:rsidR="007671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xMDI3ZTc5LWQwN2QtNDFhNC04OWQ5LTVlNmJlNzhkOWY0YyIsIlJhbmdlTGVuZ3RoIjoxOCwiUmVmZXJlbmNlSWQiOiIwYzVmZWZjNi1lM2EwLTQ5ZDAtYTI3My1mZTM5MDMwNzU1MDQiLCJSZWZlcmVuY2UiOnsiJGlkIjoiMyIsIiR0eXBlIjoiU3dpc3NBY2FkZW1pYy5DaXRhdmkuUmVmZXJlbmNlLCBTd2lzc0FjYWRlbWljLkNpdGF2aSIsIkFic3RyYWN0Q29tcGxleGl0eSI6MCwiQWJzdHJhY3RTb3VyY2VUZXh0Rm9ybWF0IjowLCJBY2Nlc3NEYXRlIjoiMTguNy4yMDIyIiwiQXV0aG9ycyI6W10sIkNpdGF0aW9uS2V5VXBkYXRlVHlwZSI6MCwiQ29sbGFib3JhdG9ycyI6W10sIkRhdGUiOiIxMS4yLjIwMjA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kZXZlbG9wZXJzLmdvb2dsZS5jb20vbWFjaGluZS1sZWFybmluZy9yZWNvbW1lbmRhdGlvbi9kbm4vcmV0cmlldmFsIiwiVXJpU3RyaW5nIjoiaHR0cHM6Ly9kZXZlbG9wZXJzLmdvb2dsZS5jb20vbWFjaGluZS1sZWFybmluZy9yZWNvbW1lbmRhdGlvbi9kbm4vcmV0cmlldmFs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ThUMTg6MTE6MTkiLCJNb2RpZmllZEJ5IjoiX1NlYmFzdGlhbiBTw6R0emxlciIsIklkIjoiZTkzNWNlOWEtNDJjYy00NzBmLTk2MjEtODBlN2E4YjkxYWRkIiwiTW9kaWZpZWRPbiI6IjIwMjItMDctMThUMTg6MTE6MTkiLCJQcm9qZWN0Ijp7IiRpZCI6IjciLCIkdHlwZSI6IlN3aXNzQWNhZGVtaWMuQ2l0YXZpLlByb2plY3QsIFN3aXNzQWNhZGVtaWMuQ2l0YXZpIn19XSwiT25saW5lQWRkcmVzcyI6Imh0dHBzOi8vZGV2ZWxvcGVycy5nb29nbGUuY29tL21hY2hpbmUtbGVhcm5pbmcvcmVjb21tZW5kYXRpb24vZG5uL3JldHJpZXZhbCIsIk9yZ2FuaXphdGlvbnMiOlt7IiRpZCI6Ijg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RldmVsb3BlcnMuZ29vZ2xlLmNvbS9tYWNoaW5lLWxlYXJuaW5nL3JlY29tbWVuZGF0aW9uL2Rubi9zY29yaW5nIiwiVXJpU3RyaW5nIjoiaHR0cHM6Ly9kZXZlbG9wZXJzLmdvb2dsZS5jb20vbWFjaGluZS1sZWFybmluZy9yZWNvbW1lbmRhdGlvbi9kbm4vc2Nvcmlu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}</w:instrText>
          </w:r>
          <w:r w:rsidR="0076713E">
            <w:fldChar w:fldCharType="separate"/>
          </w:r>
          <w:r w:rsidR="0076713E">
            <w:t>(Google LLC, 2020b, 2020c)</w:t>
          </w:r>
          <w:r w:rsidR="0076713E">
            <w:fldChar w:fldCharType="end"/>
          </w:r>
        </w:sdtContent>
      </w:sdt>
      <w:r w:rsidR="0007749C">
        <w:t>.</w:t>
      </w:r>
    </w:p>
    <w:p w14:paraId="5179F4D1" w14:textId="4FDD0931" w:rsidR="00C84B97" w:rsidRDefault="00C6163C" w:rsidP="00C84B97">
      <w:r>
        <w:t xml:space="preserve">Neighborhood algorithms </w:t>
      </w:r>
      <w:r w:rsidR="00826642">
        <w:t xml:space="preserve">and other similarity measures </w:t>
      </w:r>
      <w:r>
        <w:t xml:space="preserve">are popular methods </w:t>
      </w:r>
      <w:r w:rsidR="00DD0E79">
        <w:t>used for retrieval</w:t>
      </w:r>
      <w:r w:rsidR="006A005C">
        <w:t xml:space="preserve"> operations</w:t>
      </w:r>
      <w:r w:rsidR="00853744">
        <w:t xml:space="preserve">, </w:t>
      </w:r>
      <w:r w:rsidR="00114D07">
        <w:t>whereas</w:t>
      </w:r>
      <w:r w:rsidR="008E410B">
        <w:t xml:space="preserve"> </w:t>
      </w:r>
      <w:r w:rsidR="00351285">
        <w:t xml:space="preserve">state-of-the-art </w:t>
      </w:r>
      <w:r w:rsidR="008E410B">
        <w:t>ranking</w:t>
      </w:r>
      <w:r w:rsidR="009C75CA">
        <w:t xml:space="preserve"> is often done via matrix factorization</w:t>
      </w:r>
      <w:r w:rsidR="00351285">
        <w:t xml:space="preserve"> or deep learning models.</w:t>
      </w:r>
      <w:r w:rsidR="00320465">
        <w:t xml:space="preserve"> Neighborhood algorithms, like k-nearest-neighbors</w:t>
      </w:r>
      <w:r w:rsidR="00E54E20">
        <w:t>,</w:t>
      </w:r>
      <w:r w:rsidR="00320465">
        <w:t xml:space="preserve"> can be used </w:t>
      </w:r>
      <w:r w:rsidR="004B25DB">
        <w:t xml:space="preserve">for ranking </w:t>
      </w:r>
      <w:r w:rsidR="00E54E20">
        <w:t>as well</w:t>
      </w:r>
      <w:r w:rsidR="00320465">
        <w:t>,</w:t>
      </w:r>
      <w:r w:rsidR="00E54E20">
        <w:t xml:space="preserve"> as </w:t>
      </w:r>
      <w:r w:rsidR="008E5456">
        <w:t xml:space="preserve">explained in chapter </w:t>
      </w:r>
      <w:r w:rsidR="008E5456" w:rsidRPr="008E5456">
        <w:fldChar w:fldCharType="begin"/>
      </w:r>
      <w:r w:rsidR="008E5456" w:rsidRPr="008E5456">
        <w:instrText xml:space="preserve"> REF _Ref109073993 \h  \* MERGEFORMAT </w:instrText>
      </w:r>
      <w:r w:rsidR="008E5456" w:rsidRPr="008E5456">
        <w:fldChar w:fldCharType="separate"/>
      </w:r>
      <w:r w:rsidR="008E5456" w:rsidRPr="008E5456">
        <w:t>Collaborative filtering</w:t>
      </w:r>
      <w:r w:rsidR="008E5456" w:rsidRPr="008E5456">
        <w:fldChar w:fldCharType="end"/>
      </w:r>
      <w:r w:rsidR="008E5456">
        <w:t>.</w:t>
      </w:r>
    </w:p>
    <w:p w14:paraId="40CF117F" w14:textId="371C8F33" w:rsidR="00500D98" w:rsidRDefault="00500D98" w:rsidP="00C84B97">
      <w:r>
        <w:t>In practice, both retrieval an</w:t>
      </w:r>
      <w:r w:rsidR="00E149D4">
        <w:t xml:space="preserve">d ranking are </w:t>
      </w:r>
      <w:r w:rsidR="002D44EB">
        <w:t xml:space="preserve">often </w:t>
      </w:r>
      <w:r w:rsidR="00E149D4">
        <w:t>combined into a</w:t>
      </w:r>
      <w:r w:rsidR="002D44EB">
        <w:t xml:space="preserve"> joint</w:t>
      </w:r>
      <w:r w:rsidR="00E149D4">
        <w:t xml:space="preserve"> RS</w:t>
      </w:r>
      <w:r w:rsidR="00A73D17">
        <w:t>,</w:t>
      </w:r>
      <w:r w:rsidR="00474573">
        <w:t xml:space="preserve"> as seen in </w:t>
      </w:r>
      <w:r w:rsidR="00474573">
        <w:fldChar w:fldCharType="begin"/>
      </w:r>
      <w:r w:rsidR="00474573">
        <w:instrText xml:space="preserve"> REF _Ref109072829 \h </w:instrText>
      </w:r>
      <w:r w:rsidR="00474573">
        <w:fldChar w:fldCharType="separate"/>
      </w:r>
      <w:r w:rsidR="00474573">
        <w:t xml:space="preserve">Figure </w:t>
      </w:r>
      <w:r w:rsidR="00474573">
        <w:rPr>
          <w:noProof/>
        </w:rPr>
        <w:t>2</w:t>
      </w:r>
      <w:r w:rsidR="00474573">
        <w:fldChar w:fldCharType="end"/>
      </w:r>
      <w:r w:rsidR="00427E04">
        <w:t xml:space="preserve">. Since </w:t>
      </w:r>
      <w:r w:rsidR="00517C5D">
        <w:t xml:space="preserve">ranking algorithms are computationally more </w:t>
      </w:r>
      <w:r w:rsidR="00BD4F80">
        <w:t>expensive, they wouldn’t scale well in an enterprise setting</w:t>
      </w:r>
      <w:r w:rsidR="00D432FF">
        <w:t xml:space="preserve">. For this, the </w:t>
      </w:r>
      <w:r w:rsidR="00FD2006">
        <w:t>faster retrieval operation pre-selects a set of candidates, which are then run against the ranking model.</w:t>
      </w:r>
    </w:p>
    <w:p w14:paraId="456D732C" w14:textId="19798376" w:rsidR="00374F39" w:rsidRDefault="00FF5D4D" w:rsidP="00C84B97">
      <w:r>
        <w:t xml:space="preserve">Retrieval systems are outside the scope of this research project and thus won’t be discussed in greater detail. </w:t>
      </w:r>
      <w:r w:rsidR="007E668B">
        <w:t>All references about RS</w:t>
      </w:r>
      <w:r w:rsidR="00A65CBF">
        <w:t xml:space="preserve"> in this paper</w:t>
      </w:r>
      <w:r w:rsidR="007E668B">
        <w:t xml:space="preserve"> are related to ranking models.</w:t>
      </w:r>
    </w:p>
    <w:p w14:paraId="7C9DA727" w14:textId="77777777" w:rsidR="002E219D" w:rsidRDefault="00A74B0D" w:rsidP="002E219D">
      <w:pPr>
        <w:keepNext/>
      </w:pPr>
      <w:r w:rsidRPr="00A74B0D">
        <w:rPr>
          <w:noProof/>
        </w:rPr>
        <w:lastRenderedPageBreak/>
        <w:drawing>
          <wp:inline distT="0" distB="0" distL="0" distR="0" wp14:anchorId="33A390D3" wp14:editId="7D998102">
            <wp:extent cx="5400675" cy="1895475"/>
            <wp:effectExtent l="0" t="0" r="9525" b="9525"/>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00675" cy="1895475"/>
                    </a:xfrm>
                    <a:prstGeom prst="rect">
                      <a:avLst/>
                    </a:prstGeom>
                  </pic:spPr>
                </pic:pic>
              </a:graphicData>
            </a:graphic>
          </wp:inline>
        </w:drawing>
      </w:r>
    </w:p>
    <w:p w14:paraId="07A46B30" w14:textId="5D635D13" w:rsidR="00A21EA3" w:rsidRPr="00C84B97" w:rsidRDefault="002E219D" w:rsidP="002E219D">
      <w:pPr>
        <w:pStyle w:val="Beschriftung"/>
      </w:pPr>
      <w:bookmarkStart w:id="19" w:name="_Ref109072829"/>
      <w:bookmarkStart w:id="20" w:name="_Ref109072808"/>
      <w:r>
        <w:t xml:space="preserve">Figure </w:t>
      </w:r>
      <w:r>
        <w:fldChar w:fldCharType="begin"/>
      </w:r>
      <w:r>
        <w:instrText xml:space="preserve"> SEQ Figure \* ARABIC </w:instrText>
      </w:r>
      <w:r>
        <w:fldChar w:fldCharType="separate"/>
      </w:r>
      <w:r w:rsidR="00D7476B">
        <w:rPr>
          <w:noProof/>
        </w:rPr>
        <w:t>2</w:t>
      </w:r>
      <w:r>
        <w:fldChar w:fldCharType="end"/>
      </w:r>
      <w:bookmarkEnd w:id="19"/>
      <w:r>
        <w:t>: Example of retrieval and ranking</w:t>
      </w:r>
      <w:bookmarkEnd w:id="20"/>
      <w:r w:rsidR="00374F39">
        <w:t xml:space="preserve"> in a recommender system</w:t>
      </w:r>
    </w:p>
    <w:p w14:paraId="1411211D" w14:textId="5171B14B" w:rsidR="007D778E" w:rsidRDefault="007D778E" w:rsidP="007D778E">
      <w:pPr>
        <w:pStyle w:val="berschrift3"/>
      </w:pPr>
      <w:bookmarkStart w:id="21" w:name="_Toc108480915"/>
      <w:r>
        <w:t>Data</w:t>
      </w:r>
      <w:bookmarkEnd w:id="21"/>
    </w:p>
    <w:p w14:paraId="325BC90B" w14:textId="16CB96AE" w:rsidR="00236DA2" w:rsidRDefault="0034041E" w:rsidP="0081361D">
      <w:r>
        <w:t>The data used by RSs often</w:t>
      </w:r>
      <w:r w:rsidR="00423741">
        <w:t xml:space="preserve"> differ from those</w:t>
      </w:r>
      <w:r w:rsidR="00090E26">
        <w:t xml:space="preserve"> of other Machine Learning tasks, as it is often sparse. </w:t>
      </w:r>
      <w:r w:rsidR="00750A43">
        <w:t>Sparsity refer</w:t>
      </w:r>
      <w:r w:rsidR="00813A5C">
        <w:t xml:space="preserve">s </w:t>
      </w:r>
      <w:r w:rsidR="001E502F">
        <w:t xml:space="preserve">to </w:t>
      </w:r>
      <w:r w:rsidR="005202C3">
        <w:t xml:space="preserve">very </w:t>
      </w:r>
      <w:r w:rsidR="001E502F">
        <w:t xml:space="preserve">few user-item interactions </w:t>
      </w:r>
      <w:r w:rsidR="00A424E6">
        <w:t>relative to the size of the whole dataset</w:t>
      </w:r>
      <w:r w:rsidR="005202C3">
        <w:t>.</w:t>
      </w:r>
      <w:r w:rsidR="00073A71">
        <w:t xml:space="preserve"> </w:t>
      </w:r>
      <w:r w:rsidR="0086014E">
        <w:t>As</w:t>
      </w:r>
      <w:r w:rsidR="00013B83">
        <w:t>sum</w:t>
      </w:r>
      <w:r w:rsidR="00874296">
        <w:t>ing</w:t>
      </w:r>
      <w:r w:rsidR="0086014E">
        <w:t xml:space="preserve"> one </w:t>
      </w:r>
      <w:r w:rsidR="00013B83">
        <w:t xml:space="preserve">would </w:t>
      </w:r>
      <w:r w:rsidR="00F566A5">
        <w:t xml:space="preserve">construct a </w:t>
      </w:r>
      <m:oMath>
        <m:r>
          <w:rPr>
            <w:rFonts w:ascii="Cambria Math" w:hAnsi="Cambria Math"/>
          </w:rPr>
          <m:t>U×</m:t>
        </m:r>
        <m:sSup>
          <m:sSupPr>
            <m:ctrlPr>
              <w:rPr>
                <w:rFonts w:ascii="Cambria Math" w:hAnsi="Cambria Math"/>
                <w:i/>
              </w:rPr>
            </m:ctrlPr>
          </m:sSupPr>
          <m:e>
            <m:r>
              <w:rPr>
                <w:rFonts w:ascii="Cambria Math" w:hAnsi="Cambria Math"/>
              </w:rPr>
              <m:t>V</m:t>
            </m:r>
          </m:e>
          <m:sup>
            <m:r>
              <w:rPr>
                <w:rFonts w:ascii="Cambria Math" w:hAnsi="Cambria Math"/>
              </w:rPr>
              <m:t>T</m:t>
            </m:r>
          </m:sup>
        </m:sSup>
      </m:oMath>
      <w:r w:rsidR="006D7CB9">
        <w:t xml:space="preserve"> matrix </w:t>
      </w:r>
      <w:r w:rsidR="00701231">
        <w:t>of a</w:t>
      </w:r>
      <w:r w:rsidR="00013B83">
        <w:t>n</w:t>
      </w:r>
      <w:r w:rsidR="00701231">
        <w:t xml:space="preserve"> e-commerce website</w:t>
      </w:r>
      <w:r w:rsidR="00013B83">
        <w:t xml:space="preserve">, </w:t>
      </w:r>
      <w:r w:rsidR="006D7CB9">
        <w:t>where</w:t>
      </w:r>
      <w:r w:rsidR="00422302">
        <w:t>in</w:t>
      </w:r>
      <w:r w:rsidR="006D7CB9">
        <w:t xml:space="preserve"> </w:t>
      </w:r>
      <m:oMath>
        <m:r>
          <w:rPr>
            <w:rFonts w:ascii="Cambria Math" w:hAnsi="Cambria Math"/>
          </w:rPr>
          <m:t>U</m:t>
        </m:r>
      </m:oMath>
      <w:r w:rsidR="00ED7B63">
        <w:t xml:space="preserve"> represents</w:t>
      </w:r>
      <w:r w:rsidR="00013B83">
        <w:t xml:space="preserve"> </w:t>
      </w:r>
      <w:r w:rsidR="006E3C41">
        <w:t>the entirety</w:t>
      </w:r>
      <w:r w:rsidR="00013B83">
        <w:t xml:space="preserve"> </w:t>
      </w:r>
      <w:r w:rsidR="006E3C41">
        <w:t xml:space="preserve">of its </w:t>
      </w:r>
      <w:r w:rsidR="00013B83">
        <w:t>user</w:t>
      </w:r>
      <w:r w:rsidR="006E3C41">
        <w:t>-base</w:t>
      </w:r>
      <w:r w:rsidR="0009380A">
        <w:t xml:space="preserve"> and </w:t>
      </w:r>
      <m:oMath>
        <m:r>
          <w:rPr>
            <w:rFonts w:ascii="Cambria Math" w:hAnsi="Cambria Math"/>
          </w:rPr>
          <m:t>V</m:t>
        </m:r>
      </m:oMath>
      <w:r w:rsidR="0009380A">
        <w:t xml:space="preserve"> </w:t>
      </w:r>
      <w:r w:rsidR="00155E3C">
        <w:t>represents all the</w:t>
      </w:r>
      <w:r w:rsidR="006D13F2">
        <w:t xml:space="preserve"> items in the product catalogue</w:t>
      </w:r>
      <w:r w:rsidR="00CC7A82">
        <w:t xml:space="preserve">. </w:t>
      </w:r>
      <w:r w:rsidR="00CD7CB0">
        <w:t xml:space="preserve">Every time a </w:t>
      </w:r>
      <w:r w:rsidR="00DA704B">
        <w:t>customer buys or inspects a product, an interaction between the user and the product is denoted</w:t>
      </w:r>
      <w:r w:rsidR="00AE5A35">
        <w:t xml:space="preserve"> in</w:t>
      </w:r>
      <w:r w:rsidR="00B2495E">
        <w:t xml:space="preserve"> </w:t>
      </w:r>
      <m:oMath>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t>
        </m:r>
      </m:oMath>
      <w:r w:rsidR="00DA704B">
        <w:t xml:space="preserve">. Since </w:t>
      </w:r>
      <w:r w:rsidR="001F0642">
        <w:t xml:space="preserve">customers only </w:t>
      </w:r>
      <w:r w:rsidR="00F12587">
        <w:t xml:space="preserve">interact with a fraction of the offered products in an e-commerce </w:t>
      </w:r>
      <w:r w:rsidR="00604D49">
        <w:t>web shop,</w:t>
      </w:r>
      <w:r w:rsidR="0039739C">
        <w:t xml:space="preserve"> there are very few entries in the 2-dimensional</w:t>
      </w:r>
      <w:r w:rsidR="00604D49">
        <w:t xml:space="preserve"> </w:t>
      </w:r>
      <w:r w:rsidR="008E77A0">
        <w:t>matrix,</w:t>
      </w:r>
      <w:r w:rsidR="00054188">
        <w:t xml:space="preserve"> hence </w:t>
      </w:r>
      <w:r w:rsidR="004801F4">
        <w:t xml:space="preserve">it is </w:t>
      </w:r>
      <w:r w:rsidR="00054188">
        <w:t>sparse</w:t>
      </w:r>
      <w:r w:rsidR="008E77A0">
        <w:t>.</w:t>
      </w:r>
      <w:r w:rsidR="00C80649">
        <w:t xml:space="preserve"> This is a </w:t>
      </w:r>
      <w:r w:rsidR="00F5375F">
        <w:t>fundamental problem that RSs face and try to overcome.</w:t>
      </w:r>
    </w:p>
    <w:p w14:paraId="4439443B" w14:textId="5F06F338" w:rsidR="0067106D" w:rsidRDefault="00DC3422" w:rsidP="0081361D">
      <w:r>
        <w:t xml:space="preserve">The value of an interaction between item and user can </w:t>
      </w:r>
      <w:r w:rsidR="00C57800">
        <w:t xml:space="preserve">be </w:t>
      </w:r>
      <w:r w:rsidR="005228B1">
        <w:t xml:space="preserve">represented in different ways depending on the context of the recommendation. </w:t>
      </w:r>
      <w:r w:rsidR="00D94D2D">
        <w:t xml:space="preserve">Is an interaction defined </w:t>
      </w:r>
      <w:r w:rsidR="00AD100A">
        <w:t xml:space="preserve">as a review with </w:t>
      </w:r>
      <w:r w:rsidR="009E4A5E">
        <w:t>a rating between 1 and 5 stars</w:t>
      </w:r>
      <w:r w:rsidR="00203DAB">
        <w:t xml:space="preserve">, </w:t>
      </w:r>
      <w:r w:rsidR="005707CE">
        <w:t>it</w:t>
      </w:r>
      <w:r w:rsidR="00203DAB">
        <w:t xml:space="preserve"> will be </w:t>
      </w:r>
      <w:r w:rsidR="00BE32C9">
        <w:t>marked with a</w:t>
      </w:r>
      <w:r w:rsidR="00ED31FD">
        <w:t>n integer</w:t>
      </w:r>
      <w:r w:rsidR="006123D4">
        <w:t xml:space="preserve"> value</w:t>
      </w:r>
      <w:r w:rsidR="0048425B">
        <w:t xml:space="preserve"> in a range of 1 to 5.</w:t>
      </w:r>
      <w:r w:rsidR="000257CB">
        <w:t xml:space="preserve"> </w:t>
      </w:r>
      <w:r w:rsidR="00EB6770">
        <w:t xml:space="preserve">These rating types allow the user to </w:t>
      </w:r>
      <w:r w:rsidR="00106074">
        <w:t xml:space="preserve">quantifiably </w:t>
      </w:r>
      <w:r w:rsidR="00EB6770">
        <w:t>express their</w:t>
      </w:r>
      <w:r w:rsidR="00106074">
        <w:t xml:space="preserve"> like or dislike of an item.</w:t>
      </w:r>
      <w:r w:rsidR="009800C3">
        <w:t xml:space="preserve"> These are called interval-based ratings </w:t>
      </w:r>
      <w:sdt>
        <w:sdtPr>
          <w:alias w:val="To edit, see citavi.com/edit"/>
          <w:tag w:val="CitaviPlaceholder#0f1e9cfb-6fc6-420e-b11d-567c822dff7a"/>
          <w:id w:val="-2026244457"/>
          <w:placeholder>
            <w:docPart w:val="DefaultPlaceholder_-1854013440"/>
          </w:placeholder>
        </w:sdtPr>
        <w:sdtEndPr/>
        <w:sdtContent>
          <w:r w:rsidR="009800C3">
            <w:fldChar w:fldCharType="begin"/>
          </w:r>
          <w:r w:rsidR="009800C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ZDFjZTI2LTNiOTktNGZkYy04ZTYyLWMzNTM4MzUwNmZiN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BmMWU5Y2ZiLTZmYzYtNDIwZS1iMTFkLTU2N2M4MjJkZmY3YSIsIlRleHQiOiIoQWdnYXJ3YWwsIDIwMTYpIiwiV0FJVmVyc2lvbiI6IjYuMTIuMC4wIn0=}</w:instrText>
          </w:r>
          <w:r w:rsidR="009800C3">
            <w:fldChar w:fldCharType="separate"/>
          </w:r>
          <w:r w:rsidR="00601E6C">
            <w:t>(Aggarwal, 2016)</w:t>
          </w:r>
          <w:r w:rsidR="009800C3">
            <w:fldChar w:fldCharType="end"/>
          </w:r>
        </w:sdtContent>
      </w:sdt>
      <w:r w:rsidR="009800C3">
        <w:t>.</w:t>
      </w:r>
      <w:r w:rsidR="007A172C">
        <w:t xml:space="preserve"> </w:t>
      </w:r>
      <w:r w:rsidR="0067106D">
        <w:t xml:space="preserve">Another popular rating type is the unary rating system. These </w:t>
      </w:r>
      <w:r w:rsidR="00CB1E98">
        <w:t xml:space="preserve">are used on </w:t>
      </w:r>
      <w:r w:rsidR="00F91818">
        <w:t xml:space="preserve">social media platforms like Instagram </w:t>
      </w:r>
      <w:r w:rsidR="00521FDF">
        <w:t>and Twitter.</w:t>
      </w:r>
      <w:r w:rsidR="00A10D58">
        <w:t xml:space="preserve"> These ratings are encoded in a binary fashion, wherein an interaction (e.g. like) will be conventionally denoted </w:t>
      </w:r>
      <w:r w:rsidR="007A172C">
        <w:t xml:space="preserve">with the value 1 and abstinence will be denoted by the value 0 </w:t>
      </w:r>
      <w:sdt>
        <w:sdtPr>
          <w:alias w:val="To edit, see citavi.com/edit"/>
          <w:tag w:val="CitaviPlaceholder#90ee11da-f620-45a4-a9b9-c2eb3a64ff94"/>
          <w:id w:val="-1629539454"/>
          <w:placeholder>
            <w:docPart w:val="DefaultPlaceholder_-1854013440"/>
          </w:placeholder>
        </w:sdtPr>
        <w:sdtEndPr/>
        <w:sdtContent>
          <w:r w:rsidR="007A172C">
            <w:fldChar w:fldCharType="begin"/>
          </w:r>
          <w:r w:rsidR="007A172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MDk5ODMzLTQ4M2UtNDRjMC05NWU1LTYyOWQzM2I3ZDViN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kwZWUxMWRhLWY2MjAtNDVhNC1hOWI5LWMyZWIzYTY0ZmY5NCIsIlRleHQiOiIoQWdnYXJ3YWwsIDIwMTYpIiwiV0FJVmVyc2lvbiI6IjYuMTIuMC4wIn0=}</w:instrText>
          </w:r>
          <w:r w:rsidR="007A172C">
            <w:fldChar w:fldCharType="separate"/>
          </w:r>
          <w:r w:rsidR="00601E6C">
            <w:t>(Aggarwal, 2016)</w:t>
          </w:r>
          <w:r w:rsidR="007A172C">
            <w:fldChar w:fldCharType="end"/>
          </w:r>
        </w:sdtContent>
      </w:sdt>
      <w:r w:rsidR="007A172C">
        <w:t>.</w:t>
      </w:r>
    </w:p>
    <w:p w14:paraId="0E4DB80E" w14:textId="2BA4541A" w:rsidR="000B5BDC" w:rsidRDefault="00327796" w:rsidP="0081361D">
      <w:r>
        <w:t>Both the like</w:t>
      </w:r>
      <w:r w:rsidR="00005A91">
        <w:t>-</w:t>
      </w:r>
      <w:r>
        <w:t xml:space="preserve">feature as well as </w:t>
      </w:r>
      <w:r w:rsidR="00EA4FF0">
        <w:t>the</w:t>
      </w:r>
      <w:r>
        <w:t xml:space="preserve"> </w:t>
      </w:r>
      <w:r w:rsidR="0035526C">
        <w:t xml:space="preserve">5-star </w:t>
      </w:r>
      <w:r w:rsidR="00941BF0">
        <w:t>rating</w:t>
      </w:r>
      <w:r>
        <w:t xml:space="preserve"> </w:t>
      </w:r>
      <w:r w:rsidR="0035526C">
        <w:t xml:space="preserve">system </w:t>
      </w:r>
      <w:r w:rsidR="00941BF0">
        <w:t xml:space="preserve">are </w:t>
      </w:r>
      <w:r w:rsidR="008F4816">
        <w:t xml:space="preserve">called </w:t>
      </w:r>
      <w:r w:rsidR="00941BF0">
        <w:t>explicit ratings</w:t>
      </w:r>
      <w:r w:rsidR="00555B7B">
        <w:t xml:space="preserve">, as they are </w:t>
      </w:r>
      <w:r w:rsidR="0043211F">
        <w:t xml:space="preserve">actively and </w:t>
      </w:r>
      <w:r w:rsidR="00555B7B">
        <w:t xml:space="preserve">consciously </w:t>
      </w:r>
      <w:r w:rsidR="0043211F">
        <w:t xml:space="preserve">given by a user. </w:t>
      </w:r>
      <w:r w:rsidR="000B5BDC">
        <w:t xml:space="preserve">While explicit ratings </w:t>
      </w:r>
      <w:r w:rsidR="005165CA">
        <w:t xml:space="preserve">generally </w:t>
      </w:r>
      <w:r w:rsidR="00D266D7">
        <w:t xml:space="preserve">provide reliable </w:t>
      </w:r>
      <w:r w:rsidR="00257BD3">
        <w:t xml:space="preserve">information about an users opinion, </w:t>
      </w:r>
      <w:r w:rsidR="007D20EA">
        <w:t xml:space="preserve">it </w:t>
      </w:r>
      <w:r w:rsidR="0029463E">
        <w:t>remains</w:t>
      </w:r>
      <w:r w:rsidR="007D20EA">
        <w:t xml:space="preserve"> a challenge to </w:t>
      </w:r>
      <w:r w:rsidR="0029463E">
        <w:t xml:space="preserve">entice users to </w:t>
      </w:r>
      <w:r w:rsidR="00FA7402">
        <w:t>rate.</w:t>
      </w:r>
      <w:r w:rsidR="00CA6A44">
        <w:t xml:space="preserve"> This </w:t>
      </w:r>
      <w:r w:rsidR="00364B2E">
        <w:t xml:space="preserve">in return makes </w:t>
      </w:r>
      <w:r w:rsidR="00E65175">
        <w:t>the data more susceptible to shilling attacks, where item</w:t>
      </w:r>
      <w:r w:rsidR="00280C9B">
        <w:t xml:space="preserve"> ratings get skewed by</w:t>
      </w:r>
      <w:r w:rsidR="00006E0F">
        <w:t xml:space="preserve"> coordinated bombardments</w:t>
      </w:r>
      <w:r w:rsidR="00D82A53">
        <w:t xml:space="preserve"> </w:t>
      </w:r>
      <w:r w:rsidR="00B223D3">
        <w:t xml:space="preserve">of </w:t>
      </w:r>
      <w:r w:rsidR="00915608">
        <w:t xml:space="preserve">overly positive or </w:t>
      </w:r>
      <w:r w:rsidR="00D82A53">
        <w:t xml:space="preserve">negative </w:t>
      </w:r>
      <w:r w:rsidR="000F4856">
        <w:t>ratings</w:t>
      </w:r>
      <w:r w:rsidR="00983DA9">
        <w:t xml:space="preserve"> by external sources</w:t>
      </w:r>
      <w:r w:rsidR="00673C40">
        <w:t xml:space="preserve"> </w:t>
      </w:r>
      <w:sdt>
        <w:sdtPr>
          <w:alias w:val="To edit, see citavi.com/edit"/>
          <w:tag w:val="CitaviPlaceholder#0d348cc5-bb5f-4225-8084-a8859e551715"/>
          <w:id w:val="-132948724"/>
          <w:placeholder>
            <w:docPart w:val="DefaultPlaceholder_-1854013440"/>
          </w:placeholder>
        </w:sdtPr>
        <w:sdtEndPr/>
        <w:sdtContent>
          <w:r w:rsidR="00673C40">
            <w:fldChar w:fldCharType="begin"/>
          </w:r>
          <w:r w:rsidR="00673C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NWZjMGM0LTJkNjctNDljMy04MWY3LTQyMzRkZjFiYjE1OSIsIlJhbmdlTGVuZ3RoIjoyMSwiUmVmZXJlbmNlSWQiOiI0OGFkMzU3YS05ZWJmLTRhMGMtYTY3Mi1jOTk1ZmIzZjI0Y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OTgxLTEwLTA1NTctMl8xMTIiLCJVcmlTdHJpbmciOiJodHRwczovL2RvaS5vcmcvMTAuMTAwNy85NzgtOTgxLTEwLTA1NTctMl8xM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5ODEtMTAtMDU1Ny0yIiwiVXJpU3RyaW5nIjoiaHR0cHM6Ly9kb2kub3JnLzEwLjEwMDcvOTc4LTk4MS0xMC0wNTU3L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}</w:instrText>
          </w:r>
          <w:r w:rsidR="00673C40">
            <w:fldChar w:fldCharType="separate"/>
          </w:r>
          <w:r w:rsidR="00601E6C">
            <w:t>(</w:t>
          </w:r>
          <w:proofErr w:type="spellStart"/>
          <w:r w:rsidR="00601E6C">
            <w:t>Khusro</w:t>
          </w:r>
          <w:proofErr w:type="spellEnd"/>
          <w:r w:rsidR="00601E6C">
            <w:t xml:space="preserve"> et al., 2016)</w:t>
          </w:r>
          <w:r w:rsidR="00673C40">
            <w:fldChar w:fldCharType="end"/>
          </w:r>
        </w:sdtContent>
      </w:sdt>
      <w:r w:rsidR="005F1293">
        <w:t>.</w:t>
      </w:r>
    </w:p>
    <w:p w14:paraId="214996BE" w14:textId="5F070AA0" w:rsidR="0081361D" w:rsidRDefault="005E3F75" w:rsidP="0081361D">
      <w:r>
        <w:t xml:space="preserve">In </w:t>
      </w:r>
      <w:r w:rsidR="00815ADA">
        <w:t>o</w:t>
      </w:r>
      <w:r w:rsidR="003F1F52">
        <w:t>ppos</w:t>
      </w:r>
      <w:r w:rsidR="00815ADA">
        <w:t>ition</w:t>
      </w:r>
      <w:r w:rsidR="003F1F52">
        <w:t xml:space="preserve"> to explicit ratings, </w:t>
      </w:r>
      <w:r w:rsidR="00EC21E5">
        <w:t xml:space="preserve">lie </w:t>
      </w:r>
      <w:r w:rsidR="003F1F52">
        <w:t>the implicit ratings.</w:t>
      </w:r>
      <w:r w:rsidR="00B72579">
        <w:t xml:space="preserve"> These rating systems derive a rating from </w:t>
      </w:r>
      <w:r w:rsidR="00794BDD">
        <w:t xml:space="preserve">the </w:t>
      </w:r>
      <w:r w:rsidR="00815ADA">
        <w:t xml:space="preserve">user through their </w:t>
      </w:r>
      <w:r w:rsidR="00794BDD">
        <w:t>behavior</w:t>
      </w:r>
      <w:r w:rsidR="00F23E31">
        <w:t xml:space="preserve">. </w:t>
      </w:r>
      <w:r w:rsidR="00FD7AA6">
        <w:t>An e</w:t>
      </w:r>
      <w:r w:rsidR="00F23E31">
        <w:t xml:space="preserve">xamples could be </w:t>
      </w:r>
      <w:r w:rsidR="00FD7AA6">
        <w:t xml:space="preserve">the </w:t>
      </w:r>
      <w:r w:rsidR="00F23E31">
        <w:t>watch</w:t>
      </w:r>
      <w:r w:rsidR="00FD7AA6">
        <w:t xml:space="preserve"> </w:t>
      </w:r>
      <w:r w:rsidR="00F23E31">
        <w:t>time of a</w:t>
      </w:r>
      <w:r w:rsidR="00470805">
        <w:t xml:space="preserve"> movie</w:t>
      </w:r>
      <w:r w:rsidR="00AE6D31">
        <w:t>. This</w:t>
      </w:r>
      <w:r w:rsidR="00B13A49">
        <w:t xml:space="preserve"> example</w:t>
      </w:r>
      <w:r w:rsidR="00AE6D31">
        <w:t xml:space="preserve"> works under the assumption that people that don’t </w:t>
      </w:r>
      <w:r w:rsidR="00AF6E73">
        <w:t xml:space="preserve">close </w:t>
      </w:r>
      <w:r w:rsidR="002F2E6F">
        <w:t>a</w:t>
      </w:r>
      <w:r w:rsidR="00470805">
        <w:t xml:space="preserve"> movie</w:t>
      </w:r>
      <w:r w:rsidR="00AC59A0">
        <w:t>,</w:t>
      </w:r>
      <w:r w:rsidR="00AF6E73">
        <w:t xml:space="preserve"> are engaged </w:t>
      </w:r>
      <w:r w:rsidR="00CE75A8">
        <w:t xml:space="preserve">with it. </w:t>
      </w:r>
      <w:r w:rsidR="00F62585">
        <w:t xml:space="preserve">The drawback of </w:t>
      </w:r>
      <w:r w:rsidR="009A503A">
        <w:t xml:space="preserve">an </w:t>
      </w:r>
      <w:r w:rsidR="00F62585">
        <w:t xml:space="preserve">implicit rating </w:t>
      </w:r>
      <w:r w:rsidR="009A503A">
        <w:t>is</w:t>
      </w:r>
      <w:r w:rsidR="00F62585">
        <w:t xml:space="preserve"> </w:t>
      </w:r>
      <w:r w:rsidR="009A503A">
        <w:t xml:space="preserve">its ambiguity, as </w:t>
      </w:r>
      <w:r w:rsidR="00182277">
        <w:t>online behavior needs to be interpreted</w:t>
      </w:r>
      <w:r w:rsidR="008011A1">
        <w:t xml:space="preserve"> </w:t>
      </w:r>
      <w:r w:rsidR="00762267">
        <w:t xml:space="preserve">first </w:t>
      </w:r>
      <w:r w:rsidR="008011A1">
        <w:t xml:space="preserve">and </w:t>
      </w:r>
      <w:r w:rsidR="00762267">
        <w:t xml:space="preserve">then </w:t>
      </w:r>
      <w:r w:rsidR="008011A1">
        <w:t xml:space="preserve">translated into a rating. </w:t>
      </w:r>
      <w:r w:rsidR="00470805">
        <w:t xml:space="preserve">User behavior can be </w:t>
      </w:r>
      <w:r w:rsidR="00470805">
        <w:lastRenderedPageBreak/>
        <w:t xml:space="preserve">interpreted wrongly and skew the data. Continuing the </w:t>
      </w:r>
      <w:r w:rsidR="00512F4E">
        <w:t xml:space="preserve">aforementioned movie example, a user who slept during the movie </w:t>
      </w:r>
      <w:r w:rsidR="00451B08">
        <w:t xml:space="preserve">out of boredom, would be misinterpreted as a user who was </w:t>
      </w:r>
      <w:r w:rsidR="00135C54">
        <w:t>engaged throughout the whole movie, since they didn’t close it.</w:t>
      </w:r>
      <w:r w:rsidR="008160F2">
        <w:t xml:space="preserve"> A</w:t>
      </w:r>
      <w:r w:rsidR="00890075">
        <w:t>n</w:t>
      </w:r>
      <w:r w:rsidR="008160F2">
        <w:t xml:space="preserve"> </w:t>
      </w:r>
      <w:r w:rsidR="00890075">
        <w:t xml:space="preserve">implicit rating </w:t>
      </w:r>
      <w:r w:rsidR="00D47F53">
        <w:t xml:space="preserve">system </w:t>
      </w:r>
      <w:r w:rsidR="00890075">
        <w:t xml:space="preserve">has the advantage </w:t>
      </w:r>
      <w:r w:rsidR="00D47F53">
        <w:t xml:space="preserve">that it is not reliant on the user to give feedback, which </w:t>
      </w:r>
      <w:r w:rsidR="00EB14D2">
        <w:t xml:space="preserve">generally results in more ratings. This is a </w:t>
      </w:r>
      <w:r w:rsidR="00AE660A">
        <w:t>significant factor considering sparsity is a main challenge for RSs</w:t>
      </w:r>
      <w:r w:rsidR="000D631B">
        <w:t xml:space="preserve"> </w:t>
      </w:r>
      <w:sdt>
        <w:sdtPr>
          <w:alias w:val="To edit, see citavi.com/edit"/>
          <w:tag w:val="CitaviPlaceholder#04c59121-2989-4a2c-a0d5-e5d9d5dbf670"/>
          <w:id w:val="1157492324"/>
          <w:placeholder>
            <w:docPart w:val="DefaultPlaceholder_-1854013440"/>
          </w:placeholder>
        </w:sdtPr>
        <w:sdtEndPr/>
        <w:sdtContent>
          <w:r w:rsidR="000D631B">
            <w:fldChar w:fldCharType="begin"/>
          </w:r>
          <w:r w:rsidR="008728A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ZGJmOGIyLTg4MzUtNGU4NC05M2JjLTM1NGU1ZmM0NDFhOSIsIlJhbmdlTGVuZ3RoIjoyNSwiUmVmZXJlbmNlSWQiOiJkOTAxZGE5MC0xNWU4LTQ3NDctYmZjYi01NjQ3NTczYjI0M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U1LzIwMDkvNDIxNDI1IiwiVXJpU3RyaW5nIjoiaHR0cHM6Ly9kb2kub3JnLzEwLjExNTUvMjAwOS80MjE0M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xOVQxNzowMDoxMCIsIk1vZGlmaWVkQnkiOiJfU2ViYXN0aWFuIFPDpHR6bGVyIiwiSWQiOiIzNDllZGQwOS0zNWNlLTQ4MzAtYTZiNi03NTY0NTUxOTQ3OTAiLCJNb2RpZmllZE9uIjoiMjAyMi0wNi0xOVQxNzowMDoxMCIsIlByb2plY3QiOnsiJHJlZiI6IjUifX1dLCJPcmdhbml6YXRpb25zIjpbXSwiT3RoZXJzSW52b2x2ZWQiOltd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}</w:instrText>
          </w:r>
          <w:r w:rsidR="000D631B">
            <w:fldChar w:fldCharType="separate"/>
          </w:r>
          <w:r w:rsidR="00601E6C">
            <w:t>(</w:t>
          </w:r>
          <w:proofErr w:type="spellStart"/>
          <w:r w:rsidR="00601E6C">
            <w:t>Su</w:t>
          </w:r>
          <w:proofErr w:type="spellEnd"/>
          <w:r w:rsidR="00601E6C">
            <w:t xml:space="preserve"> &amp; </w:t>
          </w:r>
          <w:proofErr w:type="spellStart"/>
          <w:r w:rsidR="00601E6C">
            <w:t>Khoshgoftaar</w:t>
          </w:r>
          <w:proofErr w:type="spellEnd"/>
          <w:r w:rsidR="00601E6C">
            <w:t>, 2009)</w:t>
          </w:r>
          <w:r w:rsidR="000D631B">
            <w:fldChar w:fldCharType="end"/>
          </w:r>
        </w:sdtContent>
      </w:sdt>
      <w:r w:rsidR="00AE660A">
        <w:t>.</w:t>
      </w:r>
    </w:p>
    <w:p w14:paraId="39C2508F" w14:textId="247CBDDA" w:rsidR="00EE2E1F" w:rsidRDefault="005D4625" w:rsidP="0081361D">
      <w:r>
        <w:t>In a recommender dataset t</w:t>
      </w:r>
      <w:r w:rsidR="00E73A18">
        <w:t xml:space="preserve">he </w:t>
      </w:r>
      <w:r w:rsidR="007E7F2A">
        <w:t xml:space="preserve">value of a </w:t>
      </w:r>
      <w:r w:rsidR="00E73A18">
        <w:t>user-item interaction</w:t>
      </w:r>
      <w:r w:rsidR="00217F71">
        <w:t xml:space="preserve"> is referred to as </w:t>
      </w:r>
      <w:r w:rsidR="00DB087C">
        <w:t xml:space="preserve">a </w:t>
      </w:r>
      <w:r w:rsidR="00DB087C" w:rsidRPr="00DB087C">
        <w:rPr>
          <w:i/>
        </w:rPr>
        <w:t>sparse feature</w:t>
      </w:r>
      <w:r w:rsidR="003D1562">
        <w:t xml:space="preserve">. </w:t>
      </w:r>
      <w:r w:rsidR="00983791">
        <w:t xml:space="preserve">They can be augmented with </w:t>
      </w:r>
      <w:r w:rsidR="00557AE6">
        <w:t xml:space="preserve">so-called </w:t>
      </w:r>
      <w:r w:rsidR="00557AE6" w:rsidRPr="00557AE6">
        <w:rPr>
          <w:i/>
        </w:rPr>
        <w:t>dense features</w:t>
      </w:r>
      <w:r w:rsidR="00557AE6">
        <w:t xml:space="preserve">. </w:t>
      </w:r>
      <w:r w:rsidR="007260FF">
        <w:t xml:space="preserve">Whereas </w:t>
      </w:r>
      <w:r w:rsidR="00DF724B">
        <w:t>sparse features only occur through user-item interaction (e.g. a rating)</w:t>
      </w:r>
      <w:r w:rsidR="00CD2443">
        <w:t xml:space="preserve">, dense features are specific attributes that </w:t>
      </w:r>
      <w:r w:rsidR="00945E7C">
        <w:t>describe the item or user at hand, comparable to features in other ML tasks.</w:t>
      </w:r>
    </w:p>
    <w:p w14:paraId="608C0B57" w14:textId="235E029F" w:rsidR="007E1818" w:rsidRPr="0081361D" w:rsidRDefault="00285C5F" w:rsidP="0081361D">
      <w:r>
        <w:t xml:space="preserve">Data understanding </w:t>
      </w:r>
      <w:r w:rsidR="006365A4">
        <w:t xml:space="preserve">plays a vital part in the success of </w:t>
      </w:r>
      <w:r w:rsidR="00664E8F">
        <w:t>recommender systems.</w:t>
      </w:r>
      <w:r w:rsidR="00BB104D">
        <w:t xml:space="preserve"> There are many variables ranging from its </w:t>
      </w:r>
      <w:r w:rsidR="008B19D3">
        <w:t xml:space="preserve">rating system over </w:t>
      </w:r>
      <w:r w:rsidR="00823710">
        <w:t xml:space="preserve">its </w:t>
      </w:r>
      <w:r w:rsidR="00BB104D">
        <w:t>features</w:t>
      </w:r>
      <w:r w:rsidR="008B19D3">
        <w:t xml:space="preserve"> and sparsity </w:t>
      </w:r>
      <w:r w:rsidR="00A13ABF">
        <w:t>that determine</w:t>
      </w:r>
      <w:r w:rsidR="00651457">
        <w:t>,</w:t>
      </w:r>
      <w:r w:rsidR="00A13ABF">
        <w:t xml:space="preserve"> which recommender system is the most</w:t>
      </w:r>
      <w:r w:rsidR="00F369F4">
        <w:t xml:space="preserve"> suitable</w:t>
      </w:r>
      <w:r w:rsidR="00A13ABF">
        <w:t xml:space="preserve"> for the</w:t>
      </w:r>
      <w:r w:rsidR="00C640B0">
        <w:t xml:space="preserve"> given</w:t>
      </w:r>
      <w:r w:rsidR="00A13ABF">
        <w:t xml:space="preserve"> task</w:t>
      </w:r>
      <w:r w:rsidR="00A06411">
        <w:t xml:space="preserve"> </w:t>
      </w:r>
      <w:sdt>
        <w:sdtPr>
          <w:alias w:val="To edit, see citavi.com/edit"/>
          <w:tag w:val="CitaviPlaceholder#c3175867-be91-4ee7-bd4c-93aada8d4fce"/>
          <w:id w:val="1282533408"/>
          <w:placeholder>
            <w:docPart w:val="DefaultPlaceholder_-1854013440"/>
          </w:placeholder>
        </w:sdtPr>
        <w:sdtEndPr/>
        <w:sdtContent>
          <w:r w:rsidR="00A06411">
            <w:fldChar w:fldCharType="begin"/>
          </w:r>
          <w:r w:rsidR="00CE35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mRkMDY5LWEwZWQtNGNlMC1iYzkzLTI3MjFjMzg4ZTIyZiIsIlJhbmdlTGVuZ3RoIjoyNCwiUmVmZXJlbmNlSWQiOiJiZjdiZTA1MC02OGQzLTRkM2QtODNmOC1lYmZlNmU1NjRkZ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4IiwiU3RhcnRQYWdlIjp7IiRpZCI6IjUiLCIkdHlwZSI6IlN3aXNzQWNhZGVtaWMuUGFnZU51bWJlciwgU3dpc3NBY2FkZW1pYyIsIklzRnVsbHlOdW1lcmljIjp0cnVlLCJOdW1iZXIiOjEyOCwiTnVtYmVyaW5nVHlwZSI6MCwiTnVtZXJhbFN5c3RlbSI6MCwiT3JpZ2luYWxTdHJpbmciOiIxMjgiLCJQcmV0dHlTdHJpbmciOiIxMj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GFydSIsIkxhc3ROYW1lIjoiQWdnYXJ3YWwiLCJNaWRkbGVOYW1lIjoiQy4iLCJQcm90ZWN0ZWQiOmZhbHNlLCJTZXgiOjAsIkNyZWF0ZWRCeSI6Il9TZWJhc3RpYW4gU8OkdHpsZXIiLCJDcmVhdGVkT24iOiIyMDIyLTA1LTI1VDEwOjM2OjM5IiwiTW9kaWZpZWRCeSI6Il9TZWJhc3RpYW4gU8OkdHpsZXIiLCJJZCI6IjJkMDMxZWM4LTkyN2YtNGQ4Ni1iZDNhLTkyNTA0N2RiYTdmNyIsIk1vZGlmaWVkT24iOiIyMDIyLTA1LTI1VDEwOjM2OjM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dXRleGxnNS5qcGciLCJVcmlTdHJpbmciOiJiZjdiZTA1MC02OGQzLTRkM2QtODNmOC1lYmZlNmU1NjRkZT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3d3cud29ybGRjYXQub3JnL29jbGMvMTA0OTk5MjY0MyIsIlVyaVN0cmluZyI6Imh0dHA6Ly93d3cud29ybGRjYXQub3JnL29jbGMvMTA0OTk5MjY0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}</w:instrText>
          </w:r>
          <w:r w:rsidR="00A06411">
            <w:fldChar w:fldCharType="separate"/>
          </w:r>
          <w:r w:rsidR="00601E6C">
            <w:t>(Aggarwal, 2016, p. 128)</w:t>
          </w:r>
          <w:r w:rsidR="00A06411">
            <w:fldChar w:fldCharType="end"/>
          </w:r>
        </w:sdtContent>
      </w:sdt>
      <w:r w:rsidR="00A13ABF">
        <w:t>.</w:t>
      </w:r>
    </w:p>
    <w:p w14:paraId="636AF604" w14:textId="2FF9F95A" w:rsidR="006B321E" w:rsidRDefault="00E51276" w:rsidP="002F00A7">
      <w:pPr>
        <w:pStyle w:val="berschrift3"/>
      </w:pPr>
      <w:bookmarkStart w:id="22" w:name="_Toc108480916"/>
      <w:r>
        <w:t>Content-based recommender systems</w:t>
      </w:r>
      <w:bookmarkEnd w:id="22"/>
    </w:p>
    <w:p w14:paraId="4462A7FD" w14:textId="483B709D" w:rsidR="00AC48B2" w:rsidRDefault="00C21353" w:rsidP="00C21353">
      <w:r w:rsidRPr="00C21353">
        <w:t>Content-based methods make recommendation</w:t>
      </w:r>
      <w:r w:rsidR="00650D31">
        <w:t>s</w:t>
      </w:r>
      <w:r w:rsidRPr="00C21353">
        <w:t xml:space="preserve"> based on a user's past interactions with items. These users are referred to as objects and contain </w:t>
      </w:r>
      <w:r w:rsidR="006655CD">
        <w:t>information from their</w:t>
      </w:r>
      <w:r w:rsidRPr="00C21353">
        <w:t xml:space="preserve"> history of item-interactions (e.g. movie watches, ratings, etc.)</w:t>
      </w:r>
      <w:r w:rsidR="000657BF">
        <w:t xml:space="preserve"> </w:t>
      </w:r>
      <w:sdt>
        <w:sdtPr>
          <w:alias w:val="To edit, see citavi.com/edit"/>
          <w:tag w:val="CitaviPlaceholder#8a39eb47-2f72-4fa5-80da-29878e0f12e5"/>
          <w:id w:val="844373165"/>
          <w:placeholder>
            <w:docPart w:val="DefaultPlaceholder_-1854013440"/>
          </w:placeholder>
        </w:sdtPr>
        <w:sdtEndPr/>
        <w:sdtContent>
          <w:r w:rsidR="000657BF">
            <w:fldChar w:fldCharType="begin"/>
          </w:r>
          <w:r w:rsidR="008728A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YTU5Njk2LWEyZDAtNDY1NC1hNGNkLTI2NTE1YTViYjE1OSIsIlJhbmdlTGVuZ3RoIjoxNywiUmVmZXJlbmNlSWQiOiI5YmIyODFiNC1iZWJiLTQ2NzktYTM2Yy05N2Q1NGZiOTMxN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waHlzcmVwLjIwMTIuMDIuMDA2IiwiVXJpU3RyaW5nIjoiaHR0cHM6Ly9kb2kub3JnLzEwLjEwMTYvai5waHlzcmVwLjIwMTIuMDIuMDA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}</w:instrText>
          </w:r>
          <w:r w:rsidR="000657BF">
            <w:fldChar w:fldCharType="separate"/>
          </w:r>
          <w:r w:rsidR="00601E6C">
            <w:t>(</w:t>
          </w:r>
          <w:proofErr w:type="spellStart"/>
          <w:r w:rsidR="00601E6C">
            <w:t>Lü</w:t>
          </w:r>
          <w:proofErr w:type="spellEnd"/>
          <w:r w:rsidR="00601E6C">
            <w:t xml:space="preserve"> et al., 2012)</w:t>
          </w:r>
          <w:r w:rsidR="000657BF">
            <w:fldChar w:fldCharType="end"/>
          </w:r>
        </w:sdtContent>
      </w:sdt>
      <w:r w:rsidRPr="00C21353">
        <w:t xml:space="preserve">. These items have </w:t>
      </w:r>
      <w:r w:rsidR="00F63DAD" w:rsidRPr="00C21353">
        <w:t>descriptive</w:t>
      </w:r>
      <w:r w:rsidRPr="00C21353">
        <w:t xml:space="preserve"> attributes, named content, which form the basis of which these recommender systems derive their</w:t>
      </w:r>
      <w:r w:rsidR="005B2A92">
        <w:t xml:space="preserve"> recommendation decisions</w:t>
      </w:r>
      <w:r w:rsidRPr="00C21353">
        <w:t xml:space="preserve"> from</w:t>
      </w:r>
      <w:r w:rsidR="00C617B4">
        <w:t xml:space="preserve"> </w:t>
      </w:r>
      <w:sdt>
        <w:sdtPr>
          <w:alias w:val="To edit, see citavi.com/edit"/>
          <w:tag w:val="CitaviPlaceholder#139eecb6-f7f6-4a7f-8b66-472c88957155"/>
          <w:id w:val="-513375513"/>
          <w:placeholder>
            <w:docPart w:val="DefaultPlaceholder_-1854013440"/>
          </w:placeholder>
        </w:sdtPr>
        <w:sdtEndPr/>
        <w:sdtContent>
          <w:r w:rsidR="00C617B4">
            <w:fldChar w:fldCharType="begin"/>
          </w:r>
          <w:r w:rsidR="00C617B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YmMwYmMwLTE2YWQtNDU0Mi1iMDFiLWM3ZjIxMTYwZGM0Y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EzOWVlY2I2LWY3ZjYtNGE3Zi04YjY2LTQ3MmM4ODk1NzE1NSIsIlRleHQiOiIoQWdnYXJ3YWwsIDIwMTYpIiwiV0FJVmVyc2lvbiI6IjYuMTIuMC4wIn0=}</w:instrText>
          </w:r>
          <w:r w:rsidR="00C617B4">
            <w:fldChar w:fldCharType="separate"/>
          </w:r>
          <w:r w:rsidR="00601E6C">
            <w:t>(Aggarwal, 2016)</w:t>
          </w:r>
          <w:r w:rsidR="00C617B4">
            <w:fldChar w:fldCharType="end"/>
          </w:r>
        </w:sdtContent>
      </w:sdt>
      <w:r w:rsidRPr="00C21353">
        <w:t>. These contents are used to picture the preferences of a user. In a movie recommendation setting such a content could be the genre of a movie. Depending on what contents are found in an object, certain assumptions can be made about a user's likings. Other item</w:t>
      </w:r>
      <w:r w:rsidR="00FC70C4">
        <w:t>s</w:t>
      </w:r>
      <w:r w:rsidRPr="00C21353">
        <w:t xml:space="preserve"> can then be assigned to the user based on </w:t>
      </w:r>
      <w:r w:rsidR="00F7213F">
        <w:t xml:space="preserve">a </w:t>
      </w:r>
      <w:r w:rsidRPr="00C21353">
        <w:t>similarity measure between the object and other item</w:t>
      </w:r>
      <w:r w:rsidR="0090267A">
        <w:t xml:space="preserve"> objects</w:t>
      </w:r>
      <w:r w:rsidRPr="00C21353">
        <w:t>.</w:t>
      </w:r>
      <w:r w:rsidR="00E61A27">
        <w:t xml:space="preserve"> Alternatively</w:t>
      </w:r>
      <w:r w:rsidR="009C5766">
        <w:t xml:space="preserve"> </w:t>
      </w:r>
      <w:r w:rsidR="003F78C9">
        <w:t xml:space="preserve">new items can be suggested by weighing the </w:t>
      </w:r>
      <w:r w:rsidR="009C5766">
        <w:t xml:space="preserve">content </w:t>
      </w:r>
      <w:r w:rsidR="00F32C1A">
        <w:t>by</w:t>
      </w:r>
      <w:r w:rsidR="00F7213F">
        <w:t xml:space="preserve"> their frequency</w:t>
      </w:r>
      <w:r w:rsidR="004527B5">
        <w:t xml:space="preserve"> </w:t>
      </w:r>
      <w:r w:rsidR="00355AFD">
        <w:t xml:space="preserve">in </w:t>
      </w:r>
      <w:r w:rsidR="000030AB">
        <w:t>an object</w:t>
      </w:r>
      <w:r w:rsidR="003F78C9">
        <w:t>.</w:t>
      </w:r>
      <w:r w:rsidR="006764EF">
        <w:t xml:space="preserve"> </w:t>
      </w:r>
      <w:r w:rsidR="00526182">
        <w:t>P</w:t>
      </w:r>
      <w:r w:rsidR="00DE36E3">
        <w:t>opular</w:t>
      </w:r>
      <w:r w:rsidR="005A1960">
        <w:t xml:space="preserve"> methods</w:t>
      </w:r>
      <w:r w:rsidR="00DE36E3">
        <w:t xml:space="preserve"> for </w:t>
      </w:r>
      <w:r w:rsidR="00DE630B">
        <w:t xml:space="preserve">content-based filtering </w:t>
      </w:r>
      <w:r w:rsidR="00526182">
        <w:t xml:space="preserve">are </w:t>
      </w:r>
      <w:r w:rsidR="005A1960">
        <w:t>information retrieval algorithms like TF-IDF</w:t>
      </w:r>
      <w:r w:rsidR="00690AE0">
        <w:t xml:space="preserve"> </w:t>
      </w:r>
      <w:r w:rsidR="00690AE0" w:rsidRPr="00690AE0">
        <w:t>(term frequency-inverse document frequency)</w:t>
      </w:r>
      <w:r w:rsidR="00A02EDC">
        <w:t xml:space="preserve"> </w:t>
      </w:r>
      <w:sdt>
        <w:sdtPr>
          <w:alias w:val="To edit, see citavi.com/edit"/>
          <w:tag w:val="CitaviPlaceholder#bf182658-2a0e-4152-a051-1d9a0f8e5975"/>
          <w:id w:val="133605082"/>
          <w:placeholder>
            <w:docPart w:val="DefaultPlaceholder_-1854013440"/>
          </w:placeholder>
        </w:sdtPr>
        <w:sdtEndPr/>
        <w:sdtContent>
          <w:r w:rsidR="00A02EDC">
            <w:fldChar w:fldCharType="begin"/>
          </w:r>
          <w:r w:rsidR="008728A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YmI4ODZmLWM3ZjgtNGU1OC1hMTM4LTAxODFhMjczN2QyYSIsIlJhbmdlTGVuZ3RoIjoxNywiUmVmZXJlbmNlSWQiOiI5YmIyODFiNC1iZWJiLTQ2NzktYTM2Yy05N2Q1NGZiOTMxN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waHlzcmVwLjIwMTIuMDIuMDA2IiwiVXJpU3RyaW5nIjoiaHR0cHM6Ly9kb2kub3JnLzEwLjEwMTYvai5waHlzcmVwLjIwMTIuMDIuMDA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}</w:instrText>
          </w:r>
          <w:r w:rsidR="00A02EDC">
            <w:fldChar w:fldCharType="separate"/>
          </w:r>
          <w:r w:rsidR="00601E6C">
            <w:t>(</w:t>
          </w:r>
          <w:proofErr w:type="spellStart"/>
          <w:r w:rsidR="00601E6C">
            <w:t>Lü</w:t>
          </w:r>
          <w:proofErr w:type="spellEnd"/>
          <w:r w:rsidR="00601E6C">
            <w:t xml:space="preserve"> et al., 2012)</w:t>
          </w:r>
          <w:r w:rsidR="00A02EDC">
            <w:fldChar w:fldCharType="end"/>
          </w:r>
        </w:sdtContent>
      </w:sdt>
      <w:r w:rsidR="005A1960">
        <w:t>.</w:t>
      </w:r>
      <w:r w:rsidR="00A73052">
        <w:t xml:space="preserve"> One characteristic of </w:t>
      </w:r>
      <w:r w:rsidR="00F72B15">
        <w:t>CB</w:t>
      </w:r>
      <w:r w:rsidR="001B3E3E">
        <w:t xml:space="preserve"> is that </w:t>
      </w:r>
      <w:r w:rsidR="007511BD">
        <w:t xml:space="preserve">both the </w:t>
      </w:r>
      <w:r w:rsidR="00A95E9F">
        <w:t>item and the user are represented in the same feature space, in ord</w:t>
      </w:r>
      <w:r w:rsidR="00EC7271">
        <w:t xml:space="preserve">er to </w:t>
      </w:r>
      <w:r w:rsidR="00D23D04">
        <w:t>measure similarities</w:t>
      </w:r>
      <w:r w:rsidR="002957DC">
        <w:t xml:space="preserve"> between</w:t>
      </w:r>
      <w:r w:rsidR="0002461B">
        <w:t xml:space="preserve"> an</w:t>
      </w:r>
      <w:r w:rsidR="002957DC">
        <w:t xml:space="preserve"> </w:t>
      </w:r>
      <w:r w:rsidR="0002461B">
        <w:t xml:space="preserve">user </w:t>
      </w:r>
      <w:r w:rsidR="002957DC">
        <w:t>object and</w:t>
      </w:r>
      <w:r w:rsidR="0002461B">
        <w:t xml:space="preserve"> </w:t>
      </w:r>
      <w:r w:rsidR="00EB397F">
        <w:t xml:space="preserve">all </w:t>
      </w:r>
      <w:r w:rsidR="0002461B">
        <w:t>item</w:t>
      </w:r>
      <w:r w:rsidR="002957DC">
        <w:t xml:space="preserve"> objects.</w:t>
      </w:r>
      <w:r w:rsidR="009C7FAB">
        <w:t xml:space="preserve"> </w:t>
      </w:r>
    </w:p>
    <w:p w14:paraId="0B8CE0D4" w14:textId="75F56A44" w:rsidR="0053709A" w:rsidRDefault="001E3938" w:rsidP="00C21353">
      <w:r w:rsidRPr="001E3938">
        <w:t>Item recommendations can be done independently from other users, as it is only of interest how the individual user is positioned to the items in the vector space</w:t>
      </w:r>
      <w:r w:rsidR="00AC48B2">
        <w:t>, which</w:t>
      </w:r>
      <w:r w:rsidR="00860D1C">
        <w:t xml:space="preserve"> is one of the advantages it has over </w:t>
      </w:r>
      <w:r w:rsidR="008F7D57">
        <w:t>CF</w:t>
      </w:r>
      <w:r w:rsidR="00D02CBD">
        <w:t xml:space="preserve">. This means that </w:t>
      </w:r>
      <w:r w:rsidR="00562C9C">
        <w:t xml:space="preserve">CB can be </w:t>
      </w:r>
      <w:r w:rsidR="001E07F1">
        <w:t xml:space="preserve">applied in environments </w:t>
      </w:r>
      <w:r w:rsidR="00562C9C">
        <w:t xml:space="preserve">with relatively </w:t>
      </w:r>
      <w:r w:rsidR="001E07F1">
        <w:t>small user-bases.</w:t>
      </w:r>
      <w:r w:rsidR="00BA1F5A">
        <w:t xml:space="preserve"> </w:t>
      </w:r>
      <w:r w:rsidR="004904E1">
        <w:t xml:space="preserve">Since CB relies </w:t>
      </w:r>
      <w:r w:rsidR="00192320">
        <w:t xml:space="preserve">on a user history to </w:t>
      </w:r>
      <w:r w:rsidR="003D4EC2">
        <w:t>make recommendations</w:t>
      </w:r>
      <w:r w:rsidR="00464DEF">
        <w:t>, it</w:t>
      </w:r>
      <w:r w:rsidR="002F3B90">
        <w:t xml:space="preserve"> has challenges finding the right recommendations for new users</w:t>
      </w:r>
      <w:r w:rsidR="009439D4">
        <w:t>, since there isn’t enough content to map out the user</w:t>
      </w:r>
      <w:r w:rsidR="005A0B86">
        <w:t xml:space="preserve"> </w:t>
      </w:r>
      <w:sdt>
        <w:sdtPr>
          <w:alias w:val="To edit, see citavi.com/edit"/>
          <w:tag w:val="CitaviPlaceholder#c1975c73-7810-4c33-a549-076d287e296c"/>
          <w:id w:val="-1605946409"/>
          <w:placeholder>
            <w:docPart w:val="DefaultPlaceholder_-1854013440"/>
          </w:placeholder>
        </w:sdtPr>
        <w:sdtEndPr/>
        <w:sdtContent>
          <w:r w:rsidR="005A0B86">
            <w:fldChar w:fldCharType="begin"/>
          </w:r>
          <w:r w:rsidR="005A0B8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NjI2ODg0LTNhOWEtNDU5NC1hOTY1LTExYTA2NWJlZmFhY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MxOTc1YzczLTc4MTAtNGMzMy1hNTQ5LTA3NmQyODdlMjk2YyIsIlRleHQiOiIoQWdnYXJ3YWwsIDIwMTYpIiwiV0FJVmVyc2lvbiI6IjYuMTIuMC4wIn0=}</w:instrText>
          </w:r>
          <w:r w:rsidR="005A0B86">
            <w:fldChar w:fldCharType="separate"/>
          </w:r>
          <w:r w:rsidR="00601E6C">
            <w:t>(Aggarwal, 2016)</w:t>
          </w:r>
          <w:r w:rsidR="005A0B86">
            <w:fldChar w:fldCharType="end"/>
          </w:r>
        </w:sdtContent>
      </w:sdt>
      <w:r w:rsidR="00BA1F5A">
        <w:t>.</w:t>
      </w:r>
      <w:r w:rsidR="001306FD">
        <w:t xml:space="preserve"> </w:t>
      </w:r>
      <w:r w:rsidR="00B16151">
        <w:t>Conversely, making recommendations for new items i</w:t>
      </w:r>
      <w:r w:rsidR="004769B7">
        <w:t>s</w:t>
      </w:r>
      <w:r w:rsidR="00B16151">
        <w:t xml:space="preserve"> relatively </w:t>
      </w:r>
      <w:r w:rsidR="004769B7">
        <w:t>easy, since the</w:t>
      </w:r>
      <w:r w:rsidR="00152410">
        <w:t xml:space="preserve"> item objects</w:t>
      </w:r>
      <w:r w:rsidR="009C7D20">
        <w:t xml:space="preserve"> only need to be provided with appropriate </w:t>
      </w:r>
      <w:r w:rsidR="00E17AC8">
        <w:t>content</w:t>
      </w:r>
      <w:r w:rsidR="004769B7">
        <w:t xml:space="preserve">. </w:t>
      </w:r>
      <w:r w:rsidR="005A68C2">
        <w:t xml:space="preserve">The success of </w:t>
      </w:r>
      <w:r w:rsidR="006E4083">
        <w:t>content-based filtering is</w:t>
      </w:r>
      <w:r w:rsidR="0074035D">
        <w:t xml:space="preserve"> highly determined</w:t>
      </w:r>
      <w:r w:rsidR="006E4083">
        <w:t xml:space="preserve"> </w:t>
      </w:r>
      <w:r w:rsidR="00966925">
        <w:t>by</w:t>
      </w:r>
      <w:r w:rsidR="006E4083">
        <w:t xml:space="preserve"> the quality of attributes </w:t>
      </w:r>
      <w:r w:rsidR="005D3C1E">
        <w:t>in</w:t>
      </w:r>
      <w:r w:rsidR="006E4083">
        <w:t xml:space="preserve"> the</w:t>
      </w:r>
      <w:r w:rsidR="005D3C1E">
        <w:t>se</w:t>
      </w:r>
      <w:r w:rsidR="006E4083">
        <w:t xml:space="preserve"> </w:t>
      </w:r>
      <w:r w:rsidR="005A0B86">
        <w:t>objects.</w:t>
      </w:r>
      <w:r w:rsidR="0074035D">
        <w:t xml:space="preserve"> </w:t>
      </w:r>
      <w:r w:rsidR="006967C9">
        <w:t xml:space="preserve">These features need to be </w:t>
      </w:r>
      <w:r w:rsidR="000D655E">
        <w:t>cautiously engineered</w:t>
      </w:r>
      <w:r w:rsidR="00C9322C">
        <w:t xml:space="preserve">. </w:t>
      </w:r>
      <w:r w:rsidR="00FF4393">
        <w:t xml:space="preserve">Since </w:t>
      </w:r>
      <w:r w:rsidR="00225568">
        <w:t xml:space="preserve">the predictions are calculated </w:t>
      </w:r>
      <w:r w:rsidR="004442DC">
        <w:t>on the basis of the us</w:t>
      </w:r>
      <w:r w:rsidR="004442DC">
        <w:lastRenderedPageBreak/>
        <w:t xml:space="preserve">er’s and item’s attributes, </w:t>
      </w:r>
      <w:r w:rsidR="001B5868">
        <w:t xml:space="preserve">it is </w:t>
      </w:r>
      <w:r w:rsidR="00EE6081">
        <w:t>not possible for these</w:t>
      </w:r>
      <w:r w:rsidR="009813F3">
        <w:t xml:space="preserve"> algorithms to uncover hidden variables in the dat</w:t>
      </w:r>
      <w:r w:rsidR="003A4109">
        <w:t>a</w:t>
      </w:r>
      <w:r w:rsidR="00CC24AF">
        <w:t xml:space="preserve">, like for instance </w:t>
      </w:r>
      <w:r w:rsidR="00CF2AE2">
        <w:t xml:space="preserve">some </w:t>
      </w:r>
      <w:r w:rsidR="00CC24AF">
        <w:t>CF algorithms could</w:t>
      </w:r>
      <w:r w:rsidR="003A4109">
        <w:t>. In general</w:t>
      </w:r>
      <w:r w:rsidR="00ED6592">
        <w:t>,</w:t>
      </w:r>
      <w:r w:rsidR="003A4109">
        <w:t xml:space="preserve"> the performance of CBs are very reliant on how the data </w:t>
      </w:r>
      <w:r w:rsidR="00ED6592">
        <w:t>has</w:t>
      </w:r>
      <w:r w:rsidR="00CC24AF">
        <w:t xml:space="preserve"> been engineered by data</w:t>
      </w:r>
      <w:r w:rsidR="007A3849">
        <w:t xml:space="preserve"> and ML</w:t>
      </w:r>
      <w:r w:rsidR="00CC24AF">
        <w:t xml:space="preserve"> engineers</w:t>
      </w:r>
      <w:r w:rsidR="0045673A">
        <w:t>.</w:t>
      </w:r>
    </w:p>
    <w:p w14:paraId="560F7B69" w14:textId="6528062E" w:rsidR="007A3849" w:rsidRDefault="00BC3413" w:rsidP="00D77979">
      <w:pPr>
        <w:pStyle w:val="berschrift3"/>
      </w:pPr>
      <w:bookmarkStart w:id="23" w:name="_Toc108480917"/>
      <w:bookmarkStart w:id="24" w:name="_Ref109073993"/>
      <w:r>
        <w:t>Collaborative filtering</w:t>
      </w:r>
      <w:bookmarkEnd w:id="23"/>
      <w:bookmarkEnd w:id="24"/>
    </w:p>
    <w:p w14:paraId="06120E8E" w14:textId="01C41C51" w:rsidR="004E0AB6" w:rsidRDefault="004E0AB6" w:rsidP="004E0AB6">
      <w:r w:rsidRPr="004E0AB6">
        <w:t xml:space="preserve">CF has been the baseline for RSs for years. In September 2009, the </w:t>
      </w:r>
      <w:proofErr w:type="spellStart"/>
      <w:r w:rsidRPr="004E0AB6">
        <w:t>BellKor</w:t>
      </w:r>
      <w:proofErr w:type="spellEnd"/>
      <w:r w:rsidRPr="004E0AB6">
        <w:t xml:space="preserve"> team was awarded with the grand Netflix prize, which it has won by applying a CF model on the competition dataset</w:t>
      </w:r>
      <w:r w:rsidR="00930A23">
        <w:t xml:space="preserve"> </w:t>
      </w:r>
      <w:sdt>
        <w:sdtPr>
          <w:alias w:val="To edit, see citavi.com/edit"/>
          <w:tag w:val="CitaviPlaceholder#0e87ad59-3ef1-4c38-803d-de12b4a2f143"/>
          <w:id w:val="-1161776079"/>
          <w:placeholder>
            <w:docPart w:val="DefaultPlaceholder_-1854013440"/>
          </w:placeholder>
        </w:sdtPr>
        <w:sdtEndPr/>
        <w:sdtContent>
          <w:r w:rsidR="00930A23">
            <w:fldChar w:fldCharType="begin"/>
          </w:r>
          <w:r w:rsidR="00496C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ODI1Y2U4LTlhMWYtNGViNy1hNjUwLTYyMGJhMDM2NDhiZSIsIlJhbmdlTGVuZ3RoIjoxNCwiUmVmZXJlbmNlSWQiOiJlMDk4MTZkZS1iNTJjLTQ5M2YtOWY2NS01NWMzOGZhOGQ1Z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}</w:instrText>
          </w:r>
          <w:r w:rsidR="00930A23">
            <w:fldChar w:fldCharType="separate"/>
          </w:r>
          <w:r w:rsidR="00601E6C">
            <w:t>(</w:t>
          </w:r>
          <w:proofErr w:type="spellStart"/>
          <w:r w:rsidR="00601E6C">
            <w:t>Koren</w:t>
          </w:r>
          <w:proofErr w:type="spellEnd"/>
          <w:r w:rsidR="00601E6C">
            <w:t>, 2009a)</w:t>
          </w:r>
          <w:r w:rsidR="00930A23">
            <w:fldChar w:fldCharType="end"/>
          </w:r>
        </w:sdtContent>
      </w:sdt>
      <w:r w:rsidRPr="004E0AB6">
        <w:t>.</w:t>
      </w:r>
      <w:r>
        <w:t xml:space="preserve"> </w:t>
      </w:r>
      <w:r w:rsidRPr="004E0AB6">
        <w:t>As the name implies, CF uses the "collaborative" power of the user-item interactions in the dataset</w:t>
      </w:r>
      <w:r w:rsidR="002B32F9">
        <w:t xml:space="preserve"> </w:t>
      </w:r>
      <w:sdt>
        <w:sdtPr>
          <w:alias w:val="To edit, see citavi.com/edit"/>
          <w:tag w:val="CitaviPlaceholder#45661086-baa3-4891-b39c-c99f61db1142"/>
          <w:id w:val="-1016456553"/>
          <w:placeholder>
            <w:docPart w:val="DefaultPlaceholder_-1854013440"/>
          </w:placeholder>
        </w:sdtPr>
        <w:sdtEndPr/>
        <w:sdtContent>
          <w:r w:rsidR="002B32F9">
            <w:fldChar w:fldCharType="begin"/>
          </w:r>
          <w:r w:rsidR="002B32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NmY0YTNiLWJiM2QtNDIyMi04MDgxLTNkOTAxYTk0OGNkZC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Q1NjYxMDg2LWJhYTMtNDg5MS1iMzljLWM5OWY2MWRiMTE0MiIsIlRleHQiOiIoQWdnYXJ3YWwsIDIwMTYpIiwiV0FJVmVyc2lvbiI6IjYuMTIuMC4wIn0=}</w:instrText>
          </w:r>
          <w:r w:rsidR="002B32F9">
            <w:fldChar w:fldCharType="separate"/>
          </w:r>
          <w:r w:rsidR="00601E6C">
            <w:t>(Aggarwal, 2016)</w:t>
          </w:r>
          <w:r w:rsidR="002B32F9">
            <w:fldChar w:fldCharType="end"/>
          </w:r>
        </w:sdtContent>
      </w:sdt>
      <w:r w:rsidRPr="004E0AB6">
        <w:t>. Instead of solely relying on item and user descriptions, CF uses the composition of the dataset to determine the output of a recommendation. Colloquially, one would say that the recommendation is driven by a "joint effort" of every user-item interaction.</w:t>
      </w:r>
      <w:r w:rsidR="00E21B69">
        <w:t xml:space="preserve"> Unlike CB</w:t>
      </w:r>
      <w:r w:rsidR="00A00177">
        <w:t>,</w:t>
      </w:r>
      <w:r w:rsidR="007A449E">
        <w:t xml:space="preserve"> recommendations can </w:t>
      </w:r>
      <w:r w:rsidR="00A00177">
        <w:t>be made without relying on hand-engineered features</w:t>
      </w:r>
      <w:r w:rsidR="00B40405">
        <w:t xml:space="preserve"> </w:t>
      </w:r>
      <w:sdt>
        <w:sdtPr>
          <w:alias w:val="To edit, see citavi.com/edit"/>
          <w:tag w:val="CitaviPlaceholder#6f6c2434-b56f-4dd7-8ee4-5c14ad0ef8c7"/>
          <w:id w:val="1328864068"/>
          <w:placeholder>
            <w:docPart w:val="DefaultPlaceholder_-1854013440"/>
          </w:placeholder>
        </w:sdtPr>
        <w:sdtEndPr/>
        <w:sdtContent>
          <w:r w:rsidR="00B40405">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YzUxNGE0LTJiODctNDFlZC04MWFlLWUxMDI1OTZhYzQ1YSIsIlJhbmdlTGVuZ3RoIjoxOCwiUmVmZXJlbmNlSWQiOiI4ODFjNzY0Ni1iZWFlLTQ0MWItYTJhZS1kY2YwZmMwODcyNTgiLCJSZWZlcmVuY2UiOnsiJGlkIjoiMyIsIiR0eXBlIjoiU3dpc3NBY2FkZW1pYy5DaXRhdmkuUmVmZXJlbmNlLCBTd2lzc0FjYWRlbWljLkNpdGF2aSIsIkFic3RyYWN0Q29tcGxleGl0eSI6MCwiQWJzdHJhY3RTb3VyY2VUZXh0Rm9ybWF0IjowLCJBY2Nlc3NEYXRlIjoiMjAuNi4yMDIyIiwiQXV0aG9ycyI6W10sIkNpdGF0aW9uS2V5VXBkYXRlVHlwZSI6MCwiQ29sbGFib3JhdG9ycyI6W10sIkRhdGUiOiI1LjIuMjAyMSIsIkVkaXRvcnMiOlt7IiRpZCI6IjQ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GV2ZWxvcGVycy5nb29nbGUuY29tL21hY2hpbmUtbGVhcm5pbmcvcmVjb21tZW5kYXRpb24vY29sbGFib3JhdGl2ZS9iYXNpY3MiLCJVcmlTdHJpbmciOiJodHRwczovL2RldmVsb3BlcnMuZ29vZ2xlLmNvbS9tYWNoaW5lLWxlYXJuaW5nL3JlY29tbWVuZGF0aW9uL2NvbGxhYm9yYXRpdmUvYmFzaWN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}</w:instrText>
          </w:r>
          <w:r w:rsidR="00B40405">
            <w:fldChar w:fldCharType="separate"/>
          </w:r>
          <w:r w:rsidR="00601E6C">
            <w:t>(Google LLC, 2021)</w:t>
          </w:r>
          <w:r w:rsidR="00B40405">
            <w:fldChar w:fldCharType="end"/>
          </w:r>
        </w:sdtContent>
      </w:sdt>
      <w:r w:rsidR="009E6743">
        <w:t>.</w:t>
      </w:r>
    </w:p>
    <w:p w14:paraId="77F8EA4F" w14:textId="0D4AF248" w:rsidR="00EB7657" w:rsidRPr="00D674D7" w:rsidRDefault="00365631" w:rsidP="004E0AB6">
      <w:pPr>
        <w:rPr>
          <w:b/>
        </w:rPr>
      </w:pPr>
      <w:r>
        <w:rPr>
          <w:b/>
        </w:rPr>
        <w:t>Memory-based filtering</w:t>
      </w:r>
      <w:r w:rsidR="00D674D7">
        <w:rPr>
          <w:b/>
        </w:rPr>
        <w:t xml:space="preserve">. </w:t>
      </w:r>
      <w:r w:rsidR="001A3CFA">
        <w:t xml:space="preserve">CF can be divided into </w:t>
      </w:r>
      <w:r w:rsidR="001A3CFA" w:rsidRPr="00C3344A">
        <w:rPr>
          <w:i/>
        </w:rPr>
        <w:t>memory-based</w:t>
      </w:r>
      <w:r w:rsidR="001A3CFA">
        <w:t xml:space="preserve"> methods and </w:t>
      </w:r>
      <w:r w:rsidR="001A3CFA" w:rsidRPr="00C3344A">
        <w:rPr>
          <w:i/>
        </w:rPr>
        <w:t>model-based</w:t>
      </w:r>
      <w:r w:rsidR="001A3CFA">
        <w:t xml:space="preserve"> methods.</w:t>
      </w:r>
      <w:r w:rsidR="00184360">
        <w:t xml:space="preserve"> The prior</w:t>
      </w:r>
      <w:r w:rsidR="003D0ECF">
        <w:t xml:space="preserve"> </w:t>
      </w:r>
      <w:r w:rsidR="001120D2">
        <w:t xml:space="preserve">uses neighborhood </w:t>
      </w:r>
      <w:r w:rsidR="009125C6">
        <w:t xml:space="preserve">based </w:t>
      </w:r>
      <w:r w:rsidR="005C4469">
        <w:t>algorithms</w:t>
      </w:r>
      <w:r w:rsidR="00F64F26">
        <w:t xml:space="preserve"> to make recommendations. These methods </w:t>
      </w:r>
      <w:r w:rsidR="006278E1">
        <w:t>belong to the earlie</w:t>
      </w:r>
      <w:r w:rsidR="005843E0">
        <w:t>st CF practices</w:t>
      </w:r>
      <w:r w:rsidR="00E43AFF">
        <w:t>,</w:t>
      </w:r>
      <w:r w:rsidR="005843E0">
        <w:t xml:space="preserve"> </w:t>
      </w:r>
      <w:r w:rsidR="00034A1E">
        <w:t xml:space="preserve">where ratings are predicted based on </w:t>
      </w:r>
      <w:r w:rsidR="005221A2">
        <w:t xml:space="preserve">similar </w:t>
      </w:r>
      <w:r w:rsidR="006419B2">
        <w:t>users or items</w:t>
      </w:r>
      <w:r w:rsidR="003A664C">
        <w:t xml:space="preserve"> </w:t>
      </w:r>
      <w:sdt>
        <w:sdtPr>
          <w:alias w:val="To edit, see citavi.com/edit"/>
          <w:tag w:val="CitaviPlaceholder#1c6460a3-8c40-49c4-8adf-4f3bb446e5a8"/>
          <w:id w:val="2121641860"/>
          <w:placeholder>
            <w:docPart w:val="DefaultPlaceholder_-1854013440"/>
          </w:placeholder>
        </w:sdtPr>
        <w:sdtEndPr/>
        <w:sdtContent>
          <w:r w:rsidR="003A664C">
            <w:fldChar w:fldCharType="begin"/>
          </w:r>
          <w:r w:rsidR="003A66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YWE0OTI0LTQ2OTUtNDE3Zi1hMTZhLTlhNGZhMWNjMGJh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FjNjQ2MGEzLThjNDAtNDljNC04YWRmLTRmM2JiNDQ2ZTVhOCIsIlRleHQiOiIoQWdnYXJ3YWwsIDIwMTYpIiwiV0FJVmVyc2lvbiI6IjYuMTIuMC4wIn0=}</w:instrText>
          </w:r>
          <w:r w:rsidR="003A664C">
            <w:fldChar w:fldCharType="separate"/>
          </w:r>
          <w:r w:rsidR="00601E6C">
            <w:t>(Aggarwal, 2016)</w:t>
          </w:r>
          <w:r w:rsidR="003A664C">
            <w:fldChar w:fldCharType="end"/>
          </w:r>
        </w:sdtContent>
      </w:sdt>
      <w:r w:rsidR="006419B2">
        <w:t xml:space="preserve">. </w:t>
      </w:r>
      <w:r w:rsidR="00F33FB2" w:rsidRPr="00F33FB2">
        <w:t xml:space="preserve">"Memory-based" relates to the fact, that the dataset is loaded into memory, in order to make calculations. The dataset is then actively used to compute the right recommendation through nearest </w:t>
      </w:r>
      <w:r w:rsidR="00A201AC" w:rsidRPr="00F33FB2">
        <w:t>neighbor</w:t>
      </w:r>
      <w:r w:rsidR="00F33FB2" w:rsidRPr="00F33FB2">
        <w:t xml:space="preserve"> methods. For that reason the data in memory-based CF can be </w:t>
      </w:r>
      <w:r w:rsidR="00A201AC" w:rsidRPr="00F33FB2">
        <w:t>described</w:t>
      </w:r>
      <w:r w:rsidR="00F33FB2" w:rsidRPr="00F33FB2">
        <w:t xml:space="preserve"> as part of the model, as recommendations are determined by the arrangement of datapoints within the </w:t>
      </w:r>
      <w:r w:rsidR="00A201AC" w:rsidRPr="00F33FB2">
        <w:t>vector space</w:t>
      </w:r>
      <w:r w:rsidR="00F33FB2" w:rsidRPr="00F33FB2">
        <w:t>.</w:t>
      </w:r>
      <w:r w:rsidR="005D0218">
        <w:t xml:space="preserve"> </w:t>
      </w:r>
    </w:p>
    <w:p w14:paraId="2E47BB92" w14:textId="085B06D4" w:rsidR="00F10C62" w:rsidRDefault="006E60F4" w:rsidP="004E0AB6">
      <w:r>
        <w:t xml:space="preserve">Memory-based methods can either take a </w:t>
      </w:r>
      <w:r w:rsidRPr="00C3344A">
        <w:rPr>
          <w:i/>
        </w:rPr>
        <w:t>user-based</w:t>
      </w:r>
      <w:r>
        <w:t xml:space="preserve"> or </w:t>
      </w:r>
      <w:r w:rsidRPr="00C3344A">
        <w:rPr>
          <w:i/>
        </w:rPr>
        <w:t>item-based</w:t>
      </w:r>
      <w:r>
        <w:t xml:space="preserve"> approach</w:t>
      </w:r>
      <w:r w:rsidR="001560B2">
        <w:t>.</w:t>
      </w:r>
      <w:r w:rsidR="000E6948">
        <w:t xml:space="preserve"> In </w:t>
      </w:r>
      <w:r w:rsidR="002C09EF">
        <w:t>user-based CF</w:t>
      </w:r>
      <w:r w:rsidR="003423D1">
        <w:t>,</w:t>
      </w:r>
      <w:r w:rsidR="00F247B0">
        <w:t xml:space="preserve"> rating predictions are provided by like-minded </w:t>
      </w:r>
      <w:r w:rsidR="003423D1">
        <w:t>users.</w:t>
      </w:r>
      <w:r w:rsidR="00AE5705">
        <w:t xml:space="preserve"> </w:t>
      </w:r>
      <w:r w:rsidR="00A926CA">
        <w:t>Similar user groups are identified using ne</w:t>
      </w:r>
      <w:r w:rsidR="00E82B06">
        <w:t xml:space="preserve">arest neighbor techniques, then </w:t>
      </w:r>
      <w:r w:rsidR="00573C8E">
        <w:t xml:space="preserve">the </w:t>
      </w:r>
      <w:r w:rsidR="00AF191C">
        <w:t>unobserved ratings are filled in</w:t>
      </w:r>
      <w:r w:rsidR="00F53248">
        <w:t xml:space="preserve"> by the values of the peer group.</w:t>
      </w:r>
      <w:r w:rsidR="00B150FF">
        <w:t xml:space="preserve"> This could be done by calculating a weighted average of all ratings from that group</w:t>
      </w:r>
      <w:r w:rsidR="00F10C62">
        <w:t xml:space="preserve"> </w:t>
      </w:r>
      <w:sdt>
        <w:sdtPr>
          <w:alias w:val="To edit, see citavi.com/edit"/>
          <w:tag w:val="CitaviPlaceholder#5aaf7b0c-a45e-478b-a5c4-0f00674fc1a5"/>
          <w:id w:val="-306160069"/>
          <w:placeholder>
            <w:docPart w:val="DefaultPlaceholder_-1854013440"/>
          </w:placeholder>
        </w:sdtPr>
        <w:sdtEndPr/>
        <w:sdtContent>
          <w:r w:rsidR="00F10C62">
            <w:fldChar w:fldCharType="begin"/>
          </w:r>
          <w:r w:rsidR="00F10C6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ODM5YWI5LWRmMzctNDdjZS05MjMwLWQ5OWFiYzI2ZWFjMC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VhYWY3YjBjLWE0NWUtNDc4Yi1hNWM0LTBmMDA2NzRmYzFhNSIsIlRleHQiOiIoQWdnYXJ3YWwsIDIwMTYpIiwiV0FJVmVyc2lvbiI6IjYuMTIuMC4wIn0=}</w:instrText>
          </w:r>
          <w:r w:rsidR="00F10C62">
            <w:fldChar w:fldCharType="separate"/>
          </w:r>
          <w:r w:rsidR="00601E6C">
            <w:t>(Aggarwal, 2016)</w:t>
          </w:r>
          <w:r w:rsidR="00F10C62">
            <w:fldChar w:fldCharType="end"/>
          </w:r>
        </w:sdtContent>
      </w:sdt>
      <w:r w:rsidR="00F10C62">
        <w:t xml:space="preserve">. </w:t>
      </w:r>
      <w:r w:rsidR="00C3344A">
        <w:t xml:space="preserve">In </w:t>
      </w:r>
      <w:r w:rsidR="00443621">
        <w:t>item-based CF</w:t>
      </w:r>
      <w:r w:rsidR="00B45F75">
        <w:t xml:space="preserve"> </w:t>
      </w:r>
      <w:r w:rsidR="00855033">
        <w:t xml:space="preserve">a set of items </w:t>
      </w:r>
      <w:r w:rsidR="0049727F">
        <w:t xml:space="preserve">a user has rated </w:t>
      </w:r>
      <w:r w:rsidR="00855033">
        <w:t xml:space="preserve">most similar to an </w:t>
      </w:r>
      <w:r w:rsidR="003D6E59">
        <w:t xml:space="preserve">unrated item are retrieved </w:t>
      </w:r>
      <w:r w:rsidR="008F30F7">
        <w:t>with</w:t>
      </w:r>
      <w:r w:rsidR="003D6E59">
        <w:t xml:space="preserve"> </w:t>
      </w:r>
      <w:r w:rsidR="0070425D">
        <w:t xml:space="preserve">a </w:t>
      </w:r>
      <w:r w:rsidR="0033035F">
        <w:t xml:space="preserve">neighborhood algorithm. </w:t>
      </w:r>
      <w:r w:rsidR="00696657" w:rsidRPr="00696657">
        <w:t>In item-based CF a set of items, already rated by a user, are used to determine the value of an unspecified item. Via neighborhood algorithms items are determined that resemble the unrated item the closest. Like with user-based CF, the rating is der</w:t>
      </w:r>
      <w:r w:rsidR="00990473">
        <w:t>i</w:t>
      </w:r>
      <w:r w:rsidR="00696657" w:rsidRPr="00696657">
        <w:t xml:space="preserve">ved from the neighboring </w:t>
      </w:r>
      <w:r w:rsidR="00990473">
        <w:t xml:space="preserve">entities, </w:t>
      </w:r>
      <w:r w:rsidR="00C768CA">
        <w:t>only that instead of using the values from similar users, the values from similar items are chosen</w:t>
      </w:r>
      <w:r w:rsidR="00C679AC">
        <w:t xml:space="preserve"> </w:t>
      </w:r>
      <w:sdt>
        <w:sdtPr>
          <w:alias w:val="To edit, see citavi.com/edit"/>
          <w:tag w:val="CitaviPlaceholder#43b086e4-e02b-4356-9361-fe090527b54a"/>
          <w:id w:val="-395207369"/>
          <w:placeholder>
            <w:docPart w:val="DefaultPlaceholder_-1854013440"/>
          </w:placeholder>
        </w:sdtPr>
        <w:sdtEndPr/>
        <w:sdtContent>
          <w:r w:rsidR="00C679AC">
            <w:fldChar w:fldCharType="begin"/>
          </w:r>
          <w:r w:rsidR="00C679A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yNjBlMDk1LTlmNWItNGIwOC1hN2VhLTg5MWNiNDI1NWZjZ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QzYjA4NmU0LWUwMmItNDM1Ni05MzYxLWZlMDkwNTI3YjU0YSIsIlRleHQiOiIoQWdnYXJ3YWwsIDIwMTYpIiwiV0FJVmVyc2lvbiI6IjYuMTIuMC4wIn0=}</w:instrText>
          </w:r>
          <w:r w:rsidR="00C679AC">
            <w:fldChar w:fldCharType="separate"/>
          </w:r>
          <w:r w:rsidR="00601E6C">
            <w:t>(Aggarwal, 2016)</w:t>
          </w:r>
          <w:r w:rsidR="00C679AC">
            <w:fldChar w:fldCharType="end"/>
          </w:r>
        </w:sdtContent>
      </w:sdt>
      <w:r w:rsidR="00696657" w:rsidRPr="00696657">
        <w:t>.</w:t>
      </w:r>
    </w:p>
    <w:p w14:paraId="4052B214" w14:textId="1DD0EAF7" w:rsidR="008835BD" w:rsidRDefault="00745412" w:rsidP="004E0AB6">
      <w:r>
        <w:t xml:space="preserve">The advantage of </w:t>
      </w:r>
      <w:r w:rsidR="00E81D87">
        <w:t xml:space="preserve">a </w:t>
      </w:r>
      <w:r>
        <w:t xml:space="preserve">memory-based </w:t>
      </w:r>
      <w:r w:rsidR="00ED0BDB">
        <w:t>method</w:t>
      </w:r>
      <w:r w:rsidR="00E81D87">
        <w:t xml:space="preserve"> is its</w:t>
      </w:r>
      <w:r w:rsidR="00FF2330">
        <w:t xml:space="preserve"> interpretability</w:t>
      </w:r>
      <w:r w:rsidR="00ED0BDB">
        <w:t>, as</w:t>
      </w:r>
      <w:r w:rsidR="00E81D87">
        <w:t xml:space="preserve"> ratings are </w:t>
      </w:r>
      <w:r w:rsidR="007715C4">
        <w:t>directly taken</w:t>
      </w:r>
      <w:r w:rsidR="00E81D87">
        <w:t xml:space="preserve"> from </w:t>
      </w:r>
      <w:r w:rsidR="003E5535">
        <w:t>other users or items.</w:t>
      </w:r>
      <w:r w:rsidR="008835BD">
        <w:t xml:space="preserve"> Since </w:t>
      </w:r>
      <w:r w:rsidR="00A36B72">
        <w:t xml:space="preserve">CF methods (memory-based and model-based) </w:t>
      </w:r>
      <w:r w:rsidR="00DE0DBD">
        <w:t>obtain</w:t>
      </w:r>
      <w:r w:rsidR="00125852">
        <w:t xml:space="preserve"> their values</w:t>
      </w:r>
      <w:r w:rsidR="00DE0DBD">
        <w:t xml:space="preserve"> through other users and items, it is easier</w:t>
      </w:r>
      <w:r w:rsidR="00442E22">
        <w:t xml:space="preserve"> to achieve serendipitous recommendations, </w:t>
      </w:r>
      <w:r w:rsidR="001E3729">
        <w:t>as similar users might have inter</w:t>
      </w:r>
      <w:r w:rsidR="00FC55F7">
        <w:t>acted with items the target user isn’t familiar with.</w:t>
      </w:r>
      <w:r w:rsidR="00442E22">
        <w:t xml:space="preserve"> </w:t>
      </w:r>
    </w:p>
    <w:p w14:paraId="60FB7CBB" w14:textId="617A79D4" w:rsidR="00A80A0E" w:rsidRDefault="003E5535" w:rsidP="004E0AB6">
      <w:r>
        <w:lastRenderedPageBreak/>
        <w:t xml:space="preserve"> </w:t>
      </w:r>
      <w:r w:rsidR="008F0668">
        <w:t xml:space="preserve">Memory-based </w:t>
      </w:r>
      <w:r w:rsidR="008E14A1">
        <w:t xml:space="preserve">algorithms don’t work well with sparse data, as </w:t>
      </w:r>
      <w:r w:rsidR="005D19C2">
        <w:t xml:space="preserve">there might not be sufficient items or users similar to </w:t>
      </w:r>
      <w:r w:rsidR="00FC2BE0">
        <w:t>each other</w:t>
      </w:r>
      <w:r w:rsidR="007F5512">
        <w:t xml:space="preserve"> </w:t>
      </w:r>
      <w:sdt>
        <w:sdtPr>
          <w:alias w:val="To edit, see citavi.com/edit"/>
          <w:tag w:val="CitaviPlaceholder#a17f9c29-da60-4bbb-b55a-b522344082d5"/>
          <w:id w:val="-81067782"/>
          <w:placeholder>
            <w:docPart w:val="DefaultPlaceholder_-1854013440"/>
          </w:placeholder>
        </w:sdtPr>
        <w:sdtEndPr/>
        <w:sdtContent>
          <w:r w:rsidR="007F5512">
            <w:fldChar w:fldCharType="begin"/>
          </w:r>
          <w:r w:rsidR="007F551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mYyMDYxLWU1NWQtNGM0NS04YjNjLWJjM2Y4NjA1NjJkN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ExN2Y5YzI5LWRhNjAtNGJiYi1iNTVhLWI1MjIzNDQwODJkNSIsIlRleHQiOiIoQWdnYXJ3YWwsIDIwMTYpIiwiV0FJVmVyc2lvbiI6IjYuMTIuMC4wIn0=}</w:instrText>
          </w:r>
          <w:r w:rsidR="007F5512">
            <w:fldChar w:fldCharType="separate"/>
          </w:r>
          <w:r w:rsidR="00601E6C">
            <w:t>(Aggarwal, 2016)</w:t>
          </w:r>
          <w:r w:rsidR="007F5512">
            <w:fldChar w:fldCharType="end"/>
          </w:r>
        </w:sdtContent>
      </w:sdt>
      <w:r w:rsidR="00FC2BE0">
        <w:t>.</w:t>
      </w:r>
    </w:p>
    <w:p w14:paraId="58A98D78" w14:textId="25674997" w:rsidR="0024289C" w:rsidRPr="00D674D7" w:rsidRDefault="00DD6C7A" w:rsidP="004E0AB6">
      <w:pPr>
        <w:rPr>
          <w:b/>
        </w:rPr>
      </w:pPr>
      <w:r>
        <w:rPr>
          <w:b/>
        </w:rPr>
        <w:t>Model-based filtering</w:t>
      </w:r>
      <w:r w:rsidR="00D674D7">
        <w:rPr>
          <w:b/>
        </w:rPr>
        <w:t xml:space="preserve">. </w:t>
      </w:r>
      <w:r w:rsidR="002C586A">
        <w:t xml:space="preserve">Unlike </w:t>
      </w:r>
      <w:r w:rsidR="00315CE4">
        <w:t>memory-based</w:t>
      </w:r>
      <w:r w:rsidR="000C0C7E">
        <w:t xml:space="preserve"> approaches</w:t>
      </w:r>
      <w:r w:rsidR="0005232B">
        <w:t>,</w:t>
      </w:r>
      <w:r w:rsidR="008B72B1">
        <w:t xml:space="preserve"> model-based methods have a training phase</w:t>
      </w:r>
      <w:r w:rsidR="00E77687">
        <w:t xml:space="preserve">, </w:t>
      </w:r>
      <w:r w:rsidR="00BC7906">
        <w:t>whereby a model is learned</w:t>
      </w:r>
      <w:r w:rsidR="00EC079B">
        <w:t xml:space="preserve">. </w:t>
      </w:r>
      <w:r w:rsidR="00304E72">
        <w:t xml:space="preserve">The goal is to create a function </w:t>
      </w:r>
      <w:r w:rsidR="002F3790">
        <w:t xml:space="preserve">(the model) </w:t>
      </w:r>
      <w:r w:rsidR="007C7134">
        <w:t>that approximates the results of an item-user interaction</w:t>
      </w:r>
      <w:r w:rsidR="00F229E5">
        <w:t>, which</w:t>
      </w:r>
      <w:r w:rsidR="00F473F5">
        <w:t xml:space="preserve"> is </w:t>
      </w:r>
      <w:r w:rsidR="006F7F96">
        <w:t xml:space="preserve">conventionally </w:t>
      </w:r>
      <w:r w:rsidR="00F473F5">
        <w:t xml:space="preserve">achieved through </w:t>
      </w:r>
      <w:r w:rsidR="00BD4F01">
        <w:t xml:space="preserve">optimization of a </w:t>
      </w:r>
      <w:r w:rsidR="006F7F96">
        <w:t xml:space="preserve">loss function with </w:t>
      </w:r>
      <w:r w:rsidR="003F7622">
        <w:t xml:space="preserve">gradient descent </w:t>
      </w:r>
      <w:r w:rsidR="0013081F">
        <w:t xml:space="preserve">or alternating least square </w:t>
      </w:r>
      <w:r w:rsidR="003F7622">
        <w:t>algorithms</w:t>
      </w:r>
      <w:r w:rsidR="00B14FC0">
        <w:t xml:space="preserve"> </w:t>
      </w:r>
      <w:sdt>
        <w:sdtPr>
          <w:alias w:val="To edit, see citavi.com/edit"/>
          <w:tag w:val="CitaviPlaceholder#42a4ad63-016e-4880-8a73-0b8b6e1f6674"/>
          <w:id w:val="587430896"/>
          <w:placeholder>
            <w:docPart w:val="DefaultPlaceholder_-1854013440"/>
          </w:placeholder>
        </w:sdtPr>
        <w:sdtEndPr/>
        <w:sdtContent>
          <w:r w:rsidR="00B14FC0">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NTcxN2U2LTE0ZjQtNDZkNS04ZDgwLWE3YzE1YWFkMDZlNCIsIlJhbmdlTGVuZ3RoIjozMSwiUmVmZXJlbmNlSWQiOiIzYWNhYjM1My1mOTk1LTQ0OGYtOTAwMS1hMzRmMWI3OTk3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}</w:instrText>
          </w:r>
          <w:r w:rsidR="00B14FC0">
            <w:fldChar w:fldCharType="separate"/>
          </w:r>
          <w:r w:rsidR="00601E6C">
            <w:t>(</w:t>
          </w:r>
          <w:proofErr w:type="spellStart"/>
          <w:r w:rsidR="00601E6C">
            <w:t>Koren</w:t>
          </w:r>
          <w:proofErr w:type="spellEnd"/>
          <w:r w:rsidR="00601E6C">
            <w:t xml:space="preserve">, Bell, &amp; </w:t>
          </w:r>
          <w:proofErr w:type="spellStart"/>
          <w:r w:rsidR="00601E6C">
            <w:t>Volinsky</w:t>
          </w:r>
          <w:proofErr w:type="spellEnd"/>
          <w:r w:rsidR="00601E6C">
            <w:t>, 2009)</w:t>
          </w:r>
          <w:r w:rsidR="00B14FC0">
            <w:fldChar w:fldCharType="end"/>
          </w:r>
        </w:sdtContent>
      </w:sdt>
      <w:r w:rsidR="003F7622">
        <w:t>.</w:t>
      </w:r>
      <w:r w:rsidR="00981284">
        <w:t xml:space="preserve"> Two of the most prominent </w:t>
      </w:r>
      <w:r w:rsidR="001E73B3">
        <w:t>model</w:t>
      </w:r>
      <w:r w:rsidR="00E519DB">
        <w:t xml:space="preserve">-based </w:t>
      </w:r>
      <w:r w:rsidR="00CC6823">
        <w:t>CF</w:t>
      </w:r>
      <w:r w:rsidR="00451BBD">
        <w:t xml:space="preserve"> techniques</w:t>
      </w:r>
      <w:r w:rsidR="00116081">
        <w:t xml:space="preserve"> are</w:t>
      </w:r>
      <w:r w:rsidR="00451BBD">
        <w:t xml:space="preserve"> matrix factorization</w:t>
      </w:r>
      <w:r w:rsidR="001C0EE5">
        <w:t xml:space="preserve"> (</w:t>
      </w:r>
      <w:r w:rsidR="0000418A">
        <w:t>M</w:t>
      </w:r>
      <w:r w:rsidR="00451BBD">
        <w:t>F</w:t>
      </w:r>
      <w:r w:rsidR="001C0EE5">
        <w:t xml:space="preserve">) </w:t>
      </w:r>
      <w:r w:rsidR="00047E2D">
        <w:t>and deep learning</w:t>
      </w:r>
      <w:r w:rsidR="00085BCD">
        <w:t xml:space="preserve"> (DL)</w:t>
      </w:r>
      <w:r w:rsidR="00C36E24">
        <w:t>.</w:t>
      </w:r>
      <w:r w:rsidR="00E519DB">
        <w:t xml:space="preserve"> </w:t>
      </w:r>
    </w:p>
    <w:p w14:paraId="09E15145" w14:textId="007F764F" w:rsidR="0085461C" w:rsidRDefault="008C2ED0" w:rsidP="004E0AB6">
      <w:r>
        <w:t>The</w:t>
      </w:r>
      <w:r w:rsidR="0024289C">
        <w:t xml:space="preserve"> former has been the standard in the field of RS</w:t>
      </w:r>
      <w:r w:rsidR="00906EE9">
        <w:t xml:space="preserve"> and was also utilized by the </w:t>
      </w:r>
      <w:r w:rsidR="009E7261">
        <w:t>winning team of the Netflix prize in 2009</w:t>
      </w:r>
      <w:r w:rsidR="008B7774">
        <w:t xml:space="preserve"> </w:t>
      </w:r>
      <w:sdt>
        <w:sdtPr>
          <w:alias w:val="To edit, see citavi.com/edit"/>
          <w:tag w:val="CitaviPlaceholder#90d028da-e763-4a7d-96fe-191ba1d1842f"/>
          <w:id w:val="1001234888"/>
          <w:placeholder>
            <w:docPart w:val="DefaultPlaceholder_-1854013440"/>
          </w:placeholder>
        </w:sdtPr>
        <w:sdtEndPr/>
        <w:sdtContent>
          <w:r w:rsidR="008B7774">
            <w:fldChar w:fldCharType="begin"/>
          </w:r>
          <w:r w:rsidR="00496C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Nzg3ZjdlLTRhZDEtNDQyOS04NzgwLTc5OWVlYjkwMTNiYSIsIlJhbmdlTGVuZ3RoIjoxNCwiUmVmZXJlbmNlSWQiOiJlMDk4MTZkZS1iNTJjLTQ5M2YtOWY2NS01NWMzOGZhOGQ1Z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}</w:instrText>
          </w:r>
          <w:r w:rsidR="008B7774">
            <w:fldChar w:fldCharType="separate"/>
          </w:r>
          <w:r w:rsidR="00601E6C">
            <w:t>(</w:t>
          </w:r>
          <w:proofErr w:type="spellStart"/>
          <w:r w:rsidR="00601E6C">
            <w:t>Koren</w:t>
          </w:r>
          <w:proofErr w:type="spellEnd"/>
          <w:r w:rsidR="00601E6C">
            <w:t>, 2009a)</w:t>
          </w:r>
          <w:r w:rsidR="008B7774">
            <w:fldChar w:fldCharType="end"/>
          </w:r>
        </w:sdtContent>
      </w:sdt>
      <w:r w:rsidR="009E7261">
        <w:t xml:space="preserve">. </w:t>
      </w:r>
      <w:r w:rsidR="004A29F9">
        <w:t xml:space="preserve">MF </w:t>
      </w:r>
      <w:r w:rsidR="00C804AB">
        <w:t xml:space="preserve">is </w:t>
      </w:r>
      <w:r w:rsidR="00C64C00">
        <w:t>foremost a dimensionality reduction t</w:t>
      </w:r>
      <w:r w:rsidR="00E6265D">
        <w:t xml:space="preserve">echnique with which the </w:t>
      </w:r>
      <w:r w:rsidR="00261AE3">
        <w:t xml:space="preserve">user-item matrix </w:t>
      </w:r>
      <w:r w:rsidR="00E6265D">
        <w:t xml:space="preserve">gets decomposed into </w:t>
      </w:r>
      <w:r w:rsidR="00B35E8C" w:rsidRPr="00B35E8C">
        <w:rPr>
          <w:i/>
        </w:rPr>
        <w:t>low-rank</w:t>
      </w:r>
      <w:r w:rsidR="006E7D26">
        <w:rPr>
          <w:rStyle w:val="Funotenzeichen"/>
          <w:i/>
        </w:rPr>
        <w:footnoteReference w:id="3"/>
      </w:r>
      <w:r w:rsidR="00B35E8C" w:rsidRPr="00B35E8C">
        <w:rPr>
          <w:i/>
        </w:rPr>
        <w:t xml:space="preserve"> latent factors</w:t>
      </w:r>
      <w:r w:rsidR="004273C9">
        <w:t>. Th</w:t>
      </w:r>
      <w:r w:rsidR="00DB20C9">
        <w:t>e</w:t>
      </w:r>
      <w:r w:rsidR="004273C9">
        <w:t>se latent factor</w:t>
      </w:r>
      <w:r w:rsidR="00DB20C9">
        <w:t>s</w:t>
      </w:r>
      <w:r w:rsidR="004273C9">
        <w:t xml:space="preserve"> </w:t>
      </w:r>
      <w:r w:rsidR="006F484D">
        <w:t xml:space="preserve">are the components that </w:t>
      </w:r>
      <w:r w:rsidR="004273C9">
        <w:t xml:space="preserve">make up </w:t>
      </w:r>
      <w:r w:rsidR="00250F37">
        <w:t>the</w:t>
      </w:r>
      <w:r w:rsidR="004273C9">
        <w:t xml:space="preserve"> </w:t>
      </w:r>
      <w:r w:rsidR="004273C9" w:rsidRPr="004273C9">
        <w:rPr>
          <w:i/>
        </w:rPr>
        <w:t>latent factor model</w:t>
      </w:r>
      <w:r w:rsidR="00BA26D9">
        <w:t xml:space="preserve"> (LFM)</w:t>
      </w:r>
      <w:r w:rsidR="0001008E">
        <w:t>, which is</w:t>
      </w:r>
      <w:r w:rsidR="009902CE">
        <w:t xml:space="preserve"> </w:t>
      </w:r>
      <w:r w:rsidR="006E31C1">
        <w:t xml:space="preserve">a low dimensional representation of the </w:t>
      </w:r>
      <w:r w:rsidR="00D24919">
        <w:t xml:space="preserve">initial </w:t>
      </w:r>
      <w:r w:rsidR="001606A4">
        <w:t>matrix.</w:t>
      </w:r>
      <w:r w:rsidR="001A4253">
        <w:t xml:space="preserve"> LFM</w:t>
      </w:r>
      <w:r w:rsidR="00CC172C">
        <w:t>,</w:t>
      </w:r>
      <w:r w:rsidR="00855C51">
        <w:t xml:space="preserve"> </w:t>
      </w:r>
      <w:r w:rsidR="00B45508">
        <w:t>broadly classified as</w:t>
      </w:r>
      <w:r w:rsidR="00855C51">
        <w:t xml:space="preserve"> </w:t>
      </w:r>
      <w:r w:rsidR="00B45508">
        <w:t xml:space="preserve">a </w:t>
      </w:r>
      <w:r w:rsidR="00855C51" w:rsidRPr="00855C51">
        <w:rPr>
          <w:i/>
          <w:iCs/>
        </w:rPr>
        <w:t xml:space="preserve">factorization </w:t>
      </w:r>
      <w:r w:rsidR="000C68B0">
        <w:rPr>
          <w:i/>
          <w:iCs/>
        </w:rPr>
        <w:t>machine</w:t>
      </w:r>
      <w:r w:rsidR="00855C51">
        <w:t xml:space="preserve"> (FM),</w:t>
      </w:r>
      <w:r w:rsidR="001A4253">
        <w:t xml:space="preserve"> </w:t>
      </w:r>
      <w:r w:rsidR="006F341B">
        <w:t>work</w:t>
      </w:r>
      <w:r w:rsidR="00E922EB">
        <w:t>s</w:t>
      </w:r>
      <w:r w:rsidR="006F341B">
        <w:t xml:space="preserve"> under the assumption that there are underlying </w:t>
      </w:r>
      <w:r w:rsidR="000B3142">
        <w:t xml:space="preserve">latent </w:t>
      </w:r>
      <w:r w:rsidR="006F341B">
        <w:t>var</w:t>
      </w:r>
      <w:r w:rsidR="000B3142">
        <w:t>iables in the data. Latent variables</w:t>
      </w:r>
      <w:r w:rsidR="00A758D0">
        <w:t xml:space="preserve"> are </w:t>
      </w:r>
      <w:r w:rsidR="000311EA">
        <w:t xml:space="preserve">variables </w:t>
      </w:r>
      <w:r w:rsidR="00490B5D">
        <w:t xml:space="preserve">that are </w:t>
      </w:r>
      <w:r w:rsidR="00A758D0">
        <w:t>not</w:t>
      </w:r>
      <w:r w:rsidR="007F6069">
        <w:t xml:space="preserve"> directly</w:t>
      </w:r>
      <w:r w:rsidR="00A758D0">
        <w:t xml:space="preserve"> observable</w:t>
      </w:r>
      <w:r w:rsidR="00CA37AC">
        <w:t xml:space="preserve"> </w:t>
      </w:r>
      <w:r w:rsidR="007A49F2">
        <w:t>but</w:t>
      </w:r>
      <w:r w:rsidR="00533091">
        <w:t xml:space="preserve"> can be</w:t>
      </w:r>
      <w:r w:rsidR="007A49F2">
        <w:t xml:space="preserve"> inferred through</w:t>
      </w:r>
      <w:r w:rsidR="00533091">
        <w:t xml:space="preserve"> mathematical </w:t>
      </w:r>
      <w:r w:rsidR="00E85FA0">
        <w:t>computation</w:t>
      </w:r>
      <w:r w:rsidR="004C650C">
        <w:t>,</w:t>
      </w:r>
      <w:r w:rsidR="00E85FA0">
        <w:t xml:space="preserve"> like </w:t>
      </w:r>
      <w:r w:rsidR="0033686E">
        <w:t xml:space="preserve">for example </w:t>
      </w:r>
      <w:r w:rsidR="005B18CB">
        <w:t>singular value decomposition (SVD)</w:t>
      </w:r>
      <w:r w:rsidR="003B07F2">
        <w:t xml:space="preserve"> </w:t>
      </w:r>
      <w:sdt>
        <w:sdtPr>
          <w:alias w:val="To edit, see citavi.com/edit"/>
          <w:tag w:val="CitaviPlaceholder#4fde39c2-28b0-47f5-b335-64403a7a9974"/>
          <w:id w:val="-1517142255"/>
          <w:placeholder>
            <w:docPart w:val="DefaultPlaceholder_-1854013440"/>
          </w:placeholder>
        </w:sdtPr>
        <w:sdtEndPr/>
        <w:sdtContent>
          <w:r w:rsidR="003B07F2">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NzAzODk4LWU3MDYtNGM2MS1iYTU0LTEwNmRkODdjMzc4OSIsIlJhbmdlTGVuZ3RoIjoyNiwiUmVmZXJlbmNlSWQiOiI5MDdmNjg0NS0wNDMwLTRkZmQtYTg0Ni04Zjk2MzYxNWNlZ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TZWJhc3RpYW5cXEFwcERhdGFcXExvY2FsXFxUZW1wXFxidzMybDVkeS5qcGciLCJVcmlTdHJpbmciOiI5MDdmNjg0NS0wNDMwLTRkZmQtYTg0Ni04Zjk2MzYxNWNlZDE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NS4gZWQuIiwiRXZhbHVhdGlvbkNvbXBsZXhpdHkiOjAsIkV2YWx1YXRpb25Tb3VyY2VUZXh0Rm9ybWF0IjowLCJHcm91cHMiOltdLCJIYXNMYWJlbDEiOmZhbHNlLCJIYXNMYWJlbDIiOmZhbHNlLCJJc2JuIjoiOTc4MTEzODkxNjA2NyI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3d3dy53b3JsZGNhdC5vcmcvb2NsYy85ODU3MDA3NjYiLCJVcmlTdHJpbmciOiJodHRwOi8vd3d3LndvcmxkY2F0Lm9yZy9vY2xjLzk4NTcwMDc2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}</w:instrText>
          </w:r>
          <w:r w:rsidR="003B07F2">
            <w:fldChar w:fldCharType="separate"/>
          </w:r>
          <w:r w:rsidR="00601E6C">
            <w:t>(</w:t>
          </w:r>
          <w:proofErr w:type="spellStart"/>
          <w:r w:rsidR="00601E6C">
            <w:t>Loehlin</w:t>
          </w:r>
          <w:proofErr w:type="spellEnd"/>
          <w:r w:rsidR="00601E6C">
            <w:t xml:space="preserve"> &amp; </w:t>
          </w:r>
          <w:proofErr w:type="spellStart"/>
          <w:r w:rsidR="00601E6C">
            <w:t>Beaujean</w:t>
          </w:r>
          <w:proofErr w:type="spellEnd"/>
          <w:r w:rsidR="00601E6C">
            <w:t>, 2017)</w:t>
          </w:r>
          <w:r w:rsidR="003B07F2">
            <w:fldChar w:fldCharType="end"/>
          </w:r>
        </w:sdtContent>
      </w:sdt>
      <w:r w:rsidR="00E85FA0">
        <w:t>.</w:t>
      </w:r>
      <w:r w:rsidR="00624421">
        <w:t xml:space="preserve"> </w:t>
      </w:r>
      <w:proofErr w:type="spellStart"/>
      <w:r w:rsidR="00672874">
        <w:t>Koren</w:t>
      </w:r>
      <w:proofErr w:type="spellEnd"/>
      <w:r w:rsidR="00672874">
        <w:t xml:space="preserve"> et</w:t>
      </w:r>
      <w:r w:rsidR="00C143DF">
        <w:t xml:space="preserve"> al. </w:t>
      </w:r>
      <w:sdt>
        <w:sdtPr>
          <w:alias w:val="To edit, see citavi.com/edit"/>
          <w:tag w:val="CitaviPlaceholder#63071f3c-a4b5-4044-8fc2-ec7d7ddd7766"/>
          <w:id w:val="-660082995"/>
          <w:placeholder>
            <w:docPart w:val="DefaultPlaceholder_-1854013440"/>
          </w:placeholder>
        </w:sdtPr>
        <w:sdtEndPr/>
        <w:sdtContent>
          <w:r w:rsidR="00C143DF">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OWY0ZDQzLTM1NGMtNDRhNy1hMTQyLWJjNDk0YWY0ODMxNiIsIlJhbmdlTGVuZ3RoIjo1OCwiUmVmZXJlbmNlSWQiOiIzZjdlNzFlNi04NzJlLTRhNjAtYTExZS0xOTQyMmViZTExY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wMDcvOTc4LTEtMDcxNi0yMTk3LTRfMyIsIlVyaVN0cmluZyI6Imh0dHBzOi8vZG9pLm9yZy8xMC4xMDA3Lzk3OC0xLTA3MTYtMjE5Ny00Xz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}</w:instrText>
          </w:r>
          <w:r w:rsidR="00C143DF">
            <w:fldChar w:fldCharType="separate"/>
          </w:r>
          <w:r w:rsidR="00601E6C">
            <w:t>(</w:t>
          </w:r>
          <w:proofErr w:type="spellStart"/>
          <w:r w:rsidR="00601E6C">
            <w:t>Koren</w:t>
          </w:r>
          <w:proofErr w:type="spellEnd"/>
          <w:r w:rsidR="00601E6C">
            <w:t xml:space="preserve">, Yehuda and </w:t>
          </w:r>
          <w:proofErr w:type="spellStart"/>
          <w:r w:rsidR="00601E6C">
            <w:t>Rendle</w:t>
          </w:r>
          <w:proofErr w:type="spellEnd"/>
          <w:r w:rsidR="00601E6C">
            <w:t>, Steffen and Bell, Robert, 2022)</w:t>
          </w:r>
          <w:r w:rsidR="00C143DF">
            <w:fldChar w:fldCharType="end"/>
          </w:r>
        </w:sdtContent>
      </w:sdt>
      <w:r w:rsidR="00BF10E3">
        <w:t xml:space="preserve"> state </w:t>
      </w:r>
      <w:r w:rsidR="00EA1793">
        <w:t xml:space="preserve">that </w:t>
      </w:r>
      <w:r w:rsidR="006D2CA4">
        <w:t xml:space="preserve">the observed </w:t>
      </w:r>
      <w:r w:rsidR="00EA1793">
        <w:t xml:space="preserve">rating values </w:t>
      </w:r>
      <w:r w:rsidR="006D2CA4">
        <w:t>are due to effects associated with either user</w:t>
      </w:r>
      <w:r w:rsidR="00592048">
        <w:t xml:space="preserve"> or items, independently </w:t>
      </w:r>
      <w:r w:rsidR="007310B7">
        <w:t xml:space="preserve">of their </w:t>
      </w:r>
      <w:r w:rsidR="00AA7191">
        <w:t xml:space="preserve">joint </w:t>
      </w:r>
      <w:r w:rsidR="007310B7">
        <w:t xml:space="preserve">interaction. </w:t>
      </w:r>
      <w:r w:rsidR="00F80B70">
        <w:t xml:space="preserve">Therefore, there are </w:t>
      </w:r>
      <w:r w:rsidR="00FE33C2">
        <w:t>large item and user biases embedded in the data</w:t>
      </w:r>
      <w:r w:rsidR="0085461C">
        <w:t xml:space="preserve">. An example would be </w:t>
      </w:r>
      <w:r w:rsidR="006E5B06">
        <w:t xml:space="preserve">the </w:t>
      </w:r>
      <w:r w:rsidR="0085461C">
        <w:t>tendenc</w:t>
      </w:r>
      <w:r w:rsidR="006E5B06">
        <w:t>y</w:t>
      </w:r>
      <w:r w:rsidR="0085461C">
        <w:t xml:space="preserve"> </w:t>
      </w:r>
      <w:r w:rsidR="00A13F99">
        <w:t xml:space="preserve">for some users to give </w:t>
      </w:r>
      <w:r w:rsidR="006E5B06">
        <w:t xml:space="preserve">either </w:t>
      </w:r>
      <w:r w:rsidR="00A13F99">
        <w:t>higher or lower ratings</w:t>
      </w:r>
      <w:r w:rsidR="006E5B06">
        <w:t xml:space="preserve"> on average, or conversely products that </w:t>
      </w:r>
      <w:r w:rsidR="0083716E">
        <w:t>receive systematically higher or lower ratings.</w:t>
      </w:r>
      <w:r w:rsidR="00085BBE">
        <w:t xml:space="preserve"> </w:t>
      </w:r>
      <w:r w:rsidR="0085461C">
        <w:t xml:space="preserve">These </w:t>
      </w:r>
      <w:r w:rsidR="00352216">
        <w:t>“</w:t>
      </w:r>
      <w:r w:rsidR="0085461C">
        <w:t>hidden</w:t>
      </w:r>
      <w:r w:rsidR="00352216">
        <w:t>”</w:t>
      </w:r>
      <w:r w:rsidR="00085BBE">
        <w:t xml:space="preserve"> factors</w:t>
      </w:r>
      <w:r w:rsidR="0085461C">
        <w:t xml:space="preserve"> </w:t>
      </w:r>
      <w:r w:rsidR="00D076F9">
        <w:t>c</w:t>
      </w:r>
      <w:r w:rsidR="00535C00">
        <w:t>an</w:t>
      </w:r>
      <w:r w:rsidR="00D076F9">
        <w:t xml:space="preserve"> be retrieved during model training and</w:t>
      </w:r>
      <w:r w:rsidR="00085BBE">
        <w:t xml:space="preserve"> </w:t>
      </w:r>
      <w:r w:rsidR="0016783E">
        <w:t>incorporated</w:t>
      </w:r>
      <w:r w:rsidR="00D076F9">
        <w:t xml:space="preserve"> </w:t>
      </w:r>
      <w:r w:rsidR="0031088D">
        <w:t>into</w:t>
      </w:r>
      <w:r w:rsidR="0016783E">
        <w:t xml:space="preserve"> a latent factor</w:t>
      </w:r>
      <w:r w:rsidR="0082611C">
        <w:t>.</w:t>
      </w:r>
      <w:r w:rsidR="008E213B">
        <w:t xml:space="preserve"> In the training process</w:t>
      </w:r>
      <w:r w:rsidR="00535C00">
        <w:t xml:space="preserve"> the </w:t>
      </w:r>
      <w:r w:rsidR="00CA5DE7">
        <w:t>latent factors are</w:t>
      </w:r>
      <w:r w:rsidR="008E213B">
        <w:t xml:space="preserve"> distilled</w:t>
      </w:r>
      <w:r w:rsidR="00CA5DE7">
        <w:t xml:space="preserve"> that best</w:t>
      </w:r>
      <w:r w:rsidR="00353DF2">
        <w:t xml:space="preserve"> depict</w:t>
      </w:r>
      <w:r w:rsidR="00CA5DE7">
        <w:t xml:space="preserve"> these pro</w:t>
      </w:r>
      <w:r w:rsidR="00AF6552">
        <w:t>pensities in the data</w:t>
      </w:r>
      <w:r w:rsidR="005B50F6">
        <w:t xml:space="preserve"> </w:t>
      </w:r>
      <w:sdt>
        <w:sdtPr>
          <w:alias w:val="To edit, see citavi.com/edit"/>
          <w:tag w:val="CitaviPlaceholder#bb53896b-d6f4-4bcf-90f9-ab0aac915f44"/>
          <w:id w:val="772678463"/>
          <w:placeholder>
            <w:docPart w:val="DefaultPlaceholder_-1854013440"/>
          </w:placeholder>
        </w:sdtPr>
        <w:sdtEndPr/>
        <w:sdtContent>
          <w:r w:rsidR="00487EC2">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Yjg2MzJlLTlkZWEtNDI2Mi1hMDJmLWNlN2Q1NGI1M2U5MSIsIlJhbmdlTGVuZ3RoIjozMywiUmVmZXJlbmNlSWQiOiI3YjYxM2ExMC0zOTVjLTQwZjktYjAxZi00MTQ0OGM4YWQx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wODY0NDE1LjIwMDAuMTE1MTgzODAiLCJVcmlTdHJpbmciOiJodHRwczovL2RvaS5vcmcvMTAuMTA4MC8xMDg2NDQxNS4yMDAwLjExNTE4Mzg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}</w:instrText>
          </w:r>
          <w:r w:rsidR="00487EC2">
            <w:fldChar w:fldCharType="separate"/>
          </w:r>
          <w:r w:rsidR="00601E6C">
            <w:t>(</w:t>
          </w:r>
          <w:proofErr w:type="spellStart"/>
          <w:r w:rsidR="00601E6C">
            <w:t>Vellido</w:t>
          </w:r>
          <w:proofErr w:type="spellEnd"/>
          <w:r w:rsidR="00601E6C">
            <w:t xml:space="preserve">, </w:t>
          </w:r>
          <w:proofErr w:type="spellStart"/>
          <w:r w:rsidR="00601E6C">
            <w:t>Lisboa</w:t>
          </w:r>
          <w:proofErr w:type="spellEnd"/>
          <w:r w:rsidR="00601E6C">
            <w:t>, &amp; Meehan, 2000)</w:t>
          </w:r>
          <w:r w:rsidR="00487EC2">
            <w:fldChar w:fldCharType="end"/>
          </w:r>
        </w:sdtContent>
      </w:sdt>
      <w:r w:rsidR="00AF6552">
        <w:t>.</w:t>
      </w:r>
      <w:r w:rsidR="000C4DB8">
        <w:t xml:space="preserve"> </w:t>
      </w:r>
      <w:r w:rsidR="009E1622">
        <w:t>In LFM</w:t>
      </w:r>
      <w:r w:rsidR="005E3EA4">
        <w:t>,</w:t>
      </w:r>
      <w:r w:rsidR="009E1622">
        <w:t xml:space="preserve"> </w:t>
      </w:r>
      <w:r w:rsidR="0085533A">
        <w:t xml:space="preserve">the rating </w:t>
      </w:r>
      <w:r w:rsidR="00C91C22">
        <w:t>of an unobserved</w:t>
      </w:r>
      <w:r w:rsidR="00C24E8B">
        <w:t xml:space="preserve"> user-item interaction is </w:t>
      </w:r>
      <w:r w:rsidR="002A2304">
        <w:t xml:space="preserve">constructed by applying the </w:t>
      </w:r>
      <w:r w:rsidR="00644189">
        <w:t xml:space="preserve">dot product </w:t>
      </w:r>
      <w:r w:rsidR="00FA5EAE">
        <w:t>of</w:t>
      </w:r>
      <w:r w:rsidR="00CC4F75">
        <w:t xml:space="preserve"> factor</w:t>
      </w:r>
      <w:r w:rsidR="00802F21">
        <w:t xml:space="preserve"> of</w:t>
      </w:r>
      <w:r w:rsidR="00CC4F75">
        <w:t xml:space="preserve"> </w:t>
      </w:r>
      <w:r w:rsidR="00644189">
        <w:t xml:space="preserve">user </w:t>
      </w:r>
      <m:oMath>
        <m:sSub>
          <m:sSubPr>
            <m:ctrlPr>
              <w:rPr>
                <w:rFonts w:ascii="Cambria Math" w:hAnsi="Cambria Math"/>
                <w:i/>
              </w:rPr>
            </m:ctrlPr>
          </m:sSubPr>
          <m:e>
            <m:r>
              <w:rPr>
                <w:rFonts w:ascii="Cambria Math" w:hAnsi="Cambria Math"/>
              </w:rPr>
              <m:t>u</m:t>
            </m:r>
          </m:e>
          <m:sub>
            <m:r>
              <w:rPr>
                <w:rFonts w:ascii="Cambria Math" w:hAnsi="Cambria Math"/>
              </w:rPr>
              <m:t>i</m:t>
            </m:r>
          </m:sub>
        </m:sSub>
      </m:oMath>
      <w:r w:rsidR="00827BF3">
        <w:t xml:space="preserve"> </w:t>
      </w:r>
      <w:r w:rsidR="00644189">
        <w:t xml:space="preserve">and </w:t>
      </w:r>
      <w:r w:rsidR="00802F21">
        <w:t xml:space="preserve">factor of </w:t>
      </w:r>
      <w:r w:rsidR="00644189">
        <w:t xml:space="preserve">item </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sidR="00700CD8">
        <w:t xml:space="preserve"> </w:t>
      </w:r>
      <w:sdt>
        <w:sdtPr>
          <w:alias w:val="To edit, see citavi.com/edit"/>
          <w:tag w:val="CitaviPlaceholder#d92d2582-d870-45e2-b265-ea017dd6c6ff"/>
          <w:id w:val="1579710579"/>
          <w:placeholder>
            <w:docPart w:val="DefaultPlaceholder_-1854013440"/>
          </w:placeholder>
        </w:sdtPr>
        <w:sdtEndPr/>
        <w:sdtContent>
          <w:r w:rsidR="00700CD8">
            <w:fldChar w:fldCharType="begin"/>
          </w:r>
          <w:r w:rsidR="00700CD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ZmYzN2VjLTc0ODMtNGM4ZS1hOGI4LWFiZjdkZjBlZDc2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Q5MmQyNTgyLWQ4NzAtNDVlMi1iMjY1LWVhMDE3ZGQ2YzZmZiIsIlRleHQiOiIoQWdnYXJ3YWwsIDIwMTYpIiwiV0FJVmVyc2lvbiI6IjYuMTIuMC4wIn0=}</w:instrText>
          </w:r>
          <w:r w:rsidR="00700CD8">
            <w:fldChar w:fldCharType="separate"/>
          </w:r>
          <w:r w:rsidR="00601E6C">
            <w:t>(Aggarwal, 2016)</w:t>
          </w:r>
          <w:r w:rsidR="00700CD8">
            <w:fldChar w:fldCharType="end"/>
          </w:r>
        </w:sdtContent>
      </w:sdt>
      <w:r w:rsidR="00270A65">
        <w:t>.</w:t>
      </w:r>
      <w:r w:rsidR="00E30424">
        <w:t xml:space="preserve"> While </w:t>
      </w:r>
      <w:r w:rsidR="00727DA1">
        <w:t xml:space="preserve">the </w:t>
      </w:r>
      <w:r w:rsidR="004708CA">
        <w:t>base</w:t>
      </w:r>
      <w:r w:rsidR="00E1774C">
        <w:t>line</w:t>
      </w:r>
      <w:r w:rsidR="004708CA">
        <w:t xml:space="preserve"> </w:t>
      </w:r>
      <w:r w:rsidR="00533D1C">
        <w:t>LFM</w:t>
      </w:r>
      <w:r w:rsidR="00DE68D1">
        <w:t>s</w:t>
      </w:r>
      <w:r w:rsidR="00533D1C">
        <w:t xml:space="preserve"> only use the sparse matrix</w:t>
      </w:r>
      <w:r w:rsidR="00EB161B">
        <w:t xml:space="preserve"> of user-item interactions, </w:t>
      </w:r>
      <w:r w:rsidR="00E1774C">
        <w:t xml:space="preserve">more sophisticated </w:t>
      </w:r>
      <w:r w:rsidR="00026C23">
        <w:t>variants</w:t>
      </w:r>
      <w:r w:rsidR="004B524B">
        <w:t>, like SVD++,</w:t>
      </w:r>
      <w:r w:rsidR="00026C23">
        <w:t xml:space="preserve"> can also incorporate</w:t>
      </w:r>
      <w:r w:rsidR="00461FEA">
        <w:t xml:space="preserve"> dense features and implicit ratings into it</w:t>
      </w:r>
      <w:r w:rsidR="00BD36CE">
        <w:t>s model</w:t>
      </w:r>
      <w:r w:rsidR="00200EAF">
        <w:t xml:space="preserve">, which </w:t>
      </w:r>
      <w:r w:rsidR="002713AB">
        <w:t>allows it to</w:t>
      </w:r>
      <w:r w:rsidR="00CB1DC7">
        <w:t xml:space="preserve"> factorize more information</w:t>
      </w:r>
      <w:r w:rsidR="00843302">
        <w:t xml:space="preserve"> and </w:t>
      </w:r>
      <w:r w:rsidR="004B524B">
        <w:t xml:space="preserve">further improve </w:t>
      </w:r>
      <w:r w:rsidR="00704235">
        <w:t>prediction quality</w:t>
      </w:r>
      <w:r w:rsidR="00C62AA9">
        <w:t xml:space="preserve"> </w:t>
      </w:r>
      <w:sdt>
        <w:sdtPr>
          <w:alias w:val="To edit, see citavi.com/edit"/>
          <w:tag w:val="CitaviPlaceholder#5af20020-94d5-40a3-a244-22f6addb264a"/>
          <w:id w:val="-1871066657"/>
          <w:placeholder>
            <w:docPart w:val="DefaultPlaceholder_-1854013440"/>
          </w:placeholder>
        </w:sdtPr>
        <w:sdtEndPr/>
        <w:sdtContent>
          <w:r w:rsidR="00C727F1">
            <w:fldChar w:fldCharType="begin"/>
          </w:r>
          <w:r w:rsidR="00C72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N2I0MjJiLTBiYjctNGRmYi1iZWJlLWM1M2M0YTE3YjBkYiIsIlJhbmdlTGVuZ3RoIjoyMCwiUmVmZXJlbmNlSWQiOiIzYWNhYjM1My1mOTk1LTQ0OGYtOTAwMS1hMzRmMWI3OTk3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}</w:instrText>
          </w:r>
          <w:r w:rsidR="00C727F1">
            <w:fldChar w:fldCharType="separate"/>
          </w:r>
          <w:r w:rsidR="00601E6C">
            <w:t>(</w:t>
          </w:r>
          <w:proofErr w:type="spellStart"/>
          <w:r w:rsidR="00601E6C">
            <w:t>Koren</w:t>
          </w:r>
          <w:proofErr w:type="spellEnd"/>
          <w:r w:rsidR="00601E6C">
            <w:t xml:space="preserve"> et al., 2009)</w:t>
          </w:r>
          <w:r w:rsidR="00C727F1">
            <w:fldChar w:fldCharType="end"/>
          </w:r>
        </w:sdtContent>
      </w:sdt>
      <w:r w:rsidR="00843302">
        <w:t>.</w:t>
      </w:r>
    </w:p>
    <w:p w14:paraId="48562123" w14:textId="3E59FB54" w:rsidR="007D1AC8" w:rsidRDefault="00AB66B4" w:rsidP="004E0AB6">
      <w:r>
        <w:t xml:space="preserve">The main advantage of </w:t>
      </w:r>
      <w:r w:rsidR="00DC717F">
        <w:t>MF lies in its ability to algorithmically detect latent vectors</w:t>
      </w:r>
      <w:r w:rsidR="006C385B">
        <w:t xml:space="preserve"> in the dataset</w:t>
      </w:r>
      <w:r w:rsidR="006E61B6">
        <w:t xml:space="preserve">. </w:t>
      </w:r>
      <w:r w:rsidR="0050535E">
        <w:t xml:space="preserve">Overarching correlations are </w:t>
      </w:r>
      <w:r w:rsidR="00E065AC">
        <w:t xml:space="preserve">extracted in the dataset and used to make predictions. </w:t>
      </w:r>
      <w:r w:rsidR="00057A4A">
        <w:t>Unlike</w:t>
      </w:r>
      <w:r w:rsidR="006E357B">
        <w:t xml:space="preserve"> CB methods</w:t>
      </w:r>
      <w:r w:rsidR="00057A4A">
        <w:t xml:space="preserve">, </w:t>
      </w:r>
      <w:r w:rsidR="006E357B">
        <w:t>t</w:t>
      </w:r>
      <w:r w:rsidR="006E61B6">
        <w:t xml:space="preserve">he models </w:t>
      </w:r>
      <w:r w:rsidR="00BA6E4F">
        <w:t xml:space="preserve">don’t rely on </w:t>
      </w:r>
      <w:r w:rsidR="00123146">
        <w:t>hand</w:t>
      </w:r>
      <w:r w:rsidR="00765351">
        <w:t>-</w:t>
      </w:r>
      <w:r w:rsidR="00123146">
        <w:t xml:space="preserve">engineered features to </w:t>
      </w:r>
      <w:r w:rsidR="00223B92">
        <w:t>make recommendations</w:t>
      </w:r>
      <w:r w:rsidR="003B30D4">
        <w:t>, which</w:t>
      </w:r>
      <w:r w:rsidR="007139B1">
        <w:t xml:space="preserve"> evades</w:t>
      </w:r>
      <w:r w:rsidR="003B30D4">
        <w:t xml:space="preserve"> </w:t>
      </w:r>
      <w:r w:rsidR="007139B1">
        <w:t xml:space="preserve">the </w:t>
      </w:r>
      <w:r w:rsidR="00D74C8E">
        <w:t>human-error</w:t>
      </w:r>
      <w:r w:rsidR="007139B1">
        <w:t xml:space="preserve"> component</w:t>
      </w:r>
      <w:r w:rsidR="00F074C1">
        <w:t xml:space="preserve"> of</w:t>
      </w:r>
      <w:r w:rsidR="007139B1">
        <w:t xml:space="preserve"> feature engineering</w:t>
      </w:r>
      <w:r w:rsidR="00F074C1">
        <w:t xml:space="preserve"> and speeds up the development process</w:t>
      </w:r>
      <w:r w:rsidR="007611E4">
        <w:t>.</w:t>
      </w:r>
      <w:r w:rsidR="00FC55F7">
        <w:t xml:space="preserve"> </w:t>
      </w:r>
      <w:r w:rsidR="007611E4">
        <w:t xml:space="preserve">Dot products are </w:t>
      </w:r>
      <w:r w:rsidR="00E61BA9">
        <w:t xml:space="preserve">computationally light, which makes </w:t>
      </w:r>
      <w:r w:rsidR="004511D1">
        <w:t>LFM models</w:t>
      </w:r>
      <w:r w:rsidR="00E61BA9">
        <w:t xml:space="preserve"> scalable and applicable on large datasets</w:t>
      </w:r>
      <w:r w:rsidR="00910F3C">
        <w:t xml:space="preserve"> </w:t>
      </w:r>
      <w:sdt>
        <w:sdtPr>
          <w:alias w:val="To edit, see citavi.com/edit"/>
          <w:tag w:val="CitaviPlaceholder#44d6d0b2-2941-4b10-b674-21110e7e67c2"/>
          <w:id w:val="-1392567560"/>
          <w:placeholder>
            <w:docPart w:val="DefaultPlaceholder_-1854013440"/>
          </w:placeholder>
        </w:sdtPr>
        <w:sdtEndPr/>
        <w:sdtContent>
          <w:r w:rsidR="007C7254">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NzA2MDk3LTM0ODItNDFiNy05Mjg3LWZmOTg5ZmNmOTFhZSIsIlJhbmdlTGVuZ3RoIjo0MSwiUmVmZXJlbmNlSWQiOiJhOTAwMjU5NC00NzNkLTQzMDYtOWU2ZC1kYTQxNTA0MTM0MjAiLCJSZWZlcmVuY2UiOnsiJGlkIjoiMyIsIiR0eXBlIjoiU3dpc3NBY2FkZW1pYy5DaXRhdmkuUmVmZXJlbmNlLCBTd2lzc0FjYWRlbWljLkNpdGF2aSIsIkFic3RyYWN0Q29tcGxleGl0eSI6MCwiQWJzdHJhY3RTb3VyY2VUZXh0Rm9ybWF0IjowLCJBcnhpdklkIjoiMTYwNy4wODgxMHYx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NYXNha2F6dSIsIkxhc3ROYW1lIjoiSXNoaWhhdGEiLCJQcm90ZWN0ZWQiOmZhbHNlLCJTZXgiOjAsIkNyZWF0ZWRCeSI6Il9TZWJhc3RpYW4gU8OkdHpsZXIiLCJDcmVhdGVkT24iOiIyMDIyLTA2LTIxVDIzOjE1OjA2IiwiTW9kaWZpZWRCeSI6Il9TZWJhc3RpYW4gU8OkdHpsZXIiLCJJZCI6ImU5MjNmOGZlLWU5MTYtNDkwOC1iZWIwLWU5ZTA2OGM2OGQ3YSIsIk1vZGlmaWVkT24iOiIyMDIyLTA2LTIxVDIzOjE1OjA2IiwiUHJvamVjdCI6eyIkcmVmIjoiNSJ9fSx7IiRpZCI6Ijc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g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1dLCJDaXRhdGlvbktleVVwZGF0ZVR5cGUiOjAsIkNvbGxhYm9yYXRvcnMiOltdLCJEYXRlIjoiMjk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ODgxMHYxIiwiVXJpU3RyaW5nIjoiaHR0cDovL2FyeGl2Lm9yZy9wZGYvMTYwNy4wODgxMHY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IwOjE1IiwiTW9kaWZpZWRCeSI6Il9TZWJhc3RpYW4gU8OkdHpsZXIiLCJJZCI6ImRmZDU2ZmE0LTNjYTctNGY4ZC1iYzIzLTBmNWExNjEyY2IwMiIsIk1vZGlmaWVkT24iOiIyMDIyLTA2LTIxVDIzOjIwOjE1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ODgxMHYxIiwiVXJpU3RyaW5nIjoiaHR0cDovL2FyeGl2Lm9yZy9hYnMvMTYwNy4wODgxMHY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IwOjE1IiwiTW9kaWZpZWRCeSI6Il9TZWJhc3RpYW4gU8OkdHpsZXIiLCJJZCI6ImFmZjkwMDQ1LTI0NzktNGY0Ny1iOWI0LTRjNTAxM2U5MjM3YyIsIk1vZGlmaWVkT24iOiIyMDIyLTA2LTIxVDIzOjIwOjE1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ODgxMHYxIiwiVXJpU3RyaW5nIjoiaHR0cHM6Ly9hcnhpdi5vcmcvcGRmLzE2MDcuMDg4MTB2MS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}</w:instrText>
          </w:r>
          <w:r w:rsidR="007C7254">
            <w:fldChar w:fldCharType="separate"/>
          </w:r>
          <w:r w:rsidR="00601E6C">
            <w:t xml:space="preserve">(Blondel, </w:t>
          </w:r>
          <w:proofErr w:type="spellStart"/>
          <w:r w:rsidR="00601E6C">
            <w:t>Ishihata</w:t>
          </w:r>
          <w:proofErr w:type="spellEnd"/>
          <w:r w:rsidR="00601E6C">
            <w:t xml:space="preserve">, </w:t>
          </w:r>
          <w:proofErr w:type="spellStart"/>
          <w:r w:rsidR="00601E6C">
            <w:t>Fujino</w:t>
          </w:r>
          <w:proofErr w:type="spellEnd"/>
          <w:r w:rsidR="00601E6C">
            <w:t>, &amp; Ueda, 2016)</w:t>
          </w:r>
          <w:r w:rsidR="007C7254">
            <w:fldChar w:fldCharType="end"/>
          </w:r>
        </w:sdtContent>
      </w:sdt>
      <w:r w:rsidR="00E61BA9">
        <w:t>.</w:t>
      </w:r>
      <w:r w:rsidR="00420352">
        <w:t xml:space="preserve"> </w:t>
      </w:r>
      <w:r w:rsidR="00497D51">
        <w:t xml:space="preserve">The performance advantage of </w:t>
      </w:r>
      <w:r w:rsidR="00E45118">
        <w:t>FM</w:t>
      </w:r>
      <w:r w:rsidR="00AE26F5">
        <w:t>s</w:t>
      </w:r>
      <w:r w:rsidR="00BE6285">
        <w:t xml:space="preserve"> rapidly diminish</w:t>
      </w:r>
      <w:r w:rsidR="008F5840">
        <w:t xml:space="preserve"> when </w:t>
      </w:r>
      <w:r w:rsidR="00415C36">
        <w:t xml:space="preserve">modeling </w:t>
      </w:r>
      <w:r w:rsidR="00FD7583">
        <w:t>higher-order feature combinations</w:t>
      </w:r>
      <w:r w:rsidR="00FB524E">
        <w:t xml:space="preserve"> </w:t>
      </w:r>
      <w:r w:rsidR="00C9543D">
        <w:t>however</w:t>
      </w:r>
      <w:r w:rsidR="00FD7583">
        <w:t xml:space="preserve">, which </w:t>
      </w:r>
      <w:r w:rsidR="00EB752F">
        <w:t xml:space="preserve">is a tradeoff to </w:t>
      </w:r>
      <w:r w:rsidR="00FD7583">
        <w:t xml:space="preserve">allow </w:t>
      </w:r>
      <w:r w:rsidR="00417DF3">
        <w:lastRenderedPageBreak/>
        <w:t xml:space="preserve">for more complex </w:t>
      </w:r>
      <w:r w:rsidR="00194638">
        <w:t xml:space="preserve">embeddings in the model </w:t>
      </w:r>
      <w:sdt>
        <w:sdtPr>
          <w:alias w:val="To edit, see citavi.com/edit"/>
          <w:tag w:val="CitaviPlaceholder#c2d14aa0-91d3-45db-bf28-bba1a88dff68"/>
          <w:id w:val="-638179499"/>
          <w:placeholder>
            <w:docPart w:val="DefaultPlaceholder_-1854013440"/>
          </w:placeholder>
        </w:sdtPr>
        <w:sdtEndPr/>
        <w:sdtContent>
          <w:r w:rsidR="00194638">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TUzZGMyLWMwMDAtNDYxZS05NzYzLTljNzFlNGQyNWY2OSIsIlJhbmdlTGVuZ3RoIjo0MSwiUmVmZXJlbmNlSWQiOiJjMWUyZTJiNy0wYjIyLTRlZWUtYThiNC1mNGU0YTE2ZDVkMGUiLCJSZWZlcmVuY2UiOnsiJGlkIjoiMyIsIiR0eXBlIjoiU3dpc3NBY2FkZW1pYy5DaXRhdmkuUmVmZXJlbmNlLCBTd2lzc0FjYWRlbWljLkNpdGF2aSIsIkFic3RyYWN0Q29tcGxleGl0eSI6MCwiQWJzdHJhY3RTb3VyY2VUZXh0Rm9ybWF0IjowLCJBcnhpdklkIjoiMTYwNy4wNzE5NXYy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c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NzE5NXYyIiwiVXJpU3RyaW5nIjoiaHR0cDovL2FyeGl2Lm9yZy9wZGYvMTYwNy4wNzE5NXY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E1OjA2IiwiTW9kaWZpZWRCeSI6Il9TZWJhc3RpYW4gU8OkdHpsZXIiLCJJZCI6ImFhYTViMzJkLWU1ZjctNDY3OS1iZGM2LThiZWIxYjIyMWM2MCIsIk1vZGlmaWVkT24iOiIyMDIyLTA2LTIxVDIzOjE1OjA2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NzE5NXYyIiwiVXJpU3RyaW5nIjoiaHR0cDovL2FyeGl2Lm9yZy9hYnMvMTYwNy4wNzE5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E1OjA2IiwiTW9kaWZpZWRCeSI6Il9TZWJhc3RpYW4gU8OkdHpsZXIiLCJJZCI6IjllMjM1OTY3LTE3MjgtNDA4OS05ZmM0LWMzZmU2NTZiYTkwNyIsIk1vZGlmaWVkT24iOiIyMDIyLTA2LTIxVDIzOjE1OjA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NzE5NXYyIiwiVXJpU3RyaW5nIjoiaHR0cHM6Ly9hcnhpdi5vcmcvcGRmLzE2MDcuMDcxOTV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}</w:instrText>
          </w:r>
          <w:r w:rsidR="00194638">
            <w:fldChar w:fldCharType="separate"/>
          </w:r>
          <w:r w:rsidR="00601E6C">
            <w:t xml:space="preserve">(Blondel, </w:t>
          </w:r>
          <w:proofErr w:type="spellStart"/>
          <w:r w:rsidR="00601E6C">
            <w:t>Fujino</w:t>
          </w:r>
          <w:proofErr w:type="spellEnd"/>
          <w:r w:rsidR="00601E6C">
            <w:t xml:space="preserve">, Ueda, &amp; </w:t>
          </w:r>
          <w:proofErr w:type="spellStart"/>
          <w:r w:rsidR="00601E6C">
            <w:t>Ishihata</w:t>
          </w:r>
          <w:proofErr w:type="spellEnd"/>
          <w:r w:rsidR="00601E6C">
            <w:t>, 2016)</w:t>
          </w:r>
          <w:r w:rsidR="00194638">
            <w:fldChar w:fldCharType="end"/>
          </w:r>
        </w:sdtContent>
      </w:sdt>
      <w:r w:rsidR="00194638">
        <w:t>.</w:t>
      </w:r>
      <w:r w:rsidR="009A009F">
        <w:t xml:space="preserve"> </w:t>
      </w:r>
      <w:r w:rsidR="0094351E">
        <w:t>FMs being</w:t>
      </w:r>
      <w:r w:rsidR="000F4D15">
        <w:t xml:space="preserve"> bound by their shallow structure</w:t>
      </w:r>
      <w:r w:rsidR="00D91859">
        <w:t xml:space="preserve"> </w:t>
      </w:r>
      <w:r w:rsidR="001F52EE">
        <w:t xml:space="preserve">hinders their </w:t>
      </w:r>
      <w:r w:rsidR="00CB0EC3">
        <w:t xml:space="preserve">overall </w:t>
      </w:r>
      <w:r w:rsidR="001F52EE">
        <w:t xml:space="preserve">representative power </w:t>
      </w:r>
      <w:sdt>
        <w:sdtPr>
          <w:alias w:val="To edit, see citavi.com/edit"/>
          <w:tag w:val="CitaviPlaceholder#61f8aa34-e1e8-433e-bef1-348d8c6ce92c"/>
          <w:id w:val="-814182847"/>
          <w:placeholder>
            <w:docPart w:val="DefaultPlaceholder_-1854013440"/>
          </w:placeholder>
        </w:sdtPr>
        <w:sdtEndPr/>
        <w:sdtContent>
          <w:r w:rsidR="008B51D9">
            <w:fldChar w:fldCharType="begin"/>
          </w:r>
          <w:r w:rsidR="008728A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GJjNjkzLTUwMDYtNDFjNy04YTY0LWUyMjY5MDNkZDAwNCIsIlJhbmdlTGVuZ3RoIjoyOC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ctMjFUMTQ6MTQ6NDUiLCJQcm9qZWN0Ijp7IiRyZWYiOiI1In19LCJVc2VOdW1iZXJpbmdUeXBlT2ZQYXJlbnREb2N1bWVudCI6ZmFsc2V9XSwiRm9ybWF0dGVkVGV4dCI6eyIkaWQiOiIyMSIsIkNvdW50IjoxLCJUZXh0VW5pdHMiOlt7IiRpZCI6IjIyIiwiRm9udFN0eWxlIjp7IiRpZCI6IjIzIiwiTmV1dHJhbCI6dHJ1ZX0sIlJlYWRpbmdPcmRlciI6MSwiVGV4dCI6IihXYW5nLCBGdSwgRnUsICYgV2FuZywgMjAxNykifV19LCJUYWciOiJDaXRhdmlQbGFjZWhvbGRlciM2MWY4YWEzNC1lMWU4LTQzM2UtYmVmMS0zNDhkOGM2Y2U5MmMiLCJUZXh0IjoiKFdhbmcsIEZ1LCBGdSwgJiBXYW5nLCAyMDE3KSIsIldBSVZlcnNpb24iOiI2LjEyLjAuMCJ9}</w:instrText>
          </w:r>
          <w:r w:rsidR="008B51D9">
            <w:fldChar w:fldCharType="separate"/>
          </w:r>
          <w:r w:rsidR="00601E6C">
            <w:t>(Wang, Fu, Fu, &amp; Wang, 2017)</w:t>
          </w:r>
          <w:r w:rsidR="008B51D9">
            <w:fldChar w:fldCharType="end"/>
          </w:r>
        </w:sdtContent>
      </w:sdt>
      <w:r w:rsidR="001F52EE">
        <w:t>.</w:t>
      </w:r>
      <w:r w:rsidR="003456CC">
        <w:t xml:space="preserve"> In practice, </w:t>
      </w:r>
      <w:r w:rsidR="00CA50D6">
        <w:t>simple FM</w:t>
      </w:r>
      <w:r w:rsidR="003575CE">
        <w:t xml:space="preserve">s still are very capable </w:t>
      </w:r>
      <w:r w:rsidR="000B65C3">
        <w:t>at making accurate predictions</w:t>
      </w:r>
      <w:r w:rsidR="00ED71DA">
        <w:t xml:space="preserve"> </w:t>
      </w:r>
      <w:sdt>
        <w:sdtPr>
          <w:alias w:val="To edit, see citavi.com/edit"/>
          <w:tag w:val="CitaviPlaceholder#f198204b-4df4-4361-aa5e-ab5ea40d2111"/>
          <w:id w:val="1386602460"/>
          <w:placeholder>
            <w:docPart w:val="DefaultPlaceholder_-1854013440"/>
          </w:placeholder>
        </w:sdtPr>
        <w:sdtEndPr/>
        <w:sdtContent>
          <w:r w:rsidR="00ED71DA">
            <w:fldChar w:fldCharType="begin"/>
          </w:r>
          <w:r w:rsidR="008728A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NDBmNDViLWFlNmMtNDZlZC04MDI1LWNlM2NhYTUwZWY2MyIsIlJhbmdlTGVuZ3RoIjo0NS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}</w:instrText>
          </w:r>
          <w:r w:rsidR="00ED71DA">
            <w:fldChar w:fldCharType="separate"/>
          </w:r>
          <w:r w:rsidR="00601E6C">
            <w:t>(</w:t>
          </w:r>
          <w:proofErr w:type="spellStart"/>
          <w:r w:rsidR="00601E6C">
            <w:t>Dacrema</w:t>
          </w:r>
          <w:proofErr w:type="spellEnd"/>
          <w:r w:rsidR="00601E6C">
            <w:t xml:space="preserve">, </w:t>
          </w:r>
          <w:proofErr w:type="spellStart"/>
          <w:r w:rsidR="00601E6C">
            <w:t>Boglio</w:t>
          </w:r>
          <w:proofErr w:type="spellEnd"/>
          <w:r w:rsidR="00601E6C">
            <w:t xml:space="preserve">, </w:t>
          </w:r>
          <w:proofErr w:type="spellStart"/>
          <w:r w:rsidR="00601E6C">
            <w:t>Cremonesi</w:t>
          </w:r>
          <w:proofErr w:type="spellEnd"/>
          <w:r w:rsidR="00601E6C">
            <w:t xml:space="preserve">, &amp; </w:t>
          </w:r>
          <w:proofErr w:type="spellStart"/>
          <w:r w:rsidR="00601E6C">
            <w:t>Jannach</w:t>
          </w:r>
          <w:proofErr w:type="spellEnd"/>
          <w:r w:rsidR="00601E6C">
            <w:t>, 2021)</w:t>
          </w:r>
          <w:r w:rsidR="00ED71DA">
            <w:fldChar w:fldCharType="end"/>
          </w:r>
        </w:sdtContent>
      </w:sdt>
      <w:r w:rsidR="000B65C3">
        <w:t>.</w:t>
      </w:r>
    </w:p>
    <w:p w14:paraId="06963A81" w14:textId="32F487EF" w:rsidR="006803F6" w:rsidRDefault="00EA37C3" w:rsidP="004E0AB6">
      <w:r w:rsidRPr="00EA37C3">
        <w:t>In order to circumvent the above-mentioned limitations of</w:t>
      </w:r>
      <w:r w:rsidR="0094351E">
        <w:t xml:space="preserve"> FMs</w:t>
      </w:r>
      <w:r w:rsidRPr="00EA37C3">
        <w:t xml:space="preserve">, </w:t>
      </w:r>
      <w:r w:rsidR="00D32386" w:rsidRPr="0064389A">
        <w:rPr>
          <w:i/>
        </w:rPr>
        <w:t xml:space="preserve">deep </w:t>
      </w:r>
      <w:r w:rsidRPr="0064389A">
        <w:rPr>
          <w:i/>
        </w:rPr>
        <w:t>neural networks</w:t>
      </w:r>
      <w:r w:rsidRPr="00EA37C3">
        <w:t xml:space="preserve"> </w:t>
      </w:r>
      <w:r w:rsidR="004C0DF6">
        <w:t>(</w:t>
      </w:r>
      <w:r w:rsidR="00D32386">
        <w:t>D</w:t>
      </w:r>
      <w:r w:rsidR="004C0DF6">
        <w:t xml:space="preserve">NN) </w:t>
      </w:r>
      <w:r w:rsidRPr="00EA37C3">
        <w:t xml:space="preserve">have gained </w:t>
      </w:r>
      <w:r>
        <w:t xml:space="preserve">increasing interest </w:t>
      </w:r>
      <w:r w:rsidR="003235DF">
        <w:t xml:space="preserve">in </w:t>
      </w:r>
      <w:r>
        <w:t>RS</w:t>
      </w:r>
      <w:r w:rsidR="003235DF">
        <w:t xml:space="preserve"> research</w:t>
      </w:r>
      <w:r w:rsidRPr="00EA37C3">
        <w:t xml:space="preserve"> over the past years</w:t>
      </w:r>
      <w:r w:rsidR="00F4371C">
        <w:t xml:space="preserve"> </w:t>
      </w:r>
      <w:sdt>
        <w:sdtPr>
          <w:alias w:val="To edit, see citavi.com/edit"/>
          <w:tag w:val="CitaviPlaceholder#87a9cc2d-a2b6-4a00-8ea4-b833c7b5090e"/>
          <w:id w:val="1815686067"/>
          <w:placeholder>
            <w:docPart w:val="DefaultPlaceholder_-1854013440"/>
          </w:placeholder>
        </w:sdtPr>
        <w:sdtEndPr/>
        <w:sdtContent>
          <w:r w:rsidR="007F55F9">
            <w:fldChar w:fldCharType="begin"/>
          </w:r>
          <w:r w:rsidR="008728A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ODJhZTEwLWFkOWYtNGNlYi1hYWM3LTI2YmRjYWVjZDYwNSIsIlJhbmdlTGVuZ3RoIjoyMi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Ny0yMVQxNDoxNDo0NSIsIlByb2plY3QiOnsiJHJlZiI6IjUifX0sIlVzZU51bWJlcmluZ1R5cGVPZlBhcmVudERvY3VtZW50IjpmYWxzZX1dLCJGb3JtYXR0ZWRUZXh0Ijp7IiRpZCI6IjIyIiwiQ291bnQiOjEsIlRleHRVbml0cyI6W3siJGlkIjoiMjMiLCJGb250U3R5bGUiOnsiJGlkIjoiMjQiLCJOZXV0cmFsIjp0cnVlfSwiUmVhZGluZ09yZGVyIjoxLCJUZXh0IjoiKERhY3JlbWEgZXQgYWwuLCAyMDIxKSJ9XX0sIlRhZyI6IkNpdGF2aVBsYWNlaG9sZGVyIzg3YTljYzJkLWEyYjYtNGEwMC04ZWE0LWI4MzNjN2I1MDkwZSIsIlRleHQiOiIoRGFjcmVtYSBldCBhbC4sIDIwMjEpIiwiV0FJVmVyc2lvbiI6IjYuMTIuMC4wIn0=}</w:instrText>
          </w:r>
          <w:r w:rsidR="007F55F9">
            <w:fldChar w:fldCharType="separate"/>
          </w:r>
          <w:r w:rsidR="00601E6C">
            <w:t>(</w:t>
          </w:r>
          <w:proofErr w:type="spellStart"/>
          <w:r w:rsidR="00601E6C">
            <w:t>Dacrema</w:t>
          </w:r>
          <w:proofErr w:type="spellEnd"/>
          <w:r w:rsidR="00601E6C">
            <w:t xml:space="preserve"> et al., 2021)</w:t>
          </w:r>
          <w:r w:rsidR="007F55F9">
            <w:fldChar w:fldCharType="end"/>
          </w:r>
        </w:sdtContent>
      </w:sdt>
      <w:r w:rsidRPr="00EA37C3">
        <w:t>.</w:t>
      </w:r>
      <w:r w:rsidR="00A54F42">
        <w:t xml:space="preserve"> </w:t>
      </w:r>
      <w:r w:rsidR="00C82025" w:rsidRPr="00771F85">
        <w:rPr>
          <w:i/>
        </w:rPr>
        <w:t>N</w:t>
      </w:r>
      <w:r w:rsidR="00D32386" w:rsidRPr="00771F85">
        <w:rPr>
          <w:i/>
        </w:rPr>
        <w:t>eural network</w:t>
      </w:r>
      <w:r w:rsidR="00C82025" w:rsidRPr="00771F85">
        <w:rPr>
          <w:i/>
        </w:rPr>
        <w:t>s</w:t>
      </w:r>
      <w:r w:rsidR="00D32386">
        <w:t xml:space="preserve"> (NN)</w:t>
      </w:r>
      <w:r w:rsidR="00D376D2">
        <w:t xml:space="preserve"> are very effective at retrieving complex embeddings from their input</w:t>
      </w:r>
      <w:r w:rsidR="00C82025">
        <w:t>, which</w:t>
      </w:r>
      <w:r w:rsidR="002917AE">
        <w:t xml:space="preserve"> makes them</w:t>
      </w:r>
      <w:r w:rsidR="00E24CBC">
        <w:t xml:space="preserve"> state of the art</w:t>
      </w:r>
      <w:r w:rsidR="0012587F">
        <w:t xml:space="preserve"> </w:t>
      </w:r>
      <w:r w:rsidR="00D843BB">
        <w:t>in the field of</w:t>
      </w:r>
      <w:r w:rsidR="0012587F">
        <w:t xml:space="preserve"> image recognition and </w:t>
      </w:r>
      <w:r w:rsidR="00271E8F">
        <w:t>natural language processing (NLP).</w:t>
      </w:r>
      <w:r w:rsidR="005D7722">
        <w:t xml:space="preserve"> </w:t>
      </w:r>
    </w:p>
    <w:p w14:paraId="3B73E57C" w14:textId="011C7CC6" w:rsidR="000264A1" w:rsidRDefault="0064160E" w:rsidP="004E0AB6">
      <w:r w:rsidRPr="0064160E">
        <w:t xml:space="preserve">Neural networks emulate a simplified model of how human or animal neurons actually work in a brain. Like the brain in biology, </w:t>
      </w:r>
      <w:r w:rsidR="00801F08" w:rsidRPr="00801F08">
        <w:rPr>
          <w:i/>
        </w:rPr>
        <w:t>artificial neural network</w:t>
      </w:r>
      <w:r w:rsidRPr="00801F08">
        <w:rPr>
          <w:i/>
        </w:rPr>
        <w:t>s</w:t>
      </w:r>
      <w:r w:rsidR="008E3EB4">
        <w:rPr>
          <w:rStyle w:val="Funotenzeichen"/>
          <w:i/>
        </w:rPr>
        <w:footnoteReference w:id="4"/>
      </w:r>
      <w:r w:rsidRPr="0064160E">
        <w:t xml:space="preserve"> </w:t>
      </w:r>
      <w:r w:rsidR="00801F08">
        <w:t xml:space="preserve">(ANN) </w:t>
      </w:r>
      <w:r w:rsidRPr="0064160E">
        <w:t>consist of multiple individual neurons that are interconnected, whose joint response to a</w:t>
      </w:r>
      <w:r w:rsidR="0040398A">
        <w:t>n external</w:t>
      </w:r>
      <w:r w:rsidRPr="0064160E">
        <w:t xml:space="preserve"> input creates an output.</w:t>
      </w:r>
      <w:r w:rsidR="00B02A70">
        <w:t xml:space="preserve"> </w:t>
      </w:r>
      <w:r w:rsidR="00AD4ADE">
        <w:t xml:space="preserve">Unlike </w:t>
      </w:r>
      <w:r w:rsidR="00BE1253">
        <w:t>neurons in our brain</w:t>
      </w:r>
      <w:r w:rsidR="00A173CA">
        <w:t>s, which are</w:t>
      </w:r>
      <w:r w:rsidR="00AA12E3">
        <w:t xml:space="preserve"> structured in a </w:t>
      </w:r>
      <w:r w:rsidR="00266304">
        <w:t>complex and organic way</w:t>
      </w:r>
      <w:r w:rsidR="00C65436">
        <w:t>, neural networks are arranged in layers</w:t>
      </w:r>
      <w:r w:rsidR="009C6BE2">
        <w:t>, which contain a set of artificial neurons</w:t>
      </w:r>
      <w:r w:rsidR="002F113B">
        <w:t xml:space="preserve"> </w:t>
      </w:r>
      <w:sdt>
        <w:sdtPr>
          <w:alias w:val="To edit, see citavi.com/edit"/>
          <w:tag w:val="CitaviPlaceholder#2f05d7ab-ec54-447c-a376-2fb7be94106f"/>
          <w:id w:val="254017456"/>
          <w:placeholder>
            <w:docPart w:val="DefaultPlaceholder_-1854013440"/>
          </w:placeholder>
        </w:sdtPr>
        <w:sdtEndPr/>
        <w:sdtContent>
          <w:r w:rsidR="002F113B">
            <w:fldChar w:fldCharType="begin"/>
          </w:r>
          <w:r w:rsidR="002F113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MTliYTQ4LWMxOWUtNDcwMS1hOWI0LTI3NjE2MTY4YzMxMiIsIlJhbmdlTGVuZ3RoIjoxNiwiUmVmZXJlbmNlSWQiOiIyZTFiMzIzNC1mODZmLTQ1YjgtOGNhYy1hMzI2MmM4NTY4M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XVnZW5lIiwiTGFzdE5hbWUiOiJDaGFybmlhayIsIlByb3RlY3RlZCI6ZmFsc2UsIlNleCI6MiwiQ3JlYXRlZEJ5IjoiX1NlYmFzdGlhbiBTw6R0emxlciIsIkNyZWF0ZWRPbiI6IjIwMjItMDYtMjNUMTQ6MTc6NTYiLCJNb2RpZmllZEJ5IjoiX1NlYmFzdGlhbiBTw6R0emxlciIsIklkIjoiMTFmZGRmMDEtZjE1ZC00NDg5LWI2NGQtZWRiYjBmZTMyY2E3IiwiTW9kaWZpZWRPbiI6IjIwMjItMDYtMjNUMTQ6MTc6N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FNlYmFzdGlhblxcQXBwRGF0YVxcTG9jYWxcXFRlbXBcXHljaDVraXYwLmpwZyIsIlVyaVN0cmluZyI6IjJlMWIzMjM0LWY4NmYtNDViOC04Y2FjLWEzMjYyYzg1NjgxM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wMjYyMDM5NTEyIiwiS2V5d29yZHMiOltdLCJMYW5ndWFnZSI6ImluZ2xlc2U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3d3cud29ybGRjYXQub3JnL29jbGMvMTI3NzI5MTAwMyIsIlVyaVN0cmluZyI6Imh0dHA6Ly93d3cud29ybGRjYXQub3JnL29jbGMvMTI3NzI5MTAw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}</w:instrText>
          </w:r>
          <w:r w:rsidR="002F113B">
            <w:fldChar w:fldCharType="separate"/>
          </w:r>
          <w:r w:rsidR="00601E6C">
            <w:t>(</w:t>
          </w:r>
          <w:proofErr w:type="spellStart"/>
          <w:r w:rsidR="00601E6C">
            <w:t>Charniak</w:t>
          </w:r>
          <w:proofErr w:type="spellEnd"/>
          <w:r w:rsidR="00601E6C">
            <w:t>, 2019)</w:t>
          </w:r>
          <w:r w:rsidR="002F113B">
            <w:fldChar w:fldCharType="end"/>
          </w:r>
        </w:sdtContent>
      </w:sdt>
      <w:r w:rsidR="009C6BE2">
        <w:t>.</w:t>
      </w:r>
      <w:r w:rsidR="00C65436">
        <w:t xml:space="preserve"> </w:t>
      </w:r>
    </w:p>
    <w:p w14:paraId="6116AFD8" w14:textId="7455216C" w:rsidR="00132DF5" w:rsidRDefault="00813630" w:rsidP="004E0AB6">
      <w:r>
        <w:t xml:space="preserve">The baseline neuron in NNs can be thought of as </w:t>
      </w:r>
      <w:r w:rsidR="0093394A">
        <w:t xml:space="preserve">an </w:t>
      </w:r>
      <w:r w:rsidR="00721412">
        <w:t>individual mathematical function, that consist</w:t>
      </w:r>
      <w:r w:rsidR="0093394A">
        <w:t>s</w:t>
      </w:r>
      <w:r w:rsidR="00721412">
        <w:t xml:space="preserve"> of a weight component</w:t>
      </w:r>
      <w:r w:rsidR="00646446">
        <w:t xml:space="preserve"> and</w:t>
      </w:r>
      <w:r w:rsidR="004214EF">
        <w:t xml:space="preserve"> a bias component</w:t>
      </w:r>
      <w:r w:rsidR="00646446">
        <w:t xml:space="preserve">, which are wrapped inside </w:t>
      </w:r>
      <w:r w:rsidR="004214EF">
        <w:t>an activation function.</w:t>
      </w:r>
      <w:r w:rsidR="007A2007">
        <w:t xml:space="preserve"> </w:t>
      </w:r>
      <w:r w:rsidR="00C34A59">
        <w:t xml:space="preserve">This neural function receives an input, which can either be </w:t>
      </w:r>
      <w:r w:rsidR="000A30DA">
        <w:t xml:space="preserve">the </w:t>
      </w:r>
      <w:r w:rsidR="0093394A">
        <w:t xml:space="preserve">external </w:t>
      </w:r>
      <w:r w:rsidR="000A30DA">
        <w:t>input data</w:t>
      </w:r>
      <w:r w:rsidR="00D2559F">
        <w:t>, or</w:t>
      </w:r>
      <w:r w:rsidR="002A30A3">
        <w:t xml:space="preserve"> the output of neuron</w:t>
      </w:r>
      <w:r w:rsidR="00851917">
        <w:t>s</w:t>
      </w:r>
      <w:r w:rsidR="00C91C05">
        <w:t xml:space="preserve"> from the previous layer</w:t>
      </w:r>
      <w:r w:rsidR="001F56B1">
        <w:t xml:space="preserve">, </w:t>
      </w:r>
      <w:r w:rsidR="00611FAF">
        <w:t xml:space="preserve">depending on whether </w:t>
      </w:r>
      <w:r w:rsidR="00CE4E94">
        <w:t>the neuron sits in the first layer of the network or not.</w:t>
      </w:r>
      <w:r w:rsidR="000F6BFD">
        <w:t xml:space="preserve"> </w:t>
      </w:r>
      <w:r w:rsidR="00686265">
        <w:rPr>
          <w:rFonts w:cs="Arial"/>
          <w:szCs w:val="22"/>
        </w:rPr>
        <w:t>In the neuron, the input value gets multiplied by the weight</w:t>
      </w:r>
      <w:r w:rsidR="006370D3">
        <w:rPr>
          <w:rFonts w:cs="Arial"/>
          <w:szCs w:val="22"/>
        </w:rPr>
        <w:t xml:space="preserve"> then </w:t>
      </w:r>
      <w:r w:rsidR="00686265">
        <w:rPr>
          <w:rFonts w:cs="Arial"/>
          <w:szCs w:val="22"/>
        </w:rPr>
        <w:t>the bias offsets the product by a certain value</w:t>
      </w:r>
      <w:r w:rsidR="00131D2C">
        <w:t>.</w:t>
      </w:r>
      <w:r w:rsidR="00C83F70">
        <w:t xml:space="preserve"> </w:t>
      </w:r>
      <w:r w:rsidR="00DC3914">
        <w:t xml:space="preserve">The </w:t>
      </w:r>
      <w:r w:rsidR="007F5354">
        <w:t xml:space="preserve">activation function then </w:t>
      </w:r>
      <w:r w:rsidR="00776FFF">
        <w:t xml:space="preserve">refactors </w:t>
      </w:r>
      <w:r w:rsidR="003E2D54">
        <w:t>th</w:t>
      </w:r>
      <w:r w:rsidR="001B7028">
        <w:t>is weighted sum</w:t>
      </w:r>
      <w:r w:rsidR="00757A6B">
        <w:t xml:space="preserve">, which </w:t>
      </w:r>
      <w:r w:rsidR="002C0D6E">
        <w:t>is the output value of the neuron</w:t>
      </w:r>
      <w:r w:rsidR="00144EFB">
        <w:t>.</w:t>
      </w:r>
      <w:r w:rsidR="002C0D6E">
        <w:t xml:space="preserve"> </w:t>
      </w:r>
      <w:r w:rsidR="00B511D9">
        <w:t>Activation functions are</w:t>
      </w:r>
      <w:r w:rsidR="000C54A4">
        <w:t xml:space="preserve"> non-linear functions that determine </w:t>
      </w:r>
      <w:r w:rsidR="00B8438B">
        <w:t>how “activated” a neuron is</w:t>
      </w:r>
      <w:r w:rsidR="000C54A4">
        <w:t>, i.e. how large the ou</w:t>
      </w:r>
      <w:r w:rsidR="00B8438B">
        <w:t>t</w:t>
      </w:r>
      <w:r w:rsidR="000C54A4">
        <w:t>put</w:t>
      </w:r>
      <w:r w:rsidR="00563F46">
        <w:t xml:space="preserve"> </w:t>
      </w:r>
      <w:r w:rsidR="000C54A4">
        <w:t>val</w:t>
      </w:r>
      <w:r w:rsidR="002A02C6">
        <w:t xml:space="preserve">ue </w:t>
      </w:r>
      <w:r w:rsidR="00FC7340">
        <w:t>should be</w:t>
      </w:r>
      <w:r w:rsidR="002A02C6">
        <w:t xml:space="preserve">. A popular </w:t>
      </w:r>
      <w:r w:rsidR="00563F46">
        <w:t xml:space="preserve">activation function is </w:t>
      </w:r>
      <w:r w:rsidR="007F7184" w:rsidRPr="00A104EE">
        <w:rPr>
          <w:i/>
        </w:rPr>
        <w:t>rectified linear unit</w:t>
      </w:r>
      <w:r w:rsidR="007F7184">
        <w:t xml:space="preserve"> (</w:t>
      </w:r>
      <w:r w:rsidR="002A02C6">
        <w:t>ReLU</w:t>
      </w:r>
      <w:r w:rsidR="007F7184">
        <w:t>)</w:t>
      </w:r>
      <w:r w:rsidR="002A02C6">
        <w:t xml:space="preserve">, which represses </w:t>
      </w:r>
      <w:r w:rsidR="00271521">
        <w:t xml:space="preserve">any </w:t>
      </w:r>
      <w:r w:rsidR="005A25D3">
        <w:t xml:space="preserve">activations (i.e. </w:t>
      </w:r>
      <w:r w:rsidR="000702B1">
        <w:t xml:space="preserve">neuron </w:t>
      </w:r>
      <w:r w:rsidR="005A25D3">
        <w:t>output value of 0)</w:t>
      </w:r>
      <w:r w:rsidR="000702B1">
        <w:t xml:space="preserve"> up to a</w:t>
      </w:r>
      <w:r w:rsidR="00271521">
        <w:t xml:space="preserve"> certain threshold</w:t>
      </w:r>
      <w:r w:rsidR="00AF1B0E">
        <w:t xml:space="preserve"> </w:t>
      </w:r>
      <w:sdt>
        <w:sdtPr>
          <w:alias w:val="To edit, see citavi.com/edit"/>
          <w:tag w:val="CitaviPlaceholder#b1755f40-86eb-418e-80c4-5b6799ea7cf1"/>
          <w:id w:val="-738316954"/>
          <w:placeholder>
            <w:docPart w:val="DefaultPlaceholder_-1854013440"/>
          </w:placeholder>
        </w:sdtPr>
        <w:sdtEndPr/>
        <w:sdtContent>
          <w:r w:rsidR="00AF1B0E">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M2RjMGI3LTAxNzctNGI1OS1hOGMwLTU3NjI4M2I5MzBjNSIsIlJhbmdlTGVuZ3RoIjoyMSwiUmVmZXJlbmNlSWQiOiI1YTM5MWU0MS0zYzVhLTQwODUtOTUwMC1iMDZlYWE1OWM5N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PC9uPlxyXG4gIDxpbj50cnVlPC9pbj5cclxuICA8b3M+MTwvb3M+XHJcbiAgPHBzPjE8L3BzPlxyXG48L3NwPlxyXG48ZXA+XHJcbiAgPG4+ODwvbj5cclxuICA8aW4+dHJ1ZTwvaW4+XHJcbiAgPG9zPjg8L29zPlxyXG4gIDxwcz44PC9wcz5cclxuPC9lcD5cclxuPG9zPjEtODwvb3M+IiwiUGFyZW50UmVmZXJlbmNlIjp7IiRpZCI6Ijc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}</w:instrText>
          </w:r>
          <w:r w:rsidR="00AF1B0E">
            <w:fldChar w:fldCharType="separate"/>
          </w:r>
          <w:r w:rsidR="00601E6C">
            <w:t>(Nair &amp; Hinton, 2010)</w:t>
          </w:r>
          <w:r w:rsidR="00AF1B0E">
            <w:fldChar w:fldCharType="end"/>
          </w:r>
        </w:sdtContent>
      </w:sdt>
      <w:r w:rsidR="00271521">
        <w:t>.</w:t>
      </w:r>
      <w:r w:rsidR="00F25979">
        <w:t xml:space="preserve"> </w:t>
      </w:r>
      <w:r w:rsidR="00F74450">
        <w:t>I</w:t>
      </w:r>
      <w:r w:rsidR="00F25979">
        <w:t xml:space="preserve">n the </w:t>
      </w:r>
      <w:r w:rsidR="00D374D7">
        <w:t xml:space="preserve">output layer (the last layer of the network) </w:t>
      </w:r>
      <w:r w:rsidR="00E03B91">
        <w:t xml:space="preserve">activation functions like </w:t>
      </w:r>
      <w:r w:rsidR="00082979">
        <w:rPr>
          <w:i/>
        </w:rPr>
        <w:t>Softmax</w:t>
      </w:r>
      <w:r w:rsidR="006C2193" w:rsidRPr="00082979">
        <w:rPr>
          <w:rStyle w:val="Funotenzeichen"/>
        </w:rPr>
        <w:footnoteReference w:id="5"/>
      </w:r>
      <w:r w:rsidR="00E03B91">
        <w:t xml:space="preserve"> are preferred</w:t>
      </w:r>
      <w:r w:rsidR="00F757B0">
        <w:t>, as they</w:t>
      </w:r>
      <w:r w:rsidR="000513B4">
        <w:t xml:space="preserve"> normalize the </w:t>
      </w:r>
      <w:r w:rsidR="0047241F">
        <w:t xml:space="preserve">neural computation </w:t>
      </w:r>
      <w:r w:rsidR="0086325D">
        <w:t>to a probability distribution</w:t>
      </w:r>
      <w:r w:rsidR="00C02F04">
        <w:t xml:space="preserve">. In the case of classification, an </w:t>
      </w:r>
      <w:r w:rsidR="00C02F04" w:rsidRPr="002B2E7B">
        <w:rPr>
          <w:i/>
        </w:rPr>
        <w:t>Argmax</w:t>
      </w:r>
      <w:r w:rsidR="00C02F04">
        <w:t xml:space="preserve"> function can </w:t>
      </w:r>
      <w:r w:rsidR="00456D6D">
        <w:t>then</w:t>
      </w:r>
      <w:r w:rsidR="009E48A3">
        <w:t xml:space="preserve"> </w:t>
      </w:r>
      <w:r w:rsidR="00C02F04">
        <w:t>be applied on</w:t>
      </w:r>
      <w:r w:rsidR="009E48A3">
        <w:t xml:space="preserve"> the</w:t>
      </w:r>
      <w:r w:rsidR="00C02F04">
        <w:t xml:space="preserve"> output </w:t>
      </w:r>
      <w:r w:rsidR="009E48A3">
        <w:t xml:space="preserve">layer </w:t>
      </w:r>
      <w:r w:rsidR="00511897">
        <w:t>to retrieve the neuron with</w:t>
      </w:r>
      <w:r w:rsidR="00A127CF">
        <w:t xml:space="preserve"> the</w:t>
      </w:r>
      <w:r w:rsidR="00511897">
        <w:t xml:space="preserve"> highest S</w:t>
      </w:r>
      <w:r w:rsidR="009E48A3">
        <w:t>oftmax</w:t>
      </w:r>
      <w:r w:rsidR="00511897">
        <w:t xml:space="preserve"> output, which represent</w:t>
      </w:r>
      <w:r w:rsidR="0009636E">
        <w:t xml:space="preserve"> the class the NN predicts with </w:t>
      </w:r>
      <w:r w:rsidR="00CF5802">
        <w:t xml:space="preserve">the </w:t>
      </w:r>
      <w:r w:rsidR="0009636E">
        <w:t xml:space="preserve">highest </w:t>
      </w:r>
      <w:r w:rsidR="002A5A5E">
        <w:t>confidence</w:t>
      </w:r>
      <w:r w:rsidR="00D6649D">
        <w:t xml:space="preserve"> </w:t>
      </w:r>
      <w:sdt>
        <w:sdtPr>
          <w:alias w:val="To edit, see citavi.com/edit"/>
          <w:tag w:val="CitaviPlaceholder#a0ff9e06-dc70-4e50-8feb-a0b7b00c84ab"/>
          <w:id w:val="30853799"/>
          <w:placeholder>
            <w:docPart w:val="DefaultPlaceholder_-1854013440"/>
          </w:placeholder>
        </w:sdtPr>
        <w:sdtEndPr/>
        <w:sdtContent>
          <w:r w:rsidR="0005004B">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GIxMTEwLTc2ZDItNDg4YS05YzM4LTljZmQ0YzBhODBhOCIsIlJhbmdlTGVuZ3RoIjozOSwiUmVmZXJlbmNlSWQiOiI4ZDRmZWQ4YS05ODY1LTRkYWUtYjM1NC04Y2E5MjJjZjI0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U2ViYXN0aWFuXFxBcHBEYXRhXFxMb2NhbFxcVGVtcFxcMjJteTMyNDEuanBnIiwiVXJpU3RyaW5nIjoiOGQ0ZmVkOGEtOTg2NS00ZGFlLWIzNTQtOGNhOTIyY2YyNDNj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LTAtMjYyMDM1NjEtMyI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3d3cud29ybGRjYXQub3JnL29jbGMvMTI4ODY5ODQ0MSIsIlVyaVN0cmluZyI6Imh0dHA6Ly93d3cud29ybGRjYXQub3JnL29jbGMvMTI4ODY5ODQ0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}</w:instrText>
          </w:r>
          <w:r w:rsidR="0005004B">
            <w:fldChar w:fldCharType="separate"/>
          </w:r>
          <w:r w:rsidR="00601E6C">
            <w:t>(GOODFELLOW, BENGIO, &amp; COURVILLE, 2016)</w:t>
          </w:r>
          <w:r w:rsidR="0005004B">
            <w:fldChar w:fldCharType="end"/>
          </w:r>
        </w:sdtContent>
      </w:sdt>
      <w:r w:rsidR="00CF5802">
        <w:t>.</w:t>
      </w:r>
      <w:r w:rsidR="00511897">
        <w:t xml:space="preserve"> </w:t>
      </w:r>
      <w:r w:rsidR="008E43F1">
        <w:t xml:space="preserve">The non-linearity of </w:t>
      </w:r>
      <w:r w:rsidR="00B47425">
        <w:t xml:space="preserve">these activation functions </w:t>
      </w:r>
      <w:r w:rsidR="004247DF">
        <w:t xml:space="preserve">in combination </w:t>
      </w:r>
      <w:r w:rsidR="008D7BF6">
        <w:t>with the</w:t>
      </w:r>
      <w:r w:rsidR="00CF779A">
        <w:t xml:space="preserve"> mu</w:t>
      </w:r>
      <w:r w:rsidR="003551E4">
        <w:t>ltiplicity</w:t>
      </w:r>
      <w:r w:rsidR="007D3B02">
        <w:t xml:space="preserve"> of artificial neurons, allow </w:t>
      </w:r>
      <w:r w:rsidR="00944043">
        <w:t xml:space="preserve">NNs to </w:t>
      </w:r>
      <w:r w:rsidR="00B3080C">
        <w:t>retrieve</w:t>
      </w:r>
      <w:r w:rsidR="00944043">
        <w:t xml:space="preserve"> highly non-linear </w:t>
      </w:r>
      <w:r w:rsidR="00B3080C">
        <w:t>patterns from the data</w:t>
      </w:r>
      <w:r w:rsidR="0027010D">
        <w:t>, which is the reason they are also referred to as universal function approximators</w:t>
      </w:r>
      <w:r w:rsidR="00AF1378">
        <w:t xml:space="preserve"> </w:t>
      </w:r>
      <w:sdt>
        <w:sdtPr>
          <w:alias w:val="To edit, see citavi.com/edit"/>
          <w:tag w:val="CitaviPlaceholder#603d7478-9fff-4976-ae2f-b63e88f1c687"/>
          <w:id w:val="-819722454"/>
          <w:placeholder>
            <w:docPart w:val="DefaultPlaceholder_-1854013440"/>
          </w:placeholder>
        </w:sdtPr>
        <w:sdtEndPr/>
        <w:sdtContent>
          <w:r w:rsidR="00974C12">
            <w:fldChar w:fldCharType="begin"/>
          </w:r>
          <w:r w:rsidR="008728A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Yjk3YmQ1LWM0YjMtNDFiNi1hMjhiLTAzYTRhMjFjNzU2NSIsIlJhbmdlU3RhcnQiOjQyLCJSYW5nZUxlbmd0aCI6MTUsIlJlZmVyZW5jZUlkIjoiY2JmMTA5YTMtYjVmMy00M2JlLWIzYTgtOWEyMDY5MzlhNTg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lZmYiLCJMYXN0TmFtZSI6IkhlYXRvbiIsIlByb3RlY3RlZCI6ZmFsc2UsIlNleCI6MiwiQ3JlYXRlZEJ5IjoiX1NlYmFzdGlhbiBTw6R0emxlciIsIkNyZWF0ZWRPbiI6IjIwMjItMDYtMjNUMTQ6NDE6MTkiLCJNb2RpZmllZEJ5IjoiX1NlYmFzdGlhbiBTw6R0emxlciIsIklkIjoiNDZjZGQ1Y2UtZTNjNC00ZDRiLTlkOWMtNmU1NjU1ZjllNjBkIiwiTW9kaWZpZWRPbiI6IjIwMjItMDYtMjNUMTQ6NDE6MTk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xLTg1NzI4LTY3My0xIi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3d3dy53b3JsZGNhdC5vcmcvb2NsYy85MTExNzc3MDUiLCJVcmlTdHJpbmciOiJodHRwOi8vd3d3LndvcmxkY2F0Lm9yZy9vY2xjLzkxMTE3Nzcw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tMDI2MjAzOTUxMiIsIktleXdvcmRzIjpbXSwiTGFuZ3VhZ2UiOiJpbmdsZXNl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3d3cud29ybGRjYXQub3JnL29jbGMvMTI3NzI5MTAwMyIsIlVyaVN0cmluZyI6Imh0dHA6Ly93d3cud29ybGRjYXQub3JnL29jbGMvMTI3NzI5MTAw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zM5MC9tYXRoNzEwMDk5MiIsIlVyaVN0cmluZyI6Imh0dHBzOi8vZG9pLm9yZy8xMC4zMzkwL21hdGg3MTAwOTky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}</w:instrText>
          </w:r>
          <w:r w:rsidR="00974C12">
            <w:fldChar w:fldCharType="separate"/>
          </w:r>
          <w:r w:rsidR="00601E6C">
            <w:t>(</w:t>
          </w:r>
          <w:proofErr w:type="spellStart"/>
          <w:r w:rsidR="00601E6C">
            <w:t>Charniak</w:t>
          </w:r>
          <w:proofErr w:type="spellEnd"/>
          <w:r w:rsidR="00601E6C">
            <w:t xml:space="preserve">, 2019; Gurney, 2014; </w:t>
          </w:r>
          <w:proofErr w:type="spellStart"/>
          <w:r w:rsidR="00601E6C">
            <w:t>Hanin</w:t>
          </w:r>
          <w:proofErr w:type="spellEnd"/>
          <w:r w:rsidR="00601E6C">
            <w:t>, 2019; Heaton, 2012)</w:t>
          </w:r>
          <w:r w:rsidR="00974C12">
            <w:fldChar w:fldCharType="end"/>
          </w:r>
        </w:sdtContent>
      </w:sdt>
      <w:r w:rsidR="00B3080C">
        <w:t>.</w:t>
      </w:r>
    </w:p>
    <w:p w14:paraId="07979913" w14:textId="195175C4" w:rsidR="00D15CDB" w:rsidRDefault="00183C06" w:rsidP="0087526F">
      <w:r w:rsidRPr="00183C06">
        <w:t xml:space="preserve">NNs are learned through </w:t>
      </w:r>
      <w:r w:rsidRPr="0078221C">
        <w:rPr>
          <w:i/>
          <w:iCs/>
        </w:rPr>
        <w:t>deep learning</w:t>
      </w:r>
      <w:r w:rsidRPr="00183C06">
        <w:t xml:space="preserve">. Intuitively speaking, the objective of the learning process is to tweak each parameter </w:t>
      </w:r>
      <w:r w:rsidR="0047525A">
        <w:t>(i.e. wei</w:t>
      </w:r>
      <w:r w:rsidR="0095673D">
        <w:t>ght and bias</w:t>
      </w:r>
      <w:r w:rsidR="0047525A">
        <w:t xml:space="preserve">) </w:t>
      </w:r>
      <w:r w:rsidRPr="00183C06">
        <w:t>in a NN in such a way</w:t>
      </w:r>
      <w:r w:rsidR="002363D7">
        <w:t xml:space="preserve"> that a</w:t>
      </w:r>
      <w:r w:rsidRPr="00183C06">
        <w:t xml:space="preserve"> desired output corresponding to </w:t>
      </w:r>
      <w:r w:rsidR="002363D7">
        <w:t>a certain</w:t>
      </w:r>
      <w:r w:rsidRPr="00183C06">
        <w:t xml:space="preserve"> inpu</w:t>
      </w:r>
      <w:r w:rsidR="002363D7">
        <w:t>t is</w:t>
      </w:r>
      <w:r w:rsidR="008C6CD9">
        <w:t xml:space="preserve"> </w:t>
      </w:r>
      <w:r w:rsidRPr="00183C06">
        <w:t xml:space="preserve">generated. The training is done </w:t>
      </w:r>
      <w:r w:rsidRPr="00183C06">
        <w:lastRenderedPageBreak/>
        <w:t>through an iterative process called</w:t>
      </w:r>
      <w:r w:rsidR="001D538C">
        <w:t xml:space="preserve"> </w:t>
      </w:r>
      <w:r w:rsidR="001D538C" w:rsidRPr="001D538C">
        <w:rPr>
          <w:i/>
          <w:iCs/>
        </w:rPr>
        <w:t>gradient descent</w:t>
      </w:r>
      <w:r w:rsidRPr="00183C06">
        <w:t>.</w:t>
      </w:r>
      <w:r w:rsidR="00F7756D">
        <w:t xml:space="preserve"> Before the training process begins,</w:t>
      </w:r>
      <w:r w:rsidR="00813B5B">
        <w:t xml:space="preserve"> each weight</w:t>
      </w:r>
      <w:r w:rsidR="00075E29">
        <w:t xml:space="preserve"> </w:t>
      </w:r>
      <w:r w:rsidR="00FB7FF1">
        <w:t xml:space="preserve">in the network </w:t>
      </w:r>
      <w:r w:rsidR="00BB2830">
        <w:t>gets</w:t>
      </w:r>
      <w:r w:rsidR="00075E29">
        <w:t xml:space="preserve"> assigned</w:t>
      </w:r>
      <w:r w:rsidR="00764227">
        <w:t xml:space="preserve"> an initial random value</w:t>
      </w:r>
      <w:r w:rsidR="00F03A24">
        <w:t xml:space="preserve">. </w:t>
      </w:r>
      <w:r w:rsidR="00DE0D0E">
        <w:t>This offsets the NN to learn</w:t>
      </w:r>
      <w:r w:rsidR="00770F3D">
        <w:t xml:space="preserve"> distinct</w:t>
      </w:r>
      <w:r w:rsidR="003B6DF9">
        <w:t xml:space="preserve"> embeddings</w:t>
      </w:r>
      <w:r w:rsidR="00770F3D">
        <w:t xml:space="preserve">, </w:t>
      </w:r>
      <w:r w:rsidR="00FB448F">
        <w:t>which would not be possible</w:t>
      </w:r>
      <w:r w:rsidR="0029578B">
        <w:t xml:space="preserve"> </w:t>
      </w:r>
      <w:r w:rsidR="00DC2737">
        <w:t>if</w:t>
      </w:r>
      <w:r w:rsidR="009B6787">
        <w:t xml:space="preserve"> each weight receive</w:t>
      </w:r>
      <w:r w:rsidR="00DC2737">
        <w:t xml:space="preserve">d </w:t>
      </w:r>
      <w:r w:rsidR="009B6787">
        <w:t>the same value.</w:t>
      </w:r>
      <w:r w:rsidR="00770F3D">
        <w:t xml:space="preserve"> </w:t>
      </w:r>
      <w:r w:rsidR="002425A6">
        <w:t xml:space="preserve">During the training process </w:t>
      </w:r>
      <w:r w:rsidR="00DE6A75" w:rsidRPr="003101F1">
        <w:rPr>
          <w:i/>
        </w:rPr>
        <w:t>test dat</w:t>
      </w:r>
      <w:r w:rsidR="00710FC0">
        <w:rPr>
          <w:i/>
        </w:rPr>
        <w:t>a</w:t>
      </w:r>
      <w:r w:rsidR="00DE6A75">
        <w:t xml:space="preserve"> is fed through</w:t>
      </w:r>
      <w:r w:rsidR="00E95B69">
        <w:t xml:space="preserve"> the network</w:t>
      </w:r>
      <w:r w:rsidR="00302D09">
        <w:t>.</w:t>
      </w:r>
      <w:r w:rsidR="00661B8B">
        <w:t xml:space="preserve"> With a loss function the desired target output </w:t>
      </w:r>
      <m:oMath>
        <m:r>
          <w:rPr>
            <w:rFonts w:ascii="Cambria Math" w:hAnsi="Cambria Math"/>
          </w:rPr>
          <m:t>y</m:t>
        </m:r>
      </m:oMath>
      <w:r w:rsidR="00661B8B">
        <w:t xml:space="preserve"> is compared to the actual output </w:t>
      </w:r>
      <w:r w:rsidR="00C60B26">
        <w:t xml:space="preserve"> </w:t>
      </w:r>
      <w:r w:rsidR="00661B8B">
        <w:t>of the unoptimized model</w:t>
      </w:r>
      <w:r w:rsidR="00B6191A">
        <w:t xml:space="preserve"> </w:t>
      </w:r>
      <m:oMath>
        <m:acc>
          <m:accPr>
            <m:ctrlPr>
              <w:rPr>
                <w:rFonts w:ascii="Cambria Math" w:hAnsi="Cambria Math"/>
                <w:i/>
              </w:rPr>
            </m:ctrlPr>
          </m:accPr>
          <m:e>
            <m:r>
              <w:rPr>
                <w:rFonts w:ascii="Cambria Math" w:hAnsi="Cambria Math"/>
              </w:rPr>
              <m:t>y</m:t>
            </m:r>
          </m:e>
        </m:acc>
      </m:oMath>
      <w:r w:rsidR="00C72C28">
        <w:t>.</w:t>
      </w:r>
      <w:r w:rsidR="00C60B26">
        <w:t xml:space="preserve"> </w:t>
      </w:r>
      <w:r w:rsidR="000A4B5B">
        <w:t xml:space="preserve">The </w:t>
      </w:r>
      <w:r w:rsidR="00492E31">
        <w:t xml:space="preserve">goal </w:t>
      </w:r>
      <w:r w:rsidR="00D23CB3">
        <w:t xml:space="preserve">with each </w:t>
      </w:r>
      <w:r w:rsidR="00B5591A">
        <w:t xml:space="preserve">training </w:t>
      </w:r>
      <w:r w:rsidR="00D23CB3">
        <w:t xml:space="preserve">iteration </w:t>
      </w:r>
      <w:r w:rsidR="00492E31">
        <w:t xml:space="preserve">is </w:t>
      </w:r>
      <w:r w:rsidR="009A1E58">
        <w:t xml:space="preserve">to </w:t>
      </w:r>
      <w:r w:rsidR="00B46A60">
        <w:t xml:space="preserve">decrease the distance </w:t>
      </w:r>
      <w:r w:rsidR="00B56205">
        <w:t>between</w:t>
      </w:r>
      <w:r w:rsidR="00B46A60">
        <w:t xml:space="preserve"> </w:t>
      </w:r>
      <m:oMath>
        <m:acc>
          <m:accPr>
            <m:ctrlPr>
              <w:rPr>
                <w:rFonts w:ascii="Cambria Math" w:hAnsi="Cambria Math"/>
                <w:i/>
              </w:rPr>
            </m:ctrlPr>
          </m:accPr>
          <m:e>
            <m:r>
              <w:rPr>
                <w:rFonts w:ascii="Cambria Math" w:hAnsi="Cambria Math"/>
              </w:rPr>
              <m:t>y</m:t>
            </m:r>
          </m:e>
        </m:acc>
      </m:oMath>
      <w:r w:rsidR="00B5591A">
        <w:t xml:space="preserve"> </w:t>
      </w:r>
      <w:r w:rsidR="00D23CB3">
        <w:t>and</w:t>
      </w:r>
      <w:r w:rsidR="00AC1AFD">
        <w:t xml:space="preserve"> </w:t>
      </w:r>
      <m:oMath>
        <m:r>
          <w:rPr>
            <w:rFonts w:ascii="Cambria Math" w:hAnsi="Cambria Math"/>
          </w:rPr>
          <m:t>y</m:t>
        </m:r>
      </m:oMath>
      <w:r w:rsidR="00B5591A">
        <w:t>.</w:t>
      </w:r>
      <w:r w:rsidR="00462002">
        <w:t xml:space="preserve"> </w:t>
      </w:r>
      <w:r w:rsidR="00C545FA">
        <w:t xml:space="preserve">To achieve this, the gradient vector </w:t>
      </w:r>
      <w:r w:rsidR="00D879BD">
        <w:t>of the loss</w:t>
      </w:r>
      <w:r w:rsidR="00146856">
        <w:t xml:space="preserve"> function</w:t>
      </w:r>
      <w:r w:rsidR="00D879BD">
        <w:t xml:space="preserve"> is calculated with respect to the </w:t>
      </w:r>
      <w:r w:rsidR="000A4CDB">
        <w:t>entire NN</w:t>
      </w:r>
      <w:r w:rsidR="00273390">
        <w:t>. This computation</w:t>
      </w:r>
      <w:r w:rsidR="006B33E5">
        <w:t xml:space="preserve"> of the gradient in a NN is what’s called </w:t>
      </w:r>
      <w:r w:rsidR="006B33E5" w:rsidRPr="00A978F2">
        <w:rPr>
          <w:i/>
          <w:iCs/>
        </w:rPr>
        <w:t>backpropagation</w:t>
      </w:r>
      <w:r w:rsidR="006B33E5">
        <w:t xml:space="preserve">. </w:t>
      </w:r>
      <w:r w:rsidR="005E347D">
        <w:rPr>
          <w:rFonts w:cs="Arial"/>
          <w:szCs w:val="22"/>
        </w:rPr>
        <w:t>We established earlier, that each neuron (excluding the first layer) is a function of the outputs from the neurons in the previous layer.</w:t>
      </w:r>
      <w:r w:rsidR="0087526F">
        <w:t xml:space="preserve"> </w:t>
      </w:r>
      <w:r w:rsidR="00227019">
        <w:t>Backpropagation</w:t>
      </w:r>
      <w:r w:rsidR="00C81294">
        <w:t xml:space="preserve"> recursively calculates the</w:t>
      </w:r>
      <w:r w:rsidR="00DF0C34">
        <w:t xml:space="preserve"> gradient</w:t>
      </w:r>
      <w:r w:rsidR="00C81294">
        <w:t xml:space="preserve"> </w:t>
      </w:r>
      <w:r w:rsidR="00C104EA">
        <w:t>inside</w:t>
      </w:r>
      <w:r w:rsidR="00C81294">
        <w:t xml:space="preserve"> each neuron in the NN</w:t>
      </w:r>
      <w:r w:rsidR="00D6174E">
        <w:t xml:space="preserve">, starting </w:t>
      </w:r>
      <w:r w:rsidR="00B22EAF">
        <w:t>with the</w:t>
      </w:r>
      <w:r w:rsidR="00DA3702">
        <w:t xml:space="preserve"> output</w:t>
      </w:r>
      <w:r w:rsidR="00B22EAF">
        <w:t xml:space="preserve"> layer and </w:t>
      </w:r>
      <w:r w:rsidR="00DD7F99">
        <w:t xml:space="preserve">propagating through the entire network </w:t>
      </w:r>
      <w:r w:rsidR="00E37A02">
        <w:t>to</w:t>
      </w:r>
      <w:r w:rsidR="00DD7F99">
        <w:t xml:space="preserve"> </w:t>
      </w:r>
      <w:r w:rsidR="00851365">
        <w:t xml:space="preserve">the </w:t>
      </w:r>
      <w:r w:rsidR="00862F9F">
        <w:t>input</w:t>
      </w:r>
      <w:r w:rsidR="00DD7F99">
        <w:t xml:space="preserve"> layer.</w:t>
      </w:r>
      <w:r w:rsidR="00DC4ED8">
        <w:t xml:space="preserve"> </w:t>
      </w:r>
      <w:r w:rsidR="00094299">
        <w:t>Having calculated the gradient,</w:t>
      </w:r>
      <w:r w:rsidR="008C3CF1">
        <w:t xml:space="preserve"> the </w:t>
      </w:r>
      <w:r w:rsidR="003D3F42">
        <w:t xml:space="preserve">opposite sign </w:t>
      </w:r>
      <w:r w:rsidR="00BE001E">
        <w:t>of it is taken</w:t>
      </w:r>
      <w:r w:rsidR="00F60521">
        <w:t xml:space="preserve"> and multiplied by</w:t>
      </w:r>
      <w:r w:rsidR="000A521B">
        <w:t xml:space="preserve"> the </w:t>
      </w:r>
      <w:r w:rsidR="000A521B" w:rsidRPr="000444E4">
        <w:rPr>
          <w:i/>
          <w:iCs/>
        </w:rPr>
        <w:t>step</w:t>
      </w:r>
      <w:r w:rsidR="000444E4" w:rsidRPr="000444E4">
        <w:rPr>
          <w:i/>
          <w:iCs/>
        </w:rPr>
        <w:t xml:space="preserve"> </w:t>
      </w:r>
      <w:r w:rsidR="000A521B" w:rsidRPr="000444E4">
        <w:rPr>
          <w:i/>
          <w:iCs/>
        </w:rPr>
        <w:t>size</w:t>
      </w:r>
      <w:r w:rsidR="000A521B">
        <w:t>, a coefficient which defines</w:t>
      </w:r>
      <w:r w:rsidR="006A4DD8">
        <w:t xml:space="preserve"> how</w:t>
      </w:r>
      <w:r w:rsidR="002B66C0">
        <w:t xml:space="preserve"> aggressively</w:t>
      </w:r>
      <w:r w:rsidR="006A4DD8">
        <w:t xml:space="preserve"> the parameter</w:t>
      </w:r>
      <w:r w:rsidR="008B6959">
        <w:t xml:space="preserve"> values</w:t>
      </w:r>
      <w:r w:rsidR="006A4DD8">
        <w:t xml:space="preserve"> are</w:t>
      </w:r>
      <w:r w:rsidR="00075373">
        <w:t xml:space="preserve"> tweaked</w:t>
      </w:r>
      <w:r w:rsidR="0056399F">
        <w:t>.</w:t>
      </w:r>
      <w:r w:rsidR="00075373">
        <w:t xml:space="preserve"> This </w:t>
      </w:r>
      <w:r w:rsidR="00BD0B1C">
        <w:t xml:space="preserve">process is repeated </w:t>
      </w:r>
      <w:r w:rsidR="00B030ED">
        <w:t>un</w:t>
      </w:r>
      <w:r w:rsidR="00B231BB">
        <w:t xml:space="preserve">til </w:t>
      </w:r>
      <w:r w:rsidR="00C90A2D">
        <w:t xml:space="preserve">the NN function </w:t>
      </w:r>
      <w:r w:rsidR="00B030ED">
        <w:t>converges to</w:t>
      </w:r>
      <w:r w:rsidR="00C90A2D">
        <w:t xml:space="preserve"> a local minim</w:t>
      </w:r>
      <w:r w:rsidR="005C6171">
        <w:t>um</w:t>
      </w:r>
      <w:r w:rsidR="007C1552">
        <w:t>.</w:t>
      </w:r>
      <w:r w:rsidR="003B6CAB">
        <w:t xml:space="preserve"> A small step</w:t>
      </w:r>
      <w:r w:rsidR="000444E4">
        <w:t xml:space="preserve"> </w:t>
      </w:r>
      <w:r w:rsidR="003B6CAB">
        <w:t xml:space="preserve">size </w:t>
      </w:r>
      <w:r w:rsidR="00A92538">
        <w:t xml:space="preserve">increases the </w:t>
      </w:r>
      <w:r w:rsidR="003E12FC">
        <w:t>learning</w:t>
      </w:r>
      <w:r w:rsidR="000444E4">
        <w:t xml:space="preserve"> </w:t>
      </w:r>
      <w:r w:rsidR="003E12FC">
        <w:t xml:space="preserve">time, since it takes longer to </w:t>
      </w:r>
      <w:r w:rsidR="00C7588E">
        <w:t xml:space="preserve">reach </w:t>
      </w:r>
      <w:r w:rsidR="005C6171">
        <w:t>a</w:t>
      </w:r>
      <w:r w:rsidR="00C7588E">
        <w:t xml:space="preserve"> minimum.</w:t>
      </w:r>
      <w:r w:rsidR="003A6DF8">
        <w:t xml:space="preserve"> </w:t>
      </w:r>
      <w:r w:rsidR="00E56612">
        <w:t>Conversely, a large step-size</w:t>
      </w:r>
      <w:r w:rsidR="003E3FA1">
        <w:t xml:space="preserve"> runs the risk of exceeding the local minimum, which results in inferior performance</w:t>
      </w:r>
      <w:r w:rsidR="00BD3639">
        <w:t xml:space="preserve"> </w:t>
      </w:r>
      <w:sdt>
        <w:sdtPr>
          <w:alias w:val="To edit, see citavi.com/edit"/>
          <w:tag w:val="CitaviPlaceholder#ca5e2d2f-0a9a-43f0-a130-364d99be7361"/>
          <w:id w:val="-380239223"/>
          <w:placeholder>
            <w:docPart w:val="DefaultPlaceholder_-1854013440"/>
          </w:placeholder>
        </w:sdtPr>
        <w:sdtEndPr/>
        <w:sdtContent>
          <w:r w:rsidR="00BD3639">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ZDdmZjJhLTgwZjYtNDYzNy05MWRiLTk2OTE3NGJjYzNmMyIsIlJhbmdlU3RhcnQiOjI3LCJSYW5nZUxlbmd0aCI6MjEsIlJlZmVyZW5jZUlkIjoiODdjZjU1YzUtYWMzOC00ZjNmLWIwNmQtMTY4ZDVkMWE2ZTE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cHJvY2VlZGluZ3MubmV1cmlwcy5jYy9wYXBlci8xOTg5L2ZpbGUvNTNjM2JjZTY2ZTQzYmU0ZjIwOTU1NjUxOGMyZmNiNTQtUGFwZXIucGRmIiwiVXJpU3RyaW5nIjoiaHR0cHM6Ly9wcm9jZWVkaW5ncy5uZXVyaXBzLmNjL3BhcGVyLzE5ODkvZmlsZS81M2MzYmNlNjZlNDNiZTRmMjA5NTU2NTE4YzJmY2I1NC1QYXBlc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NUMTU6MTc6MzAiLCJNb2RpZmllZEJ5IjoiX1NlYmFzdGlhbiBTw6R0emxlciIsIklkIjoiNjFkZDVkMGQtNmFjZC00YWRhLThjZDItNzAzNzU3Y2ViMWUxIiwiTW9kaWZpZWRPbiI6IjIwMjItMDYtMjNUMTU6MTc6MzAiLCJQcm9qZWN0Ijp7IiRyZWYiOiI1In19XSwiT25saW5lQWRkcmVzcyI6Imh0dHBzOi8vcHJvY2VlZGluZ3MubmV1cmlwcy5jYy9wYXBlci8xOTg5L2ZpbGUvNTNjM2JjZTY2ZTQzYmU0ZjIwOTU1NjUxOGMyZmNiNTQtUGFwZXIucGRmIiwiT3JnYW5pemF0aW9ucyI6W10sIk90aGVyc0ludm9sdmVkIjpbXS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S04NTcyOC02NzMtMSI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mh0dHA6Ly93d3cud29ybGRjYXQub3JnL29jbGMvOTExMTc3NzA1IiwiVXJpU3RyaW5nIjoiaHR0cDovL3d3dy53b3JsZGNhdC5vcmcvb2NsYy85MTExNzc3MDU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}</w:instrText>
          </w:r>
          <w:r w:rsidR="00BD3639">
            <w:fldChar w:fldCharType="separate"/>
          </w:r>
          <w:r w:rsidR="00601E6C">
            <w:t xml:space="preserve">(Gurney, 2014; Heaton, 2012; </w:t>
          </w:r>
          <w:proofErr w:type="spellStart"/>
          <w:r w:rsidR="00601E6C">
            <w:t>LeCun</w:t>
          </w:r>
          <w:proofErr w:type="spellEnd"/>
          <w:r w:rsidR="00601E6C">
            <w:t xml:space="preserve"> et al., 1989)</w:t>
          </w:r>
          <w:r w:rsidR="00BD3639">
            <w:fldChar w:fldCharType="end"/>
          </w:r>
        </w:sdtContent>
      </w:sdt>
      <w:r w:rsidR="000C7C8C">
        <w:t>.</w:t>
      </w:r>
      <w:r w:rsidR="001B56D3">
        <w:t xml:space="preserve"> </w:t>
      </w:r>
    </w:p>
    <w:p w14:paraId="54CE1F34" w14:textId="56004486" w:rsidR="003D6B37" w:rsidRDefault="00801EEA" w:rsidP="0087526F">
      <w:r>
        <w:t xml:space="preserve">For </w:t>
      </w:r>
      <w:r w:rsidR="00120B6E">
        <w:t xml:space="preserve">every </w:t>
      </w:r>
      <w:r>
        <w:t>model training</w:t>
      </w:r>
      <w:r w:rsidR="000E52D9">
        <w:t>,</w:t>
      </w:r>
      <w:r w:rsidR="004020FD">
        <w:t xml:space="preserve"> it is crucial to </w:t>
      </w:r>
      <w:r w:rsidR="00120B6E">
        <w:t>separate the</w:t>
      </w:r>
      <w:r w:rsidR="004020FD">
        <w:t xml:space="preserve"> </w:t>
      </w:r>
      <w:r w:rsidR="00120B6E">
        <w:t>training data from the test</w:t>
      </w:r>
      <w:r w:rsidR="008300DD">
        <w:t xml:space="preserve"> data</w:t>
      </w:r>
      <w:r w:rsidR="005032FF">
        <w:t xml:space="preserve"> to prevent </w:t>
      </w:r>
      <w:r w:rsidR="00090667">
        <w:t>an overfit of the model</w:t>
      </w:r>
      <w:r w:rsidR="00AF12DD">
        <w:t xml:space="preserve">. This is especially true </w:t>
      </w:r>
      <w:r w:rsidR="008E70E8">
        <w:t>for NNs,</w:t>
      </w:r>
      <w:r w:rsidR="003B3FD1">
        <w:t xml:space="preserve"> as they </w:t>
      </w:r>
      <w:r w:rsidR="001D573D">
        <w:t xml:space="preserve">have the </w:t>
      </w:r>
      <w:r w:rsidR="003B3FD1">
        <w:t>tend</w:t>
      </w:r>
      <w:r w:rsidR="001D573D">
        <w:t>ency</w:t>
      </w:r>
      <w:r w:rsidR="003B3FD1">
        <w:t xml:space="preserve"> to perfectly </w:t>
      </w:r>
      <w:r w:rsidR="0000129E">
        <w:t xml:space="preserve">adapt to the data it gets trained with, which </w:t>
      </w:r>
      <w:r w:rsidR="00390C56">
        <w:t xml:space="preserve">greatly impacts the generalizability of the model </w:t>
      </w:r>
      <w:r w:rsidR="007A52B2">
        <w:t>and</w:t>
      </w:r>
      <w:r w:rsidR="00290852">
        <w:t xml:space="preserve"> impairs </w:t>
      </w:r>
      <w:r w:rsidR="00604764">
        <w:t xml:space="preserve">prediction </w:t>
      </w:r>
      <w:r w:rsidR="006C3841">
        <w:t>performance o</w:t>
      </w:r>
      <w:r w:rsidR="00604764">
        <w:t>n</w:t>
      </w:r>
      <w:r w:rsidR="007A52B2">
        <w:t xml:space="preserve"> unseen data</w:t>
      </w:r>
      <w:r w:rsidR="00043484">
        <w:t xml:space="preserve"> </w:t>
      </w:r>
      <w:sdt>
        <w:sdtPr>
          <w:alias w:val="To edit, see citavi.com/edit"/>
          <w:tag w:val="CitaviPlaceholder#bb488f84-869a-4131-86b5-e5518bdef881"/>
          <w:id w:val="-2133383475"/>
          <w:placeholder>
            <w:docPart w:val="DefaultPlaceholder_-1854013440"/>
          </w:placeholder>
        </w:sdtPr>
        <w:sdtEndPr/>
        <w:sdtContent>
          <w:r w:rsidR="00043484">
            <w:fldChar w:fldCharType="begin"/>
          </w:r>
          <w:r w:rsidR="008728A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MjMxZTBlLTRkNmEtNGE1MC1iNjUxLWJjOTQzODc4ZmIxMSIsIlJhbmdlTGVuZ3RoIjoyNywiUmVmZXJlbmNlSWQiOiIyYmI5YWFkNi04ZGIzLTQ2MWUtODIxNy1lY2IzNjIzYmRk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5ldW5ldC4yMDA5LjExLjAwOSIsIlVyaVN0cmluZyI6Imh0dHBzOi8vZG9pLm9yZy8xMC4xMDE2L2oubmV1bmV0LjIwMDkuMTEuMDA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zVDIyOjM3OjA5IiwiTW9kaWZpZWRCeSI6Il9TZWJhc3RpYW4gU8OkdHpsZXIiLCJJZCI6ImI3MTRhMmZlLTFiNzMtNDIxNC05NzY5LTM2NThlYWM4MzAyZCIsIk1vZGlmaWVkT24iOiIyMDIyLTA2LTIzVDIyOjM3OjA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k5NTkzMjciLCJVcmlTdHJpbmciOiJodHRwOi8vd3d3Lm5jYmkubmxtLm5paC5nb3YvcHVibWVkLzE5OTU5MzI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}</w:instrText>
          </w:r>
          <w:r w:rsidR="00043484">
            <w:fldChar w:fldCharType="separate"/>
          </w:r>
          <w:r w:rsidR="00601E6C">
            <w:t>(May, Maier, &amp; Dandy, 2010)</w:t>
          </w:r>
          <w:r w:rsidR="00043484">
            <w:fldChar w:fldCharType="end"/>
          </w:r>
        </w:sdtContent>
      </w:sdt>
      <w:r w:rsidR="007A52B2">
        <w:t>.</w:t>
      </w:r>
      <w:r w:rsidR="00367506">
        <w:t xml:space="preserve"> </w:t>
      </w:r>
      <w:r w:rsidR="004E5B82">
        <w:t>In general, t</w:t>
      </w:r>
      <w:r w:rsidR="00D05CDC">
        <w:t>he learning of NNs is a non-trivial task</w:t>
      </w:r>
      <w:r w:rsidR="00DB4029">
        <w:t xml:space="preserve">, as </w:t>
      </w:r>
      <w:r w:rsidR="007B17DA">
        <w:t>they</w:t>
      </w:r>
      <w:r w:rsidR="00F37CB9">
        <w:t xml:space="preserve"> </w:t>
      </w:r>
      <w:r w:rsidR="007B17DA">
        <w:t>are</w:t>
      </w:r>
      <w:r w:rsidR="00F37CB9">
        <w:t xml:space="preserve"> very </w:t>
      </w:r>
      <w:r w:rsidR="007B17DA">
        <w:t>sensible</w:t>
      </w:r>
      <w:r w:rsidR="0091433A">
        <w:t xml:space="preserve"> </w:t>
      </w:r>
      <w:r w:rsidR="00F37CB9">
        <w:t xml:space="preserve">to </w:t>
      </w:r>
      <w:r w:rsidR="00FE7C6C">
        <w:t>the embedding of the input data</w:t>
      </w:r>
      <w:r w:rsidR="00F37CB9">
        <w:t>,</w:t>
      </w:r>
      <w:r w:rsidR="00695946">
        <w:t xml:space="preserve"> the </w:t>
      </w:r>
      <w:r w:rsidR="00F37CB9">
        <w:t>initialization</w:t>
      </w:r>
      <w:r w:rsidR="00695946">
        <w:t xml:space="preserve"> of the weights</w:t>
      </w:r>
      <w:r w:rsidR="00F37CB9">
        <w:t>,</w:t>
      </w:r>
      <w:r w:rsidR="00695946">
        <w:t xml:space="preserve"> </w:t>
      </w:r>
      <w:r w:rsidR="00696279">
        <w:t xml:space="preserve">the choice of </w:t>
      </w:r>
      <w:r w:rsidR="00121EF9">
        <w:t xml:space="preserve">activation functions </w:t>
      </w:r>
      <w:r w:rsidR="00695946">
        <w:t>and hyperparameter tuning, like step size</w:t>
      </w:r>
      <w:r w:rsidR="002C3765">
        <w:t xml:space="preserve"> and</w:t>
      </w:r>
      <w:r w:rsidR="00744E21">
        <w:t xml:space="preserve"> </w:t>
      </w:r>
      <w:r w:rsidR="00744E21" w:rsidRPr="00D235EE">
        <w:rPr>
          <w:i/>
          <w:iCs/>
        </w:rPr>
        <w:t>dropout regularization</w:t>
      </w:r>
      <w:r w:rsidR="00D235EE">
        <w:rPr>
          <w:rStyle w:val="Funotenzeichen"/>
          <w:i/>
          <w:iCs/>
        </w:rPr>
        <w:footnoteReference w:id="6"/>
      </w:r>
      <w:r w:rsidR="00A97D53">
        <w:t xml:space="preserve">. </w:t>
      </w:r>
      <w:r w:rsidR="003C6494">
        <w:t xml:space="preserve">A lot of variables that </w:t>
      </w:r>
      <w:r w:rsidR="00CC67E9">
        <w:t>determine the effica</w:t>
      </w:r>
      <w:r w:rsidR="00EE530C">
        <w:t xml:space="preserve">cy of </w:t>
      </w:r>
      <w:r w:rsidR="004E5B82">
        <w:t xml:space="preserve">a </w:t>
      </w:r>
      <w:r w:rsidR="003329A6">
        <w:t>model</w:t>
      </w:r>
      <w:r w:rsidR="00EE530C">
        <w:t xml:space="preserve"> make it hard</w:t>
      </w:r>
      <w:r w:rsidR="007C445B">
        <w:t>er</w:t>
      </w:r>
      <w:r w:rsidR="00EE530C">
        <w:t xml:space="preserve"> to </w:t>
      </w:r>
      <w:r w:rsidR="007C445B">
        <w:t xml:space="preserve">extract the full potential out of </w:t>
      </w:r>
      <w:r w:rsidR="003329A6">
        <w:t>a NN</w:t>
      </w:r>
      <w:r w:rsidR="0078574A">
        <w:t>.</w:t>
      </w:r>
      <w:r w:rsidR="00C43E73">
        <w:t xml:space="preserve"> In addition, </w:t>
      </w:r>
      <w:r w:rsidR="00726562">
        <w:t>NNs</w:t>
      </w:r>
      <w:r w:rsidR="00E17C32">
        <w:t xml:space="preserve"> can’t easily </w:t>
      </w:r>
      <w:r w:rsidR="00097ECA">
        <w:t xml:space="preserve">be </w:t>
      </w:r>
      <w:r w:rsidR="00E17C32">
        <w:t>interpreted</w:t>
      </w:r>
      <w:r w:rsidR="00AF70B7">
        <w:t xml:space="preserve"> because of their complexity</w:t>
      </w:r>
      <w:r w:rsidR="00311D5E">
        <w:t>, which is why they are often treated as black</w:t>
      </w:r>
      <w:r w:rsidR="00A374D3">
        <w:t xml:space="preserve"> </w:t>
      </w:r>
      <w:r w:rsidR="00311D5E">
        <w:t>boxes</w:t>
      </w:r>
      <w:r w:rsidR="00920CDA">
        <w:t>, especially with</w:t>
      </w:r>
      <w:r w:rsidR="00097ECA">
        <w:t xml:space="preserve"> very deep models.</w:t>
      </w:r>
      <w:r w:rsidR="00B40334">
        <w:t xml:space="preserve"> </w:t>
      </w:r>
      <w:sdt>
        <w:sdtPr>
          <w:alias w:val="To edit, see citavi.com/edit"/>
          <w:tag w:val="CitaviPlaceholder#25a5469a-6443-4e59-8bfd-77da7373eebe"/>
          <w:id w:val="-1387951310"/>
          <w:placeholder>
            <w:docPart w:val="FF674B67914D46A7AEA00BFE4E2C691E"/>
          </w:placeholder>
        </w:sdtPr>
        <w:sdtEndPr/>
        <w:sdtContent>
          <w:r w:rsidR="003511CB">
            <w:fldChar w:fldCharType="begin"/>
          </w:r>
          <w:r w:rsidR="008728A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M2QyYTUwLTNkZGQtNDQxMC1iMTk4LTliODIyNzFkYzcxYiIsIlJhbmdlTGVuZ3RoIjoyMi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Ny0yMVQxNDoxNDo0NSIsIlByb2plY3QiOnsiJHJlZiI6IjUifX0sIlVzZU51bWJlcmluZ1R5cGVPZlBhcmVudERvY3VtZW50IjpmYWxzZX1dLCJGb3JtYXR0ZWRUZXh0Ijp7IiRpZCI6IjIyIiwiQ291bnQiOjEsIlRleHRVbml0cyI6W3siJGlkIjoiMjMiLCJGb250U3R5bGUiOnsiJGlkIjoiMjQiLCJOZXV0cmFsIjp0cnVlfSwiUmVhZGluZ09yZGVyIjoxLCJUZXh0IjoiKERhY3JlbWEgZXQgYWwuLCAyMDIxKSJ9XX0sIlRhZyI6IkNpdGF2aVBsYWNlaG9sZGVyIzI1YTU0NjlhLTY0NDMtNGU1OS04YmZkLTc3ZGE3MzczZWViZSIsIlRleHQiOiIoRGFjcmVtYSBldCBhbC4sIDIwMjEpIiwiV0FJVmVyc2lvbiI6IjYuMTIuMC4wIn0=}</w:instrText>
          </w:r>
          <w:r w:rsidR="003511CB">
            <w:fldChar w:fldCharType="separate"/>
          </w:r>
          <w:r w:rsidR="00601E6C">
            <w:t>(</w:t>
          </w:r>
          <w:proofErr w:type="spellStart"/>
          <w:r w:rsidR="00601E6C">
            <w:t>Dacrema</w:t>
          </w:r>
          <w:proofErr w:type="spellEnd"/>
          <w:r w:rsidR="00601E6C">
            <w:t xml:space="preserve"> et al., 2021)</w:t>
          </w:r>
          <w:r w:rsidR="003511CB">
            <w:fldChar w:fldCharType="end"/>
          </w:r>
        </w:sdtContent>
      </w:sdt>
      <w:r w:rsidR="003511CB">
        <w:t xml:space="preserve"> discovered that simple MF methods show similar performance to other state of the art DL models, when selecting the right parameters. </w:t>
      </w:r>
      <w:r w:rsidR="00F213C8">
        <w:t xml:space="preserve">Compared to </w:t>
      </w:r>
      <w:r w:rsidR="00FA51EC">
        <w:t xml:space="preserve">a </w:t>
      </w:r>
      <w:r w:rsidR="00183E9D">
        <w:t>linear</w:t>
      </w:r>
      <w:r w:rsidR="00D261D4">
        <w:t xml:space="preserve"> </w:t>
      </w:r>
      <w:r w:rsidR="00FA51EC">
        <w:t>LFM</w:t>
      </w:r>
      <w:r w:rsidR="00FF557E">
        <w:t>,</w:t>
      </w:r>
      <w:r w:rsidR="00D261D4">
        <w:t xml:space="preserve"> </w:t>
      </w:r>
      <w:r w:rsidR="00FF557E">
        <w:t xml:space="preserve">NNs </w:t>
      </w:r>
      <w:r w:rsidR="00127350">
        <w:t xml:space="preserve">also </w:t>
      </w:r>
      <w:r w:rsidR="00FF557E">
        <w:t xml:space="preserve">have </w:t>
      </w:r>
      <w:r w:rsidR="005834B9">
        <w:t xml:space="preserve">a lower </w:t>
      </w:r>
      <w:r w:rsidR="00867B0C">
        <w:t>processing speed</w:t>
      </w:r>
      <w:r w:rsidR="00AE2727">
        <w:t>, which is detrimental to large recommendation datasets</w:t>
      </w:r>
      <w:r w:rsidR="00A96085">
        <w:t xml:space="preserve">, since </w:t>
      </w:r>
      <w:r w:rsidR="0058526C">
        <w:t xml:space="preserve">passing a neural network is much more computationally expensive than a </w:t>
      </w:r>
      <w:r w:rsidR="003C4E90">
        <w:t xml:space="preserve">simple </w:t>
      </w:r>
      <w:r w:rsidR="0058526C">
        <w:t>dot product calculation</w:t>
      </w:r>
      <w:r w:rsidR="00A6589D">
        <w:t xml:space="preserve"> </w:t>
      </w:r>
      <w:sdt>
        <w:sdtPr>
          <w:alias w:val="To edit, see citavi.com/edit"/>
          <w:tag w:val="CitaviPlaceholder#e453d40e-7fcd-420c-925b-fc2e86c1bb0b"/>
          <w:id w:val="1607931924"/>
          <w:placeholder>
            <w:docPart w:val="DefaultPlaceholder_-1854013440"/>
          </w:placeholder>
        </w:sdtPr>
        <w:sdtEndPr/>
        <w:sdtContent>
          <w:r w:rsidR="00A6589D">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NmE3ZDI4LWJmNTItNGIyYS04YzU0LWY4Y2VmNGZmYjFmOCIsIlJhbmdlTGVuZ3RoIjo0MywiUmVmZXJlbmNlSWQiOiIxYzM3N2RhZS0yMjQwLTRmMjQtYjEzMy1iODk1MzI3N2Y2N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zODMzMTMuMzQxMjQ4OCIsIlVyaVN0cmluZyI6Imh0dHBzOi8vZG9pLm9yZy8xMC4xMTQ1LzMzODMzMTMuMzQxMjQ4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NzU4Mz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}</w:instrText>
          </w:r>
          <w:r w:rsidR="00A6589D">
            <w:fldChar w:fldCharType="separate"/>
          </w:r>
          <w:r w:rsidR="00601E6C">
            <w:t>(</w:t>
          </w:r>
          <w:proofErr w:type="spellStart"/>
          <w:r w:rsidR="00601E6C">
            <w:t>Rendle</w:t>
          </w:r>
          <w:proofErr w:type="spellEnd"/>
          <w:r w:rsidR="00601E6C">
            <w:t xml:space="preserve">, </w:t>
          </w:r>
          <w:proofErr w:type="spellStart"/>
          <w:r w:rsidR="00601E6C">
            <w:t>Krichene</w:t>
          </w:r>
          <w:proofErr w:type="spellEnd"/>
          <w:r w:rsidR="00601E6C">
            <w:t>, Zhang, &amp; Anderson, 2020)</w:t>
          </w:r>
          <w:r w:rsidR="00A6589D">
            <w:fldChar w:fldCharType="end"/>
          </w:r>
        </w:sdtContent>
      </w:sdt>
      <w:r w:rsidR="0058526C">
        <w:t>.</w:t>
      </w:r>
      <w:r w:rsidR="003C4E90">
        <w:t xml:space="preserve"> </w:t>
      </w:r>
    </w:p>
    <w:p w14:paraId="41DC409D" w14:textId="45F1B621" w:rsidR="002E5D8D" w:rsidRDefault="003C4E90" w:rsidP="004E0AB6">
      <w:r>
        <w:t xml:space="preserve">This </w:t>
      </w:r>
      <w:r w:rsidR="00B2040E">
        <w:t xml:space="preserve">notion </w:t>
      </w:r>
      <w:r>
        <w:t xml:space="preserve">changes when comparing </w:t>
      </w:r>
      <w:r w:rsidR="003D6B37">
        <w:t>NNs to</w:t>
      </w:r>
      <w:r w:rsidR="001953CF">
        <w:t xml:space="preserve"> polynomial</w:t>
      </w:r>
      <w:r w:rsidR="004004A0">
        <w:t xml:space="preserve"> FM,</w:t>
      </w:r>
      <w:r w:rsidR="007474C3">
        <w:t xml:space="preserve"> </w:t>
      </w:r>
      <w:r w:rsidR="001953CF">
        <w:t xml:space="preserve">which are much more computationally complex compared to their </w:t>
      </w:r>
      <w:r w:rsidR="00A3719F">
        <w:t>low-degree counterparts</w:t>
      </w:r>
      <w:r w:rsidR="00B128F2">
        <w:t xml:space="preserve"> </w:t>
      </w:r>
      <w:sdt>
        <w:sdtPr>
          <w:alias w:val="To edit, see citavi.com/edit"/>
          <w:tag w:val="CitaviPlaceholder#887c04b5-4169-490f-a976-a5a2284097b8"/>
          <w:id w:val="-1659757398"/>
          <w:placeholder>
            <w:docPart w:val="DefaultPlaceholder_-1854013440"/>
          </w:placeholder>
        </w:sdtPr>
        <w:sdtEndPr/>
        <w:sdtContent>
          <w:r w:rsidR="00B128F2">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YzFjOGQxLWEyNjQtNGJhOC04MWQzLTVmZWZhODdkZGQ2NiIsIlJhbmdlTGVuZ3RoIjozMSwiUmVmZXJlbmNlSWQiOiJjMWUyZTJiNy0wYjIyLTRlZWUtYThiNC1mNGU0YTE2ZDVkMGUiLCJSZWZlcmVuY2UiOnsiJGlkIjoiMyIsIiR0eXBlIjoiU3dpc3NBY2FkZW1pYy5DaXRhdmkuUmVmZXJlbmNlLCBTd2lzc0FjYWRlbWljLkNpdGF2aSIsIkFic3RyYWN0Q29tcGxleGl0eSI6MCwiQWJzdHJhY3RTb3VyY2VUZXh0Rm9ybWF0IjowLCJBcnhpdklkIjoiMTYwNy4wNzE5NXYy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c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NzE5NXYyIiwiVXJpU3RyaW5nIjoiaHR0cDovL2FyeGl2Lm9yZy9wZGYvMTYwNy4wNzE5NXY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E1OjA2IiwiTW9kaWZpZWRCeSI6Il9TZWJhc3RpYW4gU8OkdHpsZXIiLCJJZCI6ImFhYTViMzJkLWU1ZjctNDY3OS1iZGM2LThiZWIxYjIyMWM2MCIsIk1vZGlmaWVkT24iOiIyMDIyLTA2LTIxVDIzOjE1OjA2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NzE5NXYyIiwiVXJpU3RyaW5nIjoiaHR0cDovL2FyeGl2Lm9yZy9hYnMvMTYwNy4wNzE5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E1OjA2IiwiTW9kaWZpZWRCeSI6Il9TZWJhc3RpYW4gU8OkdHpsZXIiLCJJZCI6IjllMjM1OTY3LTE3MjgtNDA4OS05ZmM0LWMzZmU2NTZiYTkwNyIsIk1vZGlmaWVkT24iOiIyMDIyLTA2LTIxVDIzOjE1OjA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NzE5NXYyIiwiVXJpU3RyaW5nIjoiaHR0cHM6Ly9hcnhpdi5vcmcvcGRmLzE2MDcuMDcxOTV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}</w:instrText>
          </w:r>
          <w:r w:rsidR="00B128F2">
            <w:fldChar w:fldCharType="separate"/>
          </w:r>
          <w:r w:rsidR="00601E6C">
            <w:t xml:space="preserve">(Blondel, </w:t>
          </w:r>
          <w:proofErr w:type="spellStart"/>
          <w:r w:rsidR="00601E6C">
            <w:t>Fujino</w:t>
          </w:r>
          <w:proofErr w:type="spellEnd"/>
          <w:r w:rsidR="00601E6C">
            <w:t>, et al., 2016)</w:t>
          </w:r>
          <w:r w:rsidR="00B128F2">
            <w:fldChar w:fldCharType="end"/>
          </w:r>
        </w:sdtContent>
      </w:sdt>
      <w:r w:rsidR="00204B11">
        <w:t>.</w:t>
      </w:r>
      <w:r w:rsidR="00FF5BDF">
        <w:t xml:space="preserve"> </w:t>
      </w:r>
      <w:r w:rsidR="004D3F7D">
        <w:t>As universal function approximators</w:t>
      </w:r>
      <w:r w:rsidR="00275BFF">
        <w:t>, DNNs have the</w:t>
      </w:r>
      <w:r w:rsidR="006B7949">
        <w:t xml:space="preserve"> potential to</w:t>
      </w:r>
      <w:r w:rsidR="00275BFF">
        <w:t xml:space="preserve"> extract</w:t>
      </w:r>
      <w:r w:rsidR="00AC36D0">
        <w:t xml:space="preserve"> much</w:t>
      </w:r>
      <w:r w:rsidR="00275BFF">
        <w:t xml:space="preserve"> </w:t>
      </w:r>
      <w:r w:rsidR="005A4596">
        <w:t xml:space="preserve">more complex patterns </w:t>
      </w:r>
      <w:r w:rsidR="00AC36D0">
        <w:t xml:space="preserve">and relationships </w:t>
      </w:r>
      <w:r w:rsidR="005A4596">
        <w:t>out of the dataset</w:t>
      </w:r>
      <w:r w:rsidR="00845565">
        <w:t>, especially</w:t>
      </w:r>
      <w:r w:rsidR="004A2844">
        <w:t xml:space="preserve"> as</w:t>
      </w:r>
      <w:r w:rsidR="0051386E">
        <w:t xml:space="preserve"> </w:t>
      </w:r>
      <w:r w:rsidR="00645465">
        <w:t xml:space="preserve">both </w:t>
      </w:r>
      <w:r w:rsidR="0051386E">
        <w:t xml:space="preserve">dense </w:t>
      </w:r>
      <w:r w:rsidR="00C1060F">
        <w:t xml:space="preserve">and sparse </w:t>
      </w:r>
      <w:r w:rsidR="0051386E">
        <w:t xml:space="preserve">features </w:t>
      </w:r>
      <w:r w:rsidR="004A2844">
        <w:t xml:space="preserve">can be </w:t>
      </w:r>
      <w:r w:rsidR="00296CB6">
        <w:t xml:space="preserve">trivially </w:t>
      </w:r>
      <w:r w:rsidR="004A2844">
        <w:t xml:space="preserve">incorporated </w:t>
      </w:r>
      <w:r w:rsidR="0051386E">
        <w:t>into</w:t>
      </w:r>
      <w:r w:rsidR="00B341E9">
        <w:t xml:space="preserve"> its</w:t>
      </w:r>
      <w:r w:rsidR="000B705C">
        <w:t xml:space="preserve"> embedding</w:t>
      </w:r>
      <w:r w:rsidR="0051386E">
        <w:t>.</w:t>
      </w:r>
      <w:r w:rsidR="0099280E">
        <w:t xml:space="preserve"> </w:t>
      </w:r>
      <w:r w:rsidR="003721DE">
        <w:t>With ongo</w:t>
      </w:r>
      <w:r w:rsidR="003721DE">
        <w:lastRenderedPageBreak/>
        <w:t xml:space="preserve">ing research, DNN </w:t>
      </w:r>
      <w:r w:rsidR="007B74A8">
        <w:t>approaches for</w:t>
      </w:r>
      <w:r w:rsidR="00A41436">
        <w:t xml:space="preserve"> RSs</w:t>
      </w:r>
      <w:r w:rsidR="007B74A8">
        <w:t xml:space="preserve"> are further</w:t>
      </w:r>
      <w:r w:rsidR="00A41436">
        <w:t xml:space="preserve"> being</w:t>
      </w:r>
      <w:r w:rsidR="00AF5450">
        <w:t xml:space="preserve"> refined</w:t>
      </w:r>
      <w:r w:rsidR="00B341E9">
        <w:t xml:space="preserve"> and</w:t>
      </w:r>
      <w:r w:rsidR="00A41436">
        <w:t xml:space="preserve"> its </w:t>
      </w:r>
      <w:r w:rsidR="00802A8D">
        <w:t>deficiencies</w:t>
      </w:r>
      <w:r w:rsidR="00C5058A">
        <w:t>,</w:t>
      </w:r>
      <w:r w:rsidR="00802A8D">
        <w:t xml:space="preserve"> like performance</w:t>
      </w:r>
      <w:r w:rsidR="00C5058A">
        <w:t>,</w:t>
      </w:r>
      <w:r w:rsidR="006D27C7">
        <w:t xml:space="preserve"> investigated and improved</w:t>
      </w:r>
      <w:r w:rsidR="00A41436">
        <w:t>.</w:t>
      </w:r>
      <w:r w:rsidR="006D27C7">
        <w:t xml:space="preserve"> Currently, h</w:t>
      </w:r>
      <w:r w:rsidR="0099280E">
        <w:t>igh</w:t>
      </w:r>
      <w:r w:rsidR="001C7D41">
        <w:t xml:space="preserve"> profile enterprises </w:t>
      </w:r>
      <w:r w:rsidR="004D16C6">
        <w:t>like Google use NN</w:t>
      </w:r>
      <w:r w:rsidR="002B4D9E">
        <w:t>s</w:t>
      </w:r>
      <w:r w:rsidR="004D16C6">
        <w:t xml:space="preserve"> in</w:t>
      </w:r>
      <w:r w:rsidR="0099280E">
        <w:t xml:space="preserve"> </w:t>
      </w:r>
      <w:r w:rsidR="004D16C6">
        <w:t xml:space="preserve">large scale </w:t>
      </w:r>
      <w:r w:rsidR="0099280E">
        <w:t>environment</w:t>
      </w:r>
      <w:r w:rsidR="004B5080">
        <w:t>s</w:t>
      </w:r>
      <w:r w:rsidR="0099280E">
        <w:t xml:space="preserve"> </w:t>
      </w:r>
      <w:r w:rsidR="004D16C6">
        <w:t>for recommendation tasks</w:t>
      </w:r>
      <w:r w:rsidR="00F51257">
        <w:t xml:space="preserve"> </w:t>
      </w:r>
      <w:sdt>
        <w:sdtPr>
          <w:alias w:val="To edit, see citavi.com/edit"/>
          <w:tag w:val="CitaviPlaceholder#0a86af9e-725e-4dda-be43-5b7b44540528"/>
          <w:id w:val="-1783946480"/>
          <w:placeholder>
            <w:docPart w:val="DefaultPlaceholder_-1854013440"/>
          </w:placeholder>
        </w:sdtPr>
        <w:sdtEndPr/>
        <w:sdtContent>
          <w:r w:rsidR="00FF3B3A">
            <w:fldChar w:fldCharType="begin"/>
          </w:r>
          <w:r w:rsidR="008728A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hZDljMDkyLTMyMjktNGFkZC05YjJmLWNmMjNhZDkzZDE2ZiIsIlJhbmdlTGVuZ3RoIjozNCwiUmVmZXJlbmNlSWQiOiJjNTVjY2JmMi03ZGE5LTRiMTItODZlNC02NGUwYWZjYWVmN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kbC5hY20ub3JnL2RvaS9wcm9jZWVkaW5ncy8xMC4xMTQ1LzI5NTkxMDAiLCJVcmlTdHJpbmciOiJodHRwczovL2RsLmFjbS5vcmcvZG9pL3Byb2NlZWRpbmdzLzEwLjExNDUvMjk1OTEw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A5OjU1OjIyIiwiTW9kaWZpZWRCeSI6Il9TZWJhc3RpYW4gU8OkdHpsZXIiLCJJZCI6ImEwYWVhMjFhLTEyMzgtNDNkMi04M2NlLTY1NDc2NGRjOGZhZiIsIk1vZGlmaWVkT24iOiIyMDIyLTA2LTI1VDA5OjU1OjI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yOTU5MTAwLjI5NTkxOTAiLCJVcmlTdHJpbmciOiJodHRwczovL2RvaS5vcmcvMTAuMTE0NS8yOTU5MTAwLjI5NTkxOT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OGQ0MWZmOTItZWQ0Yi00YTgxLTlkMGQtZGJjNTNiMzA3MjgzIiwiTW9kaWZpZWRPbiI6IjIwMjItMDYtMjVUMDk6NTU6MjIiLCJQcm9qZWN0Ijp7IiRyZWYiOiI1In19XSwiT3JnYW5pemF0aW9ucyI6W10sIk90aGVyc0ludm9sdmVkIjpbXSwiUGFnZVJhbmdlIjoiPHNwPlxyXG4gIDxuPjE5MTwvbj5cclxuICA8aW4+dHJ1ZTwvaW4+XHJcbiAgPG9zPjE5MTwvb3M+XHJcbiAgPHBzPjE5MTwvcHM+XHJcbjwvc3A+XHJcbjxlcD5cclxuICA8bj4xOTg8L24+XHJcbiAgPGluPnRydWU8L2luPlxyXG4gIDxvcz4xOTg8L29zPlxyXG4gIDxwcz4xOTg8L3BzPlxyXG48L2VwPlxyXG48b3M+MTkxLTE5OD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NDUvMjk1OTEwMCIsIlVyaVN0cmluZyI6Imh0dHBzOi8vZG9pLm9yZy8xMC4xMTQ1LzI5NTkxMD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Yzg2NTRhM2ItMDU4Ni00MzY2LWI3NjEtOWNmZmMyYjk3ZWQzIiwiTW9kaWZpZWRPbiI6IjIwMjItMDYtMjVUMDk6NTU6MjIiLCJQcm9qZWN0Ijp7IiRyZWYiOiI1In19XSwiT3JnYW5pemF0aW9ucyI6W10sIk90aGVyc0ludm9sdmVkIjpbXSwiUGxhY2VPZlB1YmxpY2F0aW9uIjoiTmV3IFlvcmssIE5ZLCBVU0EiLCJQdWJsaXNoZXJzIjpbeyIkaWQiOiIyMi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}</w:instrText>
          </w:r>
          <w:r w:rsidR="00FF3B3A">
            <w:fldChar w:fldCharType="separate"/>
          </w:r>
          <w:r w:rsidR="00601E6C">
            <w:t xml:space="preserve">(Covington, Adams, &amp; </w:t>
          </w:r>
          <w:proofErr w:type="spellStart"/>
          <w:r w:rsidR="00601E6C">
            <w:t>Sargin</w:t>
          </w:r>
          <w:proofErr w:type="spellEnd"/>
          <w:r w:rsidR="00601E6C">
            <w:t>, 2016)</w:t>
          </w:r>
          <w:r w:rsidR="00FF3B3A">
            <w:fldChar w:fldCharType="end"/>
          </w:r>
        </w:sdtContent>
      </w:sdt>
      <w:r w:rsidR="00FF3B3A">
        <w:t>.</w:t>
      </w:r>
    </w:p>
    <w:p w14:paraId="7B0F308A" w14:textId="28E9862A" w:rsidR="00C721A1" w:rsidRDefault="00EF1E50" w:rsidP="00EF1E50">
      <w:pPr>
        <w:pStyle w:val="berschrift3"/>
      </w:pPr>
      <w:bookmarkStart w:id="25" w:name="_Toc108480918"/>
      <w:r>
        <w:t>Deep &amp; Cross Networks</w:t>
      </w:r>
      <w:bookmarkEnd w:id="25"/>
    </w:p>
    <w:p w14:paraId="63729B4C" w14:textId="153A325B" w:rsidR="00350C9C" w:rsidRDefault="00614677" w:rsidP="00614677">
      <w:r w:rsidRPr="00614677">
        <w:t xml:space="preserve">When using data with multiple features to make recommendations, </w:t>
      </w:r>
      <w:r w:rsidRPr="00614354">
        <w:rPr>
          <w:i/>
          <w:iCs/>
        </w:rPr>
        <w:t>feature crosses</w:t>
      </w:r>
      <w:r w:rsidRPr="00614677">
        <w:t xml:space="preserve"> become an important concept. The notion of feature crosses is that </w:t>
      </w:r>
      <w:r w:rsidR="00374A22">
        <w:t xml:space="preserve">the </w:t>
      </w:r>
      <w:r w:rsidRPr="00614677">
        <w:t xml:space="preserve">combination of multiple features into one feature can yield </w:t>
      </w:r>
      <w:r w:rsidR="008F3EDA">
        <w:t xml:space="preserve">an </w:t>
      </w:r>
      <w:r w:rsidRPr="00614677">
        <w:t>expressive predictor variable, that would otherwise not be extractable</w:t>
      </w:r>
      <w:r w:rsidR="00312FE9">
        <w:t xml:space="preserve"> using only single features</w:t>
      </w:r>
      <w:r w:rsidRPr="00614677">
        <w:t>.</w:t>
      </w:r>
      <w:r w:rsidR="00A528F1">
        <w:t xml:space="preserve"> </w:t>
      </w:r>
      <w:r w:rsidR="005A25B8">
        <w:t>Individual f</w:t>
      </w:r>
      <w:r w:rsidR="004161B9">
        <w:t>eature</w:t>
      </w:r>
      <w:r w:rsidR="0065364F">
        <w:t>s</w:t>
      </w:r>
      <w:r w:rsidR="00733156">
        <w:t xml:space="preserve"> that </w:t>
      </w:r>
      <w:r w:rsidR="000C76C3">
        <w:t xml:space="preserve">have very low </w:t>
      </w:r>
      <w:r w:rsidR="00312014">
        <w:t>correlat</w:t>
      </w:r>
      <w:r w:rsidR="000C76C3">
        <w:t>ion</w:t>
      </w:r>
      <w:r w:rsidR="00312014">
        <w:t xml:space="preserve"> with </w:t>
      </w:r>
      <w:r w:rsidR="00912134">
        <w:t xml:space="preserve">the </w:t>
      </w:r>
      <w:r w:rsidR="004161B9">
        <w:t>label</w:t>
      </w:r>
      <w:r w:rsidR="005B207E">
        <w:t xml:space="preserve"> </w:t>
      </w:r>
      <w:r w:rsidR="004161B9">
        <w:t>can</w:t>
      </w:r>
      <w:r w:rsidR="00EE42ED">
        <w:t xml:space="preserve"> </w:t>
      </w:r>
      <w:r w:rsidR="00012B9A">
        <w:t xml:space="preserve">therefore </w:t>
      </w:r>
      <w:r w:rsidR="005A0DE8">
        <w:t xml:space="preserve">reveal themselves to </w:t>
      </w:r>
      <w:r w:rsidR="00EE42ED">
        <w:t>be highly correlative</w:t>
      </w:r>
      <w:r w:rsidR="000C76C3">
        <w:t xml:space="preserve"> in conjunction</w:t>
      </w:r>
      <w:r w:rsidR="006B6C07">
        <w:t xml:space="preserve"> </w:t>
      </w:r>
      <w:r w:rsidR="005A0DE8">
        <w:t>with</w:t>
      </w:r>
      <w:r w:rsidR="00CB5715">
        <w:t xml:space="preserve"> other</w:t>
      </w:r>
      <w:r w:rsidR="005A0DE8">
        <w:t xml:space="preserve"> feature</w:t>
      </w:r>
      <w:r w:rsidR="00CB5715">
        <w:t>s</w:t>
      </w:r>
      <w:r w:rsidR="00CF5C38">
        <w:t xml:space="preserve">. </w:t>
      </w:r>
      <w:r w:rsidR="00D47B04">
        <w:t xml:space="preserve">Uncovering </w:t>
      </w:r>
      <w:r w:rsidR="00FF6D75">
        <w:t xml:space="preserve">these </w:t>
      </w:r>
      <w:r w:rsidR="00FF6D75" w:rsidRPr="00E220EC">
        <w:rPr>
          <w:i/>
          <w:iCs/>
        </w:rPr>
        <w:t>cross features</w:t>
      </w:r>
      <w:r w:rsidR="00FF6D75">
        <w:t xml:space="preserve"> allows</w:t>
      </w:r>
      <w:r w:rsidR="00B011F0">
        <w:t xml:space="preserve"> to extract additional</w:t>
      </w:r>
      <w:r w:rsidR="00FF6D75">
        <w:t xml:space="preserve"> information out of the data, which in return </w:t>
      </w:r>
      <w:r w:rsidR="00536481">
        <w:t xml:space="preserve">can </w:t>
      </w:r>
      <w:r w:rsidR="00E845C6">
        <w:t>significantly improve model performance.</w:t>
      </w:r>
      <w:r w:rsidR="00A107FB">
        <w:t xml:space="preserve"> </w:t>
      </w:r>
      <w:r w:rsidR="005C35B4">
        <w:t xml:space="preserve">The </w:t>
      </w:r>
      <w:r w:rsidR="00943D8E">
        <w:t xml:space="preserve">amount of features that are embedded in a cross feature </w:t>
      </w:r>
      <w:r w:rsidR="00957332">
        <w:t>is denoted by the order: A cross feature</w:t>
      </w:r>
      <w:r w:rsidR="009175A2">
        <w:t xml:space="preserve"> being the product of</w:t>
      </w:r>
      <w:r w:rsidR="00B30073">
        <w:t xml:space="preserve"> two features is calle</w:t>
      </w:r>
      <w:r w:rsidR="00644588">
        <w:t>d a cross feature of 2</w:t>
      </w:r>
      <w:r w:rsidR="00644588" w:rsidRPr="00644588">
        <w:rPr>
          <w:vertAlign w:val="superscript"/>
        </w:rPr>
        <w:t>nd</w:t>
      </w:r>
      <w:r w:rsidR="00644588">
        <w:t xml:space="preserve"> order</w:t>
      </w:r>
      <w:r w:rsidR="009175A2">
        <w:t>.</w:t>
      </w:r>
      <w:r w:rsidR="00CA6B49">
        <w:t xml:space="preserve"> Cross features </w:t>
      </w:r>
      <w:r w:rsidR="00885477">
        <w:t>of 3</w:t>
      </w:r>
      <w:r w:rsidR="00885477" w:rsidRPr="00885477">
        <w:rPr>
          <w:vertAlign w:val="superscript"/>
        </w:rPr>
        <w:t>rd</w:t>
      </w:r>
      <w:r w:rsidR="00885477">
        <w:t xml:space="preserve"> order and up are referred to as higher-order features</w:t>
      </w:r>
      <w:r w:rsidR="00411DE7">
        <w:t xml:space="preserve"> </w:t>
      </w:r>
      <w:sdt>
        <w:sdtPr>
          <w:alias w:val="To edit, see citavi.com/edit"/>
          <w:tag w:val="CitaviPlaceholder#05a024f9-61d5-40a9-b303-f11330c121b5"/>
          <w:id w:val="1646012113"/>
          <w:placeholder>
            <w:docPart w:val="DefaultPlaceholder_-1854013440"/>
          </w:placeholder>
        </w:sdtPr>
        <w:sdtEndPr/>
        <w:sdtContent>
          <w:r w:rsidR="00411DE7">
            <w:fldChar w:fldCharType="begin"/>
          </w:r>
          <w:r w:rsidR="008728A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ZGJhM2UxLThmY2QtNGExNS1hNmY2LWRkM2E0ZDVjOWJmZSIsIlJhbmdlTGVuZ3RoIjoxOC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JodHRwczovL2RsLmFjbS5vcmcvZG9pL3Byb2NlZWRpbmdzLzEwLjExNDUvMzQ0MjM4MSIsIlVyaVN0cmluZyI6Imh0dHBzOi8vZGwuYWNtLm9yZy9kb2kvcHJvY2VlZGluZ3MvMTAuMTE0NS8zNDQyMzg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YtMjVUMjM6MTc6NDIiLCJNb2RpZmllZEJ5IjoiX1NlYmFzdGlhbiBTw6R0emxlciIsIklkIjoiOWU0NWRhYzItNTk0Yi00MjFiLTg4NmYtOGRkMjQ3YjI0MWFhIiwiTW9kaWZpZWRPbiI6IjIwMjItMDYtMjVUMjM6MTc6NDI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IxMC4xMTQ1LzM0NDIzODEuMzQ1MDA3OCIsIlVyaVN0cmluZyI6Imh0dHBzOi8vZG9pLm9yZy8xMC4xMTQ1LzM0NDIzODEuMzQ1MDA3OC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OGQyNDdhMGEtMmI2Zi00MzE3LWE5MTItNzE4M2UyNzM4MjE3IiwiTW9kaWZpZWRPbiI6IjIwMjItMDYtMjVUMjM6MTc6NDIiLCJQcm9qZWN0Ijp7IiRyZWYiOiI1In19XSwiT3JnYW5pemF0aW9ucyI6W10sIk90aGVyc0ludm9sdmVkIjpbXSwiUGxhY2VPZlB1YmxpY2F0aW9uIjoiTmV3IFlvcmssIE5ZLCBVU0EiLCJQdWJsaXNoZXJzIjpbeyIkaWQiOiI0NC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}</w:instrText>
          </w:r>
          <w:r w:rsidR="00411DE7">
            <w:fldChar w:fldCharType="separate"/>
          </w:r>
          <w:r w:rsidR="00601E6C">
            <w:t>(Wang et al., 2017; Wang et al., 2021)</w:t>
          </w:r>
          <w:r w:rsidR="00411DE7">
            <w:fldChar w:fldCharType="end"/>
          </w:r>
        </w:sdtContent>
      </w:sdt>
      <w:r w:rsidR="00885477">
        <w:t>.</w:t>
      </w:r>
    </w:p>
    <w:p w14:paraId="3C6385CF" w14:textId="7E56D382" w:rsidR="00614677" w:rsidRDefault="00DE18E7" w:rsidP="00614677">
      <w:r>
        <w:t xml:space="preserve">Suppose </w:t>
      </w:r>
      <w:r w:rsidR="00334BC2">
        <w:t xml:space="preserve">a </w:t>
      </w:r>
      <w:r w:rsidR="005C6635">
        <w:t>RS that predicts</w:t>
      </w:r>
      <w:r w:rsidR="00877815">
        <w:t xml:space="preserve"> the user rating of</w:t>
      </w:r>
      <w:r w:rsidR="005C6635">
        <w:t xml:space="preserve"> </w:t>
      </w:r>
      <w:r w:rsidR="00FF0FE3">
        <w:t>a</w:t>
      </w:r>
      <w:r w:rsidR="00493ACD">
        <w:t xml:space="preserve"> movie. </w:t>
      </w:r>
      <w:r w:rsidR="005F2CC0">
        <w:t>Besides the sparse feature</w:t>
      </w:r>
      <w:r w:rsidR="00E220EC">
        <w:t>s</w:t>
      </w:r>
      <w:r w:rsidR="005F2CC0">
        <w:t xml:space="preserve"> (</w:t>
      </w:r>
      <w:r w:rsidR="00EE5268">
        <w:t xml:space="preserve">in this case the user ID and movie ID), the </w:t>
      </w:r>
      <w:r w:rsidR="00546FCC">
        <w:t xml:space="preserve">data also contains </w:t>
      </w:r>
      <w:r w:rsidR="00C24F61">
        <w:t xml:space="preserve">the genre </w:t>
      </w:r>
      <w:r w:rsidR="00C22027">
        <w:t xml:space="preserve">and length </w:t>
      </w:r>
      <w:r w:rsidR="00C24F61">
        <w:t xml:space="preserve">of the movie as </w:t>
      </w:r>
      <w:r w:rsidR="0080635C">
        <w:t xml:space="preserve">dense features. </w:t>
      </w:r>
      <w:r w:rsidR="001C6534">
        <w:t>Assuming that length as a stand-alone feature</w:t>
      </w:r>
      <w:r w:rsidR="00155EDB">
        <w:t xml:space="preserve"> </w:t>
      </w:r>
      <w:r w:rsidR="000B3768">
        <w:t>is not a strong predictor for the rating of</w:t>
      </w:r>
      <w:r w:rsidR="00691DC8">
        <w:t xml:space="preserve"> a</w:t>
      </w:r>
      <w:r w:rsidR="000B3768">
        <w:t xml:space="preserve"> movie, it could be combined with the genre</w:t>
      </w:r>
      <w:r w:rsidR="00AC6B3D">
        <w:t xml:space="preserve"> feature into a separate cross feature</w:t>
      </w:r>
      <w:r w:rsidR="0081421A">
        <w:t xml:space="preserve"> of 2</w:t>
      </w:r>
      <w:r w:rsidR="0081421A" w:rsidRPr="0081421A">
        <w:rPr>
          <w:vertAlign w:val="superscript"/>
        </w:rPr>
        <w:t>nd</w:t>
      </w:r>
      <w:r w:rsidR="0081421A">
        <w:t xml:space="preserve"> order</w:t>
      </w:r>
      <w:r w:rsidR="00AC6B3D">
        <w:t xml:space="preserve">. Now, </w:t>
      </w:r>
      <w:r w:rsidR="00762A48">
        <w:t xml:space="preserve">a feature that </w:t>
      </w:r>
      <w:r w:rsidR="008C02F9">
        <w:t>has</w:t>
      </w:r>
      <w:r w:rsidR="00F16BF4">
        <w:t xml:space="preserve"> both variables encoded </w:t>
      </w:r>
      <w:r w:rsidR="00973E53">
        <w:t xml:space="preserve">in it can be used to better predict </w:t>
      </w:r>
      <w:r w:rsidR="0065209B">
        <w:t>the rating</w:t>
      </w:r>
      <w:r w:rsidR="001C2FC2">
        <w:t>s</w:t>
      </w:r>
      <w:r w:rsidR="0065209B">
        <w:t xml:space="preserve"> of a movie</w:t>
      </w:r>
      <w:r w:rsidR="009D08AE">
        <w:t>,</w:t>
      </w:r>
      <w:r w:rsidR="0065209B">
        <w:t xml:space="preserve"> </w:t>
      </w:r>
      <w:r w:rsidR="009D08AE">
        <w:t>t</w:t>
      </w:r>
      <w:r w:rsidR="0065209B">
        <w:t xml:space="preserve">he hypothetical interpretation being, </w:t>
      </w:r>
      <w:r w:rsidR="003A1FF9">
        <w:t>that different genres</w:t>
      </w:r>
      <w:r w:rsidR="00380B66">
        <w:t xml:space="preserve"> set</w:t>
      </w:r>
      <w:r w:rsidR="003A1FF9">
        <w:t xml:space="preserve"> certain expectations</w:t>
      </w:r>
      <w:r w:rsidR="009D5109">
        <w:t xml:space="preserve"> of what the movie</w:t>
      </w:r>
      <w:r w:rsidR="003A1FF9">
        <w:t xml:space="preserve"> length </w:t>
      </w:r>
      <w:r w:rsidR="009D5109">
        <w:t>should be.</w:t>
      </w:r>
      <w:r w:rsidR="00B64600">
        <w:t xml:space="preserve"> For instance, </w:t>
      </w:r>
      <w:r w:rsidR="00A52646">
        <w:t>w</w:t>
      </w:r>
      <w:r w:rsidR="00A52646" w:rsidRPr="00A52646">
        <w:t>hile it might be acceptable or even desired for fantasy movies to be 3 hours long, a 3 hour runtime for a comedy</w:t>
      </w:r>
      <w:r w:rsidR="00D710AB">
        <w:t xml:space="preserve"> </w:t>
      </w:r>
      <w:r w:rsidR="00A52646" w:rsidRPr="00A52646">
        <w:t xml:space="preserve">could generally be viewed </w:t>
      </w:r>
      <w:r w:rsidR="00D710AB" w:rsidRPr="00A52646">
        <w:t>unfavorably</w:t>
      </w:r>
      <w:r w:rsidR="00D710AB">
        <w:t>.</w:t>
      </w:r>
    </w:p>
    <w:p w14:paraId="5104EA36" w14:textId="09CEC1B9" w:rsidR="003532A2" w:rsidRDefault="00BB76DC" w:rsidP="00614677">
      <w:r>
        <w:t>Feature cross</w:t>
      </w:r>
      <w:r w:rsidR="00D65F60">
        <w:t xml:space="preserve">ings are </w:t>
      </w:r>
      <w:r w:rsidR="00BA3319">
        <w:t xml:space="preserve">often done </w:t>
      </w:r>
      <w:r w:rsidR="00C90E18">
        <w:t xml:space="preserve">as part </w:t>
      </w:r>
      <w:r w:rsidR="00254F2F">
        <w:t>the</w:t>
      </w:r>
      <w:r w:rsidR="00E13F1C">
        <w:t xml:space="preserve"> data preparation</w:t>
      </w:r>
      <w:r w:rsidR="00C90E18">
        <w:t xml:space="preserve"> </w:t>
      </w:r>
      <w:r w:rsidR="00254F2F">
        <w:t xml:space="preserve">phase </w:t>
      </w:r>
      <w:r w:rsidR="00E13F1C">
        <w:t>of a ML lifecycle</w:t>
      </w:r>
      <w:r w:rsidR="00167371">
        <w:t xml:space="preserve"> </w:t>
      </w:r>
      <w:sdt>
        <w:sdtPr>
          <w:alias w:val="To edit, see citavi.com/edit"/>
          <w:tag w:val="CitaviPlaceholder#d5f73087-7091-4a65-8e82-2d95ba352447"/>
          <w:id w:val="-1127923751"/>
          <w:placeholder>
            <w:docPart w:val="DefaultPlaceholder_-1854013440"/>
          </w:placeholder>
        </w:sdtPr>
        <w:sdtEndPr/>
        <w:sdtContent>
          <w:r w:rsidR="00167371">
            <w:fldChar w:fldCharType="begin"/>
          </w:r>
          <w:r w:rsidR="008728A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ZmQzYzVlLWQ3ODUtNGNhNy1hNjJiLTBiMjYxZTdhZTM4MCIsIlJhbmdlTGVuZ3RoIjoyMSwiUmVmZXJlbmNlSWQiOiI0Zjk1ZGM2OC0zNjFlLTQ2ZjYtOWY3OC0zMDA3ZTc2ZmEx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MzOTAvbWFrZTMwMjAwMjAiLCJVcmlTdHJpbmciOiJodHRwczovL2RvaS5vcmcvMTAuMzM5MC9tYWtlMzAyMDAy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}</w:instrText>
          </w:r>
          <w:r w:rsidR="00167371">
            <w:fldChar w:fldCharType="separate"/>
          </w:r>
          <w:r w:rsidR="00601E6C">
            <w:t>(Studer et al., 2021)</w:t>
          </w:r>
          <w:r w:rsidR="00167371">
            <w:fldChar w:fldCharType="end"/>
          </w:r>
        </w:sdtContent>
      </w:sdt>
      <w:r w:rsidR="00C90E18">
        <w:t>.</w:t>
      </w:r>
      <w:r w:rsidR="00E13F1C">
        <w:t xml:space="preserve"> </w:t>
      </w:r>
      <w:r w:rsidR="00EF5E69">
        <w:t>Th</w:t>
      </w:r>
      <w:r w:rsidR="004E5E13">
        <w:t xml:space="preserve">is process </w:t>
      </w:r>
      <w:r w:rsidR="00EC0B99">
        <w:t>can be</w:t>
      </w:r>
      <w:r w:rsidR="004E5E13">
        <w:t xml:space="preserve"> very daunting and time consuming, </w:t>
      </w:r>
      <w:r w:rsidR="004E01A5">
        <w:t xml:space="preserve">as </w:t>
      </w:r>
      <w:r w:rsidR="00FB1FF4">
        <w:t>it entails trial and error</w:t>
      </w:r>
      <w:r w:rsidR="003A3630">
        <w:t xml:space="preserve"> </w:t>
      </w:r>
      <w:r w:rsidR="00CB33CB">
        <w:t xml:space="preserve">of which cross features </w:t>
      </w:r>
      <w:r w:rsidR="009B56FF">
        <w:t>are best suited for accurate predictions.</w:t>
      </w:r>
      <w:r w:rsidR="00DB567E">
        <w:t xml:space="preserve"> Also, feature crosses</w:t>
      </w:r>
      <w:r w:rsidR="0068518B">
        <w:t xml:space="preserve"> aren’t always obvious and thus might go unnoticed.</w:t>
      </w:r>
      <w:r w:rsidR="009B56FF">
        <w:t xml:space="preserve"> </w:t>
      </w:r>
      <w:r w:rsidR="00C626D0">
        <w:t xml:space="preserve">Instead of </w:t>
      </w:r>
      <w:r w:rsidR="001E0577">
        <w:t xml:space="preserve">manually feature engineering cross interactions, it would be lucrative to directly incorporate </w:t>
      </w:r>
      <w:r w:rsidR="006D55AA">
        <w:t>feature crosses into the</w:t>
      </w:r>
      <w:r w:rsidR="0015634F">
        <w:t xml:space="preserve"> ML</w:t>
      </w:r>
      <w:r w:rsidR="006D55AA">
        <w:t xml:space="preserve"> model and let the learning algorithm determine the weights of </w:t>
      </w:r>
      <w:r w:rsidR="0015634F">
        <w:t>cross features.</w:t>
      </w:r>
      <w:r w:rsidR="00BD491A" w:rsidRPr="00BD491A">
        <w:t xml:space="preserve"> DNNs are capable of learning arbitrarily high order functions, provided the NN is deep enough</w:t>
      </w:r>
      <w:r w:rsidR="0052316D">
        <w:t xml:space="preserve">. </w:t>
      </w:r>
      <w:r w:rsidR="003E17AF">
        <w:t>They</w:t>
      </w:r>
      <w:r w:rsidR="00CF0D06">
        <w:t xml:space="preserve"> however </w:t>
      </w:r>
      <w:r w:rsidR="00AD7037">
        <w:t xml:space="preserve">only </w:t>
      </w:r>
      <w:r w:rsidR="00CF0D06">
        <w:t xml:space="preserve">learn feature interactions </w:t>
      </w:r>
      <w:r w:rsidR="00AD7037">
        <w:t xml:space="preserve">implicitly, which means that they do not reliably pick up on higher feature crosses </w:t>
      </w:r>
      <w:r w:rsidR="00782F63">
        <w:t xml:space="preserve">without </w:t>
      </w:r>
      <w:r w:rsidR="007E522A">
        <w:t>drastically increasing the network size</w:t>
      </w:r>
      <w:r w:rsidR="00FB5A6C">
        <w:t xml:space="preserve"> </w:t>
      </w:r>
      <w:sdt>
        <w:sdtPr>
          <w:alias w:val="To edit, see citavi.com/edit"/>
          <w:tag w:val="CitaviPlaceholder#87fddc91-31d2-4ccb-85ec-1753892a54bf"/>
          <w:id w:val="-1295285296"/>
          <w:placeholder>
            <w:docPart w:val="DefaultPlaceholder_-1854013440"/>
          </w:placeholder>
        </w:sdtPr>
        <w:sdtEndPr/>
        <w:sdtContent>
          <w:r w:rsidR="00FB5A6C">
            <w:fldChar w:fldCharType="begin"/>
          </w:r>
          <w:r w:rsidR="008728A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zU5Yjg3LTk1OTgtNDNlMy1iOGZlLTE3YWI2YWE4Yzg2YiIsIlJhbmdlTGVuZ3RoIjoxOS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ctMjFUMTQ6MTQ6NDUiLCJQcm9qZWN0Ijp7IiRyZWYiOiI1In19LCJVc2VOdW1iZXJpbmdUeXBlT2ZQYXJlbnREb2N1bWVudCI6ZmFsc2V9XSwiRm9ybWF0dGVkVGV4dCI6eyIkaWQiOiIyMSIsIkNvdW50IjoxLCJUZXh0VW5pdHMiOlt7IiRpZCI6IjIyIiwiRm9udFN0eWxlIjp7IiRpZCI6IjIzIiwiTmV1dHJhbCI6dHJ1ZX0sIlJlYWRpbmdPcmRlciI6MSwiVGV4dCI6IihXYW5nIGV0IGFsLiwgMjAxNykifV19LCJUYWciOiJDaXRhdmlQbGFjZWhvbGRlciM4N2ZkZGM5MS0zMWQyLTRjY2ItODVlYy0xNzUzODkyYTU0YmYiLCJUZXh0IjoiKFdhbmcgZXQgYWwuLCAyMDE3KSIsIldBSVZlcnNpb24iOiI2LjEyLjAuMCJ9}</w:instrText>
          </w:r>
          <w:r w:rsidR="00FB5A6C">
            <w:fldChar w:fldCharType="separate"/>
          </w:r>
          <w:r w:rsidR="00601E6C">
            <w:t>(Wang et al., 2017)</w:t>
          </w:r>
          <w:r w:rsidR="00FB5A6C">
            <w:fldChar w:fldCharType="end"/>
          </w:r>
        </w:sdtContent>
      </w:sdt>
      <w:r w:rsidR="00AD7037">
        <w:t>.</w:t>
      </w:r>
      <w:r w:rsidR="00A70033">
        <w:t xml:space="preserve"> </w:t>
      </w:r>
      <w:r w:rsidR="003E17AF">
        <w:t xml:space="preserve">This </w:t>
      </w:r>
      <w:r w:rsidR="00A70033" w:rsidRPr="00A70033">
        <w:t>bring</w:t>
      </w:r>
      <w:r w:rsidR="003E17AF">
        <w:t>s</w:t>
      </w:r>
      <w:r w:rsidR="00A70033" w:rsidRPr="00A70033">
        <w:t xml:space="preserve"> the </w:t>
      </w:r>
      <w:r w:rsidR="003E17AF">
        <w:t xml:space="preserve">general </w:t>
      </w:r>
      <w:r w:rsidR="00A70033" w:rsidRPr="00A70033">
        <w:t xml:space="preserve">efficiency of </w:t>
      </w:r>
      <w:r w:rsidR="00DE0875">
        <w:t>DNN</w:t>
      </w:r>
      <w:r w:rsidR="00074157">
        <w:t>s</w:t>
      </w:r>
      <w:r w:rsidR="00A70033" w:rsidRPr="00A70033">
        <w:t xml:space="preserve"> into question, especially in light of large scale recommendations that need to compute high amounts of queries per second (QPS)</w:t>
      </w:r>
      <w:r w:rsidR="00741716">
        <w:t xml:space="preserve"> </w:t>
      </w:r>
      <w:sdt>
        <w:sdtPr>
          <w:alias w:val="To edit, see citavi.com/edit"/>
          <w:tag w:val="CitaviPlaceholder#d850f649-fbb9-47d3-824b-44db192c35c9"/>
          <w:id w:val="1824858365"/>
          <w:placeholder>
            <w:docPart w:val="DefaultPlaceholder_-1854013440"/>
          </w:placeholder>
        </w:sdtPr>
        <w:sdtEndPr/>
        <w:sdtContent>
          <w:r w:rsidR="00306886">
            <w:fldChar w:fldCharType="begin"/>
          </w:r>
          <w:r w:rsidR="0030688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NjU2OThmLWQyNDQtNGIwZS1hMjk1LTk4YjViZGJkN2FjOCIsIlJhbmdlTGVuZ3RoIjoyMSwiUmVmZXJlbmNlSWQiOiIxYzM3N2RhZS0yMjQwLTRmMjQtYjEzMy1iODk1MzI3N2Y2N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zODMzMTMuMzQxMjQ4OCIsIlVyaVN0cmluZyI6Imh0dHBzOi8vZG9pLm9yZy8xMC4xMTQ1LzMzODMzMTMuMzQxMjQ4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NzU4Mz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}</w:instrText>
          </w:r>
          <w:r w:rsidR="00306886">
            <w:fldChar w:fldCharType="separate"/>
          </w:r>
          <w:r w:rsidR="00601E6C">
            <w:t>(</w:t>
          </w:r>
          <w:proofErr w:type="spellStart"/>
          <w:r w:rsidR="00601E6C">
            <w:t>Rendle</w:t>
          </w:r>
          <w:proofErr w:type="spellEnd"/>
          <w:r w:rsidR="00601E6C">
            <w:t xml:space="preserve"> et al., 2020)</w:t>
          </w:r>
          <w:r w:rsidR="00306886">
            <w:fldChar w:fldCharType="end"/>
          </w:r>
        </w:sdtContent>
      </w:sdt>
      <w:r w:rsidR="003722D0">
        <w:t>.</w:t>
      </w:r>
    </w:p>
    <w:p w14:paraId="36DF5A9A" w14:textId="558F24BC" w:rsidR="00977568" w:rsidRDefault="005002D5" w:rsidP="00614677">
      <w:r w:rsidRPr="005002D5">
        <w:t xml:space="preserve">In order to reduce the </w:t>
      </w:r>
      <w:r w:rsidR="00FA0F78">
        <w:t xml:space="preserve">overall </w:t>
      </w:r>
      <w:r w:rsidRPr="005002D5">
        <w:t xml:space="preserve">model size </w:t>
      </w:r>
      <w:r w:rsidR="001E4EE2">
        <w:t xml:space="preserve">of NNs </w:t>
      </w:r>
      <w:r w:rsidRPr="005002D5">
        <w:t>and invoke explicit</w:t>
      </w:r>
      <w:r w:rsidR="006F5788">
        <w:t xml:space="preserve"> </w:t>
      </w:r>
      <w:r w:rsidRPr="005002D5">
        <w:t xml:space="preserve">cross feature learning, Google </w:t>
      </w:r>
      <w:r w:rsidR="00AB647A">
        <w:t>proposed</w:t>
      </w:r>
      <w:r w:rsidRPr="005002D5">
        <w:t xml:space="preserve"> their deep and cross network (DCN) in 2017</w:t>
      </w:r>
      <w:r w:rsidR="006448BE">
        <w:t xml:space="preserve"> </w:t>
      </w:r>
      <w:sdt>
        <w:sdtPr>
          <w:alias w:val="To edit, see citavi.com/edit"/>
          <w:tag w:val="CitaviPlaceholder#abbe0c35-e0af-40a8-a177-5f612396d591"/>
          <w:id w:val="-245489707"/>
          <w:placeholder>
            <w:docPart w:val="DefaultPlaceholder_-1854013440"/>
          </w:placeholder>
        </w:sdtPr>
        <w:sdtEndPr/>
        <w:sdtContent>
          <w:r w:rsidR="008B27AE">
            <w:fldChar w:fldCharType="begin"/>
          </w:r>
          <w:r w:rsidR="008728A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NGFhYmM3LTAxZDQtNGRjYi05ZGQ4LTZiYTY5NjFmMzBiYSIsIlJhbmdlTGVuZ3RoIjoxOS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ctMjFUMTQ6MTQ6NDUiLCJQcm9qZWN0Ijp7IiRyZWYiOiI1In19LCJVc2VOdW1iZXJpbmdUeXBlT2ZQYXJlbnREb2N1bWVudCI6ZmFsc2V9XSwiRm9ybWF0dGVkVGV4dCI6eyIkaWQiOiIyMSIsIkNvdW50IjoxLCJUZXh0VW5pdHMiOlt7IiRpZCI6IjIyIiwiRm9udFN0eWxlIjp7IiRpZCI6IjIzIiwiTmV1dHJhbCI6dHJ1ZX0sIlJlYWRpbmdPcmRlciI6MSwiVGV4dCI6IihXYW5nIGV0IGFsLiwgMjAxNykifV19LCJUYWciOiJDaXRhdmlQbGFjZWhvbGRlciNhYmJlMGMzNS1lMGFmLTQwYTgtYTE3Ny01ZjYxMjM5NmQ1OTEiLCJUZXh0IjoiKFdhbmcgZXQgYWwuLCAyMDE3KSIsIldBSVZlcnNpb24iOiI2LjEyLjAuMCJ9}</w:instrText>
          </w:r>
          <w:r w:rsidR="008B27AE">
            <w:fldChar w:fldCharType="separate"/>
          </w:r>
          <w:r w:rsidR="00601E6C">
            <w:t>(Wang et al., 2017)</w:t>
          </w:r>
          <w:r w:rsidR="008B27AE">
            <w:fldChar w:fldCharType="end"/>
          </w:r>
        </w:sdtContent>
      </w:sdt>
      <w:r w:rsidR="00EB6312">
        <w:t>.</w:t>
      </w:r>
      <w:r w:rsidR="00F90D79">
        <w:t xml:space="preserve"> </w:t>
      </w:r>
      <w:r w:rsidR="00F90D79" w:rsidRPr="00F90D79">
        <w:t xml:space="preserve">In addition to a classic feed-forward </w:t>
      </w:r>
      <w:r w:rsidR="00812C36">
        <w:t xml:space="preserve">multilayer perceptron </w:t>
      </w:r>
      <w:r w:rsidR="002E11DB">
        <w:t xml:space="preserve">(MLP) </w:t>
      </w:r>
      <w:r w:rsidR="00F90D79" w:rsidRPr="00F90D79">
        <w:t>NN, as cover</w:t>
      </w:r>
      <w:r w:rsidR="00A1494A">
        <w:t>e</w:t>
      </w:r>
      <w:r w:rsidR="00F90D79" w:rsidRPr="00F90D79">
        <w:t xml:space="preserve">d previously, a DCN is augmented by </w:t>
      </w:r>
      <w:r w:rsidR="00C7110F">
        <w:t xml:space="preserve">an </w:t>
      </w:r>
      <w:r w:rsidR="00F90D79" w:rsidRPr="00F90D79">
        <w:t xml:space="preserve">additional cross </w:t>
      </w:r>
      <w:r w:rsidR="00C7110F">
        <w:t>network, consisting of cross layers</w:t>
      </w:r>
      <w:r w:rsidR="00A1494A">
        <w:t>.</w:t>
      </w:r>
      <w:r w:rsidR="002D46D9">
        <w:t xml:space="preserve"> </w:t>
      </w:r>
      <w:r w:rsidR="00C01DB9">
        <w:lastRenderedPageBreak/>
        <w:t>The</w:t>
      </w:r>
      <w:r w:rsidR="00243E49">
        <w:t xml:space="preserve"> cross network </w:t>
      </w:r>
      <w:r w:rsidR="00BE57C8">
        <w:t>enable</w:t>
      </w:r>
      <w:r w:rsidR="00243E49">
        <w:t>s</w:t>
      </w:r>
      <w:r w:rsidR="00BE57C8">
        <w:t xml:space="preserve"> </w:t>
      </w:r>
      <w:r w:rsidR="00EF116C">
        <w:t>learning on bounded-degree</w:t>
      </w:r>
      <w:r w:rsidR="005B3374">
        <w:t xml:space="preserve"> cross features</w:t>
      </w:r>
      <w:r w:rsidR="008A20C5">
        <w:t xml:space="preserve">, whose order is explicitly </w:t>
      </w:r>
      <w:r w:rsidR="00867AE2">
        <w:t>defined by the layer depth of the cross network</w:t>
      </w:r>
      <w:r w:rsidR="005B3374">
        <w:t>.</w:t>
      </w:r>
      <w:r w:rsidR="00FC6370">
        <w:t xml:space="preserve"> This </w:t>
      </w:r>
      <w:r w:rsidR="00B46F39">
        <w:t>way</w:t>
      </w:r>
      <w:r w:rsidR="000E3348">
        <w:t>,</w:t>
      </w:r>
      <w:r w:rsidR="00B46F39">
        <w:t xml:space="preserve"> ML engineers can now directly incorporate the order of </w:t>
      </w:r>
      <w:r w:rsidR="00EB5A88">
        <w:t>feature interactions they wish to embed</w:t>
      </w:r>
      <w:r w:rsidR="00EA5E00">
        <w:t xml:space="preserve">, </w:t>
      </w:r>
      <w:r w:rsidR="00985DC4">
        <w:t>by</w:t>
      </w:r>
      <w:r w:rsidR="003E367A">
        <w:t xml:space="preserve"> changing</w:t>
      </w:r>
      <w:r w:rsidR="00985DC4">
        <w:t xml:space="preserve"> the cross network</w:t>
      </w:r>
      <w:r w:rsidR="003E367A">
        <w:t xml:space="preserve"> structure</w:t>
      </w:r>
      <w:r w:rsidR="00985DC4">
        <w:t>.</w:t>
      </w:r>
      <w:r w:rsidR="00712923">
        <w:t xml:space="preserve"> </w:t>
      </w:r>
      <w:r w:rsidR="00712923" w:rsidRPr="00712923">
        <w:t xml:space="preserve">At the start of the network (i.e. the input layer) the feature vector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0269EC">
        <w:t xml:space="preserve"> </w:t>
      </w:r>
      <w:r w:rsidR="00712923" w:rsidRPr="00712923">
        <w:t xml:space="preserve">doesn't have any explicit cross feature interactions yet and is therefore of order 1. With each cross layer the feature vector passes, the maximum polynomial degree of cross interactions increases by 1. This is because for each cross layer the output of the previous layer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712923" w:rsidRPr="00712923">
        <w:t xml:space="preserve"> gets crossed again with the input vector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712923" w:rsidRPr="00712923">
        <w:t xml:space="preserve"> to </w:t>
      </w:r>
      <w:r w:rsidR="00F74C46">
        <w:t>construct</w:t>
      </w:r>
      <w:r w:rsidR="004D5B77">
        <w:t xml:space="preserve"> a new</w:t>
      </w:r>
      <w:r w:rsidR="00712923" w:rsidRPr="00712923">
        <w:t xml:space="preserve"> cross</w:t>
      </w:r>
      <w:r w:rsidR="0005264E">
        <w:t xml:space="preserve"> term</w:t>
      </w:r>
      <w:r w:rsidR="00F82977">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oMath>
      <w:r w:rsidR="00712923" w:rsidRPr="00712923">
        <w:t>. A visualization of</w:t>
      </w:r>
      <w:r w:rsidR="00146FE1">
        <w:t xml:space="preserve"> </w:t>
      </w:r>
      <w:r w:rsidR="00712923" w:rsidRPr="00712923">
        <w:t xml:space="preserve">a cross layer </w:t>
      </w:r>
      <w:r w:rsidR="00680F1F">
        <w:t xml:space="preserve">in Google’s DCN </w:t>
      </w:r>
      <w:r w:rsidR="00D30B5C">
        <w:t xml:space="preserve">V2 </w:t>
      </w:r>
      <w:r w:rsidR="000278F8">
        <w:t xml:space="preserve">architecture </w:t>
      </w:r>
      <w:r w:rsidR="00712923" w:rsidRPr="00712923">
        <w:t xml:space="preserve">is seen in </w:t>
      </w:r>
      <w:r w:rsidR="00F9428D">
        <w:fldChar w:fldCharType="begin"/>
      </w:r>
      <w:r w:rsidR="00F9428D">
        <w:instrText xml:space="preserve"> REF _Ref107267688 \h </w:instrText>
      </w:r>
      <w:r w:rsidR="00F9428D">
        <w:fldChar w:fldCharType="separate"/>
      </w:r>
      <w:r w:rsidR="00F9428D">
        <w:t xml:space="preserve">Figure </w:t>
      </w:r>
      <w:r w:rsidR="00F9428D">
        <w:rPr>
          <w:noProof/>
        </w:rPr>
        <w:t>2</w:t>
      </w:r>
      <w:r w:rsidR="00F9428D">
        <w:fldChar w:fldCharType="end"/>
      </w:r>
      <w:r w:rsidR="0092576E">
        <w:t>, whereby</w:t>
      </w:r>
      <w:r w:rsidR="00D53988">
        <w:t xml:space="preserve"> </w:t>
      </w:r>
      <w:r w:rsidR="00D86484">
        <w:t xml:space="preserve">the </w:t>
      </w:r>
      <w:r w:rsidR="00D53988">
        <w:t>learned parameters</w:t>
      </w:r>
      <w:r w:rsidR="0092576E">
        <w:t xml:space="preserve"> </w:t>
      </w:r>
      <m:oMath>
        <m:r>
          <w:rPr>
            <w:rFonts w:ascii="Cambria Math" w:hAnsi="Cambria Math"/>
          </w:rPr>
          <m:t>W</m:t>
        </m:r>
      </m:oMath>
      <w:r w:rsidR="00AF5F1B">
        <w:t xml:space="preserve"> </w:t>
      </w:r>
      <w:r w:rsidR="00D86484">
        <w:t xml:space="preserve">and </w:t>
      </w:r>
      <m:oMath>
        <m:r>
          <w:rPr>
            <w:rFonts w:ascii="Cambria Math" w:hAnsi="Cambria Math"/>
          </w:rPr>
          <m:t>b</m:t>
        </m:r>
      </m:oMath>
      <w:r w:rsidR="00DF1D3F">
        <w:t xml:space="preserve"> </w:t>
      </w:r>
      <w:r w:rsidR="00B94919">
        <w:t xml:space="preserve">respectively </w:t>
      </w:r>
      <w:r w:rsidR="00D86484">
        <w:t xml:space="preserve">denote the weight matrix and the bias of </w:t>
      </w:r>
      <w:r w:rsidR="00BB1277">
        <w:t>the cross layer.</w:t>
      </w:r>
    </w:p>
    <w:p w14:paraId="458A02F9" w14:textId="77777777" w:rsidR="008C1888" w:rsidRDefault="008C1888" w:rsidP="008C1888">
      <w:pPr>
        <w:keepNext/>
      </w:pPr>
      <w:r w:rsidRPr="008C1888">
        <w:rPr>
          <w:noProof/>
        </w:rPr>
        <w:drawing>
          <wp:inline distT="0" distB="0" distL="0" distR="0" wp14:anchorId="6F940F65" wp14:editId="3C4CD269">
            <wp:extent cx="5400675" cy="2114550"/>
            <wp:effectExtent l="0" t="0" r="952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00675" cy="2114550"/>
                    </a:xfrm>
                    <a:prstGeom prst="rect">
                      <a:avLst/>
                    </a:prstGeom>
                  </pic:spPr>
                </pic:pic>
              </a:graphicData>
            </a:graphic>
          </wp:inline>
        </w:drawing>
      </w:r>
    </w:p>
    <w:p w14:paraId="6AD8661E" w14:textId="76AF599C" w:rsidR="008C1888" w:rsidRDefault="008C1888" w:rsidP="008D6D83">
      <w:pPr>
        <w:pStyle w:val="Beschriftung"/>
      </w:pPr>
      <w:bookmarkStart w:id="26" w:name="_Ref107267688"/>
      <w:bookmarkStart w:id="27" w:name="_Toc108263646"/>
      <w:r>
        <w:t xml:space="preserve">Figure </w:t>
      </w:r>
      <w:r>
        <w:fldChar w:fldCharType="begin"/>
      </w:r>
      <w:r>
        <w:instrText xml:space="preserve"> SEQ Figure \* ARABIC </w:instrText>
      </w:r>
      <w:r>
        <w:fldChar w:fldCharType="separate"/>
      </w:r>
      <w:r w:rsidR="00D7476B">
        <w:rPr>
          <w:noProof/>
        </w:rPr>
        <w:t>3</w:t>
      </w:r>
      <w:r>
        <w:fldChar w:fldCharType="end"/>
      </w:r>
      <w:bookmarkEnd w:id="26"/>
      <w:r>
        <w:t>: Visualization of a cross layer</w:t>
      </w:r>
      <w:r w:rsidR="00953B56">
        <w:t xml:space="preserve"> </w:t>
      </w:r>
      <w:sdt>
        <w:sdtPr>
          <w:alias w:val="To edit, see citavi.com/edit"/>
          <w:tag w:val="CitaviPlaceholder#cd265ff0-e04f-420b-b165-9362ec18c655"/>
          <w:id w:val="-798765347"/>
          <w:placeholder>
            <w:docPart w:val="DefaultPlaceholder_-1854013440"/>
          </w:placeholder>
        </w:sdtPr>
        <w:sdtEndPr/>
        <w:sdtContent>
          <w:r w:rsidR="00953B56">
            <w:fldChar w:fldCharType="begin"/>
          </w:r>
          <w:r w:rsidR="008728A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OWM2ZGM2LTUyYTgtNDE5MS04M2YxLTQyMWM3ZTA2ODUxOS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3LTIxVDE0OjE0OjQ1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Y2QyNjVmZjAtZTA0Zi00MjBiLWIxNjUtOTM2MmVjMThjNjU1IiwiVGV4dCI6IihXYW5nIGV0IGFsLiwgMjAyMSkiLCJXQUlWZXJzaW9uIjoiNi4xMi4wLjAifQ==}</w:instrText>
          </w:r>
          <w:r w:rsidR="00953B56">
            <w:fldChar w:fldCharType="separate"/>
          </w:r>
          <w:r w:rsidR="00601E6C">
            <w:t>(Wang et al., 2021)</w:t>
          </w:r>
          <w:r w:rsidR="00953B56">
            <w:fldChar w:fldCharType="end"/>
          </w:r>
        </w:sdtContent>
      </w:sdt>
      <w:bookmarkEnd w:id="27"/>
    </w:p>
    <w:p w14:paraId="23C8BA24" w14:textId="47ECB83C" w:rsidR="00D57AEB" w:rsidRDefault="004117EF" w:rsidP="001D310D">
      <w:r>
        <w:t xml:space="preserve">A DCN is always </w:t>
      </w:r>
      <w:r w:rsidR="00E569A8">
        <w:t>made up of two components:</w:t>
      </w:r>
      <w:r w:rsidR="00564B1D">
        <w:t xml:space="preserve"> A</w:t>
      </w:r>
      <w:r w:rsidR="00E569A8">
        <w:t xml:space="preserve"> cross network </w:t>
      </w:r>
      <w:r w:rsidR="00564B1D">
        <w:t>and a conventional</w:t>
      </w:r>
      <w:r w:rsidR="00FB4D2E">
        <w:t xml:space="preserve"> </w:t>
      </w:r>
      <w:r w:rsidR="001C06EF">
        <w:t xml:space="preserve">MLP </w:t>
      </w:r>
      <w:r w:rsidR="00FB4D2E">
        <w:t>neural network</w:t>
      </w:r>
      <w:r w:rsidR="00564B1D">
        <w:t xml:space="preserve">. </w:t>
      </w:r>
      <w:r w:rsidR="00082EA1">
        <w:t xml:space="preserve">While the cross network is used to learn explicit </w:t>
      </w:r>
      <w:r w:rsidR="00027299">
        <w:t>bounded</w:t>
      </w:r>
      <w:r w:rsidR="0046552E">
        <w:t>-</w:t>
      </w:r>
      <w:r w:rsidR="00027299">
        <w:t>degree feature interaction</w:t>
      </w:r>
      <w:r w:rsidR="001A6C83">
        <w:t>s</w:t>
      </w:r>
      <w:r w:rsidR="00027299">
        <w:t>, t</w:t>
      </w:r>
      <w:r w:rsidR="006923FC">
        <w:t xml:space="preserve">he DNN </w:t>
      </w:r>
      <w:r w:rsidR="00F91971">
        <w:t xml:space="preserve">component </w:t>
      </w:r>
      <w:r w:rsidR="006923FC">
        <w:t>i</w:t>
      </w:r>
      <w:r w:rsidR="000D24F4">
        <w:t>s</w:t>
      </w:r>
      <w:r w:rsidR="006923FC">
        <w:t xml:space="preserve"> used to </w:t>
      </w:r>
      <w:r w:rsidR="00F91971">
        <w:t xml:space="preserve">learn </w:t>
      </w:r>
      <w:r w:rsidR="006923FC">
        <w:t>implicit feature interaction</w:t>
      </w:r>
      <w:r w:rsidR="000D24F4">
        <w:t>s</w:t>
      </w:r>
      <w:r w:rsidR="006923FC">
        <w:t xml:space="preserve"> in the data</w:t>
      </w:r>
      <w:r w:rsidR="00CA6E7B">
        <w:rPr>
          <w:rStyle w:val="Funotenzeichen"/>
        </w:rPr>
        <w:footnoteReference w:id="7"/>
      </w:r>
      <w:r w:rsidR="006923FC">
        <w:t>.</w:t>
      </w:r>
      <w:r w:rsidR="00F405E6">
        <w:t xml:space="preserve"> </w:t>
      </w:r>
      <w:r w:rsidR="00826651">
        <w:t xml:space="preserve">With both </w:t>
      </w:r>
      <w:r w:rsidR="00440AD4">
        <w:t>components</w:t>
      </w:r>
      <w:r w:rsidR="007A1293">
        <w:t xml:space="preserve"> the model is </w:t>
      </w:r>
      <w:r w:rsidR="00C64E7C">
        <w:t xml:space="preserve">therefore </w:t>
      </w:r>
      <w:r w:rsidR="007A1293">
        <w:t>able to</w:t>
      </w:r>
      <w:r w:rsidR="00440AD4">
        <w:t xml:space="preserve"> effectively leverage</w:t>
      </w:r>
      <w:r w:rsidR="007A1293">
        <w:t xml:space="preserve"> </w:t>
      </w:r>
      <w:r w:rsidR="00C64E7C">
        <w:t>explicit and implicit</w:t>
      </w:r>
      <w:r w:rsidR="00674EF6">
        <w:t xml:space="preserve"> interactions in the data</w:t>
      </w:r>
      <w:r w:rsidR="001C1505">
        <w:t>, which</w:t>
      </w:r>
      <w:r w:rsidR="00674EF6">
        <w:t xml:space="preserve"> </w:t>
      </w:r>
      <w:r w:rsidR="005D3164">
        <w:t>improves prediction performance.</w:t>
      </w:r>
      <w:r w:rsidR="00904861">
        <w:t xml:space="preserve"> </w:t>
      </w:r>
      <w:r w:rsidR="00564B1D">
        <w:t>Depen</w:t>
      </w:r>
      <w:r w:rsidR="001C06EF">
        <w:t xml:space="preserve">ding on what architecture is chosen for the DCN, the DNN can either </w:t>
      </w:r>
      <w:r w:rsidR="00AF66B3">
        <w:t xml:space="preserve">follow the cross network, or run in parallel, as seen in </w:t>
      </w:r>
      <w:r w:rsidR="00AC1BB0">
        <w:fldChar w:fldCharType="begin"/>
      </w:r>
      <w:r w:rsidR="00AC1BB0">
        <w:instrText xml:space="preserve"> REF _Ref107267783 \h </w:instrText>
      </w:r>
      <w:r w:rsidR="00AC1BB0">
        <w:fldChar w:fldCharType="separate"/>
      </w:r>
      <w:r w:rsidR="00AC1BB0">
        <w:t xml:space="preserve">Figure </w:t>
      </w:r>
      <w:r w:rsidR="00AC1BB0">
        <w:rPr>
          <w:noProof/>
        </w:rPr>
        <w:t>3</w:t>
      </w:r>
      <w:r w:rsidR="00AC1BB0">
        <w:fldChar w:fldCharType="end"/>
      </w:r>
      <w:r w:rsidR="008A740E">
        <w:t>.</w:t>
      </w:r>
    </w:p>
    <w:p w14:paraId="728AF3CC" w14:textId="14975580" w:rsidR="00C73468" w:rsidRDefault="00390EA4" w:rsidP="00C73468">
      <w:pPr>
        <w:keepNext/>
      </w:pPr>
      <w:r w:rsidRPr="00390EA4">
        <w:rPr>
          <w:noProof/>
        </w:rPr>
        <w:lastRenderedPageBreak/>
        <w:drawing>
          <wp:inline distT="0" distB="0" distL="0" distR="0" wp14:anchorId="3874248D" wp14:editId="0A742905">
            <wp:extent cx="5400675" cy="3242310"/>
            <wp:effectExtent l="0" t="0" r="9525"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00675" cy="3242310"/>
                    </a:xfrm>
                    <a:prstGeom prst="rect">
                      <a:avLst/>
                    </a:prstGeom>
                  </pic:spPr>
                </pic:pic>
              </a:graphicData>
            </a:graphic>
          </wp:inline>
        </w:drawing>
      </w:r>
    </w:p>
    <w:p w14:paraId="02AE5384" w14:textId="4CD5DB89" w:rsidR="00090805" w:rsidRPr="00090805" w:rsidRDefault="00C73468" w:rsidP="00327CBC">
      <w:pPr>
        <w:pStyle w:val="Beschriftung"/>
      </w:pPr>
      <w:bookmarkStart w:id="28" w:name="_Ref107267783"/>
      <w:bookmarkStart w:id="29" w:name="_Toc108263647"/>
      <w:r>
        <w:t xml:space="preserve">Figure </w:t>
      </w:r>
      <w:r>
        <w:fldChar w:fldCharType="begin"/>
      </w:r>
      <w:r>
        <w:instrText xml:space="preserve"> SEQ Figure \* ARABIC </w:instrText>
      </w:r>
      <w:r>
        <w:fldChar w:fldCharType="separate"/>
      </w:r>
      <w:r w:rsidR="00D7476B">
        <w:rPr>
          <w:noProof/>
        </w:rPr>
        <w:t>4</w:t>
      </w:r>
      <w:r>
        <w:fldChar w:fldCharType="end"/>
      </w:r>
      <w:bookmarkEnd w:id="28"/>
      <w:r>
        <w:t xml:space="preserve">: Possible DCN architectures </w:t>
      </w:r>
      <w:sdt>
        <w:sdtPr>
          <w:alias w:val="To edit, see citavi.com/edit"/>
          <w:tag w:val="CitaviPlaceholder#87df12e2-ad40-417a-9f48-4e37ce89381e"/>
          <w:id w:val="1881363626"/>
          <w:placeholder>
            <w:docPart w:val="DefaultPlaceholder_-1854013440"/>
          </w:placeholder>
        </w:sdtPr>
        <w:sdtEndPr/>
        <w:sdtContent>
          <w:r>
            <w:fldChar w:fldCharType="begin"/>
          </w:r>
          <w:r w:rsidR="008728A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MDQyMGE3LWQ1NzctNGVlNy04MTY1LWU5MTEzNWZiNDdkMi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3LTIxVDE0OjE0OjQ1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ODdkZjEyZTItYWQ0MC00MTdhLTlmNDgtNGUzN2NlODkzODFlIiwiVGV4dCI6IihXYW5nIGV0IGFsLiwgMjAyMSkiLCJXQUlWZXJzaW9uIjoiNi4xMi4wLjAifQ==}</w:instrText>
          </w:r>
          <w:r>
            <w:fldChar w:fldCharType="separate"/>
          </w:r>
          <w:r w:rsidR="00601E6C">
            <w:t>(Wang et al., 2021)</w:t>
          </w:r>
          <w:r>
            <w:fldChar w:fldCharType="end"/>
          </w:r>
        </w:sdtContent>
      </w:sdt>
      <w:bookmarkEnd w:id="29"/>
    </w:p>
    <w:p w14:paraId="02F69185" w14:textId="116C9B88" w:rsidR="004113C8" w:rsidRPr="001D310D" w:rsidRDefault="004A3EB9" w:rsidP="001D310D">
      <w:r w:rsidRPr="004A3EB9">
        <w:t xml:space="preserve">With </w:t>
      </w:r>
      <w:r w:rsidR="004C0743">
        <w:t xml:space="preserve">the </w:t>
      </w:r>
      <w:r w:rsidRPr="004A3EB9">
        <w:t>introduction of</w:t>
      </w:r>
      <w:r w:rsidR="006E6153">
        <w:t xml:space="preserve"> </w:t>
      </w:r>
      <w:r w:rsidRPr="004A3EB9">
        <w:t>cross</w:t>
      </w:r>
      <w:r w:rsidR="00881223">
        <w:t xml:space="preserve"> layers</w:t>
      </w:r>
      <w:r w:rsidR="009033DD">
        <w:t>,</w:t>
      </w:r>
      <w:r w:rsidRPr="004A3EB9">
        <w:t xml:space="preserve"> the model becomes more effective </w:t>
      </w:r>
      <w:r w:rsidR="008D71E7">
        <w:t xml:space="preserve">and </w:t>
      </w:r>
      <w:r w:rsidR="001826E5">
        <w:t xml:space="preserve">predictable </w:t>
      </w:r>
      <w:r w:rsidRPr="004A3EB9">
        <w:t>at embedding feature interactions into it</w:t>
      </w:r>
      <w:r w:rsidR="00782750">
        <w:t>s</w:t>
      </w:r>
      <w:r w:rsidRPr="004A3EB9">
        <w:t xml:space="preserve"> network. </w:t>
      </w:r>
      <w:r w:rsidR="00A610C4">
        <w:t xml:space="preserve">While </w:t>
      </w:r>
      <w:r w:rsidR="00EA712A">
        <w:t xml:space="preserve">feature </w:t>
      </w:r>
      <w:r w:rsidR="00855EDF">
        <w:t>selection and feature embedding</w:t>
      </w:r>
      <w:r w:rsidR="00F327D9">
        <w:t xml:space="preserve"> still remains a</w:t>
      </w:r>
      <w:r w:rsidR="003B3229">
        <w:t xml:space="preserve"> non-trivial</w:t>
      </w:r>
      <w:r w:rsidR="00EC084A">
        <w:t xml:space="preserve"> task,</w:t>
      </w:r>
      <w:r w:rsidR="00F009B2">
        <w:t xml:space="preserve"> </w:t>
      </w:r>
      <w:r w:rsidR="001B6B7D">
        <w:t>it is only</w:t>
      </w:r>
      <w:r w:rsidR="00F327D9">
        <w:t xml:space="preserve"> </w:t>
      </w:r>
      <w:r w:rsidR="003B3229">
        <w:t xml:space="preserve">of concern </w:t>
      </w:r>
      <w:r w:rsidR="00331124">
        <w:t>at the level of individual features</w:t>
      </w:r>
      <w:r w:rsidR="00982814">
        <w:t>, since cross feature extraction is now delegated to the model training, instead</w:t>
      </w:r>
      <w:r w:rsidR="00A60563">
        <w:t xml:space="preserve"> of being a separate</w:t>
      </w:r>
      <w:r w:rsidR="002A4880">
        <w:t xml:space="preserve">, </w:t>
      </w:r>
      <w:r w:rsidR="00A60563">
        <w:t>manual task</w:t>
      </w:r>
      <w:r w:rsidR="008F099C">
        <w:t xml:space="preserve"> </w:t>
      </w:r>
      <w:sdt>
        <w:sdtPr>
          <w:alias w:val="To edit, see citavi.com/edit"/>
          <w:tag w:val="CitaviPlaceholder#92f514aa-b102-4ab4-874c-850548d93526"/>
          <w:id w:val="-1974287424"/>
          <w:placeholder>
            <w:docPart w:val="DefaultPlaceholder_-1854013440"/>
          </w:placeholder>
        </w:sdtPr>
        <w:sdtEndPr/>
        <w:sdtContent>
          <w:r w:rsidR="008F099C">
            <w:fldChar w:fldCharType="begin"/>
          </w:r>
          <w:r w:rsidR="008728A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ZjFlYTg0LTRiN2UtNDJmZi1iMTIxLTA3MmUwM2U1ZmJkYiIsIlJhbmdlTGVuZ3RoIjoxOSwiUmVmZXJlbmNlSWQiOiIwZWEyMjE4Zi1mZGI3LTRhNjItYTg1NC1mNDM3YjJkN2Q4N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wuYWNtLm9yZy9kb2kvcHJvY2VlZGluZ3MvMTAuMTE0NS8yOTM5NjcyIiwiVXJpU3RyaW5nIjoiaHR0cHM6Ly9kbC5hY20ub3JnL2RvaS9wcm9jZWVkaW5ncy8xMC4xMTQ1LzI5Mzk2Nz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NlQyMzowNDoyMiIsIk1vZGlmaWVkQnkiOiJfU2ViYXN0aWFuIFPDpHR6bGVyIiwiSWQiOiJjYzFiOTU3Ny0wMTI3LTQwMTItODYwNC0xZTRhNjE3YmFmNzQiLCJNb2RpZmllZE9uIjoiMjAyMi0wNi0yNlQyMzowNDoyM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NDUvMjkzOTY3Mi4yOTM5NzA0IiwiVXJpU3RyaW5nIjoiaHR0cHM6Ly9kb2kub3JnLzEwLjExNDUvMjkzOTY3Mi4yOTM5NzA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ExNDUvMjkzOTY3MiIsIlVyaVN0cmluZyI6Imh0dHBzOi8vZG9pLm9yZy8xMC4xMTQ1LzI5Mzk2NzI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ZUMjM6MDQ6MjIiLCJNb2RpZmllZEJ5IjoiX1NlYmFzdGlhbiBTw6R0emxlciIsIklkIjoiOTAyYWQ2MzEtMGNiOS00ZmVkLTg0MWItMTNhYmM1OGRmN2FmIiwiTW9kaWZpZWRPbiI6IjIwMjItMDYtMjZUMjM6MDQ6MjIiLCJQcm9qZWN0Ijp7IiRyZWYiOiI1In19XSwiT3JnYW5pemF0aW9ucyI6W10sIk90aGVyc0ludm9sdmVkIjpbXSwiUGxhY2VPZlB1YmxpY2F0aW9uIjoiTmV3IFlvcmssIE5ZLCBVU0EiLCJQdWJsaXNoZXJzIjpbeyIkaWQiOiIyNy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}</w:instrText>
          </w:r>
          <w:r w:rsidR="008F099C">
            <w:fldChar w:fldCharType="separate"/>
          </w:r>
          <w:r w:rsidR="00601E6C">
            <w:t>(Shan et al., 2016)</w:t>
          </w:r>
          <w:r w:rsidR="008F099C">
            <w:fldChar w:fldCharType="end"/>
          </w:r>
        </w:sdtContent>
      </w:sdt>
      <w:r w:rsidRPr="004A3EB9">
        <w:t xml:space="preserve">. This saves </w:t>
      </w:r>
      <w:r w:rsidR="00782750" w:rsidRPr="004A3EB9">
        <w:t>labor</w:t>
      </w:r>
      <w:r w:rsidRPr="004A3EB9">
        <w:t xml:space="preserve"> time and removes the human error element. </w:t>
      </w:r>
      <w:r w:rsidR="00545E8F">
        <w:t xml:space="preserve">Being able to extract </w:t>
      </w:r>
      <w:r w:rsidR="00B819CE">
        <w:t xml:space="preserve">both </w:t>
      </w:r>
      <w:r w:rsidR="00545E8F">
        <w:t xml:space="preserve">implicit and explicit </w:t>
      </w:r>
      <w:r w:rsidR="008151D1">
        <w:t>feature interactions in the data</w:t>
      </w:r>
      <w:r w:rsidR="00FC7640">
        <w:t xml:space="preserve"> through the combination of a cross network and DNN, </w:t>
      </w:r>
      <w:r w:rsidR="003707E4">
        <w:t xml:space="preserve">makes DCN </w:t>
      </w:r>
      <w:r w:rsidR="00B94C7F">
        <w:t xml:space="preserve">overall </w:t>
      </w:r>
      <w:r w:rsidR="0093785C">
        <w:t xml:space="preserve">more competitive at </w:t>
      </w:r>
      <w:r w:rsidR="00562C9D">
        <w:t xml:space="preserve">predicting ratings. </w:t>
      </w:r>
      <w:r w:rsidRPr="004A3EB9">
        <w:t>Besides improving the prediction performance of recommendations, the model also becomes smaller and in return faster, which makes it more viable for large-scale RS operations.</w:t>
      </w:r>
    </w:p>
    <w:p w14:paraId="2D8D366E" w14:textId="6E6BFF3E" w:rsidR="00CE68D8" w:rsidRDefault="00A267C6" w:rsidP="00CE68D8">
      <w:pPr>
        <w:pStyle w:val="berschrift3"/>
      </w:pPr>
      <w:bookmarkStart w:id="30" w:name="_Toc108480919"/>
      <w:r>
        <w:t>State of the Art Technology</w:t>
      </w:r>
      <w:bookmarkEnd w:id="30"/>
    </w:p>
    <w:p w14:paraId="19D9FC05" w14:textId="41590308" w:rsidR="00EA5305" w:rsidRDefault="00DA2B84" w:rsidP="00EA5305">
      <w:r w:rsidRPr="00A267C6">
        <w:rPr>
          <w:b/>
        </w:rPr>
        <w:t>TensorFlow Recommenders</w:t>
      </w:r>
      <w:r w:rsidR="000B3CB4">
        <w:t xml:space="preserve"> </w:t>
      </w:r>
      <w:r w:rsidR="00ED0CD2">
        <w:t xml:space="preserve">(TFRS) </w:t>
      </w:r>
      <w:r w:rsidR="000B3CB4">
        <w:t xml:space="preserve">is a </w:t>
      </w:r>
      <w:r w:rsidR="00DC1D01">
        <w:t>python library built</w:t>
      </w:r>
      <w:r w:rsidR="008915D4">
        <w:t xml:space="preserve"> </w:t>
      </w:r>
      <w:r w:rsidR="00D71443">
        <w:t xml:space="preserve">on </w:t>
      </w:r>
      <w:r w:rsidR="00E2358F">
        <w:t xml:space="preserve">the Keras </w:t>
      </w:r>
      <w:r w:rsidR="00E629DC">
        <w:t>API</w:t>
      </w:r>
      <w:r w:rsidR="0077232F">
        <w:t>.</w:t>
      </w:r>
      <w:r w:rsidR="001A58D8">
        <w:t xml:space="preserve"> TFRS </w:t>
      </w:r>
      <w:r w:rsidR="00101DF4">
        <w:t xml:space="preserve">unifies and simplifies </w:t>
      </w:r>
      <w:r w:rsidR="001B25BC">
        <w:t xml:space="preserve">the </w:t>
      </w:r>
      <w:r w:rsidR="00010ABD">
        <w:t>building</w:t>
      </w:r>
      <w:r w:rsidR="00101DF4">
        <w:t xml:space="preserve"> of</w:t>
      </w:r>
      <w:r w:rsidR="00617894">
        <w:t xml:space="preserve"> </w:t>
      </w:r>
      <w:r w:rsidR="003F6D56">
        <w:t xml:space="preserve">DL </w:t>
      </w:r>
      <w:r w:rsidR="00617894">
        <w:t>RS models</w:t>
      </w:r>
      <w:r w:rsidR="00101DF4">
        <w:t xml:space="preserve"> under TensorFlow</w:t>
      </w:r>
      <w:r w:rsidR="00943037">
        <w:t>, by providing</w:t>
      </w:r>
      <w:r w:rsidR="0075618F">
        <w:t xml:space="preserve"> </w:t>
      </w:r>
      <w:r w:rsidR="00FF60C4">
        <w:t>functionality and components</w:t>
      </w:r>
      <w:r w:rsidR="008A7448">
        <w:t xml:space="preserve"> at</w:t>
      </w:r>
      <w:r w:rsidR="00E826D5">
        <w:t xml:space="preserve"> each step of the RS development cycle</w:t>
      </w:r>
      <w:r w:rsidR="003D43BB">
        <w:t xml:space="preserve">, such as </w:t>
      </w:r>
      <w:r w:rsidR="00A70377">
        <w:t xml:space="preserve">methods for retrieving and ranking recommendations, </w:t>
      </w:r>
      <w:r w:rsidR="003F0CEA">
        <w:t>activations functions, and ready-to-use RS datasets</w:t>
      </w:r>
      <w:r w:rsidR="00282DAD">
        <w:t xml:space="preserve"> </w:t>
      </w:r>
      <w:sdt>
        <w:sdtPr>
          <w:alias w:val="To edit, see citavi.com/edit"/>
          <w:tag w:val="CitaviPlaceholder#8af8ff90-6762-4927-82d6-d8bc7174e8ab"/>
          <w:id w:val="1861774371"/>
          <w:placeholder>
            <w:docPart w:val="DefaultPlaceholder_-1854013440"/>
          </w:placeholder>
        </w:sdtPr>
        <w:sdtEndPr/>
        <w:sdtContent>
          <w:r w:rsidR="00210883">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MzJlNmY2LTczNmEtNDc0OC05N2QyLWM1MTMzMjA4Njk2ZiIsIlJhbmdlTGVuZ3RoIjoxOCwiUmVmZXJlbmNlSWQiOiJjYTg2ZmIyMi0xNmNjLTQ2ODQtYTAxNi01MzcwYjc1NjFkNTIiLCJSZWZlcmVuY2UiOnsiJGlkIjoiMyIsIiR0eXBlIjoiU3dpc3NBY2FkZW1pYy5DaXRhdmkuUmVmZXJlbmNlLCBTd2lzc0FjYWRlbWljLkNpdGF2aSIsIkFic3RyYWN0Q29tcGxleGl0eSI6MCwiQWJzdHJhY3RTb3VyY2VUZXh0Rm9ybWF0IjowLCJBY2Nlc3NEYXRlIjoiMjc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iLCJVcmlTdHJpbmciOiJodHRwczovL3d3dy50ZW5zb3JmbG93Lm9yZy9yZWNvbW1lbmRlcnM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}</w:instrText>
          </w:r>
          <w:r w:rsidR="00210883">
            <w:fldChar w:fldCharType="separate"/>
          </w:r>
          <w:r w:rsidR="00601E6C">
            <w:t>(TensorFlow, n.d.)</w:t>
          </w:r>
          <w:r w:rsidR="00210883">
            <w:fldChar w:fldCharType="end"/>
          </w:r>
        </w:sdtContent>
      </w:sdt>
      <w:r w:rsidR="003F0CEA">
        <w:t>.</w:t>
      </w:r>
      <w:r w:rsidR="00B338E3">
        <w:t xml:space="preserve"> </w:t>
      </w:r>
      <w:r w:rsidR="00350D0A">
        <w:t>TFRS also</w:t>
      </w:r>
      <w:r w:rsidR="0052308A">
        <w:t xml:space="preserve"> provides </w:t>
      </w:r>
      <w:r w:rsidR="00130DB3">
        <w:t xml:space="preserve">built-in </w:t>
      </w:r>
      <w:r w:rsidR="0052308A">
        <w:t xml:space="preserve">RS </w:t>
      </w:r>
      <w:r w:rsidR="00130DB3">
        <w:t xml:space="preserve">specific network </w:t>
      </w:r>
      <w:r w:rsidR="000014BF">
        <w:t>layers for model building, such as the aforementioned cross layers</w:t>
      </w:r>
      <w:r w:rsidR="00525896">
        <w:t>.</w:t>
      </w:r>
      <w:r w:rsidR="00780E0A">
        <w:t xml:space="preserve"> </w:t>
      </w:r>
      <w:r w:rsidR="008509F2">
        <w:t>In combination with the accessibility</w:t>
      </w:r>
      <w:r w:rsidR="001078B2">
        <w:t xml:space="preserve"> of the Keras API</w:t>
      </w:r>
      <w:r w:rsidR="008509F2">
        <w:t xml:space="preserve">, it </w:t>
      </w:r>
      <w:r w:rsidR="001078B2">
        <w:t>opens the possibility to intuitively realize state</w:t>
      </w:r>
      <w:r w:rsidR="001025E7">
        <w:t>-</w:t>
      </w:r>
      <w:r w:rsidR="001078B2">
        <w:t>of</w:t>
      </w:r>
      <w:r w:rsidR="001025E7">
        <w:t>-</w:t>
      </w:r>
      <w:r w:rsidR="001078B2">
        <w:t>the</w:t>
      </w:r>
      <w:r w:rsidR="001025E7">
        <w:t>-</w:t>
      </w:r>
      <w:r w:rsidR="001078B2">
        <w:t>art DCNs</w:t>
      </w:r>
      <w:r w:rsidR="0084472A">
        <w:t xml:space="preserve"> </w:t>
      </w:r>
      <w:sdt>
        <w:sdtPr>
          <w:alias w:val="To edit, see citavi.com/edit"/>
          <w:tag w:val="CitaviPlaceholder#584ea75a-04a3-46d7-ac61-584543ec4e60"/>
          <w:id w:val="1362172565"/>
          <w:placeholder>
            <w:docPart w:val="DefaultPlaceholder_-1854013440"/>
          </w:placeholder>
        </w:sdtPr>
        <w:sdtEndPr/>
        <w:sdtContent>
          <w:r w:rsidR="0084472A">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YzVkNDI5LTIzYTctNGM3ZC05NWI3LWM3NmIyMmIyZDI4MiIsIlJhbmdlU3RhcnQiOjE4LCJSYW5nZUxlbmd0aCI6OCwiUmVmZXJlbmNlSWQiOiI1MmZiMGViZS0xMmJmLTQ3MTUtODExYy00MmZmMDk4ZDY2NmQiLCJSZWZlcmVuY2UiOnsiJGlkIjoiMyIsIiR0eXBlIjoiU3dpc3NBY2FkZW1pYy5DaXRhdmkuUmVmZXJlbmNlLCBTd2lzc0FjYWRlbWljLkNpdGF2aSIsIkFic3RyYWN0Q29tcGxleGl0eSI6MCwiQWJzdHJhY3RTb3VyY2VUZXh0Rm9ybWF0IjowLCJBY2Nlc3NEYXRlIjoiMjcuNi4yMDIyIiwiQXV0aG9ycyI6W10sIkNpdGF0aW9uS2V5VXBkYXRlVHlwZSI6MCwiQ29sbGFib3JhdG9ycyI6W10sIkRhdGUiOiIyMy43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dGVuc29yZmxvdy5vcmcvcmVjb21tZW5kZXJzL2FwaV9kb2NzL3B5dGhvbi90ZnJzL2FsbF9zeW1ib2xzIiwiVXJpU3RyaW5nIjoiaHR0cHM6Ly93d3cudGVuc29yZmxvdy5vcmcvcmVjb21tZW5kZXJzL2FwaV9kb2NzL3B5dGhvbi90ZnJzL2FsbF9zeW1ib2xz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dGVuc29yZmxvdy5vcmcvcmVjb21tZW5kZXJzL2V4YW1wbGVzL2RjbiIsIlVyaVN0cmluZyI6Imh0dHBzOi8vd3d3LnRlbnNvcmZsb3cub3JnL3JlY29tbWVuZGVycy9leGFtcGxlcy9kY24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}</w:instrText>
          </w:r>
          <w:r w:rsidR="0084472A">
            <w:fldChar w:fldCharType="separate"/>
          </w:r>
          <w:r w:rsidR="00601E6C">
            <w:t>(TensorFlow, 2022a, 2022b)</w:t>
          </w:r>
          <w:r w:rsidR="0084472A">
            <w:fldChar w:fldCharType="end"/>
          </w:r>
        </w:sdtContent>
      </w:sdt>
      <w:r w:rsidR="001078B2">
        <w:t>.</w:t>
      </w:r>
    </w:p>
    <w:p w14:paraId="77FF4EC6" w14:textId="183742AD" w:rsidR="00741224" w:rsidRPr="00B64266" w:rsidRDefault="00B64266" w:rsidP="00EA5305">
      <w:r>
        <w:rPr>
          <w:b/>
        </w:rPr>
        <w:t>TorchRec</w:t>
      </w:r>
      <w:r>
        <w:t xml:space="preserve">. </w:t>
      </w:r>
      <w:r w:rsidR="00FD6F35">
        <w:t xml:space="preserve">In January </w:t>
      </w:r>
      <w:r w:rsidR="00FF0EE6">
        <w:t>2022, Meta released an open source library for building recommendation systems under PyTorch</w:t>
      </w:r>
      <w:r w:rsidR="008F7519">
        <w:t xml:space="preserve">, called TorchRec. This library was utilized </w:t>
      </w:r>
      <w:r w:rsidR="005D571C">
        <w:t>to build the state-of-the-art RSs employed in Facebook’s Newsfeed and Instagram’s Reels</w:t>
      </w:r>
      <w:r w:rsidR="00683A8F">
        <w:t xml:space="preserve"> </w:t>
      </w:r>
      <w:sdt>
        <w:sdtPr>
          <w:alias w:val="To edit, see citavi.com/edit"/>
          <w:tag w:val="CitaviPlaceholder#86c08626-c03e-475b-91e9-14c0a0dd36ce"/>
          <w:id w:val="893469911"/>
          <w:placeholder>
            <w:docPart w:val="DefaultPlaceholder_-1854013440"/>
          </w:placeholder>
        </w:sdtPr>
        <w:sdtEndPr/>
        <w:sdtContent>
          <w:r w:rsidR="00683A8F">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ZDY0NzcyLTY0MGMtNDQ1Zi1iNWQxLTliYmIzNTZmMTNiNSIsIlJhbmdlTGVuZ3RoIjoxMiwiUmVmZXJlbmNlSWQiOiIxY2NiYmJiNC05ZGNmLTQwODYtODVjYS05YmZkNDRiODUxMjEiLCJSZWZlcmVuY2UiOnsiJGlkIjoiMyIsIiR0eXBlIjoiU3dpc3NBY2FkZW1pYy5DaXRhdmkuUmVmZXJlbmNlLCBTd2lzc0FjYWRlbWljLkNpdGF2aSIsIkFic3RyYWN0Q29tcGxleGl0eSI6MCwiQWJzdHJhY3RTb3VyY2VUZXh0Rm9ybWF0IjowLCJBY2Nlc3NEYXRlIjoiOS43LjIwMjIiLCJBdXRob3JzIjpbXSwiQ2l0YXRpb25LZXlVcGRhdGVUeXBlIjowLCJDb2xsYWJvcmF0b3JzIjpbXSwiRGF0ZSI6IjIzLjI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FpLmZhY2Vib29rLmNvbS9ibG9nL21ldGEtYWktaW5zaWRlLXRoZS1sYWIvIiwiVXJpU3RyaW5nIjoiaHR0cHM6Ly9haS5mYWNlYm9vay5jb20vYmxvZy9tZXRhLWFpLWluc2lkZS10aGUtbGFi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}</w:instrText>
          </w:r>
          <w:r w:rsidR="00683A8F">
            <w:fldChar w:fldCharType="separate"/>
          </w:r>
          <w:r w:rsidR="00601E6C">
            <w:t>(Meta, 2022)</w:t>
          </w:r>
          <w:r w:rsidR="00683A8F">
            <w:fldChar w:fldCharType="end"/>
          </w:r>
        </w:sdtContent>
      </w:sdt>
      <w:r w:rsidR="005D571C">
        <w:t>.</w:t>
      </w:r>
      <w:r w:rsidR="00E759DE">
        <w:t xml:space="preserve"> </w:t>
      </w:r>
      <w:r w:rsidR="00930321">
        <w:t xml:space="preserve">TorchRec provides optimized RS kernels </w:t>
      </w:r>
      <w:r w:rsidR="00EC7A74">
        <w:t>for efficient</w:t>
      </w:r>
      <w:r w:rsidR="004451B0">
        <w:t xml:space="preserve"> matrix multiplication</w:t>
      </w:r>
      <w:r w:rsidR="008F007E">
        <w:t xml:space="preserve"> </w:t>
      </w:r>
      <w:r w:rsidR="008F007E">
        <w:lastRenderedPageBreak/>
        <w:t>in the model</w:t>
      </w:r>
      <w:r w:rsidR="004451B0">
        <w:t>.</w:t>
      </w:r>
      <w:r w:rsidR="008F007E">
        <w:t xml:space="preserve"> </w:t>
      </w:r>
      <w:r w:rsidR="00EC7A74">
        <w:t xml:space="preserve">CUDA enabled GPU acceleration </w:t>
      </w:r>
      <w:r w:rsidR="008F007E">
        <w:t xml:space="preserve">improves </w:t>
      </w:r>
      <w:r w:rsidR="00C86FBE">
        <w:t xml:space="preserve">model training time, provided </w:t>
      </w:r>
      <w:r w:rsidR="005A360D">
        <w:t xml:space="preserve">that </w:t>
      </w:r>
      <w:r w:rsidR="00C86FBE">
        <w:t>the</w:t>
      </w:r>
      <w:r w:rsidR="005A360D">
        <w:t xml:space="preserve"> supported</w:t>
      </w:r>
      <w:r w:rsidR="00766DC0">
        <w:t xml:space="preserve"> hardware is used</w:t>
      </w:r>
      <w:r w:rsidR="00101166">
        <w:t xml:space="preserve"> </w:t>
      </w:r>
      <w:sdt>
        <w:sdtPr>
          <w:alias w:val="To edit, see citavi.com/edit"/>
          <w:tag w:val="CitaviPlaceholder#bbb67306-b071-4a15-9af3-b81b1ce0d5e4"/>
          <w:id w:val="-818335620"/>
          <w:placeholder>
            <w:docPart w:val="DefaultPlaceholder_-1854013440"/>
          </w:placeholder>
        </w:sdtPr>
        <w:sdtEndPr/>
        <w:sdtContent>
          <w:r w:rsidR="00101166">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yMjA0LjA0OTAzdjIiLCJVcmlTdHJpbmciOiJodHRwczovL2FyeGl2Lm9yZy9wZGYvMjIwNC4wNDkwM3YyLnBkZi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y0wOFQyMjozNzo1OCIsIk1vZGlmaWVkQnkiOiJfU2ViYXN0aWFuIFPDpHR6bGVyIiwiSWQiOiJhNmYyNmJlNS1kOThlLTRlOGUtYjBkZS1jOGViNGNjMWNlMDUiLCJNb2RpZmllZE9uIjoiMjAyMi0wNy0wOFQyMjozNzo1OC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mh0dHA6Ly9hcnhpdi5vcmcvcGRmLzIyMDQuMDQ5MDN2MiIsIlVyaVN0cmluZyI6Imh0dHA6Ly9hcnhpdi5vcmcvcGRmLzIyMDQuMDQ5MDN2M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}</w:instrText>
          </w:r>
          <w:r w:rsidR="00101166">
            <w:fldChar w:fldCharType="separate"/>
          </w:r>
          <w:r w:rsidR="00601E6C">
            <w:t>(Zhang et al., 2022)</w:t>
          </w:r>
          <w:r w:rsidR="00101166">
            <w:fldChar w:fldCharType="end"/>
          </w:r>
        </w:sdtContent>
      </w:sdt>
      <w:r w:rsidR="00766DC0">
        <w:t>.</w:t>
      </w:r>
      <w:r w:rsidR="00302928">
        <w:t xml:space="preserve"> TorchRec</w:t>
      </w:r>
      <w:r w:rsidR="0013064C">
        <w:t xml:space="preserve"> can automatically split up large RS models into shards for distributed prediction serving. </w:t>
      </w:r>
      <w:r w:rsidR="0013064C" w:rsidRPr="00BB3539">
        <w:rPr>
          <w:i/>
          <w:iCs/>
        </w:rPr>
        <w:t>Sharding</w:t>
      </w:r>
      <w:r w:rsidR="0013064C">
        <w:t xml:space="preserve"> </w:t>
      </w:r>
      <w:r w:rsidR="004F68E2">
        <w:t>is a</w:t>
      </w:r>
      <w:r w:rsidR="007B5BCA">
        <w:t xml:space="preserve"> common</w:t>
      </w:r>
      <w:r w:rsidR="004F68E2">
        <w:t xml:space="preserve"> pain point </w:t>
      </w:r>
      <w:r w:rsidR="007673AF">
        <w:t>for large scale RS operations</w:t>
      </w:r>
      <w:r w:rsidR="00FA3B57">
        <w:t>.</w:t>
      </w:r>
      <w:r w:rsidR="007673AF">
        <w:t xml:space="preserve"> </w:t>
      </w:r>
      <w:r w:rsidR="0040378A">
        <w:t xml:space="preserve">Modern RSs can’t </w:t>
      </w:r>
      <w:r w:rsidR="00E65C06">
        <w:t xml:space="preserve">be hosted on a single server, as the model size exceeds </w:t>
      </w:r>
      <w:r w:rsidR="00512905">
        <w:t xml:space="preserve">most memory specs of server racks. In order to retain </w:t>
      </w:r>
      <w:r w:rsidR="0052719E">
        <w:t>the performance</w:t>
      </w:r>
      <w:r w:rsidR="00594DD8">
        <w:t xml:space="preserve"> of large RS models, </w:t>
      </w:r>
      <w:r w:rsidR="003004AC">
        <w:t>the model</w:t>
      </w:r>
      <w:r w:rsidR="00594DD8">
        <w:t xml:space="preserve"> need to be broken up</w:t>
      </w:r>
      <w:r w:rsidR="003004AC">
        <w:t xml:space="preserve"> into shards</w:t>
      </w:r>
      <w:r w:rsidR="00594DD8">
        <w:t>. These shards are then distributed to multiple compute nodes</w:t>
      </w:r>
      <w:r w:rsidR="004037A2">
        <w:t>, where</w:t>
      </w:r>
      <w:r w:rsidR="0052719E">
        <w:t xml:space="preserve"> </w:t>
      </w:r>
      <w:r w:rsidR="003004AC">
        <w:t>they can jointly</w:t>
      </w:r>
      <w:r w:rsidR="00123ECA">
        <w:t xml:space="preserve"> compute and</w:t>
      </w:r>
      <w:r w:rsidR="007B488F">
        <w:t xml:space="preserve"> serve</w:t>
      </w:r>
      <w:r w:rsidR="00F22006">
        <w:t xml:space="preserve"> predictions</w:t>
      </w:r>
      <w:r w:rsidR="00123ECA">
        <w:t xml:space="preserve"> </w:t>
      </w:r>
      <w:sdt>
        <w:sdtPr>
          <w:alias w:val="To edit, see citavi.com/edit"/>
          <w:tag w:val="CitaviPlaceholder#65edd635-219d-41b3-a66d-db888d2d229c"/>
          <w:id w:val="-98950790"/>
          <w:placeholder>
            <w:docPart w:val="DefaultPlaceholder_-1854013440"/>
          </w:placeholder>
        </w:sdtPr>
        <w:sdtEndPr/>
        <w:sdtContent>
          <w:r w:rsidR="00123ECA">
            <w:fldChar w:fldCharType="begin"/>
          </w:r>
          <w:r w:rsidR="008728A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jAxMS4wMjA4NHYyIiwiVXJpU3RyaW5nIjoiaHR0cDovL2FyeGl2Lm9yZy9hYnMvMjAxMS4wMjA4NH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3LTA4VDIyOjU3OjU1IiwiTW9kaWZpZWRCeSI6Il9TZWJhc3RpYW4gU8OkdHpsZXIiLCJJZCI6ImRiZjgyNjA0LWI1MjEtNDQwZS04MmRkLTMyMzIwNjA0M2NlMSIsIk1vZGlmaWVkT24iOiIyMDIyLTA3LTA4VDIyOjU3OjU1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AxMS4wMjA4NHYyIiwiVXJpU3RyaW5nIjoiaHR0cHM6Ly9hcnhpdi5vcmcvcGRmLzIwMTEuMDIwODR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ctMDhUMjI6NTc6NTUiLCJNb2RpZmllZEJ5IjoiX1NlYmFzdGlhbiBTw6R0emxlciIsIklkIjoiMDc2NTBkYjktZTg1Ny00ZjMxLThkMzMtNTk3ZmYzZjhmOTY4IiwiTW9kaWZpZWRPbiI6IjIwMjItMDctMDhUMjI6NTc6NTU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yMDExLjAyMDg0djIiLCJVcmlTdHJpbmciOiJodHRwOi8vYXJ4aXYub3JnL3BkZi8yMDExLjAyMDg0dj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}</w:instrText>
          </w:r>
          <w:r w:rsidR="00123ECA">
            <w:fldChar w:fldCharType="separate"/>
          </w:r>
          <w:r w:rsidR="00601E6C">
            <w:t>(Lui et al., 2020)</w:t>
          </w:r>
          <w:r w:rsidR="00123ECA">
            <w:fldChar w:fldCharType="end"/>
          </w:r>
        </w:sdtContent>
      </w:sdt>
      <w:r w:rsidR="00F22006">
        <w:t>.</w:t>
      </w:r>
      <w:r w:rsidR="007B488F">
        <w:t xml:space="preserve"> </w:t>
      </w:r>
      <w:r w:rsidR="00FA3B57">
        <w:t xml:space="preserve">Meta seeks to address this </w:t>
      </w:r>
      <w:r w:rsidR="007B488F">
        <w:t xml:space="preserve">topic by providing </w:t>
      </w:r>
      <w:r w:rsidR="00320340">
        <w:t>automated sharding plans</w:t>
      </w:r>
      <w:r w:rsidR="00E96935">
        <w:t xml:space="preserve"> for models</w:t>
      </w:r>
      <w:r w:rsidR="00CE2067">
        <w:t xml:space="preserve"> </w:t>
      </w:r>
      <w:sdt>
        <w:sdtPr>
          <w:alias w:val="To edit, see citavi.com/edit"/>
          <w:tag w:val="CitaviPlaceholder#99376f27-9572-4bd0-842c-bfc234b757cb"/>
          <w:id w:val="-1155611256"/>
          <w:placeholder>
            <w:docPart w:val="DefaultPlaceholder_-1854013440"/>
          </w:placeholder>
        </w:sdtPr>
        <w:sdtEndPr/>
        <w:sdtContent>
          <w:r w:rsidR="00CE2067">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weXRvcmNoLm9yZy9ibG9nL2ludHJvZHVjaW5nLXRvcmNocmVjLyIsIlVyaVN0cmluZyI6Imh0dHBzOi8vcHl0b3JjaC5vcmcvYmxvZy9pbnRyb2R1Y2luZy10b3JjaHJlYy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}</w:instrText>
          </w:r>
          <w:r w:rsidR="00CE2067">
            <w:fldChar w:fldCharType="separate"/>
          </w:r>
          <w:r w:rsidR="00601E6C">
            <w:t xml:space="preserve">(Greenberg, Taylor, </w:t>
          </w:r>
          <w:proofErr w:type="spellStart"/>
          <w:r w:rsidR="00601E6C">
            <w:t>Ivchenko</w:t>
          </w:r>
          <w:proofErr w:type="spellEnd"/>
          <w:r w:rsidR="00601E6C">
            <w:t>, Liu, &amp; Sudarshan, 2022)</w:t>
          </w:r>
          <w:r w:rsidR="00CE2067">
            <w:fldChar w:fldCharType="end"/>
          </w:r>
        </w:sdtContent>
      </w:sdt>
      <w:r w:rsidR="00E96935">
        <w:t>.</w:t>
      </w:r>
    </w:p>
    <w:p w14:paraId="676B9D9D" w14:textId="640045AB" w:rsidR="00391A99" w:rsidRPr="00391A99" w:rsidRDefault="0032767F" w:rsidP="00391A99">
      <w:pPr>
        <w:pStyle w:val="berschrift2"/>
      </w:pPr>
      <w:bookmarkStart w:id="31" w:name="_Toc108480920"/>
      <w:bookmarkStart w:id="32" w:name="_Ref108564826"/>
      <w:r>
        <w:t>MLOps</w:t>
      </w:r>
      <w:bookmarkEnd w:id="31"/>
      <w:bookmarkEnd w:id="32"/>
    </w:p>
    <w:p w14:paraId="2C48277F" w14:textId="6152091F" w:rsidR="006B05B3" w:rsidRDefault="006B05B3" w:rsidP="006B05B3">
      <w:pPr>
        <w:pStyle w:val="berschrift3"/>
      </w:pPr>
      <w:bookmarkStart w:id="33" w:name="_Toc108480921"/>
      <w:r>
        <w:t>Problem</w:t>
      </w:r>
      <w:bookmarkEnd w:id="33"/>
    </w:p>
    <w:p w14:paraId="1CFB6221" w14:textId="227C72BF" w:rsidR="00B032C1" w:rsidRDefault="004C632E" w:rsidP="006B05B3">
      <w:r>
        <w:t xml:space="preserve">Machine Learning has its origins in academic research </w:t>
      </w:r>
      <w:sdt>
        <w:sdtPr>
          <w:alias w:val="To edit, see citavi.com/edit"/>
          <w:tag w:val="CitaviPlaceholder#2b1da882-56ee-4320-b718-1e4f67d45135"/>
          <w:id w:val="773364872"/>
          <w:placeholder>
            <w:docPart w:val="DefaultPlaceholder_-1854013440"/>
          </w:placeholder>
        </w:sdtPr>
        <w:sdtEndPr/>
        <w:sdtContent>
          <w:r w:rsidR="006D4543">
            <w:fldChar w:fldCharType="begin"/>
          </w:r>
          <w:r w:rsidR="00AB67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NzE2M2JkLWU3ODAtNGY2MS04YzBiLTFmMjgxMDNhMjhmOCIsIlJhbmdlU3RhcnQiOjEzLCJSYW5nZUxlbmd0aCI6MTksIlJlZmVyZW5jZUlkIjoiMWI3MGFiYWItZjBlZi00MDFkLTk1NzctODFkNjA1ZTJjM2U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NYXJ2aW4iLCJMYXN0TmFtZSI6Ik1pbnNreSIsIlByb3RlY3RlZCI6ZmFsc2UsIlNleCI6MiwiQ3JlYXRlZEJ5IjoiX1NlYmFzdGlhbiBTw6R0emxlciIsIkNyZWF0ZWRPbiI6IjIwMjItMDYtMzBUMTM6MjM6NTAiLCJNb2RpZmllZEJ5IjoiX1NlYmFzdGlhbiBTw6R0emxlciIsIklkIjoiNWYwNzUzYzUtMzA2My00YjI1LWFmZGItZDEwMTdkODI4OTUyIiwiTW9kaWZpZWRPbiI6IjIwMjItMDYtMzBUMTM6MjM6NTAiLCJQcm9qZWN0Ijp7IiRyZWYiOiI1In19XSwiQ2l0YXRpb25LZXlVcGRhdGVUeXBlIjowLCJDb2xsYWJvcmF0b3JzIjpbXSwiRG9pIjoiMTAuMTEwOS9KUlBST0MuMTk2MS4yODc3NzU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A5L0pSUFJPQy4xOTYxLjI4Nzc3NSIsIlVyaVN0cmluZyI6Imh0dHBzOi8vZG9pLm9yZy8xMC4xMTA5L0pSUFJPQy4xOTYxLjI4Nzc3N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}</w:instrText>
          </w:r>
          <w:r w:rsidR="006D4543">
            <w:fldChar w:fldCharType="separate"/>
          </w:r>
          <w:r w:rsidR="00601E6C">
            <w:t>(Minsky, 1961; Rosenblatt, 1961)</w:t>
          </w:r>
          <w:r w:rsidR="006D4543">
            <w:fldChar w:fldCharType="end"/>
          </w:r>
        </w:sdtContent>
      </w:sdt>
      <w:r>
        <w:t>.</w:t>
      </w:r>
      <w:r w:rsidR="006D4543">
        <w:t xml:space="preserve"> </w:t>
      </w:r>
      <w:r w:rsidR="00A42591">
        <w:t xml:space="preserve">Over the last twenty years </w:t>
      </w:r>
      <w:r w:rsidR="000C28FA">
        <w:t>it</w:t>
      </w:r>
      <w:r w:rsidR="00996E78">
        <w:t xml:space="preserve"> </w:t>
      </w:r>
      <w:r w:rsidR="00A0768B">
        <w:t xml:space="preserve">also </w:t>
      </w:r>
      <w:r w:rsidR="00996E78">
        <w:t xml:space="preserve">found its way into the enterprise sector, where it now stands as the backbone of </w:t>
      </w:r>
      <w:r w:rsidR="00160963">
        <w:t>the most successful companies and most</w:t>
      </w:r>
      <w:r w:rsidR="00996E78">
        <w:t xml:space="preserve"> </w:t>
      </w:r>
      <w:r w:rsidR="00A0768B">
        <w:t xml:space="preserve">profitable </w:t>
      </w:r>
      <w:r w:rsidR="00996E78">
        <w:t>business ventures.</w:t>
      </w:r>
      <w:r w:rsidR="008738F9">
        <w:t xml:space="preserve"> With the transition from academia </w:t>
      </w:r>
      <w:r w:rsidR="00BD0E9D">
        <w:t xml:space="preserve">to industry, ML engineers and data scientists </w:t>
      </w:r>
      <w:r w:rsidR="007B09A4">
        <w:t>are</w:t>
      </w:r>
      <w:r w:rsidR="00160E08">
        <w:t xml:space="preserve"> confronted with unique set</w:t>
      </w:r>
      <w:r w:rsidR="00CA7F0C">
        <w:t>s</w:t>
      </w:r>
      <w:r w:rsidR="00160E08">
        <w:t xml:space="preserve"> of challenges that are usually absent in </w:t>
      </w:r>
      <w:r w:rsidR="00480A26">
        <w:t>a sterile research environment.</w:t>
      </w:r>
      <w:r w:rsidR="00D762CA">
        <w:t xml:space="preserve"> </w:t>
      </w:r>
      <w:r w:rsidR="000F730C">
        <w:t xml:space="preserve">While research </w:t>
      </w:r>
      <w:r w:rsidR="00693268">
        <w:t xml:space="preserve">often </w:t>
      </w:r>
      <w:r w:rsidR="00985167">
        <w:t xml:space="preserve">is dedicated to investigate one aspect of </w:t>
      </w:r>
      <w:r w:rsidR="00880D22">
        <w:t>ML (i.e. the algorithm), enterprise</w:t>
      </w:r>
      <w:r w:rsidR="001C1A7A">
        <w:t xml:space="preserve"> devotes itself to</w:t>
      </w:r>
      <w:r w:rsidR="00D82381">
        <w:t xml:space="preserve"> the development, </w:t>
      </w:r>
      <w:r w:rsidR="00517DEE">
        <w:t>op</w:t>
      </w:r>
      <w:r w:rsidR="00B80978">
        <w:t>eration</w:t>
      </w:r>
      <w:r w:rsidR="00E43379">
        <w:t>,</w:t>
      </w:r>
      <w:r w:rsidR="00B80978">
        <w:t xml:space="preserve"> </w:t>
      </w:r>
      <w:r w:rsidR="00D82381">
        <w:t>and maintenance</w:t>
      </w:r>
      <w:r w:rsidR="003F1A88">
        <w:t xml:space="preserve"> of</w:t>
      </w:r>
      <w:r w:rsidR="002052AE">
        <w:t xml:space="preserve"> entire</w:t>
      </w:r>
      <w:r w:rsidR="00B80978">
        <w:t xml:space="preserve"> ML system</w:t>
      </w:r>
      <w:r w:rsidR="005C534B">
        <w:t>s</w:t>
      </w:r>
      <w:r w:rsidR="00B80978">
        <w:t>.</w:t>
      </w:r>
      <w:r w:rsidR="00AB6756">
        <w:t xml:space="preserve"> </w:t>
      </w:r>
      <w:r w:rsidR="0012467F">
        <w:t>Software in</w:t>
      </w:r>
      <w:r w:rsidR="00F9389A">
        <w:t xml:space="preserve"> research</w:t>
      </w:r>
      <w:r w:rsidR="0012467F">
        <w:t xml:space="preserve"> is written</w:t>
      </w:r>
      <w:r w:rsidR="009E593B">
        <w:t xml:space="preserve"> to </w:t>
      </w:r>
      <w:r w:rsidR="00F9389A">
        <w:t xml:space="preserve">investigate a </w:t>
      </w:r>
      <w:r w:rsidR="0033770B">
        <w:t xml:space="preserve">certain </w:t>
      </w:r>
      <w:r w:rsidR="00F9389A">
        <w:t>topic and</w:t>
      </w:r>
      <w:r w:rsidR="00C63D9D">
        <w:t xml:space="preserve"> to</w:t>
      </w:r>
      <w:r w:rsidR="009013B2">
        <w:t xml:space="preserve"> </w:t>
      </w:r>
      <w:r w:rsidR="000076BF">
        <w:t xml:space="preserve">accept or decline a </w:t>
      </w:r>
      <w:r w:rsidR="00367025">
        <w:t xml:space="preserve">very specific </w:t>
      </w:r>
      <w:r w:rsidR="000076BF">
        <w:t xml:space="preserve">hypothesis. </w:t>
      </w:r>
      <w:r w:rsidR="00FA089A">
        <w:t xml:space="preserve">It has a very narrow </w:t>
      </w:r>
      <w:r w:rsidR="0026016C">
        <w:t>use-case and therefore lacks generalization</w:t>
      </w:r>
      <w:r w:rsidR="00ED023D">
        <w:t xml:space="preserve">, which makes </w:t>
      </w:r>
      <w:r w:rsidR="00041FE9">
        <w:t xml:space="preserve">it </w:t>
      </w:r>
      <w:r w:rsidR="000F649B">
        <w:t>often</w:t>
      </w:r>
      <w:r w:rsidR="00041FE9">
        <w:t xml:space="preserve"> not suitable </w:t>
      </w:r>
      <w:r w:rsidR="002B77B9">
        <w:t>for</w:t>
      </w:r>
      <w:r w:rsidR="000F649B">
        <w:t xml:space="preserve"> a productive</w:t>
      </w:r>
      <w:r w:rsidR="0058370A">
        <w:t xml:space="preserve"> setting</w:t>
      </w:r>
      <w:r w:rsidR="000F649B">
        <w:t>.</w:t>
      </w:r>
      <w:r w:rsidR="00041FE9">
        <w:t xml:space="preserve"> </w:t>
      </w:r>
      <w:r w:rsidR="008401F2">
        <w:t xml:space="preserve">In addition, </w:t>
      </w:r>
      <w:r w:rsidR="009E7783">
        <w:t>development of the software usually stops with the conclusion of the research project</w:t>
      </w:r>
      <w:r w:rsidR="00510C3D">
        <w:t xml:space="preserve"> </w:t>
      </w:r>
      <w:sdt>
        <w:sdtPr>
          <w:alias w:val="To edit, see citavi.com/edit"/>
          <w:tag w:val="CitaviPlaceholder#2b71dec1-bb56-45a8-9454-18377f6bd060"/>
          <w:id w:val="-2018682406"/>
          <w:placeholder>
            <w:docPart w:val="DefaultPlaceholder_-1854013440"/>
          </w:placeholder>
        </w:sdtPr>
        <w:sdtEndPr/>
        <w:sdtContent>
          <w:r w:rsidR="00510C3D">
            <w:fldChar w:fldCharType="begin"/>
          </w:r>
          <w:r w:rsidR="008728A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ZDMzNmM0LTMzNmItNDE5MS05OTgwLWM1ZjAyZWUyNzc5YyIsIlJhbmdlTGVuZ3RoIjozNCwiUmVmZXJlbmNlSWQiOiJjM2I5MDc5ZS1iYTc1LTQ0OTAtYmQyYS1hZjIxNDM0MjI5N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pbmZzb2YuMjAxNi4wNy4wMDYiLCJVcmlTdHJpbmciOiJodHRwczovL2RvaS5vcmcvMTAuMTAxNi9qLmluZnNvZi4yMDE2LjA3LjAw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}</w:instrText>
          </w:r>
          <w:r w:rsidR="00510C3D">
            <w:fldChar w:fldCharType="separate"/>
          </w:r>
          <w:r w:rsidR="00601E6C">
            <w:t>(</w:t>
          </w:r>
          <w:proofErr w:type="spellStart"/>
          <w:r w:rsidR="00601E6C">
            <w:t>Garousi</w:t>
          </w:r>
          <w:proofErr w:type="spellEnd"/>
          <w:r w:rsidR="00601E6C">
            <w:t xml:space="preserve">, Petersen, &amp; </w:t>
          </w:r>
          <w:proofErr w:type="spellStart"/>
          <w:r w:rsidR="00601E6C">
            <w:t>Ozkan</w:t>
          </w:r>
          <w:proofErr w:type="spellEnd"/>
          <w:r w:rsidR="00601E6C">
            <w:t>, 2016)</w:t>
          </w:r>
          <w:r w:rsidR="00510C3D">
            <w:fldChar w:fldCharType="end"/>
          </w:r>
        </w:sdtContent>
      </w:sdt>
      <w:r w:rsidR="009E7783">
        <w:t xml:space="preserve">. </w:t>
      </w:r>
      <w:r w:rsidR="00513E37">
        <w:t>On the other hand</w:t>
      </w:r>
      <w:r w:rsidR="00BF0ED1">
        <w:t>,</w:t>
      </w:r>
      <w:r w:rsidR="00513E37">
        <w:t xml:space="preserve"> </w:t>
      </w:r>
      <w:r w:rsidR="00784288">
        <w:t>software employed in</w:t>
      </w:r>
      <w:r w:rsidR="00F8080D">
        <w:t xml:space="preserve"> </w:t>
      </w:r>
      <w:r w:rsidR="00F73B4F">
        <w:t xml:space="preserve">business environments </w:t>
      </w:r>
      <w:r w:rsidR="00DF3007">
        <w:t>are</w:t>
      </w:r>
      <w:r w:rsidR="00F73B4F">
        <w:t xml:space="preserve"> built for longevity</w:t>
      </w:r>
      <w:r w:rsidR="008777E4">
        <w:t xml:space="preserve">, with </w:t>
      </w:r>
      <w:r w:rsidR="00DF3007">
        <w:t>their</w:t>
      </w:r>
      <w:r w:rsidR="008777E4">
        <w:t xml:space="preserve"> goal being </w:t>
      </w:r>
      <w:r w:rsidR="00E45ECB">
        <w:t>a</w:t>
      </w:r>
      <w:r w:rsidR="00192E7A">
        <w:t xml:space="preserve"> profit</w:t>
      </w:r>
      <w:r w:rsidR="00E45ECB">
        <w:t xml:space="preserve"> driver </w:t>
      </w:r>
      <w:r w:rsidR="00B90F95">
        <w:t>for the company</w:t>
      </w:r>
      <w:r w:rsidR="004F2349">
        <w:t>.</w:t>
      </w:r>
      <w:r w:rsidR="00B90F95">
        <w:t xml:space="preserve"> This</w:t>
      </w:r>
      <w:r w:rsidR="00470569">
        <w:t xml:space="preserve"> is composed of</w:t>
      </w:r>
      <w:r w:rsidR="00B90F95">
        <w:t xml:space="preserve"> low operational costs</w:t>
      </w:r>
      <w:r w:rsidR="008D7A4F">
        <w:t xml:space="preserve"> and</w:t>
      </w:r>
      <w:r w:rsidR="00192E7A">
        <w:t xml:space="preserve"> high revenue</w:t>
      </w:r>
      <w:r w:rsidR="007E16DB">
        <w:t>-yield</w:t>
      </w:r>
      <w:r w:rsidR="00F72090">
        <w:t xml:space="preserve"> </w:t>
      </w:r>
      <w:sdt>
        <w:sdtPr>
          <w:alias w:val="To edit, see citavi.com/edit"/>
          <w:tag w:val="CitaviPlaceholder#9d901338-502a-469a-9cd8-883beab1a54c"/>
          <w:id w:val="920758912"/>
          <w:placeholder>
            <w:docPart w:val="DefaultPlaceholder_-1854013440"/>
          </w:placeholder>
        </w:sdtPr>
        <w:sdtEndPr/>
        <w:sdtContent>
          <w:r w:rsidR="00F72090">
            <w:fldChar w:fldCharType="begin"/>
          </w:r>
          <w:r w:rsidR="008728A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Mzg3YjFkLWE1N2UtNGEwMi04YTViLTJiY2NkNzU4OTIwZCIsIlJhbmdlU3RhcnQiOjE1LCJSYW5nZUxlbmd0aCI6MzcsIlJlZmVyZW5jZUlkIjoiOTQwYmIzMjItNjBiYi00MDlkLTk4ZTgtMGY5M2E1MGRlYzAz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QwMTgvaXJtai4xOTk3MDEwMTAxIiwiVXJpU3RyaW5nIjoiaHR0cHM6Ly9kb2kub3JnLzEwLjQwMTgvaXJtai4xOTk3MDEwMTA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Ri4iLCJMYXN0TmFtZSI6IkhlZW1zdHJhIiwiTWlkZGxlTmFtZSI6IkouIiwiUHJvdGVjdGVkIjpmYWxzZSwiU2V4IjowLCJDcmVhdGVkQnkiOiJfU2ViYXN0aWFuIFPDpHR6bGVyIiwiQ3JlYXRlZE9uIjoiMjAyMi0wNi0zMFQxNjoyMjozOSIsIk1vZGlmaWVkQnkiOiJfU2ViYXN0aWFuIFPDpHR6bGVyIiwiSWQiOiJhMjljZmFiNy0yMmU4LTQ3YmQtYjU0NS0xNTcwMDc0YzQyY2IiLCJNb2RpZmllZE9uIjoiMjAyMi0wNi0zMFQxNjoyMjozOSIsIlByb2plY3QiOnsiJHJlZiI6IjUifX1dLCJDaXRhdGlvbktleVVwZGF0ZVR5cGUiOjAsIkNvbGxhYm9yYXRvcnMiOltdLCJEb2kiOiIxMC4xMDE2LzA5NTAtNTg0OSg5Mik5MDA2OC1a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8wOTUwLTU4NDkoOTIpOTAwNjgtWiIsIlVyaVN0cmluZyI6Imh0dHBzOi8vZG9pLm9yZy8xMC4xMDE2LzA5NTAtNTg0OSg5Mik5MDA2OC1a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}</w:instrText>
          </w:r>
          <w:r w:rsidR="00F72090">
            <w:fldChar w:fldCharType="separate"/>
          </w:r>
          <w:r w:rsidR="00601E6C">
            <w:t>(</w:t>
          </w:r>
          <w:proofErr w:type="spellStart"/>
          <w:r w:rsidR="00601E6C">
            <w:t>Heemstra</w:t>
          </w:r>
          <w:proofErr w:type="spellEnd"/>
          <w:r w:rsidR="00601E6C">
            <w:t xml:space="preserve">, 1992; Myers, </w:t>
          </w:r>
          <w:proofErr w:type="spellStart"/>
          <w:r w:rsidR="00601E6C">
            <w:t>Kappelman</w:t>
          </w:r>
          <w:proofErr w:type="spellEnd"/>
          <w:r w:rsidR="00601E6C">
            <w:t xml:space="preserve">, &amp; </w:t>
          </w:r>
          <w:proofErr w:type="spellStart"/>
          <w:r w:rsidR="00601E6C">
            <w:t>Prybutok</w:t>
          </w:r>
          <w:proofErr w:type="spellEnd"/>
          <w:r w:rsidR="00601E6C">
            <w:t>, 1997)</w:t>
          </w:r>
          <w:r w:rsidR="00F72090">
            <w:fldChar w:fldCharType="end"/>
          </w:r>
        </w:sdtContent>
      </w:sdt>
      <w:r w:rsidR="006A19A9">
        <w:t xml:space="preserve">. </w:t>
      </w:r>
      <w:r w:rsidR="007C0A42">
        <w:t xml:space="preserve">As a result of these different goals, both research and </w:t>
      </w:r>
      <w:r w:rsidR="007B436C">
        <w:t xml:space="preserve">industry employ different </w:t>
      </w:r>
      <w:r w:rsidR="003316D9">
        <w:t>development paradigms</w:t>
      </w:r>
      <w:r w:rsidR="000C510C">
        <w:t>, with</w:t>
      </w:r>
      <w:r w:rsidR="00710DAA">
        <w:t xml:space="preserve"> focus on different aspects</w:t>
      </w:r>
      <w:r w:rsidR="002E5035">
        <w:t xml:space="preserve"> respectively</w:t>
      </w:r>
      <w:r w:rsidR="00D60BD7">
        <w:t>.</w:t>
      </w:r>
      <w:r w:rsidR="00566B48">
        <w:t xml:space="preserve"> </w:t>
      </w:r>
      <w:r w:rsidR="00C71190">
        <w:t>The</w:t>
      </w:r>
      <w:r w:rsidR="000A4180">
        <w:t>se</w:t>
      </w:r>
      <w:r w:rsidR="00C71190">
        <w:t xml:space="preserve"> differences </w:t>
      </w:r>
      <w:r w:rsidR="000A4180">
        <w:t>are observ</w:t>
      </w:r>
      <w:r w:rsidR="00A86A56">
        <w:t>ed</w:t>
      </w:r>
      <w:r w:rsidR="000A4180">
        <w:t xml:space="preserve"> in the RS landscape of academia and industry</w:t>
      </w:r>
      <w:r w:rsidR="00483C08">
        <w:t>, for example</w:t>
      </w:r>
      <w:r w:rsidR="000A4180">
        <w:t>.</w:t>
      </w:r>
      <w:r w:rsidR="00483C08">
        <w:t xml:space="preserve"> </w:t>
      </w:r>
      <w:r w:rsidR="00B032C1">
        <w:t xml:space="preserve">While in academia state-of-the-art </w:t>
      </w:r>
      <w:r w:rsidR="00D96DF9">
        <w:t xml:space="preserve">RS </w:t>
      </w:r>
      <w:r w:rsidR="00B032C1">
        <w:t xml:space="preserve">algorithms are assessed with </w:t>
      </w:r>
      <w:r w:rsidR="00294F81">
        <w:t xml:space="preserve">their performance on </w:t>
      </w:r>
      <w:r w:rsidR="00917FC7">
        <w:t>static</w:t>
      </w:r>
      <w:r w:rsidR="002905F6">
        <w:t xml:space="preserve"> benchmark datasets</w:t>
      </w:r>
      <w:r w:rsidR="005C7A47">
        <w:t xml:space="preserve"> </w:t>
      </w:r>
      <w:r w:rsidR="0094510D">
        <w:t>(e.g. MovieLens dataset)</w:t>
      </w:r>
      <w:r w:rsidR="004B2E90">
        <w:t xml:space="preserve">, industry </w:t>
      </w:r>
      <w:r w:rsidR="00C56791">
        <w:t xml:space="preserve">also considers the integration of the algorithm into </w:t>
      </w:r>
      <w:r w:rsidR="005E256B">
        <w:t xml:space="preserve">the system architecture. Instead of merely relying on </w:t>
      </w:r>
      <w:r w:rsidR="0057371E">
        <w:t>benchmark performance</w:t>
      </w:r>
      <w:r w:rsidR="00D96DF9">
        <w:t>,</w:t>
      </w:r>
      <w:r w:rsidR="0057371E">
        <w:t xml:space="preserve"> industry systems need to take </w:t>
      </w:r>
      <w:r w:rsidR="00690BA7">
        <w:t xml:space="preserve">into account the </w:t>
      </w:r>
      <w:r w:rsidR="0057371E">
        <w:t xml:space="preserve">scalability </w:t>
      </w:r>
      <w:r w:rsidR="00690BA7">
        <w:t>of an algorithm</w:t>
      </w:r>
      <w:r w:rsidR="00D96DF9">
        <w:t xml:space="preserve"> and </w:t>
      </w:r>
      <w:r w:rsidR="00690BA7">
        <w:t>embed their</w:t>
      </w:r>
      <w:r w:rsidR="00D96DF9">
        <w:t xml:space="preserve"> RS</w:t>
      </w:r>
      <w:r w:rsidR="00426182">
        <w:t xml:space="preserve"> into their application in a </w:t>
      </w:r>
      <w:r w:rsidR="008F5E79">
        <w:t>meaningful manner</w:t>
      </w:r>
      <w:r w:rsidR="001B64C2">
        <w:t xml:space="preserve"> </w:t>
      </w:r>
      <w:sdt>
        <w:sdtPr>
          <w:alias w:val="To edit, see citavi.com/edit"/>
          <w:tag w:val="CitaviPlaceholder#5333c8b2-e770-4d52-b2eb-8668db55183b"/>
          <w:id w:val="63919574"/>
          <w:placeholder>
            <w:docPart w:val="DefaultPlaceholder_-1854013440"/>
          </w:placeholder>
        </w:sdtPr>
        <w:sdtEndPr/>
        <w:sdtContent>
          <w:r w:rsidR="004012AC">
            <w:fldChar w:fldCharType="begin"/>
          </w:r>
          <w:r w:rsidR="008728A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ZWE5M2UxLTU5ZTAtNGUwOC1iMGI2LTZhMzZmZDI3YjI1MSIsIlJhbmdlTGVuZ3RoIjoyNCwiUmVmZXJlbmNlSWQiOiJjNTVjY2JmMi03ZGE5LTRiMTItODZlNC02NGUwYWZjYWVmN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kbC5hY20ub3JnL2RvaS9wcm9jZWVkaW5ncy8xMC4xMTQ1LzI5NTkxMDAiLCJVcmlTdHJpbmciOiJodHRwczovL2RsLmFjbS5vcmcvZG9pL3Byb2NlZWRpbmdzLzEwLjExNDUvMjk1OTEw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A5OjU1OjIyIiwiTW9kaWZpZWRCeSI6Il9TZWJhc3RpYW4gU8OkdHpsZXIiLCJJZCI6ImEwYWVhMjFhLTEyMzgtNDNkMi04M2NlLTY1NDc2NGRjOGZhZiIsIk1vZGlmaWVkT24iOiIyMDIyLTA2LTI1VDA5OjU1OjI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yOTU5MTAwLjI5NTkxOTAiLCJVcmlTdHJpbmciOiJodHRwczovL2RvaS5vcmcvMTAuMTE0NS8yOTU5MTAwLjI5NTkxOT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OGQ0MWZmOTItZWQ0Yi00YTgxLTlkMGQtZGJjNTNiMzA3MjgzIiwiTW9kaWZpZWRPbiI6IjIwMjItMDYtMjVUMDk6NTU6MjIiLCJQcm9qZWN0Ijp7IiRyZWYiOiI1In19XSwiT3JnYW5pemF0aW9ucyI6W10sIk90aGVyc0ludm9sdmVkIjpbXSwiUGFnZVJhbmdlIjoiPHNwPlxyXG4gIDxuPjE5MTwvbj5cclxuICA8aW4+dHJ1ZTwvaW4+XHJcbiAgPG9zPjE5MTwvb3M+XHJcbiAgPHBzPjE5MTwvcHM+XHJcbjwvc3A+XHJcbjxlcD5cclxuICA8bj4xOTg8L24+XHJcbiAgPGluPnRydWU8L2luPlxyXG4gIDxvcz4xOTg8L29zPlxyXG4gIDxwcz4xOTg8L3BzPlxyXG48L2VwPlxyXG48b3M+MTkxLTE5OD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NDUvMjk1OTEwMCIsIlVyaVN0cmluZyI6Imh0dHBzOi8vZG9pLm9yZy8xMC4xMTQ1LzI5NTkxMD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Yzg2NTRhM2ItMDU4Ni00MzY2LWI3NjEtOWNmZmMyYjk3ZWQzIiwiTW9kaWZpZWRPbiI6IjIwMjItMDYtMjVUMDk6NTU6MjIiLCJQcm9qZWN0Ijp7IiRyZWYiOiI1In19XSwiT3JnYW5pemF0aW9ucyI6W10sIk90aGVyc0ludm9sdmVkIjpbXSwiUGxhY2VPZlB1YmxpY2F0aW9uIjoiTmV3IFlvcmssIE5ZLCBVU0EiLCJQdWJsaXNoZXJzIjpbeyIkaWQiOiIyMi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}</w:instrText>
          </w:r>
          <w:r w:rsidR="004012AC">
            <w:fldChar w:fldCharType="separate"/>
          </w:r>
          <w:r w:rsidR="00601E6C">
            <w:t>(Covington et al., 2016)</w:t>
          </w:r>
          <w:r w:rsidR="004012AC">
            <w:fldChar w:fldCharType="end"/>
          </w:r>
        </w:sdtContent>
      </w:sdt>
      <w:r w:rsidR="00426182">
        <w:t>.</w:t>
      </w:r>
    </w:p>
    <w:p w14:paraId="555E2FDF" w14:textId="32FC191C" w:rsidR="00922F30" w:rsidRDefault="00AB6756" w:rsidP="00AB6756">
      <w:r>
        <w:t xml:space="preserve">One of  the first papers to illustrate challenges of productive ML systems is Sculley et al. </w:t>
      </w:r>
      <w:sdt>
        <w:sdtPr>
          <w:alias w:val="To edit, see citavi.com/edit"/>
          <w:tag w:val="CitaviPlaceholder#8896e0ee-ad74-47c4-a4f0-b6caa03a4533"/>
          <w:id w:val="-1193376404"/>
          <w:placeholder>
            <w:docPart w:val="4961D6538745480DB339049A1336F47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MDJmNDlkLWQzNDEtNDE2OC04ZTIzLWIzMTEzYWZkODM2Z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ODg5NmUwZWUtYWQ3NC00N2M0LWE0ZjAtYjZjYWEwM2E0NTMzIiwiVGV4dCI6IihTY3VsbGV5IGV0IGFsLiwgMjAxNSkiLCJXQUlWZXJzaW9uIjoiNi4xMi4wLjAifQ==}</w:instrText>
          </w:r>
          <w:r>
            <w:fldChar w:fldCharType="separate"/>
          </w:r>
          <w:r w:rsidR="00601E6C">
            <w:t>(Sculley et al., 2015)</w:t>
          </w:r>
          <w:r>
            <w:fldChar w:fldCharType="end"/>
          </w:r>
        </w:sdtContent>
      </w:sdt>
      <w:r>
        <w:t xml:space="preserve">, which uses the framework of </w:t>
      </w:r>
      <w:r w:rsidRPr="00ED72CB">
        <w:rPr>
          <w:i/>
          <w:iCs/>
        </w:rPr>
        <w:t>technical debt</w:t>
      </w:r>
      <w:r>
        <w:t>, found in software engineering, to describe problems in a productive software environment.</w:t>
      </w:r>
      <w:r w:rsidR="00A145BA">
        <w:t xml:space="preserve"> </w:t>
      </w:r>
      <w:r w:rsidR="00EE0AD7">
        <w:t xml:space="preserve">To be more precise, the term technical debt refers to </w:t>
      </w:r>
      <w:r w:rsidR="00473617">
        <w:t>ongoing maintenance cost</w:t>
      </w:r>
      <w:r w:rsidR="00A93989">
        <w:t xml:space="preserve"> due to </w:t>
      </w:r>
      <w:r w:rsidR="000D2EE4">
        <w:t xml:space="preserve">shortcuts taken during </w:t>
      </w:r>
      <w:r w:rsidR="00023ED3">
        <w:t xml:space="preserve">initial </w:t>
      </w:r>
      <w:r w:rsidR="000D2EE4">
        <w:t>development</w:t>
      </w:r>
      <w:r w:rsidR="00BC2DF8">
        <w:t xml:space="preserve"> of the software</w:t>
      </w:r>
      <w:r w:rsidR="00A6028B">
        <w:t xml:space="preserve">. </w:t>
      </w:r>
      <w:r w:rsidR="00ED2B33">
        <w:t>The debt analogy is used</w:t>
      </w:r>
      <w:r w:rsidR="00283482">
        <w:t xml:space="preserve"> to visualize </w:t>
      </w:r>
      <w:r w:rsidR="00C93DF1">
        <w:lastRenderedPageBreak/>
        <w:t xml:space="preserve">upfront cost-savings </w:t>
      </w:r>
      <w:r w:rsidR="0057335E">
        <w:t>due to cheaper and</w:t>
      </w:r>
      <w:r w:rsidR="0087242F">
        <w:t xml:space="preserve"> faster development,</w:t>
      </w:r>
      <w:r w:rsidR="00B16083">
        <w:t xml:space="preserve"> that </w:t>
      </w:r>
      <w:r w:rsidR="0057335E">
        <w:t xml:space="preserve">however </w:t>
      </w:r>
      <w:r w:rsidR="00B16083">
        <w:t>need to be pa</w:t>
      </w:r>
      <w:r w:rsidR="003C7DF5">
        <w:t>i</w:t>
      </w:r>
      <w:r w:rsidR="00B16083">
        <w:t>d</w:t>
      </w:r>
      <w:r w:rsidR="00A35A6B">
        <w:t xml:space="preserve"> back</w:t>
      </w:r>
      <w:r w:rsidR="00B16083">
        <w:t xml:space="preserve"> </w:t>
      </w:r>
      <w:r w:rsidR="003C7DF5">
        <w:t>with interest down the line</w:t>
      </w:r>
      <w:r w:rsidR="0087242F">
        <w:t xml:space="preserve"> with </w:t>
      </w:r>
      <w:r w:rsidR="003D4296">
        <w:t>excessive software service and maintenance</w:t>
      </w:r>
      <w:r w:rsidR="00FC75A4">
        <w:t xml:space="preserve"> </w:t>
      </w:r>
      <w:sdt>
        <w:sdtPr>
          <w:alias w:val="To edit, see citavi.com/edit"/>
          <w:tag w:val="CitaviPlaceholder#60a29f24-d79c-4f69-9d1f-d83a538e7bf0"/>
          <w:id w:val="911043370"/>
          <w:placeholder>
            <w:docPart w:val="DefaultPlaceholder_-1854013440"/>
          </w:placeholder>
        </w:sdtPr>
        <w:sdtEndPr/>
        <w:sdtContent>
          <w:r w:rsidR="00FC75A4">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WM4NDc2LWZlNjUtNDY0YS04YmJmLWU3OWE5YjM2OWY3MSIsIlJhbmdlTGVuZ3RoIjoxOCwiUmVmZXJlbmNlSWQiOiJmYjk3YjY5NC1mMDNkLTQyYzktYTM2Yy1hZjU5NTc1MWNl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xNDUvMTU3NzEwLjE1NzcxNSIsIlVyaVN0cmluZyI6Imh0dHBzOi8vZG9pLm9yZy8xMC4xMTQ1LzE1NzcxMC4xNTc3MTU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}</w:instrText>
          </w:r>
          <w:r w:rsidR="00FC75A4">
            <w:fldChar w:fldCharType="separate"/>
          </w:r>
          <w:r w:rsidR="00601E6C">
            <w:t>(Cunningham, 1993)</w:t>
          </w:r>
          <w:r w:rsidR="00FC75A4">
            <w:fldChar w:fldCharType="end"/>
          </w:r>
        </w:sdtContent>
      </w:sdt>
      <w:r w:rsidR="00A35A6B">
        <w:t>.</w:t>
      </w:r>
      <w:r w:rsidR="003D4296">
        <w:t xml:space="preserve"> </w:t>
      </w:r>
      <w:r w:rsidR="00A6028B">
        <w:t xml:space="preserve">In classical </w:t>
      </w:r>
      <w:r w:rsidR="00EF24D0">
        <w:t xml:space="preserve">software </w:t>
      </w:r>
      <w:r w:rsidR="00A6028B">
        <w:t xml:space="preserve">engineering </w:t>
      </w:r>
      <w:r w:rsidR="00EF24D0">
        <w:t xml:space="preserve">technical debt can manifest itself in </w:t>
      </w:r>
      <w:r w:rsidR="00E8289C">
        <w:t xml:space="preserve">different ways, such as </w:t>
      </w:r>
      <w:r w:rsidR="000D2EE4">
        <w:t xml:space="preserve">code refactor, </w:t>
      </w:r>
      <w:r w:rsidR="004963FA">
        <w:t xml:space="preserve">deleting </w:t>
      </w:r>
      <w:r w:rsidR="009A7C6E">
        <w:t>outdated</w:t>
      </w:r>
      <w:r w:rsidR="00E8289C">
        <w:t xml:space="preserve"> modules</w:t>
      </w:r>
      <w:r w:rsidR="009A7C6E">
        <w:t>, reducing dependencies</w:t>
      </w:r>
      <w:r w:rsidR="00E8289C">
        <w:t xml:space="preserve"> and improving documentation</w:t>
      </w:r>
      <w:r w:rsidR="00DF300A">
        <w:t xml:space="preserve"> </w:t>
      </w:r>
      <w:sdt>
        <w:sdtPr>
          <w:alias w:val="To edit, see citavi.com/edit"/>
          <w:tag w:val="CitaviPlaceholder#f3bc1536-7dd3-4df7-a012-fffd80ee23aa"/>
          <w:id w:val="-1741321761"/>
          <w:placeholder>
            <w:docPart w:val="DefaultPlaceholder_-1854013440"/>
          </w:placeholder>
        </w:sdtPr>
        <w:sdtEndPr/>
        <w:sdtContent>
          <w:r w:rsidR="00DF300A">
            <w:fldChar w:fldCharType="begin"/>
          </w:r>
          <w:r w:rsidR="008728A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MmYwNTZkLTU5ZWMtNDk4YS05YzgwLWFjNjZlYjQwOTY1MCIsIlJhbmdlTGVuZ3RoIjoxNCwiUmVmZXJlbmNlSWQiOiI3NjNhYzM0ZS02MDZlLTRkOGMtODc3MC1hYTBhMzg4MjI3N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dGluIiwiTGFzdE5hbWUiOiJGb3dsZXIiLCJQcm90ZWN0ZWQiOmZhbHNlLCJTZXgiOjIsIkNyZWF0ZWRCeSI6Il9TZWJhc3RpYW4gU8OkdHpsZXIiLCJDcmVhdGVkT24iOiIyMDIyLTA3LTAxVDEwOjAzOjI3IiwiTW9kaWZpZWRCeSI6Il9TZWJhc3RpYW4gU8OkdHpsZXIiLCJJZCI6IjA5OGQ4Y2M2LTNhZGQtNDAyZS1hYmUwLTc1YThkNWNmMDQyNCIsIk1vZGlmaWVkT24iOiIyMDIyLTA3LTAxVDEwOjAzOjI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TZWJhc3RpYW5cXEFwcERhdGFcXExvY2FsXFxUZW1wXFw0emsydmtydi5qcGciLCJVcmlTdHJpbmciOiI3NjNhYzM0ZS02MDZlLTRkOGMtODc3MC1hYTBhMzg4MjI3NzU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U2Vjb25kIGVkaXRpb24iLCJFdmFsdWF0aW9uQ29tcGxleGl0eSI6MCwiRXZhbHVhdGlvblNvdXJjZVRleHRGb3JtYXQiOjAsIkdyb3VwcyI6W10sIkhhc0xhYmVsMSI6ZmFsc2UsIkhhc0xhYmVsMiI6ZmFsc2UsIklzYm4iOiI5NzgtMC0xMy00NzU3NTktOS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xMjA1MjAzODIiLCJVcmlTdHJpbmciOiJodHRwOi8vd3d3LndvcmxkY2F0Lm9yZy9vY2xjLzExMjA1MjAzOD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}</w:instrText>
          </w:r>
          <w:r w:rsidR="00DF300A">
            <w:fldChar w:fldCharType="separate"/>
          </w:r>
          <w:r w:rsidR="00601E6C">
            <w:t>(Fowler, 2019)</w:t>
          </w:r>
          <w:r w:rsidR="00DF300A">
            <w:fldChar w:fldCharType="end"/>
          </w:r>
        </w:sdtContent>
      </w:sdt>
      <w:r w:rsidR="00E8289C">
        <w:t>.</w:t>
      </w:r>
      <w:r w:rsidR="00CB74B1">
        <w:t xml:space="preserve"> The same phenomenon of </w:t>
      </w:r>
      <w:r w:rsidR="001A530B">
        <w:t xml:space="preserve">technical debt is also observed </w:t>
      </w:r>
      <w:r w:rsidR="004B21EF">
        <w:t>in</w:t>
      </w:r>
      <w:r w:rsidR="001A530B">
        <w:t xml:space="preserve"> ML</w:t>
      </w:r>
      <w:r w:rsidR="008B266B">
        <w:t xml:space="preserve"> systems.</w:t>
      </w:r>
      <w:r w:rsidR="004848EB">
        <w:t xml:space="preserve"> </w:t>
      </w:r>
      <w:r w:rsidR="00E549DE">
        <w:t>Scull</w:t>
      </w:r>
      <w:r w:rsidR="00BA6960">
        <w:t>e</w:t>
      </w:r>
      <w:r w:rsidR="00E549DE">
        <w:t>y et al</w:t>
      </w:r>
      <w:r w:rsidR="00BA6960">
        <w:t xml:space="preserve">. </w:t>
      </w:r>
      <w:sdt>
        <w:sdtPr>
          <w:alias w:val="To edit, see citavi.com/edit"/>
          <w:tag w:val="CitaviPlaceholder#f53ca670-5bdd-461b-8796-1dc226ad7ea3"/>
          <w:id w:val="-2057684308"/>
          <w:placeholder>
            <w:docPart w:val="DefaultPlaceholder_-1854013440"/>
          </w:placeholder>
        </w:sdtPr>
        <w:sdtEndPr/>
        <w:sdtContent>
          <w:r w:rsidR="00BA6960">
            <w:fldChar w:fldCharType="begin"/>
          </w:r>
          <w:r w:rsidR="00BA696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MTViYmRmLWFiYWItNDk5Yy1hZDUyLTIxMmI4ZTgyMDY5M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ZjUzY2E2NzAtNWJkZC00NjFiLTg3OTYtMWRjMjI2YWQ3ZWEzIiwiVGV4dCI6IihTY3VsbGV5IGV0IGFsLiwgMjAxNSkiLCJXQUlWZXJzaW9uIjoiNi4xMi4wLjAifQ==}</w:instrText>
          </w:r>
          <w:r w:rsidR="00BA6960">
            <w:fldChar w:fldCharType="separate"/>
          </w:r>
          <w:r w:rsidR="00601E6C">
            <w:t>(Sculley et al., 2015)</w:t>
          </w:r>
          <w:r w:rsidR="00BA6960">
            <w:fldChar w:fldCharType="end"/>
          </w:r>
        </w:sdtContent>
      </w:sdt>
      <w:r w:rsidR="00BA6960">
        <w:t xml:space="preserve"> points out that </w:t>
      </w:r>
      <w:r w:rsidR="004F57E5">
        <w:t xml:space="preserve">a lot </w:t>
      </w:r>
      <w:r w:rsidR="006A4E99">
        <w:t xml:space="preserve">of </w:t>
      </w:r>
      <w:r w:rsidR="0085251D">
        <w:t xml:space="preserve">the technical debt incurred in ML, is </w:t>
      </w:r>
      <w:r w:rsidR="00A855D7">
        <w:t xml:space="preserve">due to the fact that </w:t>
      </w:r>
      <w:r w:rsidR="00776158">
        <w:t>it</w:t>
      </w:r>
      <w:r w:rsidR="00A855D7">
        <w:t xml:space="preserve"> directly interact</w:t>
      </w:r>
      <w:r w:rsidR="00776158">
        <w:t>s</w:t>
      </w:r>
      <w:r w:rsidR="00A855D7">
        <w:t xml:space="preserve"> with the</w:t>
      </w:r>
      <w:r w:rsidR="002100E4">
        <w:t xml:space="preserve"> external</w:t>
      </w:r>
      <w:r w:rsidR="00A855D7">
        <w:t xml:space="preserve"> world</w:t>
      </w:r>
      <w:r w:rsidR="00A44101">
        <w:t xml:space="preserve">. </w:t>
      </w:r>
      <w:r w:rsidR="004848EB">
        <w:t xml:space="preserve">Since ML </w:t>
      </w:r>
      <w:r w:rsidR="006C70BD">
        <w:t>h</w:t>
      </w:r>
      <w:r w:rsidR="00B82DA5">
        <w:t>olds a tight bond with the ever-changing data it consumes in real-world applications</w:t>
      </w:r>
      <w:r w:rsidR="002378C5">
        <w:t>, maintenance turns out to be particularly difficult and expensive</w:t>
      </w:r>
      <w:r w:rsidR="002063AA">
        <w:t xml:space="preserve">. </w:t>
      </w:r>
      <w:r w:rsidR="00F92A60">
        <w:t>So, i</w:t>
      </w:r>
      <w:r w:rsidR="002063AA">
        <w:t>n addition to</w:t>
      </w:r>
      <w:r w:rsidR="009F064A">
        <w:t xml:space="preserve"> the established technical debt of software engineering, ML </w:t>
      </w:r>
      <w:r w:rsidR="008A5B0B">
        <w:t xml:space="preserve">also </w:t>
      </w:r>
      <w:r w:rsidR="004E20C2">
        <w:t>receives</w:t>
      </w:r>
      <w:r w:rsidR="00F92A60">
        <w:t xml:space="preserve"> its own set of technical debt that needs to be </w:t>
      </w:r>
      <w:r w:rsidR="000A4A05">
        <w:t>considered</w:t>
      </w:r>
      <w:r w:rsidR="00784601">
        <w:t xml:space="preserve"> as well</w:t>
      </w:r>
      <w:r w:rsidR="002F4DDE">
        <w:t xml:space="preserve"> </w:t>
      </w:r>
      <w:sdt>
        <w:sdtPr>
          <w:alias w:val="To edit, see citavi.com/edit"/>
          <w:tag w:val="CitaviPlaceholder#7cdc10f4-2545-41e3-9dcf-75e23fa0a150"/>
          <w:id w:val="-1548755125"/>
          <w:placeholder>
            <w:docPart w:val="DefaultPlaceholder_-1854013440"/>
          </w:placeholder>
        </w:sdtPr>
        <w:sdtEndPr/>
        <w:sdtContent>
          <w:r w:rsidR="002F4DDE">
            <w:fldChar w:fldCharType="begin"/>
          </w:r>
          <w:r w:rsidR="002F4DD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YzBlMTg5LWFhNWQtNDBlMi05YTg3LTVkNWRhNjM2MDIxYy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N2NkYzEwZjQtMjU0NS00MWUzLTlkY2YtNzVlMjNmYTBhMTUwIiwiVGV4dCI6IihTY3VsbGV5IGV0IGFsLiwgMjAxNSkiLCJXQUlWZXJzaW9uIjoiNi4xMi4wLjAifQ==}</w:instrText>
          </w:r>
          <w:r w:rsidR="002F4DDE">
            <w:fldChar w:fldCharType="separate"/>
          </w:r>
          <w:r w:rsidR="00601E6C">
            <w:t>(Sculley et al., 2015)</w:t>
          </w:r>
          <w:r w:rsidR="002F4DDE">
            <w:fldChar w:fldCharType="end"/>
          </w:r>
        </w:sdtContent>
      </w:sdt>
      <w:r w:rsidR="002378C5">
        <w:t>.</w:t>
      </w:r>
      <w:r w:rsidR="008F2D01">
        <w:t xml:space="preserve"> </w:t>
      </w:r>
    </w:p>
    <w:p w14:paraId="30667B16" w14:textId="221D4625" w:rsidR="00AB6756" w:rsidRDefault="00922F30" w:rsidP="00AB6756">
      <w:r>
        <w:t>Enterprise ML are often very complex software systems that com</w:t>
      </w:r>
      <w:r w:rsidR="006C532A">
        <w:t>prise</w:t>
      </w:r>
      <w:r>
        <w:t xml:space="preserve"> various interconnected components, consequently </w:t>
      </w:r>
      <w:r w:rsidR="00DA7428">
        <w:t xml:space="preserve">the ML algorithm </w:t>
      </w:r>
      <w:r w:rsidR="009A5630">
        <w:t>itself only makes up a small portion of the entire system.</w:t>
      </w:r>
      <w:r w:rsidR="00FA5596">
        <w:t xml:space="preserve"> </w:t>
      </w:r>
      <w:r w:rsidR="008F6F1A" w:rsidRPr="008F6F1A">
        <w:t>In addition to the complex array of v</w:t>
      </w:r>
      <w:r w:rsidR="008F6F1A">
        <w:t>a</w:t>
      </w:r>
      <w:r w:rsidR="008F6F1A" w:rsidRPr="008F6F1A">
        <w:t xml:space="preserve">riables in the ML model alone, all parameters from the other software components have an effect on the ML system as well, which results in a web of entanglements. It becomes hard to keep track of all </w:t>
      </w:r>
      <w:r w:rsidR="007576FC" w:rsidRPr="008F6F1A">
        <w:t>dependencies</w:t>
      </w:r>
      <w:r w:rsidR="008F6F1A" w:rsidRPr="008F6F1A">
        <w:t xml:space="preserve"> within the system</w:t>
      </w:r>
      <w:r w:rsidR="005034D8">
        <w:t>, which</w:t>
      </w:r>
      <w:r w:rsidR="00430E22">
        <w:t>, in return,</w:t>
      </w:r>
      <w:r w:rsidR="00475527">
        <w:t xml:space="preserve"> complicates </w:t>
      </w:r>
      <w:r w:rsidR="00FC728C">
        <w:t>the maintenance of the software</w:t>
      </w:r>
      <w:r w:rsidR="00F16DF3">
        <w:t xml:space="preserve">, which is referred to as </w:t>
      </w:r>
      <w:r w:rsidR="00F16DF3" w:rsidRPr="00A26DFB">
        <w:rPr>
          <w:i/>
          <w:iCs/>
        </w:rPr>
        <w:t>configuration debt</w:t>
      </w:r>
      <w:r w:rsidR="008F6F1A" w:rsidRPr="008F6F1A">
        <w:t>.</w:t>
      </w:r>
      <w:r w:rsidR="00FC728C">
        <w:t xml:space="preserve"> The chang</w:t>
      </w:r>
      <w:r w:rsidR="00447849">
        <w:t>ing</w:t>
      </w:r>
      <w:r w:rsidR="00FC728C">
        <w:t xml:space="preserve"> anything </w:t>
      </w:r>
      <w:r w:rsidR="00447849">
        <w:t xml:space="preserve">changes everything </w:t>
      </w:r>
      <w:r w:rsidR="00FC0CF7">
        <w:t xml:space="preserve">(CACE) </w:t>
      </w:r>
      <w:r w:rsidR="00447849">
        <w:t xml:space="preserve">principle </w:t>
      </w:r>
      <w:r w:rsidR="00011858">
        <w:t>goes into effect</w:t>
      </w:r>
      <w:r w:rsidR="00FC0CF7">
        <w:t xml:space="preserve"> and a</w:t>
      </w:r>
      <w:r w:rsidR="00011858">
        <w:t>ny adjustment</w:t>
      </w:r>
      <w:r w:rsidR="001E19BD">
        <w:t>s</w:t>
      </w:r>
      <w:r w:rsidR="00011858">
        <w:t xml:space="preserve"> </w:t>
      </w:r>
      <w:r w:rsidR="00460123">
        <w:t>to</w:t>
      </w:r>
      <w:r w:rsidR="00B12A3C">
        <w:t xml:space="preserve"> the system</w:t>
      </w:r>
      <w:r w:rsidR="000F4C18">
        <w:t xml:space="preserve"> </w:t>
      </w:r>
      <w:r w:rsidR="00FC0CF7">
        <w:t xml:space="preserve">can </w:t>
      </w:r>
      <w:r w:rsidR="00CF4F4F">
        <w:t xml:space="preserve">severely </w:t>
      </w:r>
      <w:r w:rsidR="003B75B3">
        <w:t>compromise the model performance</w:t>
      </w:r>
      <w:r w:rsidR="00575735">
        <w:t xml:space="preserve"> </w:t>
      </w:r>
      <w:sdt>
        <w:sdtPr>
          <w:alias w:val="To edit, see citavi.com/edit"/>
          <w:tag w:val="CitaviPlaceholder#7d43a814-6e27-496b-85ee-02a2ad822144"/>
          <w:id w:val="-1776932431"/>
          <w:placeholder>
            <w:docPart w:val="DefaultPlaceholder_-1854013440"/>
          </w:placeholder>
        </w:sdtPr>
        <w:sdtEndPr/>
        <w:sdtContent>
          <w:r w:rsidR="00575735">
            <w:fldChar w:fldCharType="begin"/>
          </w:r>
          <w:r w:rsidR="0057573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ODY1NDNlLWY3N2ItNDA1ZC05ZjE4LTExNTZiMDBjNjM2N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N2Q0M2E4MTQtNmUyNy00OTZiLTg1ZWUtMDJhMmFkODIyMTQ0IiwiVGV4dCI6IihTY3VsbGV5IGV0IGFsLiwgMjAxNSkiLCJXQUlWZXJzaW9uIjoiNi4xMi4wLjAifQ==}</w:instrText>
          </w:r>
          <w:r w:rsidR="00575735">
            <w:fldChar w:fldCharType="separate"/>
          </w:r>
          <w:r w:rsidR="00601E6C">
            <w:t>(Sculley et al., 2015)</w:t>
          </w:r>
          <w:r w:rsidR="00575735">
            <w:fldChar w:fldCharType="end"/>
          </w:r>
        </w:sdtContent>
      </w:sdt>
      <w:r w:rsidR="003B75B3">
        <w:t>.</w:t>
      </w:r>
      <w:r w:rsidR="00EB685B">
        <w:t xml:space="preserve"> </w:t>
      </w:r>
      <w:r w:rsidR="009E7661">
        <w:t xml:space="preserve">Related to the configuration debt, is the </w:t>
      </w:r>
      <w:r w:rsidR="009E7661" w:rsidRPr="00A26DFB">
        <w:rPr>
          <w:i/>
          <w:iCs/>
        </w:rPr>
        <w:t>reproducibility debt</w:t>
      </w:r>
      <w:r w:rsidR="009E7661">
        <w:t xml:space="preserve"> in ML systems. </w:t>
      </w:r>
      <w:r w:rsidR="00E07FED">
        <w:t xml:space="preserve">Reproducibility </w:t>
      </w:r>
      <w:r w:rsidR="000B5420">
        <w:t xml:space="preserve">is </w:t>
      </w:r>
      <w:r w:rsidR="004F5121">
        <w:t xml:space="preserve">an </w:t>
      </w:r>
      <w:r w:rsidR="000B5420">
        <w:t xml:space="preserve">inherently difficult </w:t>
      </w:r>
      <w:r w:rsidR="00A91FFF">
        <w:t>undertaking in productive ML system</w:t>
      </w:r>
      <w:r w:rsidR="00163B26">
        <w:t xml:space="preserve">s, as these algorithms often work </w:t>
      </w:r>
      <w:r w:rsidR="00134687">
        <w:t xml:space="preserve">with </w:t>
      </w:r>
      <w:r w:rsidR="009400D2">
        <w:t>randomized parameters</w:t>
      </w:r>
      <w:r w:rsidR="00304520">
        <w:t>, non-determinism in paral</w:t>
      </w:r>
      <w:r w:rsidR="00135CA3">
        <w:t>lel learning</w:t>
      </w:r>
      <w:r w:rsidR="00426B6E">
        <w:t xml:space="preserve"> and</w:t>
      </w:r>
      <w:r w:rsidR="00135CA3">
        <w:t xml:space="preserve"> </w:t>
      </w:r>
      <w:r w:rsidR="00215BA3">
        <w:t xml:space="preserve">continuously </w:t>
      </w:r>
      <w:r w:rsidR="00135CA3">
        <w:t>changing data</w:t>
      </w:r>
      <w:r w:rsidR="00A91FFF">
        <w:t>.</w:t>
      </w:r>
    </w:p>
    <w:p w14:paraId="5C1A6CC6" w14:textId="3CD469C6" w:rsidR="0042317D" w:rsidRDefault="0036190D" w:rsidP="006B05B3">
      <w:r w:rsidRPr="0036190D">
        <w:t xml:space="preserve">Another form of technical debt occurs when ML </w:t>
      </w:r>
      <w:r w:rsidR="00C83413">
        <w:t>researchers</w:t>
      </w:r>
      <w:r w:rsidRPr="0036190D">
        <w:t xml:space="preserve"> and data scientists don't adjust their habits when</w:t>
      </w:r>
      <w:r w:rsidR="001C50A3">
        <w:t xml:space="preserve"> moving</w:t>
      </w:r>
      <w:r w:rsidRPr="0036190D">
        <w:t xml:space="preserve"> from the academic field to industry. As mentioned in the beginning, academia and industry apply different software development paradigms</w:t>
      </w:r>
      <w:r w:rsidR="00B65401">
        <w:t>. N</w:t>
      </w:r>
      <w:r w:rsidRPr="0036190D">
        <w:t xml:space="preserve">ot adapting their ways of working to the needs of production software may greatly impact the maintainability of </w:t>
      </w:r>
      <w:r w:rsidR="001C50A3">
        <w:t xml:space="preserve">a </w:t>
      </w:r>
      <w:r w:rsidRPr="0036190D">
        <w:t>ML system.</w:t>
      </w:r>
      <w:r w:rsidR="00E162FE">
        <w:t xml:space="preserve"> </w:t>
      </w:r>
      <w:r w:rsidR="00EA7FB1">
        <w:t>Common culprits are so-</w:t>
      </w:r>
      <w:r w:rsidR="00166AC1">
        <w:t xml:space="preserve">called </w:t>
      </w:r>
      <w:r w:rsidR="00166AC1" w:rsidRPr="00166AC1">
        <w:rPr>
          <w:i/>
        </w:rPr>
        <w:t>glue code</w:t>
      </w:r>
      <w:r w:rsidR="00166AC1">
        <w:t xml:space="preserve"> and </w:t>
      </w:r>
      <w:r w:rsidR="00166AC1" w:rsidRPr="00166AC1">
        <w:rPr>
          <w:i/>
        </w:rPr>
        <w:t>pipeline jungles</w:t>
      </w:r>
      <w:r w:rsidR="00166AC1">
        <w:t xml:space="preserve">. </w:t>
      </w:r>
      <w:r w:rsidR="00974C53">
        <w:t xml:space="preserve">Glue code </w:t>
      </w:r>
      <w:r w:rsidR="00DD3272">
        <w:t xml:space="preserve">is understood as software code, that doesn’t directly </w:t>
      </w:r>
      <w:r w:rsidR="000A4AC8">
        <w:t xml:space="preserve">contribute to the </w:t>
      </w:r>
      <w:r w:rsidR="006820EF">
        <w:t>functionality of the software’s</w:t>
      </w:r>
      <w:r w:rsidR="00960F24">
        <w:t xml:space="preserve"> or system’s</w:t>
      </w:r>
      <w:r w:rsidR="006820EF">
        <w:t xml:space="preserve"> requirements, </w:t>
      </w:r>
      <w:r w:rsidR="00E762C6">
        <w:t>but acts as a compatibility layer between two or more components</w:t>
      </w:r>
      <w:r w:rsidR="00FC729C">
        <w:t xml:space="preserve">. </w:t>
      </w:r>
      <w:r w:rsidR="001B0A55">
        <w:t xml:space="preserve">Glue code </w:t>
      </w:r>
      <w:r w:rsidR="00C53593">
        <w:t xml:space="preserve">is </w:t>
      </w:r>
      <w:r w:rsidR="001B0A55">
        <w:t>often written</w:t>
      </w:r>
      <w:r w:rsidR="00C53593">
        <w:t xml:space="preserve"> in presence of</w:t>
      </w:r>
      <w:r w:rsidR="00204E4D">
        <w:t xml:space="preserve"> stand-alone</w:t>
      </w:r>
      <w:r w:rsidR="00C92E19">
        <w:t xml:space="preserve"> </w:t>
      </w:r>
      <w:r w:rsidR="007946CE">
        <w:t>ML packages or commercial-of-the-shelf</w:t>
      </w:r>
      <w:r w:rsidR="000001D6">
        <w:t xml:space="preserve"> software products</w:t>
      </w:r>
      <w:r w:rsidR="00C53593">
        <w:t>, in order to</w:t>
      </w:r>
      <w:r w:rsidR="00F831CD">
        <w:t xml:space="preserve"> integrate them</w:t>
      </w:r>
      <w:r w:rsidR="005B3B19">
        <w:t xml:space="preserve"> into the ML infrastructure</w:t>
      </w:r>
      <w:r w:rsidR="000001D6">
        <w:t>.</w:t>
      </w:r>
      <w:r w:rsidR="005B5AD6">
        <w:t xml:space="preserve"> </w:t>
      </w:r>
      <w:r w:rsidR="00AC1EBB" w:rsidRPr="00AC1EBB">
        <w:t>Glue code generally distracts from the actual purpose of the application. It makes code less readable and degrades performance. It also makes the software less flexible to changes and updates, as glue code is tailored towards specific interactions between</w:t>
      </w:r>
      <w:r w:rsidR="005B3920">
        <w:t xml:space="preserve"> specific</w:t>
      </w:r>
      <w:r w:rsidR="00AC1EBB" w:rsidRPr="00AC1EBB">
        <w:t xml:space="preserve"> components</w:t>
      </w:r>
      <w:r w:rsidR="0084409F">
        <w:t xml:space="preserve"> </w:t>
      </w:r>
      <w:sdt>
        <w:sdtPr>
          <w:alias w:val="To edit, see citavi.com/edit"/>
          <w:tag w:val="CitaviPlaceholder#1415f971-6695-433d-9abf-5b05e426e125"/>
          <w:id w:val="156586052"/>
          <w:placeholder>
            <w:docPart w:val="DefaultPlaceholder_-1854013440"/>
          </w:placeholder>
        </w:sdtPr>
        <w:sdtEndPr/>
        <w:sdtContent>
          <w:r w:rsidR="0084409F">
            <w:fldChar w:fldCharType="begin"/>
          </w:r>
          <w:r w:rsidR="0084409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DllMjRmLTljODMtNGM1ZC05YTM5LWFjMTNiODMxMzAwM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MTQxNWY5NzEtNjY5NS00MzNkLTlhYmYtNWIwNWU0MjZlMTI1IiwiVGV4dCI6IihTY3VsbGV5IGV0IGFsLiwgMjAxNSkiLCJXQUlWZXJzaW9uIjoiNi4xMi4wLjAifQ==}</w:instrText>
          </w:r>
          <w:r w:rsidR="0084409F">
            <w:fldChar w:fldCharType="separate"/>
          </w:r>
          <w:r w:rsidR="00601E6C">
            <w:t>(Sculley et al., 2015)</w:t>
          </w:r>
          <w:r w:rsidR="0084409F">
            <w:fldChar w:fldCharType="end"/>
          </w:r>
        </w:sdtContent>
      </w:sdt>
      <w:r w:rsidR="004E102E">
        <w:t>.</w:t>
      </w:r>
      <w:r w:rsidR="001A2AD4">
        <w:t xml:space="preserve"> </w:t>
      </w:r>
      <w:r w:rsidR="00CA4B0E">
        <w:t xml:space="preserve">The pipeline jungle is a </w:t>
      </w:r>
      <w:r w:rsidR="006E681B">
        <w:t xml:space="preserve">special </w:t>
      </w:r>
      <w:r w:rsidR="00CA4B0E">
        <w:t xml:space="preserve">type of </w:t>
      </w:r>
      <w:r w:rsidR="009F2209">
        <w:t>glue code, which</w:t>
      </w:r>
      <w:r w:rsidR="00DF4149">
        <w:t xml:space="preserve"> evolve</w:t>
      </w:r>
      <w:r w:rsidR="001A2AD4">
        <w:t>s</w:t>
      </w:r>
      <w:r w:rsidR="00DF4149">
        <w:t xml:space="preserve"> </w:t>
      </w:r>
      <w:r w:rsidR="006E681B">
        <w:t>out of a base pipeline</w:t>
      </w:r>
      <w:r w:rsidR="00FF2055">
        <w:t xml:space="preserve">, through incremental expansion. Often found in </w:t>
      </w:r>
      <w:r w:rsidR="00C42D54">
        <w:t xml:space="preserve">the data </w:t>
      </w:r>
      <w:r w:rsidR="009C5993">
        <w:t>pre-</w:t>
      </w:r>
      <w:r w:rsidR="00C42D54">
        <w:t xml:space="preserve">processing phase, these pipelines are </w:t>
      </w:r>
      <w:r w:rsidR="001A2AD4">
        <w:t xml:space="preserve">continuously </w:t>
      </w:r>
      <w:r w:rsidR="00C42D54">
        <w:t>built upon to accommodate for new data</w:t>
      </w:r>
      <w:r w:rsidR="00C12988">
        <w:t xml:space="preserve"> sources and data transformation steps.</w:t>
      </w:r>
      <w:r w:rsidR="001A2AD4">
        <w:t xml:space="preserve"> In </w:t>
      </w:r>
      <w:r w:rsidR="006F4B32">
        <w:t xml:space="preserve">the end, the pipeline becomes </w:t>
      </w:r>
      <w:r w:rsidR="00126DF9">
        <w:t xml:space="preserve">error prone, </w:t>
      </w:r>
      <w:r w:rsidR="00126DF9">
        <w:lastRenderedPageBreak/>
        <w:t xml:space="preserve">hard to test, and </w:t>
      </w:r>
      <w:r w:rsidR="00624283">
        <w:t>convoluted</w:t>
      </w:r>
      <w:r w:rsidR="00F800B8">
        <w:t xml:space="preserve"> </w:t>
      </w:r>
      <w:sdt>
        <w:sdtPr>
          <w:alias w:val="To edit, see citavi.com/edit"/>
          <w:tag w:val="CitaviPlaceholder#02096bff-25a7-4d1f-8d96-f4151118b505"/>
          <w:id w:val="623052579"/>
          <w:placeholder>
            <w:docPart w:val="DefaultPlaceholder_-1854013440"/>
          </w:placeholder>
        </w:sdtPr>
        <w:sdtEndPr/>
        <w:sdtContent>
          <w:r w:rsidR="00F800B8">
            <w:fldChar w:fldCharType="begin"/>
          </w:r>
          <w:r w:rsidR="00F800B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yYzg3MjMxLWY2YTMtNDQyZC04NmRiLWQwOGZlN2MyOWExMi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MDIwOTZiZmYtMjVhNy00ZDFmLThkOTYtZjQxNTExMThiNTA1IiwiVGV4dCI6IihTY3VsbGV5IGV0IGFsLiwgMjAxNSkiLCJXQUlWZXJzaW9uIjoiNi4xMi4wLjAifQ==}</w:instrText>
          </w:r>
          <w:r w:rsidR="00F800B8">
            <w:fldChar w:fldCharType="separate"/>
          </w:r>
          <w:r w:rsidR="00601E6C">
            <w:t>(Sculley et al., 2015)</w:t>
          </w:r>
          <w:r w:rsidR="00F800B8">
            <w:fldChar w:fldCharType="end"/>
          </w:r>
        </w:sdtContent>
      </w:sdt>
      <w:r w:rsidR="00126DF9">
        <w:t>.</w:t>
      </w:r>
      <w:r w:rsidR="008B39C2">
        <w:t xml:space="preserve"> </w:t>
      </w:r>
      <w:r w:rsidR="00575A20">
        <w:t xml:space="preserve">Both </w:t>
      </w:r>
      <w:r w:rsidR="0042317D">
        <w:t>glue code</w:t>
      </w:r>
      <w:r w:rsidR="007973FD">
        <w:t>,</w:t>
      </w:r>
      <w:r w:rsidR="0042317D">
        <w:t xml:space="preserve"> and pipeline jungles are</w:t>
      </w:r>
      <w:r w:rsidR="00EA66A7">
        <w:t xml:space="preserve"> symptoms of code that isn’t</w:t>
      </w:r>
      <w:r w:rsidR="00575A20">
        <w:t xml:space="preserve"> designed</w:t>
      </w:r>
      <w:r w:rsidR="00EA66A7">
        <w:t xml:space="preserve"> </w:t>
      </w:r>
      <w:r w:rsidR="00A43E36">
        <w:t xml:space="preserve">to be </w:t>
      </w:r>
      <w:r w:rsidR="00AD6056">
        <w:t>re</w:t>
      </w:r>
      <w:r w:rsidR="00A43E36">
        <w:t>used and built upon</w:t>
      </w:r>
      <w:r w:rsidR="00767963">
        <w:t>, which is emblematic of</w:t>
      </w:r>
      <w:r w:rsidR="00F33D59">
        <w:t xml:space="preserve"> </w:t>
      </w:r>
      <w:r w:rsidR="00C71400">
        <w:t>software</w:t>
      </w:r>
      <w:r w:rsidR="00F33D59">
        <w:t xml:space="preserve"> in research projects, as </w:t>
      </w:r>
      <w:r w:rsidR="0019566A">
        <w:t xml:space="preserve">they </w:t>
      </w:r>
      <w:r w:rsidR="00AC6742">
        <w:t>often</w:t>
      </w:r>
      <w:r w:rsidR="0019566A">
        <w:t xml:space="preserve"> serve</w:t>
      </w:r>
      <w:r w:rsidR="00F33D59">
        <w:t xml:space="preserve"> </w:t>
      </w:r>
      <w:r w:rsidR="00AC6742">
        <w:t>as</w:t>
      </w:r>
      <w:r w:rsidR="0019566A">
        <w:t xml:space="preserve"> </w:t>
      </w:r>
      <w:proofErr w:type="spellStart"/>
      <w:r w:rsidR="0019566A">
        <w:t>PoCs</w:t>
      </w:r>
      <w:proofErr w:type="spellEnd"/>
      <w:r w:rsidR="00767963">
        <w:t>.</w:t>
      </w:r>
    </w:p>
    <w:p w14:paraId="15248E6A" w14:textId="1621F56A" w:rsidR="00B032C1" w:rsidRDefault="00D37656" w:rsidP="006B05B3">
      <w:r>
        <w:t xml:space="preserve">Lastly, a large portion of </w:t>
      </w:r>
      <w:r w:rsidR="00900950">
        <w:t xml:space="preserve">the </w:t>
      </w:r>
      <w:r>
        <w:t xml:space="preserve">technical debt </w:t>
      </w:r>
      <w:r w:rsidR="00D40EEE">
        <w:t xml:space="preserve">in ML systems </w:t>
      </w:r>
      <w:r w:rsidR="007C04E0">
        <w:t>is</w:t>
      </w:r>
      <w:r w:rsidR="00A61628">
        <w:t xml:space="preserve"> due </w:t>
      </w:r>
      <w:r w:rsidR="00D14C40">
        <w:t>to</w:t>
      </w:r>
      <w:r w:rsidR="00D40EEE">
        <w:t xml:space="preserve"> their nature of</w:t>
      </w:r>
      <w:r w:rsidR="007C04E0">
        <w:t xml:space="preserve"> work</w:t>
      </w:r>
      <w:r w:rsidR="00D14C40">
        <w:t>ing</w:t>
      </w:r>
      <w:r w:rsidR="007C04E0">
        <w:t xml:space="preserve"> with </w:t>
      </w:r>
      <w:r w:rsidR="00035F3D">
        <w:t xml:space="preserve">dynamic </w:t>
      </w:r>
      <w:r w:rsidR="000C278D">
        <w:t xml:space="preserve">data from the external world. </w:t>
      </w:r>
      <w:r w:rsidR="00900950">
        <w:t xml:space="preserve">Not </w:t>
      </w:r>
      <w:r w:rsidR="00365AB6">
        <w:t>dealing with</w:t>
      </w:r>
      <w:r w:rsidR="003F23C3">
        <w:t xml:space="preserve"> </w:t>
      </w:r>
      <w:r w:rsidR="00C9739D">
        <w:t xml:space="preserve">changes </w:t>
      </w:r>
      <w:r w:rsidR="00C031B9">
        <w:t xml:space="preserve">that occur </w:t>
      </w:r>
      <w:r w:rsidR="00C9739D">
        <w:t xml:space="preserve">in the dataset can </w:t>
      </w:r>
      <w:r w:rsidR="00B66795">
        <w:t xml:space="preserve">lead to </w:t>
      </w:r>
      <w:r w:rsidR="00E25F8B">
        <w:t xml:space="preserve">an </w:t>
      </w:r>
      <w:r w:rsidR="00B66795">
        <w:t xml:space="preserve">amalgamation of technical debt, </w:t>
      </w:r>
      <w:r w:rsidR="0051399D">
        <w:t>to the point where it</w:t>
      </w:r>
      <w:r w:rsidR="00C9739D">
        <w:t xml:space="preserve"> might even render the whole model obsolete</w:t>
      </w:r>
      <w:r w:rsidR="002143C1">
        <w:t xml:space="preserve"> </w:t>
      </w:r>
      <w:sdt>
        <w:sdtPr>
          <w:alias w:val="To edit, see citavi.com/edit"/>
          <w:tag w:val="CitaviPlaceholder#e2949350-ce0e-4a7c-9994-3bee3250ccf9"/>
          <w:id w:val="-103352616"/>
          <w:placeholder>
            <w:docPart w:val="DefaultPlaceholder_-1854013440"/>
          </w:placeholder>
        </w:sdtPr>
        <w:sdtEndPr/>
        <w:sdtContent>
          <w:r w:rsidR="002143C1">
            <w:fldChar w:fldCharType="begin"/>
          </w:r>
          <w:r w:rsidR="0068311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MDQzMzU3LTdmNTYtNGE4YS04YjZjLTc4ZGZkYjQ2NTExYSIsIlJhbmdlU3RhcnQiOjE2LCJSYW5nZUxlbmd0aCI6MjMsIlJlZmVyZW5jZUlkIjoiOGMwZTBiM2YtYTdjMi00MGQ3LWFjNmUtOTUzNmI3OGI4MzA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EwOS9US0RFLjIwMTguMjg3Njg1NyIsIlVyaVN0cmluZyI6Imh0dHBzOi8vZG9pLm9yZy8xMC4xMTA5L1RLREUuMjAxOC4yODc2ODU3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}</w:instrText>
          </w:r>
          <w:r w:rsidR="002143C1">
            <w:fldChar w:fldCharType="separate"/>
          </w:r>
          <w:r w:rsidR="00601E6C">
            <w:t>(Lu et al., 2018; Sculley et al., 2015)</w:t>
          </w:r>
          <w:r w:rsidR="002143C1">
            <w:fldChar w:fldCharType="end"/>
          </w:r>
        </w:sdtContent>
      </w:sdt>
      <w:r w:rsidR="00C9739D">
        <w:t>.</w:t>
      </w:r>
      <w:r w:rsidR="00125742">
        <w:t xml:space="preserve"> </w:t>
      </w:r>
      <w:r w:rsidR="00C76791">
        <w:t xml:space="preserve">The implications of </w:t>
      </w:r>
      <w:r w:rsidR="009F096E">
        <w:t>changing data</w:t>
      </w:r>
      <w:r w:rsidR="005E29A7">
        <w:t xml:space="preserve"> </w:t>
      </w:r>
      <w:r w:rsidR="00114D61">
        <w:t>will be</w:t>
      </w:r>
      <w:r w:rsidR="009F096E">
        <w:t xml:space="preserve"> </w:t>
      </w:r>
      <w:r w:rsidR="0031775E">
        <w:t xml:space="preserve">dissected in greater detail </w:t>
      </w:r>
      <w:r w:rsidR="00FF7207">
        <w:t xml:space="preserve">in chapter </w:t>
      </w:r>
      <w:r w:rsidR="00797500">
        <w:fldChar w:fldCharType="begin"/>
      </w:r>
      <w:r w:rsidR="00797500">
        <w:instrText xml:space="preserve"> REF _Ref107653522 \h </w:instrText>
      </w:r>
      <w:r w:rsidR="00990F0D">
        <w:instrText xml:space="preserve"> \* MERGEFORMAT </w:instrText>
      </w:r>
      <w:r w:rsidR="00797500">
        <w:fldChar w:fldCharType="separate"/>
      </w:r>
      <w:r w:rsidR="00797500">
        <w:t>Concept Drift</w:t>
      </w:r>
      <w:r w:rsidR="00797500">
        <w:fldChar w:fldCharType="end"/>
      </w:r>
      <w:r w:rsidR="001406F3">
        <w:t>.</w:t>
      </w:r>
    </w:p>
    <w:p w14:paraId="7F5EB59D" w14:textId="0C3D5C06" w:rsidR="00D37DD5" w:rsidRDefault="004C1321" w:rsidP="00CA3503">
      <w:pPr>
        <w:pStyle w:val="berschrift3"/>
      </w:pPr>
      <w:bookmarkStart w:id="34" w:name="_Toc108480922"/>
      <w:bookmarkStart w:id="35" w:name="_Ref107653522"/>
      <w:r>
        <w:t>What is MLOps</w:t>
      </w:r>
      <w:bookmarkEnd w:id="34"/>
    </w:p>
    <w:p w14:paraId="290019E3" w14:textId="67000231" w:rsidR="00FB2700" w:rsidRDefault="00FB2700" w:rsidP="00FB2700">
      <w:r w:rsidRPr="00FB2700">
        <w:t>Paying down ML related technical debt demands a re-examination of status-quo practices in a business environment. Industry has different sets of priorities compared to academia, which need to be respected. Instead of determining the viability of a model based on specific performance metrics</w:t>
      </w:r>
      <w:r w:rsidR="002A3230">
        <w:t xml:space="preserve"> alone</w:t>
      </w:r>
      <w:r w:rsidRPr="00FB2700">
        <w:t>, the effects on operability of the whole system need to be taken into consideration. Small performance gains at the cost of maintainability usually don't fare well in an enterprise environment. At the same time, a infrastructure needs to be set in place, that is capable</w:t>
      </w:r>
      <w:r w:rsidR="002A3230">
        <w:t xml:space="preserve"> of</w:t>
      </w:r>
      <w:r w:rsidRPr="00FB2700">
        <w:t xml:space="preserve"> prevent</w:t>
      </w:r>
      <w:r w:rsidR="002A3230">
        <w:t>ing</w:t>
      </w:r>
      <w:r w:rsidRPr="00FB2700">
        <w:t xml:space="preserve"> and mitigat</w:t>
      </w:r>
      <w:r w:rsidR="002A3230">
        <w:t xml:space="preserve">ing </w:t>
      </w:r>
      <w:r w:rsidRPr="00FB2700">
        <w:t xml:space="preserve">technical debt. This entails sustainable design patterns in ML code, such as modularity and abstraction, rigorous testing, </w:t>
      </w:r>
      <w:r w:rsidR="0096703D">
        <w:t>as well as</w:t>
      </w:r>
      <w:r w:rsidRPr="00FB2700">
        <w:t xml:space="preserve"> practices that promote team work</w:t>
      </w:r>
      <w:r w:rsidR="00F87609">
        <w:t xml:space="preserve"> </w:t>
      </w:r>
      <w:sdt>
        <w:sdtPr>
          <w:alias w:val="To edit, see citavi.com/edit"/>
          <w:tag w:val="CitaviPlaceholder#bad8ae2b-7a95-4532-95c6-ae5f77607187"/>
          <w:id w:val="1583021401"/>
          <w:placeholder>
            <w:docPart w:val="DefaultPlaceholder_-1854013440"/>
          </w:placeholder>
        </w:sdtPr>
        <w:sdtEndPr/>
        <w:sdtContent>
          <w:r w:rsidR="00F87609">
            <w:fldChar w:fldCharType="begin"/>
          </w:r>
          <w:r w:rsidR="00F8760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GMyNDk4LThlNTAtNDFhNy05YzYyLWNmZWY0NGQyZWNhYS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YmFkOGFlMmItN2E5NS00NTMyLTk1YzYtYWU1Zjc3NjA3MTg3IiwiVGV4dCI6IihTY3VsbGV5IGV0IGFsLiwgMjAxNSkiLCJXQUlWZXJzaW9uIjoiNi4xMi4wLjAifQ==}</w:instrText>
          </w:r>
          <w:r w:rsidR="00F87609">
            <w:fldChar w:fldCharType="separate"/>
          </w:r>
          <w:r w:rsidR="00601E6C">
            <w:t>(Sculley et al., 2015)</w:t>
          </w:r>
          <w:r w:rsidR="00F87609">
            <w:fldChar w:fldCharType="end"/>
          </w:r>
        </w:sdtContent>
      </w:sdt>
      <w:r w:rsidRPr="00FB2700">
        <w:t>.</w:t>
      </w:r>
      <w:r w:rsidR="006B296E">
        <w:t xml:space="preserve"> </w:t>
      </w:r>
      <w:r w:rsidR="006B296E" w:rsidRPr="006B296E">
        <w:t>The goal for the last few years, was to apply practices of agile software development to ML. As assessed in the prior chapter, ML development contains a few peculiarities, that sets it apart from conventional software development</w:t>
      </w:r>
      <w:r w:rsidR="00731846">
        <w:t>, whi</w:t>
      </w:r>
      <w:r w:rsidR="00523DE7">
        <w:t>ch makes it</w:t>
      </w:r>
      <w:r w:rsidR="008B1833">
        <w:t xml:space="preserve"> incompatible with </w:t>
      </w:r>
      <w:r w:rsidR="00FA09B2">
        <w:t xml:space="preserve">common </w:t>
      </w:r>
      <w:r w:rsidR="006D586C">
        <w:t xml:space="preserve">technical </w:t>
      </w:r>
      <w:r w:rsidR="0088202A">
        <w:t>methodologies, like DevOps</w:t>
      </w:r>
      <w:r w:rsidR="006B296E" w:rsidRPr="006B296E">
        <w:t>.</w:t>
      </w:r>
      <w:r w:rsidR="0088202A">
        <w:t xml:space="preserve"> </w:t>
      </w:r>
      <w:r w:rsidR="0088202A" w:rsidRPr="0088202A">
        <w:t xml:space="preserve">Out of necessity to employ methodologies that are attuned to the unique characteristics of ML, the term MLOps </w:t>
      </w:r>
      <w:r w:rsidR="00AB6A1F">
        <w:t>(</w:t>
      </w:r>
      <w:r w:rsidR="0052786D">
        <w:t>was</w:t>
      </w:r>
      <w:r w:rsidR="0088202A" w:rsidRPr="0088202A">
        <w:t xml:space="preserve"> born.</w:t>
      </w:r>
      <w:r w:rsidR="00731846">
        <w:t xml:space="preserve"> </w:t>
      </w:r>
      <w:r w:rsidR="00BB0529" w:rsidRPr="00BB0529">
        <w:t xml:space="preserve">Despite gaining attention </w:t>
      </w:r>
      <w:r w:rsidR="009302C2">
        <w:t>from</w:t>
      </w:r>
      <w:r w:rsidR="00BB0529" w:rsidRPr="00BB0529">
        <w:t xml:space="preserve"> high profile ML researchers and companies, </w:t>
      </w:r>
      <w:r w:rsidR="009302C2">
        <w:t>MLOps</w:t>
      </w:r>
      <w:r w:rsidR="00BB0529" w:rsidRPr="00BB0529">
        <w:t xml:space="preserve"> still remains a vague term that is hard to pin down</w:t>
      </w:r>
      <w:r w:rsidR="00A53432">
        <w:t xml:space="preserve"> </w:t>
      </w:r>
      <w:sdt>
        <w:sdtPr>
          <w:alias w:val="To edit, see citavi.com/edit"/>
          <w:tag w:val="CitaviPlaceholder#894cb357-9afa-445f-a949-12f937ab40e8"/>
          <w:id w:val="-1494027163"/>
          <w:placeholder>
            <w:docPart w:val="DefaultPlaceholder_-1854013440"/>
          </w:placeholder>
        </w:sdtPr>
        <w:sdtEndPr/>
        <w:sdtContent>
          <w:r w:rsidR="00A53432">
            <w:fldChar w:fldCharType="begin"/>
          </w:r>
          <w:r w:rsidR="0033459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N2NjM2I4LWJmOWItNGUxMy1iMDkxLTg2Nzg0MjRhNzdlMCIsIlJhbmdlU3RhcnQiOjM1LCJSYW5nZUxlbmd0aCI6MTcsIlJlZmVyZW5jZUlkIjoiYmU3M2M0ZjgtNDVjYy00OGUxLWI4Y2EtMTYxYzBkNzM3NzBh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A5L1NZTkFTQzUxNzk4LjIwMjAuMDAwMTUiLCJVcmlTdHJpbmciOiJodHRwczovL2RvaS5vcmcvMTAuMTEwOS9TWU5BU0M1MTc5OC4yMDIwLjAwMDE1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dUMjE6NTY6MDIiLCJNb2RpZmllZEJ5IjoiX1NlYmFzdGlhbiBTw6R0emxlciIsIklkIjoiZmZiNTFmMTgtMzBkZi00ZjcyLWEyZDctMTdmMDYzZjhlZDViIiwiTW9kaWZpZWRPbiI6IjIwMjItMDYtMjdUMjE6NTY6MDI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aWVlZXhwbG9yZS5pZWVlLm9yZy94cGwvbW9zdFJlY2VudElzc3VlLmpzcD9wdW51bWJlcj05MzU2OTM0IiwiVXJpU3RyaW5nIjoiaHR0cHM6Ly9pZWVleHBsb3JlLmllZWUub3JnL3hwbC9tb3N0UmVjZW50SXNzdWUuanNwP3B1bnVtYmVyPTkzNTY5Mz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Eb2kiOiIxMC4xMTA5L1NZTkFTQzUxNzk4LjIwMjAiLCJFZGl0b3JzIjpbXSwiRXZhbHVhdGlvbkNvbXBsZXhpdHkiOjAsIkV2YWx1YXRpb25Tb3VyY2VUZXh0Rm9ybWF0IjowLCJHcm91cHMiOltdLCJIYXNMYWJlbDEiOmZhbHNlLCJIYXNMYWJlbDIiOmZhbHNlLCJJc2JuIjoiOTc4LTEtNzI4MS03NjI4LTQi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A5L1NZTkFTQzUxNzk4LjIwMjAiLCJVcmlTdHJpbmciOiJodHRwczovL2RvaS5vcmcvMTAuMTEwOS9TWU5BU0M1MTc5OC4yMDIw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cGRmLzIyMDUuMDIzMDJ2MyIsIlVyaVN0cmluZyI6Imh0dHA6Ly9hcnhpdi5vcmcvcGRmLzIyMDUuMDIzMDJ2M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i0yOFQxNzoxOTozMyIsIk1vZGlmaWVkQnkiOiJfU2ViYXN0aWFuIFPDpHR6bGVyIiwiSWQiOiIwMGM0MzhhMi1hMTBhLTQ4OWUtYmIyYS01NmY2N2E0YjA3MjMiLCJNb2RpZmllZE9uIjoiMjAyMi0wNi0yOFQxNzoxOTozMy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jIyMDUuMDIzMDJ2MyIsIlVyaVN0cmluZyI6Imh0dHBzOi8vYXJ4aXYub3JnL3BkZi8yMjA1LjAyMzAydjMucGRm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}</w:instrText>
          </w:r>
          <w:r w:rsidR="00A53432">
            <w:fldChar w:fldCharType="separate"/>
          </w:r>
          <w:r w:rsidR="00601E6C">
            <w:t>(</w:t>
          </w:r>
          <w:proofErr w:type="spellStart"/>
          <w:r w:rsidR="00601E6C">
            <w:t>Kreuzberger</w:t>
          </w:r>
          <w:proofErr w:type="spellEnd"/>
          <w:r w:rsidR="00601E6C">
            <w:t xml:space="preserve">, </w:t>
          </w:r>
          <w:proofErr w:type="spellStart"/>
          <w:r w:rsidR="00601E6C">
            <w:t>Kühl</w:t>
          </w:r>
          <w:proofErr w:type="spellEnd"/>
          <w:r w:rsidR="00601E6C">
            <w:t xml:space="preserve">, &amp; </w:t>
          </w:r>
          <w:proofErr w:type="spellStart"/>
          <w:r w:rsidR="00601E6C">
            <w:t>Hirschl</w:t>
          </w:r>
          <w:proofErr w:type="spellEnd"/>
          <w:r w:rsidR="00601E6C">
            <w:t>, 2022; Tamburri, 2020)</w:t>
          </w:r>
          <w:r w:rsidR="00A53432">
            <w:fldChar w:fldCharType="end"/>
          </w:r>
        </w:sdtContent>
      </w:sdt>
      <w:r w:rsidR="00BB0529" w:rsidRPr="00BB0529">
        <w:t>.</w:t>
      </w:r>
      <w:r w:rsidR="00450BC4">
        <w:t xml:space="preserve"> This is due to</w:t>
      </w:r>
      <w:r w:rsidR="003119CD">
        <w:t xml:space="preserve"> the novelty of this field</w:t>
      </w:r>
      <w:r w:rsidR="007A0E85">
        <w:t xml:space="preserve">, </w:t>
      </w:r>
      <w:r w:rsidR="00983736">
        <w:t>with different sources defining MLOps differently.</w:t>
      </w:r>
    </w:p>
    <w:p w14:paraId="4C396112" w14:textId="6BBD38DC" w:rsidR="00BE6997" w:rsidRDefault="00F1358A" w:rsidP="00BE6997">
      <w:r>
        <w:t xml:space="preserve">A Google whitepaper </w:t>
      </w:r>
      <w:r w:rsidR="007C2F5F">
        <w:t xml:space="preserve">about this topic </w:t>
      </w:r>
      <w:r w:rsidR="0044505C">
        <w:t>defines MLOps as</w:t>
      </w:r>
      <w:r w:rsidR="004E5A2B" w:rsidRPr="004E5A2B">
        <w:t xml:space="preserve"> </w:t>
      </w:r>
      <w:r w:rsidR="00BA6BB1">
        <w:t>“</w:t>
      </w:r>
      <w:r w:rsidR="004E5A2B" w:rsidRPr="00BA6BB1">
        <w:rPr>
          <w:i/>
          <w:iCs/>
        </w:rPr>
        <w:t>a methodology for ML engineering that unifies ML system development (the ML element) with ML system operations (the Ops element)</w:t>
      </w:r>
      <w:r w:rsidR="004E5A2B">
        <w:t>”</w:t>
      </w:r>
      <w:r w:rsidR="00913073">
        <w:t xml:space="preserve"> </w:t>
      </w:r>
      <w:sdt>
        <w:sdtPr>
          <w:alias w:val="To edit, see citavi.com/edit"/>
          <w:tag w:val="CitaviPlaceholder#aa064935-4c56-45c2-99de-1237c9b02a38"/>
          <w:id w:val="-733385951"/>
          <w:placeholder>
            <w:docPart w:val="DefaultPlaceholder_-1854013440"/>
          </w:placeholder>
        </w:sdtPr>
        <w:sdtEndPr/>
        <w:sdtContent>
          <w:r w:rsidR="00913073">
            <w:fldChar w:fldCharType="begin"/>
          </w:r>
          <w:r w:rsidR="00503FE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ZDI0YTgwLTkzYjktNGYyNS1iN2UyLTE1YjU2YWFkM2VmOSIsIlJhbmdlTGVuZ3RoIjo0MiwiUmVmZXJlbmNlSWQiOiI0YmYwOGQ0Zi1hNjM2LTQ0OTktOTg1MC04OGEzMjc0NDRmZ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zZXJ2aWNlcy5nb29nbGUuY29tL2ZoL2ZpbGVzL21pc2MvcHJhY3RpdGlvbmVyc19ndWlkZV90b19tbG9wc193aGl0ZXBhcGVyLnBkZiIsIlVyaVN0cmluZyI6Imh0dHBzOi8vc2VydmljZXMuZ29vZ2xlLmNvbS9maC9maWxlcy9taXNjL3ByYWN0aXRpb25lcnNfZ3VpZGVfdG9fbWxvcHNfd2hpdGVwYXBlc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E6MTc6MjEiLCJNb2RpZmllZEJ5IjoiX1NlYmFzdGlhbiBTw6R0emxlciIsIklkIjoiODBkOGQxYzMtYTc5Yi00MmI0LWJjOWQtOWY5Mjc4NzU1NWI3IiwiTW9kaWZpZWRPbiI6IjIwMjItMDUtMjVUMTE6MTc6MjEiLCJQcm9qZWN0Ijp7IiRyZWYiOiI4In19XSwiT25saW5lQWRkcmVzcyI6Imh0dHBzOi8vc2VydmljZXMuZ29vZ2xlLmNvbS9maC9maWxlcy9taXNjL3ByYWN0aXRpb25lcnNfZ3VpZGVfdG9fbWxvcHNfd2hpdGVwYXBlci5wZGYiLCJPcmdhbml6YXRpb25zIjpbeyIkaWQiOiIxN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}</w:instrText>
          </w:r>
          <w:r w:rsidR="00913073">
            <w:fldChar w:fldCharType="separate"/>
          </w:r>
          <w:r w:rsidR="00601E6C">
            <w:t xml:space="preserve">(Salama, </w:t>
          </w:r>
          <w:proofErr w:type="spellStart"/>
          <w:r w:rsidR="00601E6C">
            <w:t>Kazmierczak</w:t>
          </w:r>
          <w:proofErr w:type="spellEnd"/>
          <w:r w:rsidR="00601E6C">
            <w:t xml:space="preserve">, &amp; </w:t>
          </w:r>
          <w:proofErr w:type="spellStart"/>
          <w:r w:rsidR="00601E6C">
            <w:t>Schut</w:t>
          </w:r>
          <w:proofErr w:type="spellEnd"/>
          <w:r w:rsidR="00601E6C">
            <w:t>, 2021, p. 5)</w:t>
          </w:r>
          <w:r w:rsidR="00913073">
            <w:fldChar w:fldCharType="end"/>
          </w:r>
        </w:sdtContent>
      </w:sdt>
      <w:r w:rsidR="00500702">
        <w:t>.</w:t>
      </w:r>
      <w:r w:rsidR="00054A4B">
        <w:t xml:space="preserve"> </w:t>
      </w:r>
      <w:r w:rsidR="009A07DA">
        <w:t xml:space="preserve">Similar to DevOps, MLOps </w:t>
      </w:r>
      <w:r w:rsidR="00BC005A">
        <w:t xml:space="preserve">seeks to employ practices </w:t>
      </w:r>
      <w:r w:rsidR="008C4D9A">
        <w:t xml:space="preserve">and tools </w:t>
      </w:r>
      <w:r w:rsidR="00BC005A">
        <w:t>to shorten develo</w:t>
      </w:r>
      <w:r w:rsidR="005B1086">
        <w:t>pment cycles</w:t>
      </w:r>
      <w:r w:rsidR="005F226E">
        <w:t xml:space="preserve"> and enable rapid iterations </w:t>
      </w:r>
      <w:r w:rsidR="00D1647E">
        <w:t xml:space="preserve">of </w:t>
      </w:r>
      <w:r w:rsidR="00BD4B07">
        <w:t>ML software</w:t>
      </w:r>
      <w:r w:rsidR="00624047">
        <w:t xml:space="preserve"> </w:t>
      </w:r>
      <w:sdt>
        <w:sdtPr>
          <w:alias w:val="To edit, see citavi.com/edit"/>
          <w:tag w:val="CitaviPlaceholder#69d07f8c-ab15-4f8b-8c70-4f954609c231"/>
          <w:id w:val="-1976909236"/>
          <w:placeholder>
            <w:docPart w:val="DefaultPlaceholder_-1854013440"/>
          </w:placeholder>
        </w:sdtPr>
        <w:sdtEndPr/>
        <w:sdtContent>
          <w:r w:rsidR="00624047">
            <w:fldChar w:fldCharType="begin"/>
          </w:r>
          <w:r w:rsidR="008728A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ZDE3MTA4LTI1NjQtNDQzMS04NjRlLTUwYzg2NTQwYTk2NSIsIlJhbmdlTGVuZ3RoIjo1MiwiUmVmZXJlbmNlSWQiOiI0ZDA4MjVlMS1lZmVhLTQ5YTQtYTIyMS1kNGE2YWE3N2Fi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0NDV0M1NDUwMy4yMDIyLjk3MjA5MDIiLCJVcmlTdHJpbmciOiJodHRwczovL2RvaS5vcmcvMTAuMTEwOS9DQ1dDNTQ1MDMuMjAyMi45NzIwOTA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0VDA5OjAzOjQyIiwiTW9kaWZpZWRCeSI6Il9TZWJhc3RpYW4gU8OkdHpsZXIiLCJJZCI6IjI3OWM5MDc1LWVjOTQtNDYwMS1iNzJmLTFkOWNkMDlhODlkMSIsIk1vZGlmaWVkT24iOiIyMDIyLTA3LTA0VDA5OjAzOjQ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pZWVleHBsb3JlLmllZWUub3JnL2RvY3VtZW50Lzk3MjA5MDIvIiwiVXJpU3RyaW5nIjoiaHR0cHM6Ly9pZWVleHBsb3JlLmllZWUub3JnL2RvY3VtZW50Lzk3MjA5MDI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}</w:instrText>
          </w:r>
          <w:r w:rsidR="00624047">
            <w:fldChar w:fldCharType="separate"/>
          </w:r>
          <w:r w:rsidR="00601E6C">
            <w:t>(</w:t>
          </w:r>
          <w:proofErr w:type="spellStart"/>
          <w:r w:rsidR="00601E6C">
            <w:t>Symeonidis</w:t>
          </w:r>
          <w:proofErr w:type="spellEnd"/>
          <w:r w:rsidR="00601E6C">
            <w:t xml:space="preserve">, </w:t>
          </w:r>
          <w:proofErr w:type="spellStart"/>
          <w:r w:rsidR="00601E6C">
            <w:t>Nerantzis</w:t>
          </w:r>
          <w:proofErr w:type="spellEnd"/>
          <w:r w:rsidR="00601E6C">
            <w:t xml:space="preserve">, </w:t>
          </w:r>
          <w:proofErr w:type="spellStart"/>
          <w:r w:rsidR="00601E6C">
            <w:t>Kazakis</w:t>
          </w:r>
          <w:proofErr w:type="spellEnd"/>
          <w:r w:rsidR="00601E6C">
            <w:t xml:space="preserve">, &amp; </w:t>
          </w:r>
          <w:proofErr w:type="spellStart"/>
          <w:r w:rsidR="00601E6C">
            <w:t>Papakostas</w:t>
          </w:r>
          <w:proofErr w:type="spellEnd"/>
          <w:r w:rsidR="00601E6C">
            <w:t>, 2022)</w:t>
          </w:r>
          <w:r w:rsidR="00624047">
            <w:fldChar w:fldCharType="end"/>
          </w:r>
        </w:sdtContent>
      </w:sdt>
      <w:r w:rsidR="00BD4B07">
        <w:t xml:space="preserve">. </w:t>
      </w:r>
      <w:r w:rsidR="00993D37">
        <w:t>Streamlined operational and governance pr</w:t>
      </w:r>
      <w:r w:rsidR="00250DDD">
        <w:t>o</w:t>
      </w:r>
      <w:r w:rsidR="00993D37">
        <w:t>cesses</w:t>
      </w:r>
      <w:r w:rsidR="00250DDD">
        <w:t xml:space="preserve"> are used</w:t>
      </w:r>
      <w:r w:rsidR="00FE511C">
        <w:t xml:space="preserve"> to increase performance, </w:t>
      </w:r>
      <w:r w:rsidR="008C4BC0">
        <w:t xml:space="preserve">reliability </w:t>
      </w:r>
      <w:r w:rsidR="00FE511C">
        <w:t xml:space="preserve"> </w:t>
      </w:r>
      <w:r w:rsidR="008C4BC0">
        <w:t>and security of ML systems.</w:t>
      </w:r>
      <w:r w:rsidR="00183CD7">
        <w:t xml:space="preserve"> </w:t>
      </w:r>
      <w:r w:rsidR="00CA47D5">
        <w:t xml:space="preserve">To sustain </w:t>
      </w:r>
      <w:r w:rsidR="005943F5">
        <w:t>this agile development</w:t>
      </w:r>
      <w:r w:rsidR="00D902CC">
        <w:t xml:space="preserve">, focus is put on </w:t>
      </w:r>
      <w:r w:rsidR="00111618">
        <w:t>collaboration methods and tools</w:t>
      </w:r>
      <w:r w:rsidR="008B735B">
        <w:t>.</w:t>
      </w:r>
      <w:r w:rsidR="002334F3">
        <w:t xml:space="preserve"> </w:t>
      </w:r>
      <w:r w:rsidR="00BE6997">
        <w:t xml:space="preserve">One </w:t>
      </w:r>
      <w:r w:rsidR="00066E6E">
        <w:t xml:space="preserve">overarching </w:t>
      </w:r>
      <w:r w:rsidR="00BE6997">
        <w:t>theme of MLOps is the unification of research, which is inherent to ML, with the efficiency of modern software development</w:t>
      </w:r>
      <w:r w:rsidR="005E4D7D">
        <w:t xml:space="preserve"> to make</w:t>
      </w:r>
      <w:r w:rsidR="0097295C">
        <w:t xml:space="preserve"> ML </w:t>
      </w:r>
      <w:r w:rsidR="008A2F93">
        <w:t>more profitable</w:t>
      </w:r>
      <w:r w:rsidR="00BE6997">
        <w:t xml:space="preserve"> </w:t>
      </w:r>
      <w:r w:rsidR="008A2F93">
        <w:t xml:space="preserve">and scalable in real world applications </w:t>
      </w:r>
      <w:sdt>
        <w:sdtPr>
          <w:alias w:val="To edit, see citavi.com/edit"/>
          <w:tag w:val="CitaviPlaceholder#6aa00230-3d04-49cb-847b-fe1c1bd8bbde"/>
          <w:id w:val="-942986333"/>
          <w:placeholder>
            <w:docPart w:val="65E990C36A104426B7A3D351226F7C7E"/>
          </w:placeholder>
        </w:sdtPr>
        <w:sdtEndPr/>
        <w:sdtContent>
          <w:r w:rsidR="00BE6997">
            <w:fldChar w:fldCharType="begin"/>
          </w:r>
          <w:r w:rsidR="008923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TlhMTFiLTM5MzgtNGZkMC05NmRhLWE2ZWYwY2IyZjJhNSIsIlJhbmdlU3RhcnQiOjIwLCJSYW5nZUxlbmd0aCI6MjMsIlJlZmVyZW5jZUlkIjoiOGMwZTBiM2YtYTdjMi00MGQ3LWFjNmUtOTUzNmI3OGI4MzA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JodHRwczovL3NlcnZpY2VzLmdvb2dsZS5jb20vZmgvZmlsZXMvbWlzYy9wcmFjdGl0aW9uZXJzX2d1aWRlX3RvX21sb3BzX3doaXRlcGFwZXIucGRmIiwiVXJpU3RyaW5nIjoiaHR0cHM6Ly9zZXJ2aWNlcy5nb29nbGUuY29tL2ZoL2ZpbGVzL21pc2MvcHJhY3RpdGlvbmVyc19ndWlkZV90b19tbG9wc193aGl0ZXBhcGVyLnBkZ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xNzoyMSIsIk1vZGlmaWVkQnkiOiJfU2ViYXN0aWFuIFPDpHR6bGVyIiwiSWQiOiI4MGQ4ZDFjMy1hNzliLTQyYjQtYmM5ZC05ZjkyNzg3NTU1YjciLCJNb2RpZmllZE9uIjoiMjAyMi0wNS0yNVQxMToxNzoyMSIsIlByb2plY3QiOnsiJHJlZiI6IjUifX1dLCJPbmxpbmVBZGRyZXNzIjoiaHR0cHM6Ly9zZXJ2aWNlcy5nb29nbGUuY29tL2ZoL2ZpbGVzL21pc2MvcHJhY3RpdGlvbmVyc19ndWlkZV90b19tbG9wc193aGl0ZXBhcGVyLnBkZiIsIk9yZ2FuaXphdGlvbnMiOlt7IiRpZCI6IjI0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}</w:instrText>
          </w:r>
          <w:r w:rsidR="00BE6997">
            <w:fldChar w:fldCharType="separate"/>
          </w:r>
          <w:r w:rsidR="00601E6C">
            <w:t>(Salama et al., 2021; Sculley et al., 2015)</w:t>
          </w:r>
          <w:r w:rsidR="00BE6997">
            <w:fldChar w:fldCharType="end"/>
          </w:r>
        </w:sdtContent>
      </w:sdt>
      <w:r w:rsidR="00BE6997">
        <w:t>.</w:t>
      </w:r>
    </w:p>
    <w:p w14:paraId="6397A716" w14:textId="2D27B390" w:rsidR="005F4BD6" w:rsidRDefault="00DF40CB" w:rsidP="00BE6997">
      <w:r>
        <w:lastRenderedPageBreak/>
        <w:t xml:space="preserve">Tamburri </w:t>
      </w:r>
      <w:sdt>
        <w:sdtPr>
          <w:alias w:val="To edit, see citavi.com/edit"/>
          <w:tag w:val="CitaviPlaceholder#36798778-d2ac-4b0e-af4c-f436528c60b3"/>
          <w:id w:val="331800457"/>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YWUwODQ3LWZmZDktNDA4Yi04Yzc4LWIwMjk0M2FiYTk4OSIsIlJhbmdlTGVuZ3RoIjoxNiwiUmVmZXJlbmNlSWQiOiJiZTczYzRmOC00NWNjLTQ4ZTEtYjhjYS0xNjFjMGQ3Mzc3M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xMDkvU1lOQVNDNTE3OTguMjAyMC4wMDAxNSIsIlVyaVN0cmluZyI6Imh0dHBzOi8vZG9pLm9yZy8xMC4xMTA5L1NZTkFTQzUxNzk4LjIwMjAuMDAwMTU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1QyMTo1NjowMiIsIk1vZGlmaWVkQnkiOiJfU2ViYXN0aWFuIFPDpHR6bGVyIiwiSWQiOiJmZmI1MWYxOC0zMGRmLTRmNzItYTJkNy0xN2YwNjNmOGVkNWIiLCJNb2RpZmllZE9uIjoiMjAyMi0wNi0yN1QyMTo1NjowMi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pZWVleHBsb3JlLmllZWUub3JnL3hwbC9tb3N0UmVjZW50SXNzdWUuanNwP3B1bnVtYmVyPTkzNTY5MzQiLCJVcmlTdHJpbmciOiJodHRwczovL2llZWV4cGxvcmUuaWVlZS5vcmcveHBsL21vc3RSZWNlbnRJc3N1ZS5qc3A/cHVudW1iZXI9OTM1Njk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MDkvU1lOQVNDNTE3OTguMjAyMCIsIlVyaVN0cmluZyI6Imh0dHBzOi8vZG9pLm9yZy8xMC4xMTA5L1NZTkFTQzUxNzk4LjIwMj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}</w:instrText>
          </w:r>
          <w:r>
            <w:fldChar w:fldCharType="separate"/>
          </w:r>
          <w:r w:rsidR="00601E6C">
            <w:t>(Tamburri, 2020)</w:t>
          </w:r>
          <w:r>
            <w:fldChar w:fldCharType="end"/>
          </w:r>
        </w:sdtContent>
      </w:sdt>
      <w:r w:rsidR="004379E2" w:rsidRPr="004379E2">
        <w:t xml:space="preserve"> defines MLOps from a technological perspective as a set of middleware and software components, that ought to be orchestrated</w:t>
      </w:r>
      <w:r w:rsidR="00B70F29">
        <w:t xml:space="preserve"> in the cloud</w:t>
      </w:r>
      <w:r w:rsidR="004379E2" w:rsidRPr="004379E2">
        <w:t xml:space="preserve"> to reali</w:t>
      </w:r>
      <w:r w:rsidR="004379E2">
        <w:t>z</w:t>
      </w:r>
      <w:r w:rsidR="004379E2" w:rsidRPr="004379E2">
        <w:t>e at minimum 5 specific functions:</w:t>
      </w:r>
      <w:r w:rsidR="000921EA">
        <w:t xml:space="preserve"> </w:t>
      </w:r>
    </w:p>
    <w:p w14:paraId="10998C61" w14:textId="18EFB4DC" w:rsidR="000508F6" w:rsidRDefault="00A35213" w:rsidP="000508F6">
      <w:pPr>
        <w:pStyle w:val="Listenabsatz"/>
        <w:numPr>
          <w:ilvl w:val="0"/>
          <w:numId w:val="19"/>
        </w:numPr>
      </w:pPr>
      <w:r>
        <w:t>Data ingestion &amp; transport</w:t>
      </w:r>
    </w:p>
    <w:p w14:paraId="3EFA15EB" w14:textId="639E8BC7" w:rsidR="00A35213" w:rsidRDefault="00F513A2" w:rsidP="000508F6">
      <w:pPr>
        <w:pStyle w:val="Listenabsatz"/>
        <w:numPr>
          <w:ilvl w:val="0"/>
          <w:numId w:val="19"/>
        </w:numPr>
      </w:pPr>
      <w:r>
        <w:t>Data transformation</w:t>
      </w:r>
    </w:p>
    <w:p w14:paraId="54654D13" w14:textId="74C37715" w:rsidR="00F513A2" w:rsidRDefault="00F513A2" w:rsidP="000508F6">
      <w:pPr>
        <w:pStyle w:val="Listenabsatz"/>
        <w:numPr>
          <w:ilvl w:val="0"/>
          <w:numId w:val="19"/>
        </w:numPr>
      </w:pPr>
      <w:r>
        <w:t>Continuous ML (re-)training</w:t>
      </w:r>
    </w:p>
    <w:p w14:paraId="09BC5FDC" w14:textId="09119505" w:rsidR="00F513A2" w:rsidRDefault="00F513A2" w:rsidP="000508F6">
      <w:pPr>
        <w:pStyle w:val="Listenabsatz"/>
        <w:numPr>
          <w:ilvl w:val="0"/>
          <w:numId w:val="19"/>
        </w:numPr>
      </w:pPr>
      <w:r>
        <w:t>Continuous ML (re-)deployment</w:t>
      </w:r>
    </w:p>
    <w:p w14:paraId="028EA920" w14:textId="09C581B7" w:rsidR="00F513A2" w:rsidRDefault="00D74732" w:rsidP="000508F6">
      <w:pPr>
        <w:pStyle w:val="Listenabsatz"/>
        <w:numPr>
          <w:ilvl w:val="0"/>
          <w:numId w:val="19"/>
        </w:numPr>
      </w:pPr>
      <w:r>
        <w:t>Output production &amp; presentation to the end-user</w:t>
      </w:r>
    </w:p>
    <w:p w14:paraId="790E0D96" w14:textId="5AC7B2BE" w:rsidR="003C4565" w:rsidRDefault="00A823E0" w:rsidP="003C4565">
      <w:r>
        <w:t>These</w:t>
      </w:r>
      <w:r w:rsidR="00245267">
        <w:t xml:space="preserve"> points are derived from </w:t>
      </w:r>
      <w:r w:rsidR="001C0B80">
        <w:t xml:space="preserve">popular cloud </w:t>
      </w:r>
      <w:r w:rsidR="00736623">
        <w:t xml:space="preserve">MLOps platforms, like Kubeflow, which enable </w:t>
      </w:r>
      <w:r w:rsidR="000D6F17">
        <w:t xml:space="preserve">scalable ML pipeline orchestration through </w:t>
      </w:r>
      <w:r w:rsidR="001A2B6D">
        <w:t>containerization</w:t>
      </w:r>
      <w:r w:rsidR="00896902">
        <w:t xml:space="preserve"> </w:t>
      </w:r>
      <w:sdt>
        <w:sdtPr>
          <w:alias w:val="To edit, see citavi.com/edit"/>
          <w:tag w:val="CitaviPlaceholder#706938c4-ecc6-4140-933b-16fc4764178e"/>
          <w:id w:val="2075619839"/>
          <w:placeholder>
            <w:docPart w:val="DefaultPlaceholder_-1854013440"/>
          </w:placeholder>
        </w:sdtPr>
        <w:sdtEndPr/>
        <w:sdtContent>
          <w:r w:rsidR="00896902">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DNlOWYyLTk1OWItNGIxZS05YzU2LTIwNmU3ODk1MzlmNCIsIlJhbmdlTGVuZ3RoIjoxNiwiUmVmZXJlbmNlSWQiOiI0MjlkY2VjZi0xYjU0LTQwNTQtOTdlMC0yZmQ2ZDZkMjM5NDU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a3ViZWZsb3cub3JnLyIsIlVyaVN0cmluZyI6Imh0dHBzOi8vd3d3Lmt1YmVmbG93Lm9yZy8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}</w:instrText>
          </w:r>
          <w:r w:rsidR="00896902">
            <w:fldChar w:fldCharType="separate"/>
          </w:r>
          <w:r w:rsidR="00601E6C">
            <w:t>(Kubeflow, n.d.)</w:t>
          </w:r>
          <w:r w:rsidR="00896902">
            <w:fldChar w:fldCharType="end"/>
          </w:r>
        </w:sdtContent>
      </w:sdt>
      <w:r w:rsidR="001A2B6D">
        <w:t>.</w:t>
      </w:r>
      <w:r w:rsidR="00111C28">
        <w:t xml:space="preserve"> These platforms </w:t>
      </w:r>
      <w:r w:rsidR="005A0113">
        <w:t>provide a</w:t>
      </w:r>
      <w:r w:rsidR="007F1D92">
        <w:t xml:space="preserve"> large portion of the infrastructure</w:t>
      </w:r>
      <w:r w:rsidR="003A5BA9">
        <w:t xml:space="preserve"> to realize</w:t>
      </w:r>
      <w:r w:rsidR="007F1D92">
        <w:t xml:space="preserve"> state</w:t>
      </w:r>
      <w:r w:rsidR="00495509">
        <w:t>-</w:t>
      </w:r>
      <w:r w:rsidR="007F1D92">
        <w:t>of</w:t>
      </w:r>
      <w:r w:rsidR="00495509">
        <w:t>-</w:t>
      </w:r>
      <w:r w:rsidR="007F1D92">
        <w:t>the</w:t>
      </w:r>
      <w:r w:rsidR="00495509">
        <w:t>-</w:t>
      </w:r>
      <w:r w:rsidR="007F1D92">
        <w:t>art productive ML</w:t>
      </w:r>
      <w:r w:rsidR="00495509">
        <w:t xml:space="preserve"> system</w:t>
      </w:r>
      <w:r w:rsidR="00D70DD7">
        <w:t>s</w:t>
      </w:r>
      <w:r w:rsidR="00A10D18">
        <w:t>, that</w:t>
      </w:r>
      <w:r w:rsidR="00DD544A">
        <w:t xml:space="preserve"> can be</w:t>
      </w:r>
      <w:r w:rsidR="00173577">
        <w:t xml:space="preserve"> broken down into following</w:t>
      </w:r>
      <w:r w:rsidR="00872FFD">
        <w:t xml:space="preserve"> </w:t>
      </w:r>
      <w:r w:rsidR="00A542A0">
        <w:t>areas of responsibility</w:t>
      </w:r>
      <w:r w:rsidR="006F2F0B">
        <w:t>:</w:t>
      </w:r>
    </w:p>
    <w:p w14:paraId="41A6DE16" w14:textId="5712B876" w:rsidR="006F2F0B" w:rsidRDefault="00954C45" w:rsidP="003C4565">
      <w:r>
        <w:rPr>
          <w:b/>
        </w:rPr>
        <w:t>Automation</w:t>
      </w:r>
      <w:r>
        <w:t xml:space="preserve">. </w:t>
      </w:r>
      <w:r w:rsidR="0053008F">
        <w:t>Due to</w:t>
      </w:r>
      <w:r w:rsidR="000B7B0E">
        <w:t xml:space="preserve"> changing data that ML systems consume, they need to be constantly updated</w:t>
      </w:r>
      <w:r w:rsidR="00BE5213">
        <w:t xml:space="preserve"> and deployed.</w:t>
      </w:r>
      <w:r w:rsidR="00CB4B89">
        <w:t xml:space="preserve"> </w:t>
      </w:r>
      <w:r w:rsidR="00C12C4A">
        <w:t xml:space="preserve">Employing a </w:t>
      </w:r>
      <w:r w:rsidR="00FA1618">
        <w:t>CI/CD</w:t>
      </w:r>
      <w:r w:rsidR="00C12C4A">
        <w:t xml:space="preserve"> </w:t>
      </w:r>
      <w:r w:rsidR="00B73EF6">
        <w:t>(continuous integration/continu</w:t>
      </w:r>
      <w:r w:rsidR="00B21D08">
        <w:t xml:space="preserve">ous delivery) </w:t>
      </w:r>
      <w:r w:rsidR="00C12C4A">
        <w:t>approach</w:t>
      </w:r>
      <w:r w:rsidR="00FA1618">
        <w:t xml:space="preserve"> for ML, allows development teams to quickly </w:t>
      </w:r>
      <w:r w:rsidR="009161FD">
        <w:t>release</w:t>
      </w:r>
      <w:r w:rsidR="00293A54">
        <w:t xml:space="preserve"> updated iterations of </w:t>
      </w:r>
      <w:r w:rsidR="00D67AB0">
        <w:t>models and other components. In CI/CD</w:t>
      </w:r>
      <w:r w:rsidR="00DA255A">
        <w:t xml:space="preserve">, new </w:t>
      </w:r>
      <w:r w:rsidR="00A0284D">
        <w:t>models</w:t>
      </w:r>
      <w:r w:rsidR="00DA255A">
        <w:t xml:space="preserve"> can be automatically compiled into a</w:t>
      </w:r>
      <w:r w:rsidR="00A0284D">
        <w:t xml:space="preserve"> build</w:t>
      </w:r>
      <w:r w:rsidR="00DA255A">
        <w:t xml:space="preserve"> and be deployed instantaneously</w:t>
      </w:r>
      <w:r w:rsidR="00C65746">
        <w:t xml:space="preserve"> in the needed environment</w:t>
      </w:r>
      <w:r w:rsidR="004F6539">
        <w:t>.</w:t>
      </w:r>
    </w:p>
    <w:p w14:paraId="7D9B1E08" w14:textId="78DFD187" w:rsidR="0014677E" w:rsidRDefault="0014677E" w:rsidP="003C4565">
      <w:r>
        <w:t>CI/</w:t>
      </w:r>
      <w:r w:rsidR="00AA02EC">
        <w:t>CD is</w:t>
      </w:r>
      <w:r w:rsidR="009A319A">
        <w:t xml:space="preserve"> </w:t>
      </w:r>
      <w:r w:rsidR="00983A2B">
        <w:t xml:space="preserve">often </w:t>
      </w:r>
      <w:r w:rsidR="009A319A">
        <w:t xml:space="preserve">realized in conjunction </w:t>
      </w:r>
      <w:r w:rsidR="00721218">
        <w:t>with automated pipelines</w:t>
      </w:r>
      <w:r w:rsidR="007B24E9">
        <w:t>, which</w:t>
      </w:r>
      <w:r w:rsidR="00721218">
        <w:t xml:space="preserve"> are a vital part of </w:t>
      </w:r>
      <w:r w:rsidR="00EF1FA5">
        <w:t>successful ML</w:t>
      </w:r>
      <w:r w:rsidR="007B24E9">
        <w:t xml:space="preserve"> operations.</w:t>
      </w:r>
      <w:r w:rsidR="007F7362">
        <w:t xml:space="preserve"> A typical ML lifecycle </w:t>
      </w:r>
      <w:r w:rsidR="00DD24DD">
        <w:t xml:space="preserve">usually </w:t>
      </w:r>
      <w:r w:rsidR="007F7362">
        <w:t>consists of repeating steps</w:t>
      </w:r>
      <w:r w:rsidR="00DD24DD">
        <w:t xml:space="preserve">. Taking </w:t>
      </w:r>
      <w:r w:rsidR="00A77979">
        <w:t>the CRISP-ML process as an example, every</w:t>
      </w:r>
      <w:r w:rsidR="00746937">
        <w:t xml:space="preserve"> development cycle needs to </w:t>
      </w:r>
      <w:r w:rsidR="007923E5">
        <w:t>run through a data preparation phase</w:t>
      </w:r>
      <w:r w:rsidR="003C101E">
        <w:t xml:space="preserve"> </w:t>
      </w:r>
      <w:sdt>
        <w:sdtPr>
          <w:alias w:val="To edit, see citavi.com/edit"/>
          <w:tag w:val="CitaviPlaceholder#ee144029-75c4-4d74-b26b-b2d17b8b89d3"/>
          <w:id w:val="-1541436728"/>
          <w:placeholder>
            <w:docPart w:val="DefaultPlaceholder_-1854013440"/>
          </w:placeholder>
        </w:sdtPr>
        <w:sdtEndPr/>
        <w:sdtContent>
          <w:r w:rsidR="003C101E">
            <w:fldChar w:fldCharType="begin"/>
          </w:r>
          <w:r w:rsidR="008728A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ZjNjOGUwLTk1YzctNDhjOS1iZDRmLWZjNjM1OGVjNDVmMCIsIlJhbmdlTGVuZ3RoIjoyMSwiUmVmZXJlbmNlSWQiOiI0Zjk1ZGM2OC0zNjFlLTQ2ZjYtOWY3OC0zMDA3ZTc2ZmEx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MzOTAvbWFrZTMwMjAwMjAiLCJVcmlTdHJpbmciOiJodHRwczovL2RvaS5vcmcvMTAuMzM5MC9tYWtlMzAyMDAy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}</w:instrText>
          </w:r>
          <w:r w:rsidR="003C101E">
            <w:fldChar w:fldCharType="separate"/>
          </w:r>
          <w:r w:rsidR="00601E6C">
            <w:t>(Studer et al., 2021)</w:t>
          </w:r>
          <w:r w:rsidR="003C101E">
            <w:fldChar w:fldCharType="end"/>
          </w:r>
        </w:sdtContent>
      </w:sdt>
      <w:r w:rsidR="007923E5">
        <w:t xml:space="preserve">. </w:t>
      </w:r>
      <w:r w:rsidR="00FA74C4">
        <w:t xml:space="preserve">Since these steps </w:t>
      </w:r>
      <w:r w:rsidR="00573A2A">
        <w:t>remains consistent throughout different lifecycles, they ought to be automated.</w:t>
      </w:r>
      <w:r w:rsidR="00926243">
        <w:t xml:space="preserve"> </w:t>
      </w:r>
      <w:r w:rsidR="005949DB">
        <w:t>An a</w:t>
      </w:r>
      <w:r w:rsidR="00926243">
        <w:t xml:space="preserve">utomated process </w:t>
      </w:r>
      <w:r w:rsidR="005949DB">
        <w:t>is</w:t>
      </w:r>
      <w:r w:rsidR="00926243">
        <w:t xml:space="preserve"> usually</w:t>
      </w:r>
      <w:r w:rsidR="009D1C50">
        <w:t xml:space="preserve"> represented</w:t>
      </w:r>
      <w:r w:rsidR="005F60D4">
        <w:t xml:space="preserve"> </w:t>
      </w:r>
      <w:r w:rsidR="00E24232">
        <w:t xml:space="preserve">by </w:t>
      </w:r>
      <w:r w:rsidR="005949DB">
        <w:t xml:space="preserve">a </w:t>
      </w:r>
      <w:r w:rsidR="005F60D4">
        <w:t>DAG</w:t>
      </w:r>
      <w:r w:rsidR="0032415A">
        <w:t xml:space="preserve"> (directed acyclic graph)</w:t>
      </w:r>
      <w:r w:rsidR="00A478A9">
        <w:t>,</w:t>
      </w:r>
      <w:r w:rsidR="00B655CA">
        <w:t xml:space="preserve"> which</w:t>
      </w:r>
      <w:r w:rsidR="00E76399">
        <w:t xml:space="preserve"> model</w:t>
      </w:r>
      <w:r w:rsidR="00A478A9">
        <w:t>s</w:t>
      </w:r>
      <w:r w:rsidR="00E76399">
        <w:t xml:space="preserve"> </w:t>
      </w:r>
      <w:r w:rsidR="009D1C50">
        <w:t>a</w:t>
      </w:r>
      <w:r w:rsidR="00E76399">
        <w:t xml:space="preserve"> process with </w:t>
      </w:r>
      <w:r w:rsidR="004F510F">
        <w:t>nodes and edges.</w:t>
      </w:r>
      <w:r w:rsidR="00B87574">
        <w:t xml:space="preserve"> The DAG</w:t>
      </w:r>
      <w:r w:rsidR="00A772C6">
        <w:t xml:space="preserve"> is read</w:t>
      </w:r>
      <w:r w:rsidR="00B87574">
        <w:t xml:space="preserve"> by </w:t>
      </w:r>
      <w:r w:rsidR="0017732E">
        <w:t xml:space="preserve">a </w:t>
      </w:r>
      <w:r w:rsidR="00A83964">
        <w:t xml:space="preserve">workflow management </w:t>
      </w:r>
      <w:r w:rsidR="00A772C6">
        <w:t>tools, such as Apache Airflow, which execute</w:t>
      </w:r>
      <w:r w:rsidR="0017732E">
        <w:t>s</w:t>
      </w:r>
      <w:r w:rsidR="00A772C6">
        <w:t xml:space="preserve"> </w:t>
      </w:r>
      <w:r w:rsidR="008C2C2B">
        <w:t xml:space="preserve">specific tasks in </w:t>
      </w:r>
      <w:r w:rsidR="00FC2E8E">
        <w:t>a</w:t>
      </w:r>
      <w:r w:rsidR="005E6F06">
        <w:t xml:space="preserve"> defined order</w:t>
      </w:r>
      <w:r w:rsidR="009276E8">
        <w:t xml:space="preserve"> </w:t>
      </w:r>
      <w:sdt>
        <w:sdtPr>
          <w:alias w:val="To edit, see citavi.com/edit"/>
          <w:tag w:val="CitaviPlaceholder#a14f37d2-6440-401b-a0c0-49edd3d2715c"/>
          <w:id w:val="-1169548775"/>
          <w:placeholder>
            <w:docPart w:val="DefaultPlaceholder_-1854013440"/>
          </w:placeholder>
        </w:sdtPr>
        <w:sdtEndPr/>
        <w:sdtContent>
          <w:r w:rsidR="009276E8">
            <w:fldChar w:fldCharType="begin"/>
          </w:r>
          <w:r w:rsidR="009276E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jIwNS4wMjMwMnYzIiwiVXJpU3RyaW5nIjoiaHR0cDovL2FyeGl2Lm9yZy9wZGYvMjIwNS4wMjMwMnY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4VDE3OjE5OjMzIiwiTW9kaWZpZWRCeSI6Il9TZWJhc3RpYW4gU8OkdHpsZXIiLCJJZCI6IjE4NjI4NjJlLWJiMDYtNDI2OS04NmM2LTBiY2YxY2E1NjAyZCIsIk1vZGlmaWVkT24iOiIyMDIyLTA2LTI4VDE3OjE5OjM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IwNS4wMjMwMnYzIiwiVXJpU3RyaW5nIjoiaHR0cDovL2FyeGl2Lm9yZy9hYnMvMjIwNS4wMjMwMnY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4VDE3OjE5OjMzIiwiTW9kaWZpZWRCeSI6Il9TZWJhc3RpYW4gU8OkdHpsZXIiLCJJZCI6IjAwYzQzOGEyLWExMGEtNDg5ZS1iYjJhLTU2ZjY3YTRiMDcyMyIsIk1vZGlmaWVkT24iOiIyMDIyLTA2LTI4VDE3OjE5OjMz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IwNS4wMjMwMnYzIiwiVXJpU3RyaW5nIjoiaHR0cHM6Ly9hcnhpdi5vcmcvcGRmLzIyMDUuMDIzMDJ2My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}</w:instrText>
          </w:r>
          <w:r w:rsidR="009276E8">
            <w:fldChar w:fldCharType="separate"/>
          </w:r>
          <w:r w:rsidR="00601E6C">
            <w:t>(</w:t>
          </w:r>
          <w:proofErr w:type="spellStart"/>
          <w:r w:rsidR="00601E6C">
            <w:t>Kreuzberger</w:t>
          </w:r>
          <w:proofErr w:type="spellEnd"/>
          <w:r w:rsidR="00601E6C">
            <w:t xml:space="preserve"> et al., 2022)</w:t>
          </w:r>
          <w:r w:rsidR="009276E8">
            <w:fldChar w:fldCharType="end"/>
          </w:r>
        </w:sdtContent>
      </w:sdt>
      <w:r w:rsidR="005E6F06">
        <w:t>.</w:t>
      </w:r>
      <w:r w:rsidR="000C41E7">
        <w:t xml:space="preserve"> Pipelines </w:t>
      </w:r>
      <w:r w:rsidR="00FB0C02">
        <w:t xml:space="preserve">remove </w:t>
      </w:r>
      <w:r w:rsidR="00DB578C">
        <w:t xml:space="preserve">manual </w:t>
      </w:r>
      <w:r w:rsidR="008521AD">
        <w:t>labor f</w:t>
      </w:r>
      <w:r w:rsidR="00927E7F">
        <w:t xml:space="preserve">rom the ML process, which </w:t>
      </w:r>
      <w:r w:rsidR="008F3F4C">
        <w:t xml:space="preserve">speeds up the development of new models, </w:t>
      </w:r>
      <w:r w:rsidR="00D2362A">
        <w:t xml:space="preserve">reduces the human error element and makes the process </w:t>
      </w:r>
      <w:r w:rsidR="00927E7F">
        <w:t>more consistent</w:t>
      </w:r>
      <w:r w:rsidR="00D2362A">
        <w:t>.</w:t>
      </w:r>
    </w:p>
    <w:p w14:paraId="61EFD778" w14:textId="540CA3F8" w:rsidR="00771CCE" w:rsidRDefault="00771CCE" w:rsidP="001F5D94">
      <w:r>
        <w:t>In state-of-the-art MLOps</w:t>
      </w:r>
      <w:r w:rsidR="00E66345">
        <w:t xml:space="preserve"> </w:t>
      </w:r>
      <w:r w:rsidR="00301BBE">
        <w:t xml:space="preserve">the </w:t>
      </w:r>
      <w:r w:rsidR="00E66345">
        <w:t xml:space="preserve">conventional CI/CD </w:t>
      </w:r>
      <w:r w:rsidR="00A90999">
        <w:t>practice is</w:t>
      </w:r>
      <w:r w:rsidR="00DC3FAD">
        <w:t xml:space="preserve"> expanded</w:t>
      </w:r>
      <w:r w:rsidR="00A90999">
        <w:t xml:space="preserve"> by</w:t>
      </w:r>
      <w:r w:rsidR="0078550D">
        <w:t xml:space="preserve"> </w:t>
      </w:r>
      <w:r w:rsidR="0078550D" w:rsidRPr="002864FD">
        <w:rPr>
          <w:i/>
          <w:iCs/>
        </w:rPr>
        <w:t>continuous training</w:t>
      </w:r>
      <w:r w:rsidR="00D170CD">
        <w:t xml:space="preserve"> (CT)</w:t>
      </w:r>
      <w:r w:rsidR="00065174">
        <w:t xml:space="preserve">. </w:t>
      </w:r>
      <w:r w:rsidR="00FB739C">
        <w:t xml:space="preserve">CT </w:t>
      </w:r>
      <w:r w:rsidR="008F3EDE">
        <w:t>aims to automat</w:t>
      </w:r>
      <w:r w:rsidR="00DD46B3">
        <w:t>e</w:t>
      </w:r>
      <w:r w:rsidR="008A1702">
        <w:t xml:space="preserve"> the</w:t>
      </w:r>
      <w:r w:rsidR="00C731AF">
        <w:t xml:space="preserve"> entire</w:t>
      </w:r>
      <w:r w:rsidR="008A1702">
        <w:t xml:space="preserve"> model training</w:t>
      </w:r>
      <w:r w:rsidR="00B36D4E">
        <w:t xml:space="preserve"> process</w:t>
      </w:r>
      <w:r w:rsidR="00DD46B3">
        <w:t>.</w:t>
      </w:r>
      <w:r w:rsidR="00B36D4E">
        <w:t xml:space="preserve"> The ML system should be able to detect </w:t>
      </w:r>
      <w:r w:rsidR="00114477">
        <w:t xml:space="preserve">deteriorating model performance and initiate a </w:t>
      </w:r>
      <w:r w:rsidR="00BC331D">
        <w:t xml:space="preserve">model retraining pipeline </w:t>
      </w:r>
      <w:sdt>
        <w:sdtPr>
          <w:alias w:val="To edit, see citavi.com/edit"/>
          <w:tag w:val="CitaviPlaceholder#4af1f425-f546-4f4f-bff4-607c801fab7a"/>
          <w:id w:val="-1135326683"/>
          <w:placeholder>
            <w:docPart w:val="DefaultPlaceholder_-1854013440"/>
          </w:placeholder>
        </w:sdtPr>
        <w:sdtEndPr/>
        <w:sdtContent>
          <w:r w:rsidR="00BC331D">
            <w:fldChar w:fldCharType="begin"/>
          </w:r>
          <w:r w:rsidR="008728A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NmU0YzI2LWEyNDQtNDVhMy1hMjNiLTczOTFlZGQxMzMxNyIsIlJhbmdlTGVuZ3RoIjoyNywiUmVmZXJlbmNlSWQiOiI3OTkyNWY2NC02YmJmLTRjNGItYmE4OC04ODFhZTYxYzRi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d3d3LnVzZW5peC5vcmcvY29uZmVyZW5jZS9vcG1sMTkvcHJlc2VudGF0aW9uL2JheWxvciIsIlVyaVN0cmluZyI6Imh0dHBzOi8vd3d3LnVzZW5peC5vcmcvY29uZmVyZW5jZS9vcG1sMTkvcHJlc2VudGF0aW9uL2JheWxvc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}</w:instrText>
          </w:r>
          <w:r w:rsidR="00BC331D">
            <w:fldChar w:fldCharType="separate"/>
          </w:r>
          <w:r w:rsidR="00601E6C">
            <w:t>(Denis Baylor et al., 2019)</w:t>
          </w:r>
          <w:r w:rsidR="00BC331D">
            <w:fldChar w:fldCharType="end"/>
          </w:r>
        </w:sdtContent>
      </w:sdt>
      <w:r w:rsidR="00BC331D">
        <w:t>.</w:t>
      </w:r>
      <w:r w:rsidR="00A6381C">
        <w:t xml:space="preserve"> One form of achieving CT is </w:t>
      </w:r>
      <w:r w:rsidR="00387B9F">
        <w:t>deploying entire ML pipelines instead of</w:t>
      </w:r>
      <w:r w:rsidR="004763A0">
        <w:t xml:space="preserve"> a trained</w:t>
      </w:r>
      <w:r w:rsidR="00172C5D">
        <w:t xml:space="preserve"> model. </w:t>
      </w:r>
      <w:r w:rsidR="003A7ACA">
        <w:t xml:space="preserve">This way, instead of deploying a single ML model at </w:t>
      </w:r>
      <w:r w:rsidR="001E7A92">
        <w:t>the time, a</w:t>
      </w:r>
      <w:r w:rsidR="001F5D94">
        <w:t>n entire</w:t>
      </w:r>
      <w:r w:rsidR="001E7A92">
        <w:t xml:space="preserve"> </w:t>
      </w:r>
      <w:r w:rsidR="00F85214">
        <w:t>pipeline</w:t>
      </w:r>
      <w:r w:rsidR="001E7A92">
        <w:t xml:space="preserve"> can be deployed</w:t>
      </w:r>
      <w:r w:rsidR="00A2416B">
        <w:t xml:space="preserve"> to recurrently</w:t>
      </w:r>
      <w:r w:rsidR="001E7A92">
        <w:t xml:space="preserve"> create new </w:t>
      </w:r>
      <w:r w:rsidR="001F5D94">
        <w:t>and optimized models</w:t>
      </w:r>
      <w:r w:rsidR="00677204">
        <w:t xml:space="preserve"> </w:t>
      </w:r>
      <w:sdt>
        <w:sdtPr>
          <w:alias w:val="To edit, see citavi.com/edit"/>
          <w:tag w:val="CitaviPlaceholder#59fbc518-4b1f-4c21-a550-69763ec7fd5e"/>
          <w:id w:val="-1875382284"/>
          <w:placeholder>
            <w:docPart w:val="DefaultPlaceholder_-1854013440"/>
          </w:placeholder>
        </w:sdtPr>
        <w:sdtEndPr/>
        <w:sdtContent>
          <w:r w:rsidR="00677204">
            <w:fldChar w:fldCharType="begin"/>
          </w:r>
          <w:r w:rsidR="008728A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YmExZTVkLWM1MTktNDUyNi1iM2NlLTAwNzRlODBlNDMxNyIsIlJhbmdlTGVuZ3RoIjoyNywiUmVmZXJlbmNlSWQiOiI3OTkyNWY2NC02YmJmLTRjNGItYmE4OC04ODFhZTYxYzRi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d3d3LnVzZW5peC5vcmcvY29uZmVyZW5jZS9vcG1sMTkvcHJlc2VudGF0aW9uL2JheWxvciIsIlVyaVN0cmluZyI6Imh0dHBzOi8vd3d3LnVzZW5peC5vcmcvY29uZmVyZW5jZS9vcG1sMTkvcHJlc2VudGF0aW9uL2JheWxvc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}</w:instrText>
          </w:r>
          <w:r w:rsidR="00677204">
            <w:fldChar w:fldCharType="separate"/>
          </w:r>
          <w:r w:rsidR="00601E6C">
            <w:t>(Denis Baylor et al., 2019)</w:t>
          </w:r>
          <w:r w:rsidR="00677204">
            <w:fldChar w:fldCharType="end"/>
          </w:r>
        </w:sdtContent>
      </w:sdt>
      <w:r w:rsidR="001F5D94">
        <w:t>.</w:t>
      </w:r>
    </w:p>
    <w:p w14:paraId="77B2345C" w14:textId="39DD9BBE" w:rsidR="00F53D32" w:rsidRDefault="0010185A" w:rsidP="003C4565">
      <w:r>
        <w:rPr>
          <w:b/>
        </w:rPr>
        <w:t>Reproducibility</w:t>
      </w:r>
      <w:r>
        <w:t xml:space="preserve">. </w:t>
      </w:r>
      <w:r w:rsidR="007522D7">
        <w:t xml:space="preserve">The most straight-forward implementation </w:t>
      </w:r>
      <w:r w:rsidR="00DA54D1">
        <w:t xml:space="preserve">of reproducibility is through </w:t>
      </w:r>
      <w:r w:rsidR="00E62D11">
        <w:t xml:space="preserve">versioning of the source code with </w:t>
      </w:r>
      <w:r w:rsidR="00AF5AC7">
        <w:t xml:space="preserve">a </w:t>
      </w:r>
      <w:r w:rsidR="00E62D11" w:rsidRPr="00FE63BC">
        <w:rPr>
          <w:i/>
          <w:iCs/>
        </w:rPr>
        <w:t>version control system</w:t>
      </w:r>
      <w:r w:rsidR="00E62D11">
        <w:t xml:space="preserve"> (VCS)</w:t>
      </w:r>
      <w:r w:rsidR="008D78FE">
        <w:t>,</w:t>
      </w:r>
      <w:r w:rsidR="00AF5AC7">
        <w:t xml:space="preserve"> like Git.</w:t>
      </w:r>
      <w:r w:rsidR="00403CEF">
        <w:t xml:space="preserve"> As a</w:t>
      </w:r>
      <w:r w:rsidR="006327C9">
        <w:t>n</w:t>
      </w:r>
      <w:r w:rsidR="006B6F05">
        <w:t xml:space="preserve"> industry</w:t>
      </w:r>
      <w:r w:rsidR="00403CEF">
        <w:t xml:space="preserve"> standard</w:t>
      </w:r>
      <w:r w:rsidR="00B3291E">
        <w:t xml:space="preserve">, </w:t>
      </w:r>
      <w:r w:rsidR="00403CEF">
        <w:t>VCSs allow</w:t>
      </w:r>
      <w:r w:rsidR="00B3291E">
        <w:t xml:space="preserve"> to</w:t>
      </w:r>
      <w:r w:rsidR="006327C9">
        <w:t xml:space="preserve"> trace</w:t>
      </w:r>
      <w:r w:rsidR="002D4469">
        <w:t xml:space="preserve"> and revert</w:t>
      </w:r>
      <w:r w:rsidR="006327C9">
        <w:t xml:space="preserve"> </w:t>
      </w:r>
      <w:r w:rsidR="00B3291E">
        <w:t>changes in the code</w:t>
      </w:r>
      <w:r w:rsidR="006327C9">
        <w:t xml:space="preserve">. This </w:t>
      </w:r>
      <w:r w:rsidR="00687DB8">
        <w:t xml:space="preserve">way </w:t>
      </w:r>
      <w:r w:rsidR="00DD60AD">
        <w:t xml:space="preserve">previous states of </w:t>
      </w:r>
      <w:r w:rsidR="0095179B">
        <w:t xml:space="preserve">the software code can be </w:t>
      </w:r>
      <w:r w:rsidR="00D061DE">
        <w:t>restored and rebuilt</w:t>
      </w:r>
      <w:r w:rsidR="005A18DE">
        <w:t xml:space="preserve"> </w:t>
      </w:r>
      <w:sdt>
        <w:sdtPr>
          <w:alias w:val="To edit, see citavi.com/edit"/>
          <w:tag w:val="CitaviPlaceholder#3c5449b9-f924-4147-aed0-c162f032f920"/>
          <w:id w:val="-887871658"/>
          <w:placeholder>
            <w:docPart w:val="DefaultPlaceholder_-1854013440"/>
          </w:placeholder>
        </w:sdtPr>
        <w:sdtEndPr/>
        <w:sdtContent>
          <w:r w:rsidR="005A18DE">
            <w:fldChar w:fldCharType="begin"/>
          </w:r>
          <w:r w:rsidR="008728A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YWJzLzIwMDcuMTQxMzB2MiIsIlVyaVN0cmluZyI6Imh0dHA6Ly9hcnhpdi5vcmcvYWJzLzIwMDcuMTQxMzB2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y0wMlQyMDozNToyMSIsIk1vZGlmaWVkQnkiOiJfU2ViYXN0aWFuIFPDpHR6bGVyIiwiSWQiOiJhOGFhMjBiOC0wZGU2LTRmMzktOTAwZS0zYTkwZWUwMjIyYzgiLCJNb2RpZmllZE9uIjoiMjAyMi0wNy0wMlQyMDozNToyM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DUvMzM4MjQ5NC4zNDEwNjgxIiwiVXJpU3RyaW5nIjoiaHR0cHM6Ly9kb2kub3JnLzEwLjExNDUvMzM4MjQ5NC4zNDEwNjg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yVDIwOjM1OjIxIiwiTW9kaWZpZWRCeSI6Il9TZWJhc3RpYW4gU8OkdHpsZXIiLCJJZCI6ImI1YzVhOTcyLTY2MjAtNGExYy1hZGY5LTNmZWFhOTY2ODg0ZCIsIk1vZGlmaWVkT24iOiIyMDIyLTA3LTAyVDIwOjM1OjI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jAwNy4xNDEzMHYyIiwiVXJpU3RyaW5nIjoiaHR0cDovL2FyeGl2Lm9yZy9wZGYvMjAwNy4xNDEzMH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yVDIwOjM1OjIxIiwiTW9kaWZpZWRCeSI6Il9TZWJhc3RpYW4gU8OkdHpsZXIiLCJJZCI6IjBmYTE2NjQyLWMwYWUtNDliMy05MTE5LTUzNjAzMjhiNjU4MCIsIk1vZGlmaWVkT24iOiIyMDIyLTA3LTAyVDIwOjM1OjIx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MjAwNy4xNDEzMHYyIiwiVXJpU3RyaW5nIjoiaHR0cHM6Ly9hcnhpdi5vcmcvcGRmLzIwMDcuMTQxMzB2Mi5wZG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}</w:instrText>
          </w:r>
          <w:r w:rsidR="005A18DE">
            <w:fldChar w:fldCharType="separate"/>
          </w:r>
          <w:r w:rsidR="00601E6C">
            <w:t>(</w:t>
          </w:r>
          <w:proofErr w:type="spellStart"/>
          <w:r w:rsidR="00601E6C">
            <w:t>Serban</w:t>
          </w:r>
          <w:proofErr w:type="spellEnd"/>
          <w:r w:rsidR="00601E6C">
            <w:t xml:space="preserve">, van der </w:t>
          </w:r>
          <w:proofErr w:type="spellStart"/>
          <w:r w:rsidR="00601E6C">
            <w:t>Blom</w:t>
          </w:r>
          <w:proofErr w:type="spellEnd"/>
          <w:r w:rsidR="00601E6C">
            <w:t xml:space="preserve">, </w:t>
          </w:r>
          <w:proofErr w:type="spellStart"/>
          <w:r w:rsidR="00601E6C">
            <w:t>Hoos</w:t>
          </w:r>
          <w:proofErr w:type="spellEnd"/>
          <w:r w:rsidR="00601E6C">
            <w:t>, &amp; Visser, 2020)</w:t>
          </w:r>
          <w:r w:rsidR="005A18DE">
            <w:fldChar w:fldCharType="end"/>
          </w:r>
        </w:sdtContent>
      </w:sdt>
      <w:r w:rsidR="00D061DE">
        <w:t>.</w:t>
      </w:r>
    </w:p>
    <w:p w14:paraId="0AC00D68" w14:textId="7DFC40AA" w:rsidR="00BE6997" w:rsidRDefault="007B6050" w:rsidP="00FB2700">
      <w:r>
        <w:lastRenderedPageBreak/>
        <w:t>For ML applications, code versioning alone is not sufficient however.</w:t>
      </w:r>
      <w:r w:rsidR="00C01349">
        <w:t xml:space="preserve"> </w:t>
      </w:r>
      <w:r w:rsidR="00CD35C6">
        <w:t xml:space="preserve">Since model training is </w:t>
      </w:r>
      <w:r w:rsidR="00CC6406">
        <w:t xml:space="preserve">not only dependent on the model configuration, but also the </w:t>
      </w:r>
      <w:r w:rsidR="00985F59">
        <w:t xml:space="preserve">training </w:t>
      </w:r>
      <w:r w:rsidR="00CC6406">
        <w:t>data</w:t>
      </w:r>
      <w:r w:rsidR="00985F59">
        <w:t>, the dataset needs to be versioned and tracked as well</w:t>
      </w:r>
      <w:r w:rsidR="00916299">
        <w:t>, in order to replicate a previous model</w:t>
      </w:r>
      <w:r w:rsidR="00813625">
        <w:t xml:space="preserve"> </w:t>
      </w:r>
      <w:sdt>
        <w:sdtPr>
          <w:alias w:val="To edit, see citavi.com/edit"/>
          <w:tag w:val="CitaviPlaceholder#cd3c0e1b-8c5a-4a7d-b9fc-16e4cdcfbe14"/>
          <w:id w:val="-856656244"/>
          <w:placeholder>
            <w:docPart w:val="DefaultPlaceholder_-1854013440"/>
          </w:placeholder>
        </w:sdtPr>
        <w:sdtEndPr/>
        <w:sdtContent>
          <w:r w:rsidR="00813625">
            <w:fldChar w:fldCharType="begin"/>
          </w:r>
          <w:r w:rsidR="008728A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ODQwNDc4LTYwZjEtNGIwMy04YWMxLWI1NDdkNjMwOGQyMyIsIlJhbmdlTGVuZ3RoIjo0MiwiUmVmZXJlbmNlSWQiOiJmZGE3OWZiMC0yNzNjLTRlMGQtYWRkMi1lYjY2Y2FlZDM3N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MzOTAvYXBwMTExOTg4NjEiLCJVcmlTdHJpbmciOiJodHRwczovL2RvaS5vcmcvMTAuMzM5MC9hcHAxMTE5ODg2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}</w:instrText>
          </w:r>
          <w:r w:rsidR="00813625">
            <w:fldChar w:fldCharType="separate"/>
          </w:r>
          <w:r w:rsidR="00601E6C">
            <w:t>(</w:t>
          </w:r>
          <w:proofErr w:type="spellStart"/>
          <w:r w:rsidR="00601E6C">
            <w:t>Ruf</w:t>
          </w:r>
          <w:proofErr w:type="spellEnd"/>
          <w:r w:rsidR="00601E6C">
            <w:t xml:space="preserve">, Madan, Reich, &amp; </w:t>
          </w:r>
          <w:proofErr w:type="spellStart"/>
          <w:r w:rsidR="00601E6C">
            <w:t>Ould</w:t>
          </w:r>
          <w:proofErr w:type="spellEnd"/>
          <w:r w:rsidR="00601E6C">
            <w:t>-Abdeslam, 2021)</w:t>
          </w:r>
          <w:r w:rsidR="00813625">
            <w:fldChar w:fldCharType="end"/>
          </w:r>
        </w:sdtContent>
      </w:sdt>
      <w:r w:rsidR="00985F59">
        <w:t xml:space="preserve">. </w:t>
      </w:r>
      <w:r w:rsidR="00C6786F">
        <w:t xml:space="preserve">This </w:t>
      </w:r>
      <w:r w:rsidR="00C56377">
        <w:t>can be</w:t>
      </w:r>
      <w:r w:rsidR="00C6786F">
        <w:t xml:space="preserve"> achieved through time travel functionality </w:t>
      </w:r>
      <w:r w:rsidR="006E3C51">
        <w:t xml:space="preserve">of modern data lakehouse </w:t>
      </w:r>
      <w:r w:rsidR="009050B8">
        <w:t>architectures</w:t>
      </w:r>
      <w:r w:rsidR="00C56377">
        <w:t>, such as Databricks delta lake</w:t>
      </w:r>
      <w:r w:rsidR="004A55C5">
        <w:t xml:space="preserve"> </w:t>
      </w:r>
      <w:sdt>
        <w:sdtPr>
          <w:alias w:val="To edit, see citavi.com/edit"/>
          <w:tag w:val="CitaviPlaceholder#71826086-65a8-4763-a7bd-9186a856fb69"/>
          <w:id w:val="-1111515049"/>
          <w:placeholder>
            <w:docPart w:val="DefaultPlaceholder_-1854013440"/>
          </w:placeholder>
        </w:sdtPr>
        <w:sdtEndPr/>
        <w:sdtContent>
          <w:r w:rsidR="004A55C5">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YXRhYnJpY2tzLmNvbS9kZS9ibG9nLzIwMTkvMDIvMDQvaW50cm9kdWNpbmctZGVsdGEtdGltZS10cmF2ZWwtZm9yLWxhcmdlLXNjYWxlLWRhdGEtbGFrZXMuaHRtbCIsIlVyaVN0cmluZyI6Imh0dHBzOi8vZGF0YWJyaWNrcy5jb20vZGUvYmxvZy8yMDE5LzAyLzA0L2ludHJvZHVjaW5nLWRlbHRhLXRpbWUtdHJhdmVsLWZvci1sYXJnZS1zY2FsZS1kYXRhLWxha2VzLmh0bWw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}</w:instrText>
          </w:r>
          <w:r w:rsidR="004A55C5">
            <w:fldChar w:fldCharType="separate"/>
          </w:r>
          <w:r w:rsidR="00601E6C">
            <w:t xml:space="preserve">(Yavuz &amp; </w:t>
          </w:r>
          <w:proofErr w:type="spellStart"/>
          <w:r w:rsidR="00601E6C">
            <w:t>Chockalingam</w:t>
          </w:r>
          <w:proofErr w:type="spellEnd"/>
          <w:r w:rsidR="00601E6C">
            <w:t>, 2019)</w:t>
          </w:r>
          <w:r w:rsidR="004A55C5">
            <w:fldChar w:fldCharType="end"/>
          </w:r>
        </w:sdtContent>
      </w:sdt>
      <w:r w:rsidR="00C56377">
        <w:t>.</w:t>
      </w:r>
      <w:r w:rsidR="00E9510B">
        <w:t xml:space="preserve"> </w:t>
      </w:r>
      <w:r w:rsidR="00DA788C">
        <w:t xml:space="preserve">Alternatively there are </w:t>
      </w:r>
      <w:r w:rsidR="004D572D">
        <w:t xml:space="preserve">dedicated data management tools, like </w:t>
      </w:r>
      <w:proofErr w:type="spellStart"/>
      <w:r w:rsidR="000D2596">
        <w:t>Rok</w:t>
      </w:r>
      <w:proofErr w:type="spellEnd"/>
      <w:r w:rsidR="000D2596">
        <w:t xml:space="preserve"> from </w:t>
      </w:r>
      <w:proofErr w:type="spellStart"/>
      <w:r w:rsidR="000D2596">
        <w:t>Arrikto</w:t>
      </w:r>
      <w:proofErr w:type="spellEnd"/>
      <w:r w:rsidR="00C12C4E">
        <w:t>,</w:t>
      </w:r>
      <w:r w:rsidR="000D01E0">
        <w:t xml:space="preserve"> integrated in</w:t>
      </w:r>
      <w:r w:rsidR="009F0DEC">
        <w:t>to</w:t>
      </w:r>
      <w:r w:rsidR="000D01E0">
        <w:t xml:space="preserve"> Kube</w:t>
      </w:r>
      <w:r w:rsidR="003B5CD2">
        <w:t>flow</w:t>
      </w:r>
      <w:r w:rsidR="00785C62">
        <w:t xml:space="preserve"> </w:t>
      </w:r>
      <w:sdt>
        <w:sdtPr>
          <w:alias w:val="To edit, see citavi.com/edit"/>
          <w:tag w:val="CitaviPlaceholder#022a8a6a-ba89-4089-8672-214850a67ba6"/>
          <w:id w:val="-1915164297"/>
          <w:placeholder>
            <w:docPart w:val="DefaultPlaceholder_-1854013440"/>
          </w:placeholder>
        </w:sdtPr>
        <w:sdtEndPr/>
        <w:sdtContent>
          <w:r w:rsidR="00785C62">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NmQ3Mzg2LWU3YmMtNDM5ZC04NmI2LTI2ZmRhODJjYTFiYyIsIlJhbmdlTGVuZ3RoIjoxNSwiUmVmZXJlbmNlSWQiOiJmZDQ3YzdmZC1jMWVlLTQ5NWEtYjVmMC04ZWU5N2JjNThhYzg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m4uZC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RvY3MuYXJyaWt0by5jb20vIiwiVXJpU3RyaW5nIjoiaHR0cHM6Ly9kb2NzLmFycmlrdG8uY29t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}</w:instrText>
          </w:r>
          <w:r w:rsidR="00785C62">
            <w:fldChar w:fldCharType="separate"/>
          </w:r>
          <w:r w:rsidR="00601E6C">
            <w:t>(</w:t>
          </w:r>
          <w:proofErr w:type="spellStart"/>
          <w:r w:rsidR="00601E6C">
            <w:t>Arrikto</w:t>
          </w:r>
          <w:proofErr w:type="spellEnd"/>
          <w:r w:rsidR="00601E6C">
            <w:t>, n.d.)</w:t>
          </w:r>
          <w:r w:rsidR="00785C62">
            <w:fldChar w:fldCharType="end"/>
          </w:r>
        </w:sdtContent>
      </w:sdt>
      <w:r w:rsidR="002E3FF7">
        <w:t>.</w:t>
      </w:r>
    </w:p>
    <w:p w14:paraId="459C4193" w14:textId="26A0BE6F" w:rsidR="0013338B" w:rsidRDefault="009F0DEC" w:rsidP="00FB2700">
      <w:r>
        <w:t xml:space="preserve">As alluded to earlier, ML utilizes a wide array of </w:t>
      </w:r>
      <w:r w:rsidR="00177600">
        <w:t>hyper</w:t>
      </w:r>
      <w:r>
        <w:t xml:space="preserve">parameters </w:t>
      </w:r>
      <w:r w:rsidR="001E3AE4">
        <w:t>and randomization-seeds for learning. These need to be</w:t>
      </w:r>
      <w:r w:rsidR="00B33F73">
        <w:t xml:space="preserve"> tracked</w:t>
      </w:r>
      <w:r w:rsidR="001E3AE4">
        <w:t xml:space="preserve"> as well, in order to ensure rep</w:t>
      </w:r>
      <w:r w:rsidR="00DB49CD">
        <w:t>roducibility</w:t>
      </w:r>
      <w:r w:rsidR="004E3455">
        <w:t xml:space="preserve"> of the model</w:t>
      </w:r>
      <w:r w:rsidR="00DB49CD">
        <w:t>.</w:t>
      </w:r>
      <w:r w:rsidR="003E20D3">
        <w:t xml:space="preserve"> These are stored</w:t>
      </w:r>
      <w:r w:rsidR="007221AA">
        <w:t xml:space="preserve"> in a meta data store, alongside </w:t>
      </w:r>
      <w:r w:rsidR="00E87EE1">
        <w:t xml:space="preserve">other </w:t>
      </w:r>
      <w:r w:rsidR="007221AA">
        <w:t>information</w:t>
      </w:r>
      <w:r w:rsidR="00E87EE1">
        <w:t>, such as</w:t>
      </w:r>
      <w:r w:rsidR="007221AA">
        <w:t xml:space="preserve"> </w:t>
      </w:r>
      <w:r w:rsidR="0095037D">
        <w:t>training duration</w:t>
      </w:r>
      <w:r w:rsidR="00E87EE1">
        <w:t xml:space="preserve"> and</w:t>
      </w:r>
      <w:r w:rsidR="0095037D">
        <w:t xml:space="preserve"> training date</w:t>
      </w:r>
      <w:r w:rsidR="00E87EE1">
        <w:t>.</w:t>
      </w:r>
    </w:p>
    <w:p w14:paraId="018A07D8" w14:textId="51424919" w:rsidR="005F36D5" w:rsidRDefault="0024070B" w:rsidP="00FB2700">
      <w:r>
        <w:rPr>
          <w:b/>
        </w:rPr>
        <w:t>Monitoring</w:t>
      </w:r>
      <w:r>
        <w:t xml:space="preserve">. </w:t>
      </w:r>
      <w:r w:rsidR="00822BD6">
        <w:t xml:space="preserve">Continuous monitoring </w:t>
      </w:r>
      <w:r w:rsidR="00D153F0">
        <w:t xml:space="preserve">is used in MLOps </w:t>
      </w:r>
      <w:r w:rsidR="00185A63">
        <w:t>to assess</w:t>
      </w:r>
      <w:r w:rsidR="001B7F8D">
        <w:t xml:space="preserve"> the health of</w:t>
      </w:r>
      <w:r w:rsidR="00185A63">
        <w:t xml:space="preserve"> deployed ML systems. </w:t>
      </w:r>
      <w:r w:rsidR="005C718E">
        <w:t>Most importantly, the prediction quality of served models are frequently measured</w:t>
      </w:r>
      <w:r w:rsidR="00B84604">
        <w:t xml:space="preserve"> in a</w:t>
      </w:r>
      <w:r w:rsidR="00BA06FD">
        <w:t>n</w:t>
      </w:r>
      <w:r w:rsidR="00B84604">
        <w:t xml:space="preserve"> automated fashion</w:t>
      </w:r>
      <w:r w:rsidR="00220693">
        <w:t xml:space="preserve">. </w:t>
      </w:r>
      <w:r w:rsidR="00CF3179">
        <w:t xml:space="preserve">Important metrics are given </w:t>
      </w:r>
      <w:r w:rsidR="00BA06FD">
        <w:t xml:space="preserve">a </w:t>
      </w:r>
      <w:r w:rsidR="00CF3179">
        <w:t>threshold value</w:t>
      </w:r>
      <w:r w:rsidR="00BA06FD">
        <w:t>,</w:t>
      </w:r>
      <w:r w:rsidR="00CF3179">
        <w:t xml:space="preserve"> </w:t>
      </w:r>
      <w:r w:rsidR="00866E24">
        <w:t>that are</w:t>
      </w:r>
      <w:r w:rsidR="0089770A">
        <w:t xml:space="preserve"> tracked</w:t>
      </w:r>
      <w:r w:rsidR="00866E24">
        <w:t xml:space="preserve"> live by the monitoring system. </w:t>
      </w:r>
      <w:r w:rsidR="000856AC">
        <w:t>Sophisticated monitoring implementations automatically trigger pipelines to take corrective actions, upon noticing insufficient model performance (e.g. a re-training pipeline). The observations made during monitoring can feed back into the consecutive model</w:t>
      </w:r>
      <w:r w:rsidR="009E25CC">
        <w:t xml:space="preserve"> to make it more robust</w:t>
      </w:r>
      <w:r w:rsidR="000856AC">
        <w:t xml:space="preserve">. </w:t>
      </w:r>
      <w:r w:rsidR="00762B49">
        <w:t xml:space="preserve">Automated monitoring can be supported </w:t>
      </w:r>
      <w:r w:rsidR="004032A4">
        <w:t>by</w:t>
      </w:r>
      <w:r w:rsidR="00F517D1">
        <w:t xml:space="preserve"> human</w:t>
      </w:r>
      <w:r w:rsidR="004032A4">
        <w:t xml:space="preserve"> monitoring through</w:t>
      </w:r>
      <w:r w:rsidR="00F517D1">
        <w:t xml:space="preserve"> </w:t>
      </w:r>
      <w:r w:rsidR="005D6A3D">
        <w:t>dashboard visualizations</w:t>
      </w:r>
      <w:r w:rsidR="00C52995">
        <w:t xml:space="preserve"> on </w:t>
      </w:r>
      <w:r w:rsidR="00107744">
        <w:t>applications like Kibana</w:t>
      </w:r>
      <w:r w:rsidR="003D439A">
        <w:t>, Grafana</w:t>
      </w:r>
      <w:r w:rsidR="003E2F95">
        <w:t>,</w:t>
      </w:r>
      <w:r w:rsidR="00107744">
        <w:t xml:space="preserve"> or PowerBI</w:t>
      </w:r>
      <w:r w:rsidR="003E1E87">
        <w:t xml:space="preserve"> </w:t>
      </w:r>
      <w:sdt>
        <w:sdtPr>
          <w:alias w:val="To edit, see citavi.com/edit"/>
          <w:tag w:val="CitaviPlaceholder#aa86b223-8904-49d4-a67a-8d59dbd97f08"/>
          <w:id w:val="-1688514526"/>
          <w:placeholder>
            <w:docPart w:val="DefaultPlaceholder_-1854013440"/>
          </w:placeholder>
        </w:sdtPr>
        <w:sdtEndPr/>
        <w:sdtContent>
          <w:r w:rsidR="003E1E87">
            <w:fldChar w:fldCharType="begin"/>
          </w:r>
          <w:r w:rsidR="003E1E8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jIwNS4wMjMwMnYzIiwiVXJpU3RyaW5nIjoiaHR0cDovL2FyeGl2Lm9yZy9wZGYvMjIwNS4wMjMwMnY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4VDE3OjE5OjMzIiwiTW9kaWZpZWRCeSI6Il9TZWJhc3RpYW4gU8OkdHpsZXIiLCJJZCI6IjE4NjI4NjJlLWJiMDYtNDI2OS04NmM2LTBiY2YxY2E1NjAyZCIsIk1vZGlmaWVkT24iOiIyMDIyLTA2LTI4VDE3OjE5OjM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IwNS4wMjMwMnYzIiwiVXJpU3RyaW5nIjoiaHR0cDovL2FyeGl2Lm9yZy9hYnMvMjIwNS4wMjMwMnY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4VDE3OjE5OjMzIiwiTW9kaWZpZWRCeSI6Il9TZWJhc3RpYW4gU8OkdHpsZXIiLCJJZCI6IjAwYzQzOGEyLWExMGEtNDg5ZS1iYjJhLTU2ZjY3YTRiMDcyMyIsIk1vZGlmaWVkT24iOiIyMDIyLTA2LTI4VDE3OjE5OjMz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IwNS4wMjMwMnYzIiwiVXJpU3RyaW5nIjoiaHR0cHM6Ly9hcnhpdi5vcmcvcGRmLzIyMDUuMDIzMDJ2My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}</w:instrText>
          </w:r>
          <w:r w:rsidR="003E1E87">
            <w:fldChar w:fldCharType="separate"/>
          </w:r>
          <w:r w:rsidR="00601E6C">
            <w:t>(</w:t>
          </w:r>
          <w:proofErr w:type="spellStart"/>
          <w:r w:rsidR="00601E6C">
            <w:t>Kreuzberger</w:t>
          </w:r>
          <w:proofErr w:type="spellEnd"/>
          <w:r w:rsidR="00601E6C">
            <w:t xml:space="preserve"> et al., 2022)</w:t>
          </w:r>
          <w:r w:rsidR="003E1E87">
            <w:fldChar w:fldCharType="end"/>
          </w:r>
        </w:sdtContent>
      </w:sdt>
      <w:r w:rsidR="00107744">
        <w:t>.</w:t>
      </w:r>
    </w:p>
    <w:p w14:paraId="76FB2782" w14:textId="20177FA1" w:rsidR="00CB4258" w:rsidRDefault="005376DF" w:rsidP="00291EF2">
      <w:pPr>
        <w:pStyle w:val="berschrift3"/>
      </w:pPr>
      <w:r>
        <w:t>Pipelines</w:t>
      </w:r>
    </w:p>
    <w:p w14:paraId="27ED643C" w14:textId="64740AC4" w:rsidR="006E5257" w:rsidRDefault="000D2666" w:rsidP="007A79D5">
      <w:r>
        <w:t>Pipelines are an important component in the operation</w:t>
      </w:r>
      <w:r w:rsidR="00832050">
        <w:t xml:space="preserve">alization and automation of ML Lifecycles. Generally, processes in </w:t>
      </w:r>
      <w:r w:rsidR="00A6703D">
        <w:t xml:space="preserve">information systems can be explained </w:t>
      </w:r>
      <w:r w:rsidR="00490189">
        <w:t>with</w:t>
      </w:r>
      <w:r w:rsidR="00A6703D">
        <w:t xml:space="preserve"> graphs</w:t>
      </w:r>
      <w:r w:rsidR="006D5D9C">
        <w:t xml:space="preserve">. Graphs are the subject of graph theory, a discipline in mathematics and computer </w:t>
      </w:r>
      <w:r w:rsidR="00EB69BC">
        <w:t>science.</w:t>
      </w:r>
      <w:r w:rsidR="00256A3F">
        <w:t xml:space="preserve"> They</w:t>
      </w:r>
      <w:r w:rsidR="00EB374B">
        <w:t xml:space="preserve"> </w:t>
      </w:r>
      <w:r w:rsidR="00DC63DC">
        <w:t>are made up</w:t>
      </w:r>
      <w:r w:rsidR="00410F86">
        <w:t xml:space="preserve"> of two components: nodes and edges. Edges are used to map relationships between </w:t>
      </w:r>
      <w:r w:rsidR="00985E5B">
        <w:t xml:space="preserve">nodes. </w:t>
      </w:r>
      <w:r w:rsidR="005769CC">
        <w:t xml:space="preserve">Graphs can define </w:t>
      </w:r>
      <w:r w:rsidR="00240151">
        <w:t xml:space="preserve">dependencies between individual tasks of a process, which make up a pipeline. Specifically, </w:t>
      </w:r>
      <w:r w:rsidR="006F6D3C">
        <w:t xml:space="preserve">in the context of </w:t>
      </w:r>
      <w:r w:rsidR="000F2613">
        <w:t>Pipelines</w:t>
      </w:r>
      <w:r w:rsidR="00490189">
        <w:t>,</w:t>
      </w:r>
      <w:r w:rsidR="006F6D3C">
        <w:t xml:space="preserve"> a special type of graph is used</w:t>
      </w:r>
      <w:r w:rsidR="003613A4">
        <w:t xml:space="preserve">. The </w:t>
      </w:r>
      <w:r w:rsidR="003613A4">
        <w:rPr>
          <w:i/>
        </w:rPr>
        <w:t>directed acyclic graph</w:t>
      </w:r>
      <w:r w:rsidR="003613A4">
        <w:t xml:space="preserve"> (DAG).</w:t>
      </w:r>
      <w:r w:rsidR="008005B9">
        <w:t xml:space="preserve"> A DAG has directional edges, which establish</w:t>
      </w:r>
      <w:r w:rsidR="0099768F">
        <w:t xml:space="preserve"> a chronological order </w:t>
      </w:r>
      <w:r w:rsidR="003971BF">
        <w:t>between</w:t>
      </w:r>
      <w:r w:rsidR="0099768F">
        <w:t xml:space="preserve"> the nodes.</w:t>
      </w:r>
      <w:r w:rsidR="001A2D62">
        <w:t xml:space="preserve"> Instead of only mapping a generalized relationship,</w:t>
      </w:r>
      <w:r w:rsidR="00BE4483">
        <w:t xml:space="preserve"> </w:t>
      </w:r>
      <w:r w:rsidR="00580755">
        <w:t>directed edges represent a clear dependency of one node to another node.</w:t>
      </w:r>
      <w:r w:rsidR="00E618AC">
        <w:t xml:space="preserve"> These dependencies can for instance</w:t>
      </w:r>
      <w:r w:rsidR="00015E2A">
        <w:t xml:space="preserve"> constitute</w:t>
      </w:r>
      <w:r w:rsidR="00DA49E4">
        <w:t xml:space="preserve"> a data flow</w:t>
      </w:r>
      <w:r w:rsidR="00015E2A">
        <w:t>.</w:t>
      </w:r>
      <w:r w:rsidR="008C5A0A">
        <w:t xml:space="preserve"> “Acyclic” means that edges can’t </w:t>
      </w:r>
      <w:r w:rsidR="0083272F">
        <w:t xml:space="preserve">connect to prior nodes to form a cycle or loop. The acyclic properties </w:t>
      </w:r>
      <w:r w:rsidR="00F377E4">
        <w:t>of a DAG are important</w:t>
      </w:r>
      <w:r w:rsidR="00357C4D">
        <w:t xml:space="preserve"> for</w:t>
      </w:r>
      <w:r w:rsidR="001F4C35">
        <w:t xml:space="preserve"> ISs</w:t>
      </w:r>
      <w:r w:rsidR="00304AAF">
        <w:t xml:space="preserve">. </w:t>
      </w:r>
      <w:r w:rsidR="006D54FF">
        <w:t>C</w:t>
      </w:r>
      <w:r w:rsidR="001F4C35">
        <w:t xml:space="preserve">ircular dependencies can provoke </w:t>
      </w:r>
      <w:r w:rsidR="00E107BC">
        <w:t xml:space="preserve">deadlocks in a pipeline, as </w:t>
      </w:r>
      <w:r w:rsidR="00F6399A">
        <w:t xml:space="preserve">nodes </w:t>
      </w:r>
      <w:r w:rsidR="00645AD6">
        <w:t>can now be dependent on</w:t>
      </w:r>
      <w:r w:rsidR="00C90998">
        <w:t xml:space="preserve"> multiple nodes</w:t>
      </w:r>
      <w:r w:rsidR="00113B82">
        <w:t xml:space="preserve"> </w:t>
      </w:r>
      <w:sdt>
        <w:sdtPr>
          <w:alias w:val="To edit, see citavi.com/edit"/>
          <w:tag w:val="CitaviPlaceholder#6351a0a5-bfde-42c6-aa27-b127779d3059"/>
          <w:id w:val="1584252460"/>
          <w:placeholder>
            <w:docPart w:val="DefaultPlaceholder_-1854013440"/>
          </w:placeholder>
        </w:sdtPr>
        <w:sdtContent>
          <w:r w:rsidR="00113B82">
            <w:fldChar w:fldCharType="begin"/>
          </w:r>
          <w:r w:rsidR="00F4733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YWI0YzVkLWRlMjAtNDk2Mi04NTg2LTRiMTAyZDhkYTBlNyIsIlJhbmdlTGVuZ3RoIjoxMCwiUmVmZXJlbmNlSWQiOiI3OGJkZTYzMi01OGZjLTQ0NzgtYTg0ZC1jMzE1MTA0Y2IzN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Fyc2luZ2giLCJMYXN0TmFtZSI6IkRlbyIsIlByb3RlY3RlZCI6ZmFsc2UsIlNleCI6MCwiQ3JlYXRlZEJ5IjoiYTdrNmlzaDJkZHo0Y3dubzN1bWwzc2R1OGxtb2doZzYyYms4d3M0ZGp4NDNkbHIiLCJDcmVhdGVkT24iOiIyMDIyLTA3LTIyVDEwOjI0OjE0WiIsIk1vZGlmaWVkQnkiOiJhN2s2aXNoMmRkejRjd25vM3VtbDNzZHU4bG1vZ2hnNjJiazh3czRkang0M2RsciIsIklkIjoiZmVhNGJlZDgtMmQxYS00ZDMwLTlmYWYtYTAzZWYwMjFlMzEzIiwiTW9kaWZpZWRPbiI6IjIwMjItMDctMjJUMTA6MjQ6MTRa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wNDg2ODA3OTMyIi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d29ybGRjYXQub3JnL29jbGMvMTI3NzI3MjM2NyIsIlVyaVN0cmluZyI6Imh0dHA6Ly93d3cud29ybGRjYXQub3JnL29jbGMvMTI3NzI3MjM2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3d3dy53b3JsZGNhdC5vcmcvb2NsYy8xMjkwNDkzMzAwIiwiVXJpU3RyaW5nIjoiaHR0cDovL3d3dy53b3JsZGNhdC5vcmcvb2NsYy8xMjkwNDkzMzAw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}</w:instrText>
          </w:r>
          <w:r w:rsidR="00113B82">
            <w:fldChar w:fldCharType="separate"/>
          </w:r>
          <w:r w:rsidR="00F4733B">
            <w:t xml:space="preserve">(Deo, 2019; </w:t>
          </w:r>
          <w:proofErr w:type="spellStart"/>
          <w:r w:rsidR="00F4733B">
            <w:t>Harenslak</w:t>
          </w:r>
          <w:proofErr w:type="spellEnd"/>
          <w:r w:rsidR="00F4733B">
            <w:t xml:space="preserve"> &amp; Ruiter, 2021)</w:t>
          </w:r>
          <w:r w:rsidR="00113B82">
            <w:fldChar w:fldCharType="end"/>
          </w:r>
        </w:sdtContent>
      </w:sdt>
      <w:r w:rsidR="00327378">
        <w:t>.</w:t>
      </w:r>
    </w:p>
    <w:p w14:paraId="3D0A4E65" w14:textId="3CE4676F" w:rsidR="00107CD0" w:rsidRDefault="006E5257" w:rsidP="007A79D5">
      <w:r>
        <w:t xml:space="preserve">DAGs can be </w:t>
      </w:r>
      <w:r w:rsidR="00837084">
        <w:t>created</w:t>
      </w:r>
      <w:r>
        <w:t xml:space="preserve"> and interpreted by </w:t>
      </w:r>
      <w:r w:rsidR="000B3C65">
        <w:t xml:space="preserve">workflow management tools </w:t>
      </w:r>
      <w:r w:rsidR="00FF7536">
        <w:t xml:space="preserve">like </w:t>
      </w:r>
      <w:r w:rsidR="00F543B8">
        <w:t xml:space="preserve">the </w:t>
      </w:r>
      <w:r w:rsidR="00FF7536">
        <w:t>Apache Airflow</w:t>
      </w:r>
      <w:r w:rsidR="00BB7F45">
        <w:t xml:space="preserve"> </w:t>
      </w:r>
      <w:r w:rsidR="00753A51">
        <w:t>or</w:t>
      </w:r>
      <w:r w:rsidR="00BB7F45">
        <w:t xml:space="preserve"> Apache Beam</w:t>
      </w:r>
      <w:r w:rsidR="00FF566C">
        <w:t xml:space="preserve"> </w:t>
      </w:r>
      <w:sdt>
        <w:sdtPr>
          <w:alias w:val="To edit, see citavi.com/edit"/>
          <w:tag w:val="CitaviPlaceholder#18384c44-bf30-4600-a905-67b3675993e7"/>
          <w:id w:val="735213856"/>
          <w:placeholder>
            <w:docPart w:val="DefaultPlaceholder_-1854013440"/>
          </w:placeholder>
        </w:sdtPr>
        <w:sdtContent>
          <w:r w:rsidR="00FF566C">
            <w:fldChar w:fldCharType="begin"/>
          </w:r>
          <w:r w:rsidR="00FF56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MzI2MWQ1LTdkNDEtNGJhYi1hZWFlLTYwY2RlN2FkN2ExNiIsIlJhbmdlTGVuZ3RoIjozNCwiUmVmZXJlbmNlSWQiOiJjODBhMTRlOC01MTc3LTQ1NWItYTI0MS04MDg2OWIzMmI5MTMiLCJSZWZlcmVuY2UiOnsiJGlkIjoiMyIsIiR0eXBlIjoiU3dpc3NBY2FkZW1pYy5DaXRhdmkuUmVmZXJlbmNlLCBTd2lzc0FjYWRlbWljLkNpdGF2aSIsIkFic3RyYWN0Q29tcGxleGl0eSI6MCwiQWJzdHJhY3RTb3VyY2VUZXh0Rm9ybWF0IjowLCJBY2Nlc3NEYXRlIjoiMjIuNy4yMDIyIiwiQXV0aG9ycyI6W10sIkNpdGF0aW9uS2V5VXBkYXRlVHlwZSI6MCwiQ29sbGFib3JhdG9ycyI6W10sIkRhdGUiOiJuLmQuIi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YWlyZmxvdy5hcGFjaGUub3JnLyIsIlVyaVN0cmluZyI6Imh0dHBzOi8vYWlyZmxvdy5hcGFjaGUub3Jn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}</w:instrText>
          </w:r>
          <w:r w:rsidR="00FF566C">
            <w:fldChar w:fldCharType="separate"/>
          </w:r>
          <w:r w:rsidR="00FF566C">
            <w:t>(Apache Software Foundation, n.d.)</w:t>
          </w:r>
          <w:r w:rsidR="00FF566C">
            <w:fldChar w:fldCharType="end"/>
          </w:r>
        </w:sdtContent>
      </w:sdt>
      <w:r w:rsidR="00F543B8">
        <w:t xml:space="preserve">. These tools </w:t>
      </w:r>
      <w:r w:rsidR="00E7463A">
        <w:t>execute individual work steps in the defined order and logic of the graph.</w:t>
      </w:r>
      <w:r w:rsidR="00887F9A">
        <w:t xml:space="preserve"> </w:t>
      </w:r>
      <w:r w:rsidR="00B066EE">
        <w:t>A</w:t>
      </w:r>
      <w:r w:rsidR="005F13F2">
        <w:t xml:space="preserve">n exemplary </w:t>
      </w:r>
      <w:r w:rsidR="00E62315">
        <w:t>DAG in Airflow is shown in</w:t>
      </w:r>
      <w:r w:rsidR="00B066EE">
        <w:t xml:space="preserve"> </w:t>
      </w:r>
      <w:r w:rsidR="00D7476B">
        <w:fldChar w:fldCharType="begin"/>
      </w:r>
      <w:r w:rsidR="00D7476B">
        <w:instrText xml:space="preserve"> REF _Ref107267436 \h </w:instrText>
      </w:r>
      <w:r w:rsidR="00D7476B">
        <w:fldChar w:fldCharType="separate"/>
      </w:r>
      <w:r w:rsidR="00D7476B" w:rsidRPr="00584486">
        <w:t xml:space="preserve">Figure </w:t>
      </w:r>
      <w:r w:rsidR="00D7476B">
        <w:rPr>
          <w:noProof/>
        </w:rPr>
        <w:t>1</w:t>
      </w:r>
      <w:r w:rsidR="00D7476B">
        <w:fldChar w:fldCharType="end"/>
      </w:r>
      <w:r w:rsidR="00E62315">
        <w:t xml:space="preserve">. </w:t>
      </w:r>
      <w:r w:rsidR="00200533">
        <w:t xml:space="preserve">In order for a pipeline to run, it needs to be triggered by an </w:t>
      </w:r>
      <w:r w:rsidR="00110148">
        <w:t>external event. This can be done with event listeners</w:t>
      </w:r>
      <w:r w:rsidR="00E30BC8">
        <w:t xml:space="preserve"> or</w:t>
      </w:r>
      <w:r w:rsidR="00CE4D88">
        <w:t xml:space="preserve"> pipeline schedules</w:t>
      </w:r>
      <w:r w:rsidR="00110148">
        <w:t>.</w:t>
      </w:r>
    </w:p>
    <w:p w14:paraId="65F877C6" w14:textId="3C7309BF" w:rsidR="00D7476B" w:rsidRDefault="001F53E2" w:rsidP="00D7476B">
      <w:pPr>
        <w:keepNext/>
      </w:pPr>
      <w:r w:rsidRPr="001F53E2">
        <w:lastRenderedPageBreak/>
        <w:drawing>
          <wp:inline distT="0" distB="0" distL="0" distR="0" wp14:anchorId="2449BD07" wp14:editId="56447C25">
            <wp:extent cx="5400675" cy="2129155"/>
            <wp:effectExtent l="0" t="0" r="9525" b="444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00675" cy="2129155"/>
                    </a:xfrm>
                    <a:prstGeom prst="rect">
                      <a:avLst/>
                    </a:prstGeom>
                  </pic:spPr>
                </pic:pic>
              </a:graphicData>
            </a:graphic>
          </wp:inline>
        </w:drawing>
      </w:r>
    </w:p>
    <w:p w14:paraId="715F695E" w14:textId="515A215F" w:rsidR="00E62315" w:rsidRDefault="00D7476B" w:rsidP="00D7476B">
      <w:pPr>
        <w:pStyle w:val="Beschriftung"/>
      </w:pPr>
      <w:r>
        <w:t xml:space="preserve">Figure </w:t>
      </w:r>
      <w:r>
        <w:fldChar w:fldCharType="begin"/>
      </w:r>
      <w:r>
        <w:instrText xml:space="preserve"> SEQ Figure \* ARABIC </w:instrText>
      </w:r>
      <w:r>
        <w:fldChar w:fldCharType="separate"/>
      </w:r>
      <w:r>
        <w:rPr>
          <w:noProof/>
        </w:rPr>
        <w:t>5</w:t>
      </w:r>
      <w:r>
        <w:fldChar w:fldCharType="end"/>
      </w:r>
      <w:r>
        <w:t>: Exemplary DAG in Airflow</w:t>
      </w:r>
    </w:p>
    <w:p w14:paraId="7696CB35" w14:textId="37232697" w:rsidR="007A79D5" w:rsidRPr="003613A4" w:rsidRDefault="00A61C61" w:rsidP="007A79D5">
      <w:r>
        <w:t xml:space="preserve">With </w:t>
      </w:r>
      <w:r w:rsidR="00200533">
        <w:t>p</w:t>
      </w:r>
      <w:r>
        <w:t>ipelines, p</w:t>
      </w:r>
      <w:r w:rsidR="009C07E6">
        <w:t xml:space="preserve">reviously manual tasks can be automated by executing </w:t>
      </w:r>
      <w:r w:rsidR="00327057">
        <w:t>individual scripts represented by a node.</w:t>
      </w:r>
      <w:r w:rsidR="00DD1B56">
        <w:t xml:space="preserve"> Airflow</w:t>
      </w:r>
      <w:r w:rsidR="00753A51">
        <w:t xml:space="preserve"> and Beam</w:t>
      </w:r>
      <w:r w:rsidR="0057017D">
        <w:t xml:space="preserve"> can be used to orchestrate </w:t>
      </w:r>
      <w:r w:rsidR="00381F28">
        <w:t>the data engineering steps</w:t>
      </w:r>
      <w:r w:rsidR="00212563">
        <w:t>, for instance</w:t>
      </w:r>
      <w:r w:rsidR="00381F28">
        <w:t xml:space="preserve">. In the grander scheme of things, the industry is developing </w:t>
      </w:r>
      <w:r w:rsidR="00BE37B8">
        <w:t>workflow</w:t>
      </w:r>
      <w:r w:rsidR="00045EB2">
        <w:t xml:space="preserve"> solution</w:t>
      </w:r>
      <w:r w:rsidR="005376DF">
        <w:t xml:space="preserve"> </w:t>
      </w:r>
      <w:r w:rsidR="00212563">
        <w:t xml:space="preserve">that </w:t>
      </w:r>
      <w:r w:rsidR="00045EB2">
        <w:t>are designed to map</w:t>
      </w:r>
      <w:r w:rsidR="004E2F72">
        <w:t xml:space="preserve"> a</w:t>
      </w:r>
      <w:r w:rsidR="00045EB2">
        <w:t xml:space="preserve"> </w:t>
      </w:r>
      <w:r w:rsidR="005376DF">
        <w:t xml:space="preserve">whole </w:t>
      </w:r>
      <w:r w:rsidR="004E2F72">
        <w:t xml:space="preserve">end-to-end </w:t>
      </w:r>
      <w:r w:rsidR="005376DF">
        <w:t xml:space="preserve">ML </w:t>
      </w:r>
      <w:r w:rsidR="00BE37B8">
        <w:t>lifecycle</w:t>
      </w:r>
      <w:r w:rsidR="002A2276">
        <w:t xml:space="preserve"> process in a structured way</w:t>
      </w:r>
      <w:r w:rsidR="004E2F72">
        <w:t xml:space="preserve">. Some of these tools are discussed in chapter </w:t>
      </w:r>
      <w:r w:rsidR="004E2F72" w:rsidRPr="004E2F72">
        <w:rPr>
          <w:i/>
        </w:rPr>
        <w:fldChar w:fldCharType="begin"/>
      </w:r>
      <w:r w:rsidR="004E2F72" w:rsidRPr="004E2F72">
        <w:rPr>
          <w:i/>
        </w:rPr>
        <w:instrText xml:space="preserve"> REF _Ref109386853 \h </w:instrText>
      </w:r>
      <w:r w:rsidR="004E2F72" w:rsidRPr="004E2F72">
        <w:rPr>
          <w:i/>
        </w:rPr>
      </w:r>
      <w:r w:rsidR="004E2F72">
        <w:rPr>
          <w:i/>
        </w:rPr>
        <w:instrText xml:space="preserve"> \* MERGEFORMAT </w:instrText>
      </w:r>
      <w:r w:rsidR="004E2F72" w:rsidRPr="004E2F72">
        <w:rPr>
          <w:i/>
        </w:rPr>
        <w:fldChar w:fldCharType="separate"/>
      </w:r>
      <w:r w:rsidR="004E2F72" w:rsidRPr="004E2F72">
        <w:rPr>
          <w:i/>
        </w:rPr>
        <w:t>State of the Art Technology</w:t>
      </w:r>
      <w:r w:rsidR="004E2F72" w:rsidRPr="004E2F72">
        <w:rPr>
          <w:i/>
        </w:rPr>
        <w:fldChar w:fldCharType="end"/>
      </w:r>
      <w:r w:rsidR="004E2F72">
        <w:t>.</w:t>
      </w:r>
      <w:r w:rsidR="00F74EDA">
        <w:t xml:space="preserve"> </w:t>
      </w:r>
      <w:r w:rsidR="00EE2F99">
        <w:t>Because of the deterministic nature of DAGs</w:t>
      </w:r>
      <w:r w:rsidR="00C051B5">
        <w:t xml:space="preserve">, they can also ensure reproducibility in the ML lifecycle. </w:t>
      </w:r>
      <w:r w:rsidR="00F74EDA">
        <w:t>Pipelines promote compartmentalization of software</w:t>
      </w:r>
      <w:r w:rsidR="00C30D09">
        <w:t xml:space="preserve"> components, </w:t>
      </w:r>
      <w:r w:rsidR="00C051B5">
        <w:t xml:space="preserve">which </w:t>
      </w:r>
      <w:r w:rsidR="00C30D09">
        <w:t>in return promote</w:t>
      </w:r>
      <w:r w:rsidR="00C051B5">
        <w:t xml:space="preserve"> modularity </w:t>
      </w:r>
      <w:r w:rsidR="00ED507C">
        <w:t>and maintainability in software systems.</w:t>
      </w:r>
      <w:r w:rsidR="004041F2">
        <w:t xml:space="preserve"> This is especially beneficial in ML systems, which are </w:t>
      </w:r>
      <w:r w:rsidR="00DB1D22">
        <w:t xml:space="preserve">often </w:t>
      </w:r>
      <w:r w:rsidR="004041F2">
        <w:t xml:space="preserve">composed of </w:t>
      </w:r>
      <w:r w:rsidR="00DB1D22">
        <w:t>multiple individual and interconnected tasks.</w:t>
      </w:r>
      <w:r w:rsidR="00FC630E">
        <w:t xml:space="preserve"> Pipelines </w:t>
      </w:r>
      <w:r w:rsidR="007E2110">
        <w:t xml:space="preserve">are essential </w:t>
      </w:r>
      <w:r w:rsidR="0062639A">
        <w:t xml:space="preserve">to </w:t>
      </w:r>
      <w:r w:rsidR="007E2110">
        <w:t>the MLOps methodology</w:t>
      </w:r>
      <w:r w:rsidR="0062639A">
        <w:t xml:space="preserve">, as </w:t>
      </w:r>
      <w:r w:rsidR="00586344">
        <w:t xml:space="preserve">they streamline </w:t>
      </w:r>
      <w:r w:rsidR="000A7E58">
        <w:t xml:space="preserve">the </w:t>
      </w:r>
      <w:r w:rsidR="0068025C">
        <w:t xml:space="preserve">development of ML models </w:t>
      </w:r>
      <w:r w:rsidR="002B527F">
        <w:t>and ML</w:t>
      </w:r>
      <w:r w:rsidR="0068025C">
        <w:t xml:space="preserve"> systems</w:t>
      </w:r>
      <w:r w:rsidR="002B527F">
        <w:t>.</w:t>
      </w:r>
      <w:r w:rsidR="00C316C2">
        <w:t xml:space="preserve"> With the use of pipelines</w:t>
      </w:r>
      <w:r w:rsidR="00CD106A">
        <w:t>, developers</w:t>
      </w:r>
      <w:r w:rsidR="00C316C2">
        <w:t xml:space="preserve"> are able to release </w:t>
      </w:r>
      <w:r w:rsidR="00AC704A">
        <w:t>software in a more frequent fashion</w:t>
      </w:r>
      <w:r w:rsidR="001C7C23">
        <w:t xml:space="preserve"> </w:t>
      </w:r>
      <w:sdt>
        <w:sdtPr>
          <w:alias w:val="To edit, see citavi.com/edit"/>
          <w:tag w:val="CitaviPlaceholder#29462d7d-fca1-453f-a397-53970d14e419"/>
          <w:id w:val="1783757063"/>
          <w:placeholder>
            <w:docPart w:val="DefaultPlaceholder_-1854013440"/>
          </w:placeholder>
        </w:sdtPr>
        <w:sdtContent>
          <w:r w:rsidR="001C7C23">
            <w:fldChar w:fldCharType="begin"/>
          </w:r>
          <w:r w:rsidR="001C7C2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MzExOWRhLTgzOGUtNDRlNC05MDMwLWI4YzFkMWM3NTM2MyIsIlJhbmdlU3RhcnQiOjE5LCJSYW5nZUxlbmd0aCI6MzksIlJlZmVyZW5jZUlkIjoiYWY1ZjFkMTAtOTVmZS00ZDhlLTg4ZjItY2Q2ZDliYTUzYzc1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zLTAzMC0wNTMxNy04Ii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3d3dy53b3JsZGNhdC5vcmcvb2NsYy8xMzI5MDYyOTAzIiwiVXJpU3RyaW5nIjoiaHR0cDovL3d3dy53b3JsZGNhdC5vcmcvb2NsYy8xMzI5MDYyOTA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YTdrNmlzaDJkZHo0Y3dubzN1bWwzc2R1OGxtb2doZzYyYms4d3M0ZGp4NDNkbHIiLCJDcmVhdGVkT24iOiIyMDIyLTA3LTIyVDEwOjM1OjIwWiIsIk1vZGlmaWVkQnkiOiJhN2s2aXNoMmRkejRjd25vM3VtbDNzZHU4bG1vZ2hnNjJiazh3czRkang0M2RsciIsIklkIjoiZWY2ZDRjYjItNGUwYi00MjFiLWJiMWMtY2Q5YjNlYWM3OTczIiwiTW9kaWZpZWRPbiI6IjIwMjItMDctMjJUMTA6MzU6MjBa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kb2kub3JnLzEwLjEwMDcvOTc4LTMtMDMwLTA1MzE4LTUiLCJVcmlTdHJpbmciOiJodHRwczovL2RvaS5vcmcvMTAuMTAwNy85NzgtMy0wMzAtMDUzMTgt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}</w:instrText>
          </w:r>
          <w:r w:rsidR="001C7C23">
            <w:fldChar w:fldCharType="separate"/>
          </w:r>
          <w:r w:rsidR="001C7C23">
            <w:t>(</w:t>
          </w:r>
          <w:proofErr w:type="spellStart"/>
          <w:r w:rsidR="001C7C23">
            <w:t>Alla</w:t>
          </w:r>
          <w:proofErr w:type="spellEnd"/>
          <w:r w:rsidR="001C7C23">
            <w:t xml:space="preserve"> &amp; </w:t>
          </w:r>
          <w:proofErr w:type="spellStart"/>
          <w:r w:rsidR="001C7C23">
            <w:t>Adari</w:t>
          </w:r>
          <w:proofErr w:type="spellEnd"/>
          <w:r w:rsidR="001C7C23">
            <w:t xml:space="preserve">, 2021; </w:t>
          </w:r>
          <w:proofErr w:type="spellStart"/>
          <w:r w:rsidR="001C7C23">
            <w:t>Hutter</w:t>
          </w:r>
          <w:proofErr w:type="spellEnd"/>
          <w:r w:rsidR="001C7C23">
            <w:t xml:space="preserve">, </w:t>
          </w:r>
          <w:proofErr w:type="spellStart"/>
          <w:r w:rsidR="001C7C23">
            <w:t>Kotthoff</w:t>
          </w:r>
          <w:proofErr w:type="spellEnd"/>
          <w:r w:rsidR="001C7C23">
            <w:t xml:space="preserve">, &amp; </w:t>
          </w:r>
          <w:proofErr w:type="spellStart"/>
          <w:r w:rsidR="001C7C23">
            <w:t>Vanschoren</w:t>
          </w:r>
          <w:proofErr w:type="spellEnd"/>
          <w:r w:rsidR="001C7C23">
            <w:t>, 2019)</w:t>
          </w:r>
          <w:r w:rsidR="001C7C23">
            <w:fldChar w:fldCharType="end"/>
          </w:r>
        </w:sdtContent>
      </w:sdt>
      <w:r w:rsidR="00AC704A">
        <w:t>.</w:t>
      </w:r>
    </w:p>
    <w:p w14:paraId="64C94228" w14:textId="56C4D790" w:rsidR="00B66A57" w:rsidRDefault="00B66A57" w:rsidP="00B66A57">
      <w:pPr>
        <w:pStyle w:val="berschrift3"/>
      </w:pPr>
      <w:bookmarkStart w:id="36" w:name="_Toc108480923"/>
      <w:r>
        <w:t>Maturity Levels</w:t>
      </w:r>
      <w:bookmarkEnd w:id="36"/>
    </w:p>
    <w:bookmarkEnd w:id="35"/>
    <w:p w14:paraId="22299D3D" w14:textId="61D59CD7" w:rsidR="00CA3503" w:rsidRDefault="00A24DD2" w:rsidP="00EA3870">
      <w:r>
        <w:t>Maturity levels de</w:t>
      </w:r>
      <w:r w:rsidR="00BE4514">
        <w:t>termine</w:t>
      </w:r>
      <w:r>
        <w:t xml:space="preserve"> the sophistication of a ML</w:t>
      </w:r>
      <w:r w:rsidR="00D52E0C">
        <w:t>Ops</w:t>
      </w:r>
      <w:r w:rsidR="00677765">
        <w:t xml:space="preserve"> implementation in an productive environment</w:t>
      </w:r>
      <w:r>
        <w:t xml:space="preserve">. </w:t>
      </w:r>
      <w:r w:rsidR="00EB61D4">
        <w:t xml:space="preserve">The maturity of </w:t>
      </w:r>
      <w:r w:rsidR="004C1D66">
        <w:t>a ML</w:t>
      </w:r>
      <w:r w:rsidR="009E125F">
        <w:t xml:space="preserve"> System</w:t>
      </w:r>
      <w:r w:rsidR="004C1D66">
        <w:t xml:space="preserve"> </w:t>
      </w:r>
      <w:r w:rsidR="006C6A74">
        <w:t>can be</w:t>
      </w:r>
      <w:r w:rsidR="00BE4514">
        <w:t xml:space="preserve"> defined</w:t>
      </w:r>
      <w:r w:rsidR="00E91929">
        <w:tab/>
      </w:r>
      <w:r w:rsidR="00DB7FA8">
        <w:t xml:space="preserve"> by</w:t>
      </w:r>
      <w:r w:rsidR="00060836">
        <w:t xml:space="preserve"> </w:t>
      </w:r>
      <w:r w:rsidR="009E125F">
        <w:t>its</w:t>
      </w:r>
      <w:r w:rsidR="000A7A5A">
        <w:t xml:space="preserve"> technolog</w:t>
      </w:r>
      <w:r w:rsidR="002F64F8">
        <w:t>ical</w:t>
      </w:r>
      <w:r w:rsidR="00765849">
        <w:t xml:space="preserve"> infrastructure</w:t>
      </w:r>
      <w:r w:rsidR="000A7A5A">
        <w:t xml:space="preserve">, </w:t>
      </w:r>
      <w:r w:rsidR="002F64F8">
        <w:t xml:space="preserve">employed </w:t>
      </w:r>
      <w:r w:rsidR="004C680B">
        <w:t>method</w:t>
      </w:r>
      <w:r w:rsidR="002F64F8">
        <w:t>s</w:t>
      </w:r>
      <w:r w:rsidR="004C680B">
        <w:t xml:space="preserve"> of operation</w:t>
      </w:r>
      <w:r w:rsidR="00FD4213">
        <w:t xml:space="preserve">, </w:t>
      </w:r>
      <w:r w:rsidR="00B20F0C">
        <w:t xml:space="preserve">and </w:t>
      </w:r>
      <w:r w:rsidR="00677765">
        <w:t>automation</w:t>
      </w:r>
      <w:r w:rsidR="006C6A74">
        <w:t xml:space="preserve"> through</w:t>
      </w:r>
      <w:r w:rsidR="00CE6B46">
        <w:t xml:space="preserve"> pipeline orchestration</w:t>
      </w:r>
      <w:r w:rsidR="00450F28">
        <w:t>.</w:t>
      </w:r>
      <w:r w:rsidR="0089374D">
        <w:t xml:space="preserve"> </w:t>
      </w:r>
      <w:r w:rsidR="00FF7188" w:rsidRPr="00FF7188">
        <w:t>Because of the novelty of the field of MLOps, there isn't one universal maturity model agreed upon by the scientific community. Companies that are heavily invested in AI therefore design and develop their own maturity model</w:t>
      </w:r>
      <w:r w:rsidR="001217D8">
        <w:t>s</w:t>
      </w:r>
      <w:r w:rsidR="00FF7188" w:rsidRPr="00FF7188">
        <w:t>. The most</w:t>
      </w:r>
      <w:r w:rsidR="00CA4E60">
        <w:t xml:space="preserve"> prolific</w:t>
      </w:r>
      <w:r w:rsidR="00FF7188" w:rsidRPr="00FF7188">
        <w:t xml:space="preserve"> proposals stem from Microsoft and Google</w:t>
      </w:r>
      <w:r w:rsidR="00EA295D">
        <w:t xml:space="preserve"> </w:t>
      </w:r>
      <w:sdt>
        <w:sdtPr>
          <w:alias w:val="To edit, see citavi.com/edit"/>
          <w:tag w:val="CitaviPlaceholder#be61abaa-95ec-4d0b-b440-c5fa48fe87ba"/>
          <w:id w:val="-1020381953"/>
          <w:placeholder>
            <w:docPart w:val="DefaultPlaceholder_-1854013440"/>
          </w:placeholder>
        </w:sdtPr>
        <w:sdtEndPr/>
        <w:sdtContent>
          <w:r w:rsidR="00EA295D">
            <w:fldChar w:fldCharType="begin"/>
          </w:r>
          <w:r w:rsidR="008728A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YTk1OWU1LTJjZGYtNGYxZC05NmQ3LWI4ODhlNzU4Y2Q5OCIsIlJhbmdlTGVuZ3RoIjoyNSwiUmVmZXJlbmNlSWQiOiI0ZDA4MjVlMS1lZmVhLTQ5YTQtYTIyMS1kNGE2YWE3N2Fi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0NDV0M1NDUwMy4yMDIyLjk3MjA5MDIiLCJVcmlTdHJpbmciOiJodHRwczovL2RvaS5vcmcvMTAuMTEwOS9DQ1dDNTQ1MDMuMjAyMi45NzIwOTA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0VDA5OjAzOjQyIiwiTW9kaWZpZWRCeSI6Il9TZWJhc3RpYW4gU8OkdHpsZXIiLCJJZCI6IjI3OWM5MDc1LWVjOTQtNDYwMS1iNzJmLTFkOWNkMDlhODlkMSIsIk1vZGlmaWVkT24iOiIyMDIyLTA3LTA0VDA5OjAzOjQ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pZWVleHBsb3JlLmllZWUub3JnL2RvY3VtZW50Lzk3MjA5MDIvIiwiVXJpU3RyaW5nIjoiaHR0cHM6Ly9pZWVleHBsb3JlLmllZWUub3JnL2RvY3VtZW50Lzk3MjA5MDI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}</w:instrText>
          </w:r>
          <w:r w:rsidR="00EA295D">
            <w:fldChar w:fldCharType="separate"/>
          </w:r>
          <w:r w:rsidR="00601E6C">
            <w:t>(</w:t>
          </w:r>
          <w:proofErr w:type="spellStart"/>
          <w:r w:rsidR="00601E6C">
            <w:t>Symeonidis</w:t>
          </w:r>
          <w:proofErr w:type="spellEnd"/>
          <w:r w:rsidR="00601E6C">
            <w:t xml:space="preserve"> et al., 2022)</w:t>
          </w:r>
          <w:r w:rsidR="00EA295D">
            <w:fldChar w:fldCharType="end"/>
          </w:r>
        </w:sdtContent>
      </w:sdt>
      <w:r w:rsidR="00CE6B46">
        <w:t>.</w:t>
      </w:r>
    </w:p>
    <w:p w14:paraId="0D7C3E8E" w14:textId="0A2AD45F" w:rsidR="00527AFB" w:rsidRDefault="004913E3" w:rsidP="00EA3870">
      <w:r>
        <w:rPr>
          <w:b/>
        </w:rPr>
        <w:t>Microsoft</w:t>
      </w:r>
      <w:r>
        <w:t xml:space="preserve">. </w:t>
      </w:r>
      <w:r w:rsidR="00CA0539">
        <w:t xml:space="preserve">Microsoft’s maturity </w:t>
      </w:r>
      <w:r w:rsidR="003663D8">
        <w:t>model is divided into</w:t>
      </w:r>
      <w:r w:rsidR="00F72ED1">
        <w:t xml:space="preserve"> 5 levels</w:t>
      </w:r>
      <w:r w:rsidR="00382C51">
        <w:t>. Level 0: No MLOps, Level</w:t>
      </w:r>
      <w:r w:rsidR="00612F33">
        <w:t xml:space="preserve"> 1: </w:t>
      </w:r>
      <w:r w:rsidR="00C825AB">
        <w:t xml:space="preserve">DevOps but no MLOps, Level 2: </w:t>
      </w:r>
      <w:r w:rsidR="00951701">
        <w:t xml:space="preserve">Automated </w:t>
      </w:r>
      <w:r w:rsidR="006756F9">
        <w:t>Training, Level 3: Automated Model Deployment</w:t>
      </w:r>
      <w:r w:rsidR="00590BBC">
        <w:t>, Level 4: Full MLOps Automated Retraining</w:t>
      </w:r>
      <w:r w:rsidR="000872C4">
        <w:t xml:space="preserve"> </w:t>
      </w:r>
      <w:r w:rsidR="00AB61F5">
        <w:t>(</w:t>
      </w:r>
      <w:r w:rsidR="000326F9">
        <w:fldChar w:fldCharType="begin"/>
      </w:r>
      <w:r w:rsidR="000326F9">
        <w:instrText xml:space="preserve"> REF _Ref107993404 \h </w:instrText>
      </w:r>
      <w:r w:rsidR="000326F9">
        <w:fldChar w:fldCharType="separate"/>
      </w:r>
      <w:r w:rsidR="000326F9">
        <w:t xml:space="preserve">Figure </w:t>
      </w:r>
      <w:r w:rsidR="000326F9">
        <w:rPr>
          <w:noProof/>
        </w:rPr>
        <w:t>4</w:t>
      </w:r>
      <w:r w:rsidR="000326F9">
        <w:fldChar w:fldCharType="end"/>
      </w:r>
      <w:r w:rsidR="00AB61F5">
        <w:t>)</w:t>
      </w:r>
      <w:r w:rsidR="00590BBC">
        <w:t>.</w:t>
      </w:r>
      <w:r w:rsidR="009B3412">
        <w:t xml:space="preserve"> </w:t>
      </w:r>
      <w:r w:rsidR="002E7041">
        <w:t>In this model</w:t>
      </w:r>
      <w:r w:rsidR="00AB61F5">
        <w:t xml:space="preserve"> </w:t>
      </w:r>
      <w:r w:rsidR="003E485F">
        <w:t>the following factors determine the maturity</w:t>
      </w:r>
      <w:r w:rsidR="00824E20">
        <w:t xml:space="preserve"> of the ML system</w:t>
      </w:r>
      <w:r w:rsidR="003E485F">
        <w:t xml:space="preserve">: </w:t>
      </w:r>
      <w:r w:rsidR="00824E20">
        <w:t xml:space="preserve">People, model creation, </w:t>
      </w:r>
      <w:r w:rsidR="00F50DB3">
        <w:t>deployment, and application integration</w:t>
      </w:r>
      <w:r w:rsidR="006F1A5B">
        <w:t xml:space="preserve"> </w:t>
      </w:r>
      <w:sdt>
        <w:sdtPr>
          <w:alias w:val="To edit, see citavi.com/edit"/>
          <w:tag w:val="CitaviPlaceholder#645091ff-2cd1-49b2-9112-1173d9b2b731"/>
          <w:id w:val="-1640098834"/>
          <w:placeholder>
            <w:docPart w:val="DefaultPlaceholder_-1854013440"/>
          </w:placeholder>
        </w:sdtPr>
        <w:sdtEndPr/>
        <w:sdtContent>
          <w:r w:rsidR="006F1A5B">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MjhlODZhLTkzNmEtNGI4Zi1iNzFlLTQ2OTE2ZWMzYWRjOCIsIlJhbmdlTGVuZ3RoIjoxNywiUmVmZXJlbmNlSWQiOiI4YzM2ZWUyNS05ZDdmLTQ1MWQtOGU4Yi01NTBjYzc3M2RhZTYiLCJSZWZlcmVuY2UiOnsiJGlkIjoiMyIsIiR0eXBlIjoiU3dpc3NBY2FkZW1pYy5DaXRhdmkuUmVmZXJlbmNlLCBTd2lzc0FjYWRlbWljLkNpdGF2aSIsIkFic3RyYWN0Q29tcGxleGl0eSI6MCwiQWJzdHJhY3RTb3VyY2VUZXh0Rm9ybWF0IjowLCJBY2Nlc3NEYXRlIjoiNS43LjIwMjIiLCJBdXRob3JzIjpb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kb2NzLm1pY3Jvc29mdC5jb20vZW4tdXMvYXp1cmUvYXJjaGl0ZWN0dXJlL2V4YW1wbGUtc2NlbmFyaW8vbWxvcHMvbWxvcHMtbWF0dXJpdHktbW9kZWwiLCJVcmlTdHJpbmciOiJodHRwczovL2RvY3MubWljcm9zb2Z0LmNvbS9lbi11cy9henVyZS9hcmNoaXRlY3R1cmUvZXhhbXBsZS1zY2VuYXJpby9tbG9wcy9tbG9wcy1tYXR1cml0eS1tb2Rlb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}</w:instrText>
          </w:r>
          <w:r w:rsidR="006F1A5B">
            <w:fldChar w:fldCharType="separate"/>
          </w:r>
          <w:r w:rsidR="00601E6C">
            <w:t>(Microsoft, n.d.)</w:t>
          </w:r>
          <w:r w:rsidR="006F1A5B">
            <w:fldChar w:fldCharType="end"/>
          </w:r>
        </w:sdtContent>
      </w:sdt>
      <w:r w:rsidR="00856019">
        <w:t>.</w:t>
      </w:r>
    </w:p>
    <w:p w14:paraId="55D5748E" w14:textId="40012EFF" w:rsidR="0044603A" w:rsidRDefault="00856019" w:rsidP="00EA3870">
      <w:r>
        <w:t xml:space="preserve">Level 0 represents </w:t>
      </w:r>
      <w:r w:rsidR="00414BBC">
        <w:t xml:space="preserve">the baseline </w:t>
      </w:r>
      <w:r w:rsidR="00E11258">
        <w:t>maturity,</w:t>
      </w:r>
      <w:r w:rsidR="00640F7F">
        <w:t xml:space="preserve"> where no MLOps is </w:t>
      </w:r>
      <w:r w:rsidR="006F1A5B">
        <w:t>employed</w:t>
      </w:r>
      <w:r w:rsidR="008D2D40">
        <w:t>.</w:t>
      </w:r>
      <w:r w:rsidR="006F1A5B">
        <w:t xml:space="preserve"> </w:t>
      </w:r>
      <w:r w:rsidR="00354C1F">
        <w:t xml:space="preserve">Systems of this maturity have little to no automation </w:t>
      </w:r>
      <w:r w:rsidR="00172450">
        <w:t>in the ML lifecycle.</w:t>
      </w:r>
      <w:r w:rsidR="00804B97">
        <w:t xml:space="preserve"> </w:t>
      </w:r>
      <w:r w:rsidR="00BB78F7">
        <w:t>Builds</w:t>
      </w:r>
      <w:r w:rsidR="00172450">
        <w:t xml:space="preserve"> </w:t>
      </w:r>
      <w:r w:rsidR="0035671D">
        <w:t xml:space="preserve">of the ML application </w:t>
      </w:r>
      <w:r w:rsidR="00172450">
        <w:lastRenderedPageBreak/>
        <w:t>are</w:t>
      </w:r>
      <w:r w:rsidR="00C91E40">
        <w:t xml:space="preserve"> created</w:t>
      </w:r>
      <w:r w:rsidR="00172450">
        <w:t xml:space="preserve"> </w:t>
      </w:r>
      <w:r w:rsidR="00ED208A">
        <w:t>and deployed manually</w:t>
      </w:r>
      <w:r w:rsidR="00F5497A">
        <w:t>.</w:t>
      </w:r>
      <w:r w:rsidR="00A7737E">
        <w:t xml:space="preserve"> </w:t>
      </w:r>
      <w:r w:rsidR="00BC7AF0">
        <w:t>Because of</w:t>
      </w:r>
      <w:r w:rsidR="00A7737E">
        <w:t xml:space="preserve"> missing</w:t>
      </w:r>
      <w:r w:rsidR="00052531">
        <w:t xml:space="preserve"> model repositories, </w:t>
      </w:r>
      <w:r w:rsidR="00D14738">
        <w:t>reproducibility is limited.</w:t>
      </w:r>
      <w:r w:rsidR="00F5497A">
        <w:t xml:space="preserve"> </w:t>
      </w:r>
      <w:r w:rsidR="00AC020E">
        <w:t xml:space="preserve">ML models are often treated as black boxes, that </w:t>
      </w:r>
      <w:r w:rsidR="00E57316">
        <w:t xml:space="preserve">are </w:t>
      </w:r>
      <w:r w:rsidR="00303EBD">
        <w:t>developed in an enclosed environment by an isolated team.</w:t>
      </w:r>
      <w:r w:rsidR="00E10DDB">
        <w:t xml:space="preserve"> </w:t>
      </w:r>
      <w:r w:rsidR="008B4B4E">
        <w:t xml:space="preserve">Consequently, the ML system isn’t embedded </w:t>
      </w:r>
      <w:r w:rsidR="00366CD3">
        <w:t>into the larger infrastructure of the company</w:t>
      </w:r>
      <w:r w:rsidR="00A755AA">
        <w:t xml:space="preserve"> and it is </w:t>
      </w:r>
      <w:r w:rsidR="00E86570">
        <w:t xml:space="preserve">therefore </w:t>
      </w:r>
      <w:r w:rsidR="00A755AA">
        <w:t>hard to retrieve feedback post deployment</w:t>
      </w:r>
      <w:r w:rsidR="00366CD3">
        <w:t>.</w:t>
      </w:r>
    </w:p>
    <w:p w14:paraId="04A5C1E3" w14:textId="42B104E0" w:rsidR="006E3B46" w:rsidRDefault="00DD55DC" w:rsidP="00EA3870">
      <w:r>
        <w:t>Level 1</w:t>
      </w:r>
      <w:r w:rsidR="003B6761">
        <w:t xml:space="preserve"> </w:t>
      </w:r>
      <w:r w:rsidR="00571700">
        <w:t xml:space="preserve">maturity ML systems </w:t>
      </w:r>
      <w:r w:rsidR="000226E4">
        <w:t xml:space="preserve">incorporate standard DevOps practices </w:t>
      </w:r>
      <w:r w:rsidR="006B3150">
        <w:t xml:space="preserve">into the ML lifecycle. </w:t>
      </w:r>
      <w:r w:rsidR="00570A18">
        <w:t xml:space="preserve">Opposed to level 0 maturity, </w:t>
      </w:r>
      <w:r w:rsidR="00DC6364">
        <w:t xml:space="preserve">builds are created and deployed automatically. </w:t>
      </w:r>
      <w:r w:rsidR="000A1112">
        <w:t>There exists a baseline testing infrastructure</w:t>
      </w:r>
      <w:r w:rsidR="000139ED">
        <w:t xml:space="preserve"> for unit and integration tests</w:t>
      </w:r>
      <w:r w:rsidR="00F92356">
        <w:t xml:space="preserve"> of the </w:t>
      </w:r>
      <w:r w:rsidR="004A3EB2">
        <w:t>application</w:t>
      </w:r>
      <w:r w:rsidR="000139ED">
        <w:t>.</w:t>
      </w:r>
      <w:r w:rsidR="00D745B1">
        <w:t xml:space="preserve"> Production models are now tracked </w:t>
      </w:r>
      <w:r w:rsidR="00CD5E08">
        <w:t xml:space="preserve">through a </w:t>
      </w:r>
      <w:r w:rsidR="00B11DCE">
        <w:t xml:space="preserve">basic </w:t>
      </w:r>
      <w:r w:rsidR="00CD5E08">
        <w:t xml:space="preserve">model repository, though experimentation still is done in an ad-hoc fashion. </w:t>
      </w:r>
      <w:r w:rsidR="001E09B8">
        <w:t xml:space="preserve">Data engineering receives more attention </w:t>
      </w:r>
      <w:r w:rsidR="00DA69F5">
        <w:t>and is</w:t>
      </w:r>
      <w:r w:rsidR="006A65FE">
        <w:t xml:space="preserve"> brought together with</w:t>
      </w:r>
      <w:r w:rsidR="00DA69F5">
        <w:t xml:space="preserve"> the data science team</w:t>
      </w:r>
      <w:r w:rsidR="00BB5943">
        <w:t>. Data is collected continuously</w:t>
      </w:r>
      <w:r w:rsidR="004037D2">
        <w:t xml:space="preserve"> at this stage.</w:t>
      </w:r>
      <w:r w:rsidR="003672C3">
        <w:t xml:space="preserve"> The ML team</w:t>
      </w:r>
      <w:r w:rsidR="00A70BA7">
        <w:t xml:space="preserve"> </w:t>
      </w:r>
      <w:r w:rsidR="003672C3">
        <w:t>is</w:t>
      </w:r>
      <w:r w:rsidR="00A70BA7">
        <w:t xml:space="preserve"> however still separated from the software engineering team</w:t>
      </w:r>
      <w:r w:rsidR="00584879">
        <w:t xml:space="preserve">. For this reason </w:t>
      </w:r>
      <w:r w:rsidR="00D37DAE">
        <w:t xml:space="preserve">the </w:t>
      </w:r>
      <w:r w:rsidR="00584879">
        <w:t>ML model still remain</w:t>
      </w:r>
      <w:r w:rsidR="00D37DAE">
        <w:t>s</w:t>
      </w:r>
      <w:r w:rsidR="00584879">
        <w:t xml:space="preserve"> a black box</w:t>
      </w:r>
      <w:r w:rsidR="00D37DAE">
        <w:t>.</w:t>
      </w:r>
    </w:p>
    <w:p w14:paraId="34E4C052" w14:textId="721A96BE" w:rsidR="00856019" w:rsidRDefault="00CC6AB4" w:rsidP="00EA3870">
      <w:r>
        <w:t xml:space="preserve">While </w:t>
      </w:r>
      <w:r w:rsidR="00D14ADA">
        <w:t>level 1 maturity focuses on the automation of software engineering tasks</w:t>
      </w:r>
      <w:r w:rsidR="005E62AB">
        <w:t xml:space="preserve"> </w:t>
      </w:r>
      <w:r w:rsidR="00D14ADA">
        <w:t>relating to the application</w:t>
      </w:r>
      <w:r w:rsidR="005E62AB">
        <w:t xml:space="preserve">, level 2 </w:t>
      </w:r>
      <w:r w:rsidR="00936DE3">
        <w:t xml:space="preserve">also </w:t>
      </w:r>
      <w:r w:rsidR="00676C58">
        <w:t xml:space="preserve">puts focus on automating </w:t>
      </w:r>
      <w:r w:rsidR="00315765">
        <w:t xml:space="preserve">the </w:t>
      </w:r>
      <w:r w:rsidR="00676C58">
        <w:t>data science tasks.</w:t>
      </w:r>
      <w:r w:rsidR="001071C6">
        <w:t xml:space="preserve"> The data engineers and data scientists</w:t>
      </w:r>
      <w:r w:rsidR="00933A32">
        <w:t xml:space="preserve"> work together to create unified pipelines for data preprocessing and model training. </w:t>
      </w:r>
      <w:r w:rsidR="003804B2">
        <w:t>Scoring scripts and experiment</w:t>
      </w:r>
      <w:r w:rsidR="003F1BC1">
        <w:t xml:space="preserve">al code are now tracked to ensure reproducibility of models. Models are still manually released to the software engineering team </w:t>
      </w:r>
      <w:r w:rsidR="00760891">
        <w:t>for application integration.</w:t>
      </w:r>
    </w:p>
    <w:p w14:paraId="06C2595E" w14:textId="019B5C17" w:rsidR="00242D40" w:rsidRDefault="005E20BE" w:rsidP="00EA3870">
      <w:r>
        <w:t xml:space="preserve">Level 3 </w:t>
      </w:r>
      <w:r w:rsidR="00BD6986">
        <w:t>maturity foresees</w:t>
      </w:r>
      <w:r w:rsidR="0028586D">
        <w:t xml:space="preserve"> unification of </w:t>
      </w:r>
      <w:r w:rsidR="00954B83">
        <w:t xml:space="preserve">ML and application. </w:t>
      </w:r>
      <w:r w:rsidR="00DD21A4">
        <w:t xml:space="preserve">Software engineers work with </w:t>
      </w:r>
      <w:r w:rsidR="00AF5DBD">
        <w:t xml:space="preserve">data engineers to automate model integration </w:t>
      </w:r>
      <w:r w:rsidR="00AF3C75">
        <w:t>into the application. Opp</w:t>
      </w:r>
      <w:r w:rsidR="00852EF4">
        <w:t xml:space="preserve">osed to lower maturity levels, models are now </w:t>
      </w:r>
      <w:r w:rsidR="00094582">
        <w:t>automatically released to the software engineering team through CI/CD pipelines</w:t>
      </w:r>
      <w:r w:rsidR="00070343">
        <w:t>.</w:t>
      </w:r>
      <w:r w:rsidR="00334C49">
        <w:t xml:space="preserve"> </w:t>
      </w:r>
      <w:r w:rsidR="003D1225">
        <w:t xml:space="preserve">Every step from data collection to </w:t>
      </w:r>
      <w:r w:rsidR="00E730BC">
        <w:t xml:space="preserve">deployment is traceable. </w:t>
      </w:r>
      <w:r w:rsidR="00334C49">
        <w:t>All ML and application components are tested automatically</w:t>
      </w:r>
      <w:r w:rsidR="00267CB7">
        <w:t xml:space="preserve">. </w:t>
      </w:r>
      <w:r w:rsidR="00B55957">
        <w:t xml:space="preserve">Deployed </w:t>
      </w:r>
      <w:r w:rsidR="00267CB7">
        <w:t>model</w:t>
      </w:r>
      <w:r w:rsidR="00B55957">
        <w:t>s</w:t>
      </w:r>
      <w:r w:rsidR="00267CB7">
        <w:t xml:space="preserve"> </w:t>
      </w:r>
      <w:r w:rsidR="00B55957">
        <w:t>are evaluated with testing methods such as A/B testing</w:t>
      </w:r>
      <w:r w:rsidR="003D1225">
        <w:t>.</w:t>
      </w:r>
    </w:p>
    <w:p w14:paraId="40287FA0" w14:textId="02A4AE4E" w:rsidR="00E730BC" w:rsidRDefault="006B23C5" w:rsidP="00EA3870">
      <w:r>
        <w:t xml:space="preserve">Maturity level 4 envisions a mostly automated ML lifecycle. ML development and </w:t>
      </w:r>
      <w:r w:rsidR="00C407EF">
        <w:t>application development are fused into one process. Software engineers integrate</w:t>
      </w:r>
      <w:r w:rsidR="004A762C">
        <w:t xml:space="preserve"> </w:t>
      </w:r>
      <w:r w:rsidR="003A19F4">
        <w:t xml:space="preserve">live </w:t>
      </w:r>
      <w:r w:rsidR="0067476B">
        <w:t xml:space="preserve">monitoring </w:t>
      </w:r>
      <w:r w:rsidR="003A19F4">
        <w:t xml:space="preserve">of various performance metrics </w:t>
      </w:r>
      <w:r w:rsidR="0067476B">
        <w:t>into the application</w:t>
      </w:r>
      <w:r w:rsidR="003A19F4">
        <w:t>.</w:t>
      </w:r>
      <w:r w:rsidR="0067476B">
        <w:t xml:space="preserve"> </w:t>
      </w:r>
      <w:r w:rsidR="006503E6">
        <w:t xml:space="preserve">This way </w:t>
      </w:r>
      <w:r w:rsidR="00705CF0">
        <w:t xml:space="preserve">model performance can continuously be checked in the production environment. </w:t>
      </w:r>
      <w:r w:rsidR="00980542">
        <w:t>Based on these live metrics a retraining pipeline can automatically be initiated</w:t>
      </w:r>
      <w:r w:rsidR="00CA362A">
        <w:t>, known as</w:t>
      </w:r>
      <w:r w:rsidR="00C06B62">
        <w:t xml:space="preserve"> CT</w:t>
      </w:r>
      <w:r w:rsidR="00980542">
        <w:t>.</w:t>
      </w:r>
    </w:p>
    <w:p w14:paraId="24E170B5" w14:textId="5B85A587" w:rsidR="00762DC1" w:rsidRDefault="000F2DF4" w:rsidP="00EA3870">
      <w:r>
        <w:rPr>
          <w:b/>
        </w:rPr>
        <w:t>Google</w:t>
      </w:r>
      <w:r>
        <w:t xml:space="preserve">. </w:t>
      </w:r>
      <w:r w:rsidR="00762DC1">
        <w:t xml:space="preserve">Google’s maturity model </w:t>
      </w:r>
      <w:r w:rsidR="00FF3B1D">
        <w:t xml:space="preserve">is divided into 3 levels. </w:t>
      </w:r>
      <w:r w:rsidR="00472167">
        <w:t xml:space="preserve">Level 0: </w:t>
      </w:r>
      <w:r w:rsidR="00086052">
        <w:t>Manual process, Level 1: ML pipeline automation</w:t>
      </w:r>
      <w:r w:rsidR="00811629">
        <w:t>, and Level 3: CI/CD pipeline automation (</w:t>
      </w:r>
      <w:r w:rsidR="00C400CE">
        <w:fldChar w:fldCharType="begin"/>
      </w:r>
      <w:r w:rsidR="00C400CE">
        <w:instrText xml:space="preserve"> REF _Ref107993404 \h </w:instrText>
      </w:r>
      <w:r w:rsidR="00C400CE">
        <w:fldChar w:fldCharType="separate"/>
      </w:r>
      <w:r w:rsidR="00C400CE">
        <w:t xml:space="preserve">Figure </w:t>
      </w:r>
      <w:r w:rsidR="00C400CE">
        <w:rPr>
          <w:noProof/>
        </w:rPr>
        <w:t>4</w:t>
      </w:r>
      <w:r w:rsidR="00C400CE">
        <w:fldChar w:fldCharType="end"/>
      </w:r>
      <w:r w:rsidR="00811629">
        <w:t>).</w:t>
      </w:r>
      <w:r w:rsidR="00B24D7F">
        <w:t xml:space="preserve"> Like in </w:t>
      </w:r>
      <w:r w:rsidR="00D11DB9">
        <w:t>Microsoft’s model</w:t>
      </w:r>
      <w:r w:rsidR="00C65BE4">
        <w:t>, a higher level means a</w:t>
      </w:r>
      <w:r w:rsidR="000F7746">
        <w:t xml:space="preserve"> more sophisticated implementation of MLOps for the ML system</w:t>
      </w:r>
      <w:r w:rsidR="003F0FA8">
        <w:t xml:space="preserve"> </w:t>
      </w:r>
      <w:sdt>
        <w:sdtPr>
          <w:alias w:val="To edit, see citavi.com/edit"/>
          <w:tag w:val="CitaviPlaceholder#37ba5c8f-9687-4266-a3b3-c4a0e3d12925"/>
          <w:id w:val="523604829"/>
          <w:placeholder>
            <w:docPart w:val="DefaultPlaceholder_-1854013440"/>
          </w:placeholder>
        </w:sdtPr>
        <w:sdtEndPr/>
        <w:sdtContent>
          <w:r w:rsidR="003F0FA8">
            <w:fldChar w:fldCharType="begin"/>
          </w:r>
          <w:r w:rsidR="007671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MWJkZTNiLTJmYWItNDRjMC1hOWMzLWQ4MjYzNzkxMDg2YSIsIlJhbmdlTGVuZ3RoIjoxOSwiUmVmZXJlbmNlSWQiOiJkMmY4ZTYwOC1jYmI2LTQzZGQtOGVhOC0zODJlMDQ2NmJmY2I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jcuMS4yMDIwIiwiRWRpdG9ycyI6W10sIkV2YWx1YXRpb25Db21wbGV4aXR5IjowLCJFdmFsdWF0aW9uU291cmNlVGV4dEZvcm1hdCI6MCwiR3JvdXBzIjpbXSwiSGFzTGFiZWwxIjpmYWxzZSwiSGFzTGFiZWwyIjpmYWxzZSwiS2V5d29yZHMiOltdLCJMb2NhdGlvbnMiOltdLCJPcmdhbml6YXRpb25zIjpbeyIkaWQiOiI0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}</w:instrText>
          </w:r>
          <w:r w:rsidR="003F0FA8">
            <w:fldChar w:fldCharType="separate"/>
          </w:r>
          <w:r w:rsidR="0076713E">
            <w:t>(Google LLC, 2020a)</w:t>
          </w:r>
          <w:r w:rsidR="003F0FA8">
            <w:fldChar w:fldCharType="end"/>
          </w:r>
        </w:sdtContent>
      </w:sdt>
      <w:r w:rsidR="000F7746">
        <w:t>.</w:t>
      </w:r>
    </w:p>
    <w:p w14:paraId="1F7592D0" w14:textId="336166E7" w:rsidR="000F7746" w:rsidRDefault="003B3FBB" w:rsidP="00EA3870">
      <w:r>
        <w:t>Similar to Microsoft’s maturity model</w:t>
      </w:r>
      <w:r w:rsidR="00EB63B7">
        <w:t xml:space="preserve">, level 0 denotes the baseline maturity, where no </w:t>
      </w:r>
      <w:r w:rsidR="009E75E4">
        <w:t xml:space="preserve">MLOps practices are employed. </w:t>
      </w:r>
      <w:r w:rsidR="00DC0B2C">
        <w:t xml:space="preserve">Every step is </w:t>
      </w:r>
      <w:r w:rsidR="00082B23">
        <w:t xml:space="preserve">done manually, usually executed interactively on a </w:t>
      </w:r>
      <w:r w:rsidR="00917C9C">
        <w:t>notebook</w:t>
      </w:r>
      <w:r w:rsidR="00092C7C">
        <w:t>.</w:t>
      </w:r>
      <w:r w:rsidR="003A3A27">
        <w:t xml:space="preserve"> There is no distinction between experimental and productive code, as </w:t>
      </w:r>
      <w:r w:rsidR="001224C3">
        <w:t xml:space="preserve">iterations of the model are done on the same notebook until a </w:t>
      </w:r>
      <w:r w:rsidR="00C637AF">
        <w:t>servable model is trained</w:t>
      </w:r>
      <w:r w:rsidR="00CF28A2">
        <w:t>.</w:t>
      </w:r>
      <w:r w:rsidR="00C41FE1">
        <w:t xml:space="preserve"> </w:t>
      </w:r>
      <w:r w:rsidR="007D75F2">
        <w:t>No CI/CD is employed, which means that testing is usually done in a</w:t>
      </w:r>
      <w:r w:rsidR="008A4319">
        <w:t>n</w:t>
      </w:r>
      <w:r w:rsidR="007D75F2">
        <w:t xml:space="preserve"> ad-hoc manner </w:t>
      </w:r>
      <w:r w:rsidR="00571627">
        <w:t>within the notebook.</w:t>
      </w:r>
      <w:r w:rsidR="00A65BDE">
        <w:t xml:space="preserve"> Once the model is deployed there isn’t a monitoring infrastructure to </w:t>
      </w:r>
      <w:r w:rsidR="006A6B4F">
        <w:t>observe the model performance in production. Consequently</w:t>
      </w:r>
      <w:r w:rsidR="008D20CD">
        <w:t>,</w:t>
      </w:r>
      <w:r w:rsidR="006A6B4F">
        <w:t xml:space="preserve"> </w:t>
      </w:r>
      <w:r w:rsidR="00343CE3">
        <w:t xml:space="preserve">level 0 </w:t>
      </w:r>
      <w:r w:rsidR="00343CE3">
        <w:lastRenderedPageBreak/>
        <w:t xml:space="preserve">ML systems don’t deploy models regularly </w:t>
      </w:r>
      <w:r w:rsidR="008D20CD">
        <w:t>and run the risk of not noticing</w:t>
      </w:r>
      <w:r w:rsidR="00E60019">
        <w:t xml:space="preserve"> degrading prediction quality.</w:t>
      </w:r>
    </w:p>
    <w:p w14:paraId="3AB5859C" w14:textId="601B303B" w:rsidR="00E60019" w:rsidRDefault="00514797" w:rsidP="00C076B5">
      <w:r>
        <w:t xml:space="preserve">The </w:t>
      </w:r>
      <w:r w:rsidR="00754089">
        <w:t>goal</w:t>
      </w:r>
      <w:r>
        <w:t xml:space="preserve"> of level 1 ML systems is</w:t>
      </w:r>
      <w:r w:rsidR="00754089">
        <w:t xml:space="preserve"> to perform</w:t>
      </w:r>
      <w:r>
        <w:t xml:space="preserve"> continuous training. </w:t>
      </w:r>
      <w:r w:rsidR="00D04CF3">
        <w:t>In level 0 a</w:t>
      </w:r>
      <w:r w:rsidR="00D079D1">
        <w:t xml:space="preserve"> trained model is deployed. In level 1 </w:t>
      </w:r>
      <w:r w:rsidR="00935302">
        <w:t>a</w:t>
      </w:r>
      <w:r w:rsidR="00B82875">
        <w:t xml:space="preserve"> complete ML pipeline is deployed, which</w:t>
      </w:r>
      <w:r w:rsidR="00947A21">
        <w:t xml:space="preserve"> triggers</w:t>
      </w:r>
      <w:r w:rsidR="002036BB">
        <w:t xml:space="preserve"> </w:t>
      </w:r>
      <w:r w:rsidR="00557E5B">
        <w:t>a</w:t>
      </w:r>
      <w:r w:rsidR="002036BB">
        <w:t xml:space="preserve"> model training process.</w:t>
      </w:r>
      <w:r w:rsidR="006159BF">
        <w:t xml:space="preserve"> </w:t>
      </w:r>
      <w:r w:rsidR="003D6C82">
        <w:t>Th</w:t>
      </w:r>
      <w:r w:rsidR="00973110">
        <w:t>e</w:t>
      </w:r>
      <w:r w:rsidR="003D6C82">
        <w:t xml:space="preserve"> pipeline</w:t>
      </w:r>
      <w:r w:rsidR="00CF2FBB">
        <w:t xml:space="preserve"> then continuously delivers </w:t>
      </w:r>
      <w:r w:rsidR="00646AFF">
        <w:t xml:space="preserve">up-to-date models that are </w:t>
      </w:r>
      <w:r w:rsidR="00B327A9">
        <w:t xml:space="preserve">then </w:t>
      </w:r>
      <w:r w:rsidR="00646AFF">
        <w:t xml:space="preserve">used </w:t>
      </w:r>
      <w:r w:rsidR="00752DBE">
        <w:t>by</w:t>
      </w:r>
      <w:r w:rsidR="00646AFF">
        <w:t xml:space="preserve"> </w:t>
      </w:r>
      <w:r w:rsidR="00752DBE">
        <w:t xml:space="preserve">the </w:t>
      </w:r>
      <w:r w:rsidR="00646AFF">
        <w:t>application</w:t>
      </w:r>
      <w:r w:rsidR="00752DBE">
        <w:t xml:space="preserve">. </w:t>
      </w:r>
      <w:r w:rsidR="00583636">
        <w:t>In production</w:t>
      </w:r>
      <w:r w:rsidR="00BA4093">
        <w:t>,</w:t>
      </w:r>
      <w:r w:rsidR="00583636">
        <w:t xml:space="preserve"> </w:t>
      </w:r>
      <w:r w:rsidR="00BA4093">
        <w:t xml:space="preserve">the </w:t>
      </w:r>
      <w:r w:rsidR="006879A8">
        <w:t xml:space="preserve">input </w:t>
      </w:r>
      <w:r w:rsidR="00BA4093">
        <w:t>data is</w:t>
      </w:r>
      <w:r w:rsidR="006244CD">
        <w:t xml:space="preserve"> monitored</w:t>
      </w:r>
      <w:r w:rsidR="00BA4093">
        <w:t xml:space="preserve"> </w:t>
      </w:r>
      <w:r w:rsidR="006879A8">
        <w:t xml:space="preserve">live </w:t>
      </w:r>
      <w:r w:rsidR="00BA4093">
        <w:t xml:space="preserve">to detect </w:t>
      </w:r>
      <w:r w:rsidR="00961437">
        <w:t>potential shifts and skews</w:t>
      </w:r>
      <w:r w:rsidR="006244CD">
        <w:t>, which then can trigger the pipeline</w:t>
      </w:r>
      <w:r w:rsidR="00053DCF">
        <w:t xml:space="preserve"> to retrain a model</w:t>
      </w:r>
      <w:r w:rsidR="006244CD">
        <w:t>.</w:t>
      </w:r>
      <w:r w:rsidR="00053DCF">
        <w:t xml:space="preserve"> </w:t>
      </w:r>
      <w:r w:rsidR="000C4466">
        <w:t>In order t</w:t>
      </w:r>
      <w:r w:rsidR="00752DBE">
        <w:t xml:space="preserve">o improve </w:t>
      </w:r>
      <w:r w:rsidR="001A5E33">
        <w:t>reusability and accelerate</w:t>
      </w:r>
      <w:r w:rsidR="00257564">
        <w:t xml:space="preserve"> the</w:t>
      </w:r>
      <w:r w:rsidR="001A5E33">
        <w:t xml:space="preserve"> </w:t>
      </w:r>
      <w:r w:rsidR="00257564">
        <w:t xml:space="preserve">pipeline </w:t>
      </w:r>
      <w:r w:rsidR="001A5E33">
        <w:t>development</w:t>
      </w:r>
      <w:r w:rsidR="00257564">
        <w:t xml:space="preserve"> process</w:t>
      </w:r>
      <w:r w:rsidR="00682ADF">
        <w:t xml:space="preserve">, </w:t>
      </w:r>
      <w:r w:rsidR="00257564">
        <w:t xml:space="preserve">the source </w:t>
      </w:r>
      <w:r w:rsidR="00682ADF">
        <w:t>code is broken up into modular components.</w:t>
      </w:r>
      <w:r w:rsidR="00773F72">
        <w:t xml:space="preserve"> There is now a strict separation between development and production environment.</w:t>
      </w:r>
    </w:p>
    <w:p w14:paraId="07221989" w14:textId="000F72AB" w:rsidR="00C25F52" w:rsidRDefault="00C75FC4" w:rsidP="00C076B5">
      <w:r>
        <w:t xml:space="preserve">In </w:t>
      </w:r>
      <w:r w:rsidR="00EC2FC3">
        <w:t>Level 2 ML systems</w:t>
      </w:r>
      <w:r>
        <w:t>,</w:t>
      </w:r>
      <w:r w:rsidR="00EC2FC3">
        <w:t xml:space="preserve"> </w:t>
      </w:r>
      <w:r w:rsidR="001620A1">
        <w:t xml:space="preserve">CI/CD is employed </w:t>
      </w:r>
      <w:r>
        <w:t>to the full extent</w:t>
      </w:r>
      <w:r w:rsidR="00444206">
        <w:t xml:space="preserve">. </w:t>
      </w:r>
      <w:r w:rsidR="00C10E66">
        <w:t xml:space="preserve">The test and deployment of </w:t>
      </w:r>
      <w:r w:rsidR="007E7870">
        <w:t xml:space="preserve">pipelines are automated and the experimentation process is orchestrated. Intelligent monitoring </w:t>
      </w:r>
      <w:r w:rsidR="00487DC6">
        <w:t xml:space="preserve">is used on live data, </w:t>
      </w:r>
      <w:r w:rsidR="007C00FD">
        <w:t>which is able to discern whether a model retraining or a new experiment cycle should be initiated. Information about models, data and metadata are stored in a model registry, feature store</w:t>
      </w:r>
      <w:r w:rsidR="00DB5C16">
        <w:rPr>
          <w:rStyle w:val="Funotenzeichen"/>
        </w:rPr>
        <w:footnoteReference w:id="8"/>
      </w:r>
      <w:r w:rsidR="007C00FD">
        <w:t xml:space="preserve"> and metadata store.</w:t>
      </w:r>
      <w:r w:rsidR="00D46A43">
        <w:t xml:space="preserve"> This makes ML pipelines reproducible </w:t>
      </w:r>
      <w:r w:rsidR="00C42F9C">
        <w:t>and transparent.</w:t>
      </w:r>
    </w:p>
    <w:p w14:paraId="42833E91" w14:textId="77777777" w:rsidR="00A84B63" w:rsidRDefault="00531FC4" w:rsidP="00A84B63">
      <w:pPr>
        <w:keepNext/>
      </w:pPr>
      <w:r w:rsidRPr="00531FC4">
        <w:rPr>
          <w:noProof/>
        </w:rPr>
        <w:drawing>
          <wp:inline distT="0" distB="0" distL="0" distR="0" wp14:anchorId="7C0EF3AC" wp14:editId="4287773F">
            <wp:extent cx="5400675" cy="2204720"/>
            <wp:effectExtent l="0" t="0" r="9525" b="508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00675" cy="2204720"/>
                    </a:xfrm>
                    <a:prstGeom prst="rect">
                      <a:avLst/>
                    </a:prstGeom>
                  </pic:spPr>
                </pic:pic>
              </a:graphicData>
            </a:graphic>
          </wp:inline>
        </w:drawing>
      </w:r>
    </w:p>
    <w:p w14:paraId="1DAA090C" w14:textId="3618BD98" w:rsidR="0033113A" w:rsidRDefault="00A84B63" w:rsidP="00A84B63">
      <w:pPr>
        <w:pStyle w:val="Beschriftung"/>
      </w:pPr>
      <w:bookmarkStart w:id="37" w:name="_Ref107993404"/>
      <w:bookmarkStart w:id="38" w:name="_Ref107993385"/>
      <w:bookmarkStart w:id="39" w:name="_Toc108263648"/>
      <w:r>
        <w:t xml:space="preserve">Figure </w:t>
      </w:r>
      <w:r>
        <w:fldChar w:fldCharType="begin"/>
      </w:r>
      <w:r>
        <w:instrText xml:space="preserve"> SEQ Figure \* ARABIC </w:instrText>
      </w:r>
      <w:r>
        <w:fldChar w:fldCharType="separate"/>
      </w:r>
      <w:r w:rsidR="00D7476B">
        <w:rPr>
          <w:noProof/>
        </w:rPr>
        <w:t>6</w:t>
      </w:r>
      <w:r>
        <w:fldChar w:fldCharType="end"/>
      </w:r>
      <w:bookmarkEnd w:id="37"/>
      <w:r>
        <w:t>: Levels of Microsoft's (left) and Google's (right) maturity model</w:t>
      </w:r>
      <w:r w:rsidR="000E6E02">
        <w:t xml:space="preserve"> </w:t>
      </w:r>
      <w:sdt>
        <w:sdtPr>
          <w:alias w:val="To edit, see citavi.com/edit"/>
          <w:tag w:val="CitaviPlaceholder#849a3b9f-015a-4abc-9239-2139bcdbcfd1"/>
          <w:id w:val="-744886058"/>
          <w:placeholder>
            <w:docPart w:val="DefaultPlaceholder_-1854013440"/>
          </w:placeholder>
        </w:sdtPr>
        <w:sdtEndPr/>
        <w:sdtContent>
          <w:r w:rsidR="000E6E02">
            <w:fldChar w:fldCharType="begin"/>
          </w:r>
          <w:r w:rsidR="007671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YjBjMGEwLTgxZjItNGQ2Ny05NWExLWJjMWYxNzI4ZDg5NyIsIlJhbmdlU3RhcnQiOjE4LCJSYW5nZUxlbmd0aCI6MTgsIlJlZmVyZW5jZUlkIjoiOGMzNmVlMjUtOWQ3Zi00NTFkLThlOGItNTUwY2M3NzNkYWU2IiwiUmVmZXJlbmNlIjp7IiRpZCI6IjMiLCIkdHlwZSI6IlN3aXNzQWNhZGVtaWMuQ2l0YXZpLlJlZmVyZW5jZSwgU3dpc3NBY2FkZW1pYy5DaXRhdmkiLCJBYnN0cmFjdENvbXBsZXhpdHkiOjAsIkFic3RyYWN0U291cmNlVGV4dEZvcm1hdCI6MCwiQWNjZXNzRGF0ZSI6IjUuNy4yMDIyIiwiQXV0aG9ycyI6W10sIkNpdGF0aW9uS2V5VXBkYXRlVHlwZSI6MCwiQ29sbGFib3JhdG9ycyI6W10sIkRhdGUiOiJuLmQuIi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ZG9jcy5taWNyb3NvZnQuY29tL2VuLXVzL2F6dXJlL2FyY2hpdGVjdHVyZS9leGFtcGxlLXNjZW5hcmlvL21sb3BzL21sb3BzLW1hdHVyaXR5LW1vZGVsIiwiVXJpU3RyaW5nIjoiaHR0cHM6Ly9kb2NzLm1pY3Jvc29mdC5jb20vZW4tdXMvYXp1cmUvYXJjaGl0ZWN0dXJlL2V4YW1wbGUtc2NlbmFyaW8vbWxvcHMvbWxvcHMtbWF0dXJpdHktbW9kZWw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}</w:instrText>
          </w:r>
          <w:r w:rsidR="000E6E02">
            <w:fldChar w:fldCharType="separate"/>
          </w:r>
          <w:r w:rsidR="0076713E">
            <w:t>(Google LLC, 2020a; Microsoft, n.d.)</w:t>
          </w:r>
          <w:r w:rsidR="000E6E02">
            <w:fldChar w:fldCharType="end"/>
          </w:r>
        </w:sdtContent>
      </w:sdt>
      <w:bookmarkEnd w:id="38"/>
      <w:bookmarkEnd w:id="39"/>
    </w:p>
    <w:p w14:paraId="2AA00E61" w14:textId="285C9A77" w:rsidR="000D494D" w:rsidRDefault="000D494D" w:rsidP="00FE02F2">
      <w:pPr>
        <w:pStyle w:val="berschrift3"/>
      </w:pPr>
      <w:bookmarkStart w:id="40" w:name="_Toc108480924"/>
      <w:bookmarkStart w:id="41" w:name="_Ref108570248"/>
      <w:r>
        <w:t>Concept Drift</w:t>
      </w:r>
      <w:bookmarkEnd w:id="40"/>
      <w:bookmarkEnd w:id="41"/>
    </w:p>
    <w:p w14:paraId="42DF466D" w14:textId="547C6E54" w:rsidR="008A50A7" w:rsidRDefault="00361424" w:rsidP="008A50A7">
      <w:r>
        <w:t>“</w:t>
      </w:r>
      <w:r w:rsidRPr="005D33DE">
        <w:rPr>
          <w:i/>
          <w:iCs/>
        </w:rPr>
        <w:t>One of the things that makes ML systems so fascinating is that they often interact directly with the external world. Experience has shown that the external world is rarely stable. This background rate of change creates ongoing maintenance cost.</w:t>
      </w:r>
      <w:r>
        <w:t>”</w:t>
      </w:r>
      <w:r w:rsidR="005D33DE">
        <w:t xml:space="preserve"> </w:t>
      </w:r>
      <w:sdt>
        <w:sdtPr>
          <w:alias w:val="To edit, see citavi.com/edit"/>
          <w:tag w:val="CitaviPlaceholder#ad37fe1e-b0b2-4fc7-8645-fdc6366f4a1e"/>
          <w:id w:val="411593865"/>
          <w:placeholder>
            <w:docPart w:val="DefaultPlaceholder_-1854013440"/>
          </w:placeholder>
        </w:sdtPr>
        <w:sdtEndPr/>
        <w:sdtContent>
          <w:r w:rsidR="005D33DE">
            <w:fldChar w:fldCharType="begin"/>
          </w:r>
          <w:r w:rsidR="005D33D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YWRhNGU2LWFlMWQtNGVlOC1iMTllLTQ5ZTg4OTBjNzNmYy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YWQzN2ZlMWUtYjBiMi00ZmM3LTg2NDUtZmRjNjM2NmY0YTFlIiwiVGV4dCI6IihTY3VsbGV5IGV0IGFsLiwgMjAxNSkiLCJXQUlWZXJzaW9uIjoiNi4xMi4wLjAifQ==}</w:instrText>
          </w:r>
          <w:r w:rsidR="005D33DE">
            <w:fldChar w:fldCharType="separate"/>
          </w:r>
          <w:r w:rsidR="00601E6C">
            <w:t>(Sculley et al., 2015)</w:t>
          </w:r>
          <w:r w:rsidR="005D33DE">
            <w:fldChar w:fldCharType="end"/>
          </w:r>
        </w:sdtContent>
      </w:sdt>
    </w:p>
    <w:p w14:paraId="119644A8" w14:textId="4D0A54D1" w:rsidR="00AA033D" w:rsidRDefault="005F7BE1" w:rsidP="008A50A7">
      <w:r>
        <w:lastRenderedPageBreak/>
        <w:t xml:space="preserve">One manifestation of ongoing change in data is called </w:t>
      </w:r>
      <w:r w:rsidRPr="005F7BE1">
        <w:rPr>
          <w:i/>
        </w:rPr>
        <w:t>concept drift</w:t>
      </w:r>
      <w:r>
        <w:t xml:space="preserve"> (CD)</w:t>
      </w:r>
      <w:r w:rsidR="00A574B3">
        <w:t>.</w:t>
      </w:r>
      <w:r w:rsidR="00E41DFF">
        <w:t xml:space="preserve"> </w:t>
      </w:r>
      <w:r w:rsidR="00052D52">
        <w:t xml:space="preserve">Specifically, </w:t>
      </w:r>
      <w:r w:rsidR="00E41DFF">
        <w:t xml:space="preserve">CD </w:t>
      </w:r>
      <w:r w:rsidR="00D92F99">
        <w:t xml:space="preserve">describes a changing outcome </w:t>
      </w:r>
      <m:oMath>
        <m:r>
          <w:rPr>
            <w:rFonts w:ascii="Cambria Math" w:hAnsi="Cambria Math"/>
          </w:rPr>
          <m:t>y</m:t>
        </m:r>
      </m:oMath>
      <w:r w:rsidR="00D67A43">
        <w:t xml:space="preserve"> to a constant input </w:t>
      </w:r>
      <m:oMath>
        <m:r>
          <w:rPr>
            <w:rFonts w:ascii="Cambria Math" w:hAnsi="Cambria Math"/>
          </w:rPr>
          <m:t>X</m:t>
        </m:r>
      </m:oMath>
      <w:r w:rsidR="00E97D98">
        <w:t xml:space="preserve"> </w:t>
      </w:r>
      <w:r w:rsidR="00052D52">
        <w:t>over time</w:t>
      </w:r>
      <w:r w:rsidR="004D7C5B">
        <w:t xml:space="preserve"> </w:t>
      </w:r>
      <w:sdt>
        <w:sdtPr>
          <w:alias w:val="To edit, see citavi.com/edit"/>
          <w:tag w:val="CitaviPlaceholder#8d2cb06f-7239-4a57-99e5-4106f2996c43"/>
          <w:id w:val="46424524"/>
          <w:placeholder>
            <w:docPart w:val="DefaultPlaceholder_-1854013440"/>
          </w:placeholder>
        </w:sdtPr>
        <w:sdtEndPr/>
        <w:sdtContent>
          <w:r w:rsidR="00715175">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GUuY291cnNlcmEub3JnL2xlYXJuL2ludHJvZHVjdGlvbi10by1tYWNoaW5lLWxlYXJuaW5nLWluLXByb2R1Y3Rpb24/c3BlY2lhbGl6YXRpb249bWFjaGluZS1sZWFybmluZy1lbmdpbmVlcmluZy1mb3ItcHJvZHVjdGlvbi1tbG9wcyIsIlVyaVN0cmluZyI6Imh0dHBzOi8vZGUuY291cnNlcmEub3JnL2xlYXJuL2ludHJvZHVjdGlvbi10by1tYWNoaW5lLWxlYXJuaW5nLWluLXByb2R1Y3Rpb24/c3BlY2lhbGl6YXRpb249bWFjaGluZS1sZWFybmluZy1lbmdpbmVlcmluZy1mb3ItcHJvZHVjdGlvbi1tbG9wc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}</w:instrText>
          </w:r>
          <w:r w:rsidR="00715175">
            <w:fldChar w:fldCharType="separate"/>
          </w:r>
          <w:r w:rsidR="00601E6C">
            <w:t>(Ng, Crowe, &amp; Moroney, 2021)</w:t>
          </w:r>
          <w:r w:rsidR="00715175">
            <w:fldChar w:fldCharType="end"/>
          </w:r>
        </w:sdtContent>
      </w:sdt>
      <w:r w:rsidR="00F26450">
        <w:t>.</w:t>
      </w:r>
      <w:r w:rsidR="000B00E2">
        <w:t xml:space="preserve"> </w:t>
      </w:r>
      <w:r w:rsidR="00903499" w:rsidRPr="00903499">
        <w:t>Real world examples of CD could be changing house prices due to a fluctuating house market, or people changing their taste in movies because of aging or genre trends.</w:t>
      </w:r>
      <w:r w:rsidR="000C0CCE">
        <w:t xml:space="preserve"> These </w:t>
      </w:r>
      <w:r w:rsidR="004B7CFE">
        <w:t>changes in the underlying distribution of ML data</w:t>
      </w:r>
      <w:r w:rsidR="00735E69">
        <w:t xml:space="preserve"> are </w:t>
      </w:r>
      <w:r w:rsidR="00C979F2">
        <w:t>often unforeseeable</w:t>
      </w:r>
      <w:r w:rsidR="00F964FD">
        <w:t xml:space="preserve">. </w:t>
      </w:r>
      <w:r w:rsidR="0095539E">
        <w:t xml:space="preserve">Therefore they are hard to detect and </w:t>
      </w:r>
      <w:r w:rsidR="00642E12">
        <w:t xml:space="preserve">often go unnoticed for a long time. CD </w:t>
      </w:r>
      <w:r w:rsidR="00C50FE0">
        <w:t xml:space="preserve">runs the risk of </w:t>
      </w:r>
      <w:r w:rsidR="00B52EEC">
        <w:t xml:space="preserve">first </w:t>
      </w:r>
      <w:r w:rsidR="00C50FE0">
        <w:t>being noticed</w:t>
      </w:r>
      <w:r w:rsidR="00F8048C">
        <w:t xml:space="preserve"> through</w:t>
      </w:r>
      <w:r w:rsidR="0076629B">
        <w:t xml:space="preserve"> deterioration of model performance </w:t>
      </w:r>
      <w:r w:rsidR="00877CB4">
        <w:t>in a</w:t>
      </w:r>
      <w:r w:rsidR="0076629B">
        <w:t xml:space="preserve"> producti</w:t>
      </w:r>
      <w:r w:rsidR="00877CB4">
        <w:t>ve environment</w:t>
      </w:r>
      <w:r w:rsidR="00F8048C">
        <w:t>.</w:t>
      </w:r>
    </w:p>
    <w:p w14:paraId="7F2814BE" w14:textId="5D8AAC9C" w:rsidR="00533104" w:rsidRDefault="001F53E2" w:rsidP="008A50A7">
      <w:sdt>
        <w:sdtPr>
          <w:alias w:val="To edit, see citavi.com/edit"/>
          <w:tag w:val="CitaviPlaceholder#6abfeb97-9dff-47da-8f28-e6c2eefdd2c0"/>
          <w:id w:val="1178088529"/>
          <w:placeholder>
            <w:docPart w:val="DefaultPlaceholder_-1854013440"/>
          </w:placeholder>
        </w:sdtPr>
        <w:sdtEndPr/>
        <w:sdtContent>
          <w:r w:rsidR="00350B5D">
            <w:fldChar w:fldCharType="begin"/>
          </w:r>
          <w:r w:rsidR="008728A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YWQ3MjBlLTliNjMtNDM3YS04MmE3LWVlOGQ2MTBhZTkzMCIsIlJhbmdlTGVuZ3RoIjo1NywiUmVmZXJlbmNlSWQiOiJkNjkwNjI2YS0wZDFkLTQxNzEtYTIxNy05NjZiYTgyZjk2Z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I1MjM4MTMiLCJVcmlTdHJpbmciOiJodHRwczovL2RvaS5vcmcvMTAuMTE0NS8yNTIzODE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}</w:instrText>
          </w:r>
          <w:r w:rsidR="00350B5D">
            <w:fldChar w:fldCharType="separate"/>
          </w:r>
          <w:r w:rsidR="00601E6C">
            <w:t xml:space="preserve">(Gama, </w:t>
          </w:r>
          <w:proofErr w:type="spellStart"/>
          <w:r w:rsidR="00601E6C">
            <w:t>Žliobaitė</w:t>
          </w:r>
          <w:proofErr w:type="spellEnd"/>
          <w:r w:rsidR="00601E6C">
            <w:t xml:space="preserve">, </w:t>
          </w:r>
          <w:proofErr w:type="spellStart"/>
          <w:r w:rsidR="00601E6C">
            <w:t>Bifet</w:t>
          </w:r>
          <w:proofErr w:type="spellEnd"/>
          <w:r w:rsidR="00601E6C">
            <w:t xml:space="preserve">, </w:t>
          </w:r>
          <w:proofErr w:type="spellStart"/>
          <w:r w:rsidR="00601E6C">
            <w:t>Pechenizkiy</w:t>
          </w:r>
          <w:proofErr w:type="spellEnd"/>
          <w:r w:rsidR="00601E6C">
            <w:t xml:space="preserve">, &amp; </w:t>
          </w:r>
          <w:proofErr w:type="spellStart"/>
          <w:r w:rsidR="00601E6C">
            <w:t>Bouchachia</w:t>
          </w:r>
          <w:proofErr w:type="spellEnd"/>
          <w:r w:rsidR="00601E6C">
            <w:t>, 2014)</w:t>
          </w:r>
          <w:r w:rsidR="00350B5D">
            <w:fldChar w:fldCharType="end"/>
          </w:r>
        </w:sdtContent>
      </w:sdt>
      <w:r w:rsidR="00350B5D">
        <w:t xml:space="preserve"> i</w:t>
      </w:r>
      <w:r w:rsidR="004D3C8A">
        <w:t>dentif</w:t>
      </w:r>
      <w:r w:rsidR="00982104">
        <w:t>y</w:t>
      </w:r>
      <w:r w:rsidR="004D3C8A">
        <w:t xml:space="preserve"> </w:t>
      </w:r>
      <w:r w:rsidR="00044DC5">
        <w:t>4 common types of CD</w:t>
      </w:r>
      <w:r w:rsidR="00C64BD1">
        <w:t xml:space="preserve"> </w:t>
      </w:r>
      <w:r w:rsidR="00426B55">
        <w:t xml:space="preserve">as seen in </w:t>
      </w:r>
      <w:r w:rsidR="00C64BD1">
        <w:fldChar w:fldCharType="begin"/>
      </w:r>
      <w:r w:rsidR="00C64BD1">
        <w:instrText xml:space="preserve"> REF _Ref108096275 \h </w:instrText>
      </w:r>
      <w:r w:rsidR="00C64BD1">
        <w:fldChar w:fldCharType="separate"/>
      </w:r>
      <w:r w:rsidR="00C64BD1">
        <w:t xml:space="preserve">Figure </w:t>
      </w:r>
      <w:r w:rsidR="00C64BD1">
        <w:rPr>
          <w:noProof/>
        </w:rPr>
        <w:t>5</w:t>
      </w:r>
      <w:r w:rsidR="00C64BD1">
        <w:fldChar w:fldCharType="end"/>
      </w:r>
      <w:r w:rsidR="00044DC5">
        <w:t>:</w:t>
      </w:r>
    </w:p>
    <w:p w14:paraId="0454354C" w14:textId="5C6A6636" w:rsidR="00877CB4" w:rsidRDefault="00BE2ACA" w:rsidP="008A50A7">
      <w:r>
        <w:rPr>
          <w:b/>
        </w:rPr>
        <w:t>Sudden drift</w:t>
      </w:r>
      <w:r w:rsidR="00A11D8B">
        <w:t>.</w:t>
      </w:r>
      <w:r>
        <w:t xml:space="preserve"> </w:t>
      </w:r>
      <w:r w:rsidR="001131BD">
        <w:t xml:space="preserve">The </w:t>
      </w:r>
      <w:r w:rsidR="000B203E">
        <w:t>distribution</w:t>
      </w:r>
      <w:r w:rsidR="003178C8">
        <w:rPr>
          <w:rStyle w:val="Funotenzeichen"/>
        </w:rPr>
        <w:footnoteReference w:id="9"/>
      </w:r>
      <w:r w:rsidR="000B203E">
        <w:t xml:space="preserve"> of the data undergoes an abrupt change</w:t>
      </w:r>
      <w:r w:rsidR="001F6E12">
        <w:t xml:space="preserve"> in a short amount of time</w:t>
      </w:r>
      <w:r w:rsidR="005D7F7C">
        <w:t xml:space="preserve"> that persists indefinitely</w:t>
      </w:r>
      <w:r w:rsidR="001F6E12">
        <w:t>.</w:t>
      </w:r>
      <w:r w:rsidR="005D7F7C">
        <w:t xml:space="preserve"> </w:t>
      </w:r>
      <w:r w:rsidR="007C414E">
        <w:t xml:space="preserve">This phenomenon is also </w:t>
      </w:r>
      <w:r w:rsidR="00725996">
        <w:t xml:space="preserve">known as </w:t>
      </w:r>
      <w:r w:rsidR="00725996" w:rsidRPr="00725996">
        <w:rPr>
          <w:i/>
        </w:rPr>
        <w:t>concept shift</w:t>
      </w:r>
      <w:r w:rsidR="00725996">
        <w:t>.</w:t>
      </w:r>
      <w:r w:rsidR="00AB264A">
        <w:t xml:space="preserve"> One example for concept shift</w:t>
      </w:r>
      <w:r w:rsidR="007565F3">
        <w:t xml:space="preserve"> would</w:t>
      </w:r>
      <w:r w:rsidR="00AB264A">
        <w:t xml:space="preserve"> </w:t>
      </w:r>
      <w:r w:rsidR="00B72F93">
        <w:t>be the drastic drop in demand for commercial flight to a country where war just broke out</w:t>
      </w:r>
      <w:r w:rsidR="00666636">
        <w:t xml:space="preserve"> </w:t>
      </w:r>
      <w:sdt>
        <w:sdtPr>
          <w:alias w:val="To edit, see citavi.com/edit"/>
          <w:tag w:val="CitaviPlaceholder#821eaf62-7976-4f6c-9668-25acdb8f1834"/>
          <w:id w:val="2002840302"/>
          <w:placeholder>
            <w:docPart w:val="DefaultPlaceholder_-1854013440"/>
          </w:placeholder>
        </w:sdtPr>
        <w:sdtEndPr/>
        <w:sdtContent>
          <w:r w:rsidR="00666636">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lhdGEub3JnL2VuL2lhdGEtcmVwb3NpdG9yeS9wdWJsaWNhdGlvbnMvZWNvbm9taWMtcmVwb3J0cy90aGUtaW1wYWN0LW9mLXRoZS1jb25mbGljdC1iZXR3ZWVuLXJ1c3NpYS1hbmQtdWtyYWluZS1vbi1hdmlhdGlvbi8iLCJVcmlTdHJpbmciOiJodHRwczovL3d3dy5pYXRhLm9yZy9lbi9pYXRhLXJlcG9zaXRvcnkvcHVibGljYXRpb25zL2Vjb25vbWljLXJlcG9ydHMvdGhlLWltcGFjdC1vZi10aGUtY29uZmxpY3QtYmV0d2Vlbi1ydXNzaWEtYW5kLXVrcmFpbmUtb24tYXZpYXRpb24v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}</w:instrText>
          </w:r>
          <w:r w:rsidR="00666636">
            <w:fldChar w:fldCharType="separate"/>
          </w:r>
          <w:r w:rsidR="00601E6C">
            <w:t>(International Air Transport Association, 2022)</w:t>
          </w:r>
          <w:r w:rsidR="00666636">
            <w:fldChar w:fldCharType="end"/>
          </w:r>
        </w:sdtContent>
      </w:sdt>
      <w:r w:rsidR="00B72F93">
        <w:t>.</w:t>
      </w:r>
    </w:p>
    <w:p w14:paraId="7A71C9AF" w14:textId="3150EB76" w:rsidR="00012D31" w:rsidRDefault="00A11D8B" w:rsidP="008A50A7">
      <w:r>
        <w:rPr>
          <w:b/>
        </w:rPr>
        <w:t xml:space="preserve">Gradual </w:t>
      </w:r>
      <w:r w:rsidR="00B237DB">
        <w:rPr>
          <w:b/>
        </w:rPr>
        <w:t>drift</w:t>
      </w:r>
      <w:r w:rsidR="00B237DB">
        <w:t xml:space="preserve">. </w:t>
      </w:r>
      <w:r w:rsidR="0007433C">
        <w:t>T</w:t>
      </w:r>
      <w:r w:rsidR="00BC662D">
        <w:t xml:space="preserve">his type of </w:t>
      </w:r>
      <w:r w:rsidR="00226EFA">
        <w:t>concept drift</w:t>
      </w:r>
      <w:r w:rsidR="00A1445A">
        <w:t xml:space="preserve"> has </w:t>
      </w:r>
      <w:r w:rsidR="003B07BB">
        <w:t>two active</w:t>
      </w:r>
      <w:r w:rsidR="0039323A">
        <w:t xml:space="preserve"> concepts</w:t>
      </w:r>
      <w:r w:rsidR="003B07BB">
        <w:t xml:space="preserve"> in the data. Over time</w:t>
      </w:r>
      <w:r w:rsidR="00C531F7">
        <w:t>,</w:t>
      </w:r>
      <w:r w:rsidR="003B07BB">
        <w:t xml:space="preserve"> the probability of the initial distribution</w:t>
      </w:r>
      <w:r w:rsidR="0042572F">
        <w:t xml:space="preserve"> decreases and gets gradually displaced by the new distribution</w:t>
      </w:r>
      <w:r w:rsidR="0018145C">
        <w:t>.</w:t>
      </w:r>
      <w:r w:rsidR="00D6749B">
        <w:t xml:space="preserve"> An example </w:t>
      </w:r>
      <w:r w:rsidR="00575452">
        <w:t>could be the genre representation in the billboard top 100 charts</w:t>
      </w:r>
      <w:r w:rsidR="00FA5FDC">
        <w:t>. As new genre trends emerge</w:t>
      </w:r>
      <w:r w:rsidR="00607A7E">
        <w:t>,</w:t>
      </w:r>
      <w:r w:rsidR="00FA5FDC">
        <w:t xml:space="preserve"> </w:t>
      </w:r>
      <w:r w:rsidR="005A6996">
        <w:t xml:space="preserve">old ones fade out and </w:t>
      </w:r>
      <w:r w:rsidR="00607A7E">
        <w:t xml:space="preserve">get replaced by the new ones. </w:t>
      </w:r>
      <w:r w:rsidR="0014073E">
        <w:t>During</w:t>
      </w:r>
      <w:r w:rsidR="00607A7E">
        <w:t xml:space="preserve"> the transitory period </w:t>
      </w:r>
      <w:r w:rsidR="009E14E0">
        <w:t xml:space="preserve">both </w:t>
      </w:r>
      <w:r w:rsidR="00C94C92">
        <w:t>concepts coexist in the data.</w:t>
      </w:r>
    </w:p>
    <w:p w14:paraId="6A2C765A" w14:textId="1F45958E" w:rsidR="00DB2514" w:rsidRDefault="00DB2514" w:rsidP="008A50A7">
      <w:r>
        <w:rPr>
          <w:b/>
        </w:rPr>
        <w:t>Incremental drift</w:t>
      </w:r>
      <w:r>
        <w:t xml:space="preserve">. Unlike gradual drift, </w:t>
      </w:r>
      <w:r w:rsidR="00CA7533">
        <w:t xml:space="preserve">the incremental drift can’t reliably be ascribed to a discrete </w:t>
      </w:r>
      <w:r w:rsidR="00613A75">
        <w:t>amount of</w:t>
      </w:r>
      <w:r w:rsidR="003F402A">
        <w:t xml:space="preserve"> distributions</w:t>
      </w:r>
      <w:r w:rsidR="00613A75">
        <w:t xml:space="preserve">. The drift occurs slowly </w:t>
      </w:r>
      <w:r w:rsidR="003F402A">
        <w:t>with a lot of variables and concepts at play</w:t>
      </w:r>
      <w:r w:rsidR="00AD4471">
        <w:t xml:space="preserve">. Consequently, incremental drift is only noticeable </w:t>
      </w:r>
      <w:r w:rsidR="009F6F47">
        <w:t xml:space="preserve">when looked at over a long time period. Cultural and societal changes are </w:t>
      </w:r>
      <w:r w:rsidR="00AF7B21">
        <w:t xml:space="preserve">often </w:t>
      </w:r>
      <w:r w:rsidR="00A3361F">
        <w:t>incremental in nature</w:t>
      </w:r>
      <w:r w:rsidR="006B2932">
        <w:t>.</w:t>
      </w:r>
    </w:p>
    <w:p w14:paraId="4B8737C9" w14:textId="62544CE7" w:rsidR="006B2932" w:rsidRPr="006551F2" w:rsidRDefault="006B2932" w:rsidP="008A50A7">
      <w:r>
        <w:rPr>
          <w:b/>
        </w:rPr>
        <w:t>Reoccu</w:t>
      </w:r>
      <w:r w:rsidR="006551F2">
        <w:rPr>
          <w:b/>
        </w:rPr>
        <w:t>rring concepts</w:t>
      </w:r>
      <w:r w:rsidR="006551F2">
        <w:t xml:space="preserve">. </w:t>
      </w:r>
      <w:r w:rsidR="0005717C">
        <w:t>Previously</w:t>
      </w:r>
      <w:r w:rsidR="00BF04E6">
        <w:t xml:space="preserve"> seen </w:t>
      </w:r>
      <w:r w:rsidR="0005717C">
        <w:t xml:space="preserve">distributions </w:t>
      </w:r>
      <w:r w:rsidR="00C22138">
        <w:t xml:space="preserve">might reappear after some time, as an irregular occurrence. </w:t>
      </w:r>
      <w:r w:rsidR="00AA532D">
        <w:t>While seasonal changes are reoccurring, the</w:t>
      </w:r>
      <w:r w:rsidR="00927C48">
        <w:t>y wouldn’t necessarily be classified as concept drift, as they are predictable to an extent.</w:t>
      </w:r>
      <w:r w:rsidR="009C02EA">
        <w:t xml:space="preserve"> An example for reoccurring concepts </w:t>
      </w:r>
      <w:r w:rsidR="00DB702B">
        <w:t xml:space="preserve">are rare weather </w:t>
      </w:r>
      <w:r w:rsidR="00D45E16">
        <w:t>phenomena like hurricanes</w:t>
      </w:r>
      <w:r w:rsidR="002340F5">
        <w:t xml:space="preserve"> </w:t>
      </w:r>
      <w:sdt>
        <w:sdtPr>
          <w:alias w:val="To edit, see citavi.com/edit"/>
          <w:tag w:val="CitaviPlaceholder#74b23469-e1d5-46b5-9b46-eb7548951fe1"/>
          <w:id w:val="-347792270"/>
          <w:placeholder>
            <w:docPart w:val="DefaultPlaceholder_-1854013440"/>
          </w:placeholder>
        </w:sdtPr>
        <w:sdtEndPr/>
        <w:sdtContent>
          <w:r w:rsidR="002340F5">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pcy5tdW5pLmN6L2VsLzE0MzMvcG9kemltMjAxMS9QQTE2NC91bS9kcmlmdF9kZXRlY3Rpb25fbWV0aG9kcy5wZGYiLCJVcmlTdHJpbmciOiJodHRwczovL2lzLm11bmkuY3ovZWwvMTQzMy9wb2R6aW0yMDExL1BBMTY0L3VtL2RyaWZ0X2RldGVjdGlvbl9tZXRob2RzLnBkZ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}</w:instrText>
          </w:r>
          <w:r w:rsidR="002340F5">
            <w:fldChar w:fldCharType="separate"/>
          </w:r>
          <w:r w:rsidR="00601E6C">
            <w:t>(</w:t>
          </w:r>
          <w:proofErr w:type="spellStart"/>
          <w:r w:rsidR="00601E6C">
            <w:t>Knotek</w:t>
          </w:r>
          <w:proofErr w:type="spellEnd"/>
          <w:r w:rsidR="00601E6C">
            <w:t xml:space="preserve"> &amp; Pereira, 2011)</w:t>
          </w:r>
          <w:r w:rsidR="002340F5">
            <w:fldChar w:fldCharType="end"/>
          </w:r>
        </w:sdtContent>
      </w:sdt>
      <w:r w:rsidR="00D45E16">
        <w:t>.</w:t>
      </w:r>
    </w:p>
    <w:p w14:paraId="216A8BE8" w14:textId="77777777" w:rsidR="006B7B51" w:rsidRPr="00B237DB" w:rsidRDefault="006B7B51" w:rsidP="008A50A7">
      <w:pPr>
        <w:rPr>
          <w:u w:val="double"/>
        </w:rPr>
      </w:pPr>
    </w:p>
    <w:p w14:paraId="422D6670" w14:textId="77777777" w:rsidR="00700D22" w:rsidRDefault="00480225" w:rsidP="00700D22">
      <w:pPr>
        <w:keepNext/>
      </w:pPr>
      <w:r w:rsidRPr="00480225">
        <w:rPr>
          <w:noProof/>
        </w:rPr>
        <w:lastRenderedPageBreak/>
        <w:drawing>
          <wp:inline distT="0" distB="0" distL="0" distR="0" wp14:anchorId="2369DF78" wp14:editId="6D521D8B">
            <wp:extent cx="5400675" cy="3131820"/>
            <wp:effectExtent l="0" t="0" r="9525"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00675" cy="3131820"/>
                    </a:xfrm>
                    <a:prstGeom prst="rect">
                      <a:avLst/>
                    </a:prstGeom>
                  </pic:spPr>
                </pic:pic>
              </a:graphicData>
            </a:graphic>
          </wp:inline>
        </w:drawing>
      </w:r>
    </w:p>
    <w:p w14:paraId="7B90BF63" w14:textId="3D1C4B6D" w:rsidR="001B66F2" w:rsidRDefault="00700D22" w:rsidP="00700D22">
      <w:pPr>
        <w:pStyle w:val="Beschriftung"/>
      </w:pPr>
      <w:bookmarkStart w:id="42" w:name="_Ref108096275"/>
      <w:bookmarkStart w:id="43" w:name="_Toc108263649"/>
      <w:r>
        <w:t xml:space="preserve">Figure </w:t>
      </w:r>
      <w:r>
        <w:fldChar w:fldCharType="begin"/>
      </w:r>
      <w:r>
        <w:instrText xml:space="preserve"> SEQ Figure \* ARABIC </w:instrText>
      </w:r>
      <w:r>
        <w:fldChar w:fldCharType="separate"/>
      </w:r>
      <w:r w:rsidR="00D7476B">
        <w:rPr>
          <w:noProof/>
        </w:rPr>
        <w:t>7</w:t>
      </w:r>
      <w:r>
        <w:fldChar w:fldCharType="end"/>
      </w:r>
      <w:bookmarkEnd w:id="42"/>
      <w:r>
        <w:t xml:space="preserve">: Types of concept drift </w:t>
      </w:r>
      <w:sdt>
        <w:sdtPr>
          <w:alias w:val="To edit, see citavi.com/edit"/>
          <w:tag w:val="CitaviPlaceholder#42877de0-8297-461c-9be7-3b18c682c6e4"/>
          <w:id w:val="-894422254"/>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MjJmMWMwLTU2NzgtNDg2Ny04ZTFmLTc5NTQ1YzgyNTZhZS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0Mjg3N2RlMC04Mjk3LTQ2MWMtOWJlNy0zYjE4YzY4MmM2ZTQiLCJUZXh0IjoiKEx1IGV0IGFsLiwgMjAxOCkiLCJXQUlWZXJzaW9uIjoiNi4xMi4wLjAifQ==}</w:instrText>
          </w:r>
          <w:r>
            <w:fldChar w:fldCharType="separate"/>
          </w:r>
          <w:r w:rsidR="00601E6C">
            <w:t>(Lu et al., 2018)</w:t>
          </w:r>
          <w:r>
            <w:fldChar w:fldCharType="end"/>
          </w:r>
        </w:sdtContent>
      </w:sdt>
      <w:bookmarkEnd w:id="43"/>
    </w:p>
    <w:p w14:paraId="04D3ADA1" w14:textId="5EA0BEDB" w:rsidR="00AC2C10" w:rsidRDefault="00BD700C" w:rsidP="00AC2C10">
      <w:r>
        <w:t>Not all changes in data can be attributed to CD</w:t>
      </w:r>
      <w:r w:rsidR="00DB00AE">
        <w:t xml:space="preserve">. A major challenge in CD detection </w:t>
      </w:r>
      <w:r w:rsidR="006009BB">
        <w:t xml:space="preserve">is to differentiate true CD from </w:t>
      </w:r>
      <w:r w:rsidR="003D7B7E">
        <w:t xml:space="preserve">noise and outliers. </w:t>
      </w:r>
      <w:r w:rsidR="00650DBF">
        <w:t xml:space="preserve">Noise and outliers are random deviations </w:t>
      </w:r>
      <w:r w:rsidR="005C6CDA">
        <w:t xml:space="preserve">in the data, that aren’t indicative of </w:t>
      </w:r>
      <w:r w:rsidR="00CE110A">
        <w:t xml:space="preserve">any </w:t>
      </w:r>
      <w:r w:rsidR="005C6CDA">
        <w:t xml:space="preserve">larger </w:t>
      </w:r>
      <w:r w:rsidR="00346793">
        <w:t>patterns</w:t>
      </w:r>
      <w:r w:rsidR="00B35E81">
        <w:t xml:space="preserve"> and shouldn’t therefore be treated as CD</w:t>
      </w:r>
      <w:r w:rsidR="00E02A2D">
        <w:t xml:space="preserve"> </w:t>
      </w:r>
      <w:sdt>
        <w:sdtPr>
          <w:alias w:val="To edit, see citavi.com/edit"/>
          <w:tag w:val="CitaviPlaceholder#ee2af47d-20e1-4c16-a136-530c50699c88"/>
          <w:id w:val="-214898130"/>
          <w:placeholder>
            <w:docPart w:val="DefaultPlaceholder_-1854013440"/>
          </w:placeholder>
        </w:sdtPr>
        <w:sdtEndPr/>
        <w:sdtContent>
          <w:r w:rsidR="00E02A2D">
            <w:fldChar w:fldCharType="begin"/>
          </w:r>
          <w:r w:rsidR="008728A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ZTBiYzA0LWUxY2UtNGJiNS05MWUzLTk4YzEyYjM4MWI5NCIsIlJhbmdlTGVuZ3RoIjoxOSwiUmVmZXJlbmNlSWQiOiJkNjkwNjI2YS0wZDFkLTQxNzEtYTIxNy05NjZiYTgyZjk2Z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I1MjM4MTMiLCJVcmlTdHJpbmciOiJodHRwczovL2RvaS5vcmcvMTAuMTE0NS8yNTIzODE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}</w:instrText>
          </w:r>
          <w:r w:rsidR="00E02A2D">
            <w:fldChar w:fldCharType="separate"/>
          </w:r>
          <w:r w:rsidR="00601E6C">
            <w:t>(Gama et al., 2014)</w:t>
          </w:r>
          <w:r w:rsidR="00E02A2D">
            <w:fldChar w:fldCharType="end"/>
          </w:r>
        </w:sdtContent>
      </w:sdt>
      <w:r w:rsidR="00346793">
        <w:t>.</w:t>
      </w:r>
    </w:p>
    <w:p w14:paraId="70BDD249" w14:textId="43B2A209" w:rsidR="002F24BA" w:rsidRDefault="002C0E6D" w:rsidP="00AC2C10">
      <w:r>
        <w:t>Throughout the years</w:t>
      </w:r>
      <w:r w:rsidR="00B10D30">
        <w:t xml:space="preserve">, researchers have developed frameworks and algorithms to deal with CD. </w:t>
      </w:r>
      <w:sdt>
        <w:sdtPr>
          <w:alias w:val="To edit, see citavi.com/edit"/>
          <w:tag w:val="CitaviPlaceholder#3bcfed00-69bf-4bd3-9dc0-fb0789be6ff2"/>
          <w:id w:val="1849208557"/>
          <w:placeholder>
            <w:docPart w:val="DefaultPlaceholder_-1854013440"/>
          </w:placeholder>
        </w:sdtPr>
        <w:sdtEndPr/>
        <w:sdtContent>
          <w:r w:rsidR="00900397">
            <w:fldChar w:fldCharType="begin"/>
          </w:r>
          <w:r w:rsidR="009003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NjBmMWVjLWM3OTQtNDA2Ni1hODJhLWM2MWRkYzUyZTY3OS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zYmNmZWQwMC02OWJmLTRiZDMtOWRjMC1mYjA3ODliZTZmZjIiLCJUZXh0IjoiKEx1IGV0IGFsLiwgMjAxOCkiLCJXQUlWZXJzaW9uIjoiNi4xMi4wLjAifQ==}</w:instrText>
          </w:r>
          <w:r w:rsidR="00900397">
            <w:fldChar w:fldCharType="separate"/>
          </w:r>
          <w:r w:rsidR="00601E6C">
            <w:t>(Lu et al., 2018)</w:t>
          </w:r>
          <w:r w:rsidR="00900397">
            <w:fldChar w:fldCharType="end"/>
          </w:r>
        </w:sdtContent>
      </w:sdt>
      <w:r w:rsidR="00E354F4">
        <w:t xml:space="preserve"> proposes </w:t>
      </w:r>
      <w:r w:rsidR="008275F4">
        <w:t xml:space="preserve">a framework to integrate CD handling </w:t>
      </w:r>
      <w:r w:rsidR="00126FC3">
        <w:t xml:space="preserve">into a production </w:t>
      </w:r>
      <w:r w:rsidR="00623333">
        <w:t>ML system</w:t>
      </w:r>
      <w:r w:rsidR="006F0CBF">
        <w:t xml:space="preserve"> (</w:t>
      </w:r>
      <w:r w:rsidR="006F0CBF">
        <w:fldChar w:fldCharType="begin"/>
      </w:r>
      <w:r w:rsidR="006F0CBF">
        <w:instrText xml:space="preserve"> REF _Ref108123265 \h </w:instrText>
      </w:r>
      <w:r w:rsidR="006F0CBF">
        <w:fldChar w:fldCharType="separate"/>
      </w:r>
      <w:r w:rsidR="006F0CBF">
        <w:t xml:space="preserve">Figure </w:t>
      </w:r>
      <w:r w:rsidR="006F0CBF">
        <w:rPr>
          <w:noProof/>
        </w:rPr>
        <w:t>6</w:t>
      </w:r>
      <w:r w:rsidR="006F0CBF">
        <w:fldChar w:fldCharType="end"/>
      </w:r>
      <w:r w:rsidR="006F0CBF">
        <w:t>)</w:t>
      </w:r>
      <w:r w:rsidR="00623333">
        <w:t>.</w:t>
      </w:r>
      <w:r w:rsidR="00B751C6">
        <w:t xml:space="preserve"> In this proposal CD handling </w:t>
      </w:r>
      <w:r w:rsidR="0021539F">
        <w:t>consists of 3 parts: CD detection, CD understanding, and CD adaptation.</w:t>
      </w:r>
      <w:r w:rsidR="000F63ED">
        <w:t xml:space="preserve"> </w:t>
      </w:r>
    </w:p>
    <w:p w14:paraId="7E4BAD70" w14:textId="77777777" w:rsidR="00B029FF" w:rsidRDefault="00EB7052" w:rsidP="00B029FF">
      <w:pPr>
        <w:keepNext/>
      </w:pPr>
      <w:r w:rsidRPr="00EB7052">
        <w:rPr>
          <w:noProof/>
        </w:rPr>
        <w:drawing>
          <wp:inline distT="0" distB="0" distL="0" distR="0" wp14:anchorId="4C6D29DB" wp14:editId="1605792C">
            <wp:extent cx="5400675" cy="1127760"/>
            <wp:effectExtent l="0" t="0" r="9525"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00675" cy="1127760"/>
                    </a:xfrm>
                    <a:prstGeom prst="rect">
                      <a:avLst/>
                    </a:prstGeom>
                  </pic:spPr>
                </pic:pic>
              </a:graphicData>
            </a:graphic>
          </wp:inline>
        </w:drawing>
      </w:r>
    </w:p>
    <w:p w14:paraId="1B42A56D" w14:textId="63586A51" w:rsidR="00623333" w:rsidRDefault="00B029FF" w:rsidP="00B029FF">
      <w:pPr>
        <w:pStyle w:val="Beschriftung"/>
      </w:pPr>
      <w:bookmarkStart w:id="44" w:name="_Ref108123265"/>
      <w:bookmarkStart w:id="45" w:name="_Toc108263650"/>
      <w:r>
        <w:t xml:space="preserve">Figure </w:t>
      </w:r>
      <w:r>
        <w:fldChar w:fldCharType="begin"/>
      </w:r>
      <w:r>
        <w:instrText xml:space="preserve"> SEQ Figure \* ARABIC </w:instrText>
      </w:r>
      <w:r>
        <w:fldChar w:fldCharType="separate"/>
      </w:r>
      <w:r w:rsidR="00D7476B">
        <w:rPr>
          <w:noProof/>
        </w:rPr>
        <w:t>8</w:t>
      </w:r>
      <w:r>
        <w:fldChar w:fldCharType="end"/>
      </w:r>
      <w:bookmarkEnd w:id="44"/>
      <w:r>
        <w:t xml:space="preserve">: Framework for handling concept drift in machine learning </w:t>
      </w:r>
      <w:sdt>
        <w:sdtPr>
          <w:alias w:val="To edit, see citavi.com/edit"/>
          <w:tag w:val="CitaviPlaceholder#fc57eb9c-0719-4731-ac2c-0b109565b496"/>
          <w:id w:val="1746296961"/>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NDBlZDhiLTUwYjctNGUxYy1hNGUwLWI1MTg3MjYwNmVkZC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NmYzU3ZWI5Yy0wNzE5LTQ3MzEtYWMyYy0wYjEwOTU2NWI0OTYiLCJUZXh0IjoiKEx1IGV0IGFsLiwgMjAxOCkiLCJXQUlWZXJzaW9uIjoiNi4xMi4wLjAifQ==}</w:instrText>
          </w:r>
          <w:r>
            <w:fldChar w:fldCharType="separate"/>
          </w:r>
          <w:r w:rsidR="00601E6C">
            <w:t>(Lu et al., 2018)</w:t>
          </w:r>
          <w:r>
            <w:fldChar w:fldCharType="end"/>
          </w:r>
        </w:sdtContent>
      </w:sdt>
      <w:bookmarkEnd w:id="45"/>
    </w:p>
    <w:p w14:paraId="58220349" w14:textId="5458A45D" w:rsidR="007039F6" w:rsidRDefault="00592954" w:rsidP="007F6099">
      <w:r>
        <w:rPr>
          <w:b/>
        </w:rPr>
        <w:t>CD</w:t>
      </w:r>
      <w:r w:rsidR="00222822">
        <w:rPr>
          <w:b/>
        </w:rPr>
        <w:t xml:space="preserve"> detection</w:t>
      </w:r>
      <w:r w:rsidR="00222822">
        <w:t>.</w:t>
      </w:r>
      <w:r>
        <w:t xml:space="preserve"> </w:t>
      </w:r>
      <w:r w:rsidR="00A73476" w:rsidRPr="00592954">
        <w:t>CD’s</w:t>
      </w:r>
      <w:r w:rsidR="00A73476" w:rsidRPr="00A73476">
        <w:t xml:space="preserve"> unpredictable and inconspicuous nature makes</w:t>
      </w:r>
      <w:r w:rsidR="00222822">
        <w:t xml:space="preserve"> </w:t>
      </w:r>
      <w:r w:rsidR="00F9147F">
        <w:t xml:space="preserve">it </w:t>
      </w:r>
      <w:r w:rsidR="00222822">
        <w:t>often</w:t>
      </w:r>
      <w:r w:rsidR="00A73476" w:rsidRPr="00A73476">
        <w:t xml:space="preserve"> hard to identify.</w:t>
      </w:r>
      <w:r w:rsidR="00C91CBB">
        <w:t xml:space="preserve"> </w:t>
      </w:r>
      <w:r w:rsidR="00D22684">
        <w:t xml:space="preserve">CD detection employs techniques and mechanisms to characterize and quantify CD. </w:t>
      </w:r>
      <w:r w:rsidR="00F77410">
        <w:t xml:space="preserve">CD can be uncovered in different ways. </w:t>
      </w:r>
    </w:p>
    <w:p w14:paraId="741B3670" w14:textId="6CABB73C" w:rsidR="007F6099" w:rsidRDefault="00F77410" w:rsidP="007F6099">
      <w:r>
        <w:t>The most</w:t>
      </w:r>
      <w:r w:rsidR="00A554AB">
        <w:t xml:space="preserve"> common</w:t>
      </w:r>
      <w:r>
        <w:t xml:space="preserve"> way to detect CD </w:t>
      </w:r>
      <w:r w:rsidR="005914A7">
        <w:t xml:space="preserve">is through observation of model performance in the productive environment. </w:t>
      </w:r>
      <w:r w:rsidR="00915C39">
        <w:t xml:space="preserve">This type of CD detection is referred to as error </w:t>
      </w:r>
      <w:r w:rsidR="00915C39" w:rsidRPr="00915C39">
        <w:rPr>
          <w:i/>
        </w:rPr>
        <w:t>rate-based drift detection</w:t>
      </w:r>
      <w:r w:rsidR="00915C39">
        <w:t xml:space="preserve">. </w:t>
      </w:r>
      <w:r w:rsidR="005914A7">
        <w:t xml:space="preserve">A performance decrease over time </w:t>
      </w:r>
      <w:r w:rsidR="00EE06A9">
        <w:t xml:space="preserve">is indicative that </w:t>
      </w:r>
      <w:r w:rsidR="00792B6C">
        <w:t>characteristics of the data have shifted</w:t>
      </w:r>
      <w:r w:rsidR="006F4849">
        <w:t xml:space="preserve">. </w:t>
      </w:r>
      <w:r w:rsidR="006E66CF">
        <w:t xml:space="preserve">Different algorithms can be </w:t>
      </w:r>
      <w:r w:rsidR="000627B6">
        <w:t>employed</w:t>
      </w:r>
      <w:r w:rsidR="00D62169">
        <w:t xml:space="preserve"> to </w:t>
      </w:r>
      <w:r w:rsidR="00563A94">
        <w:t>analyze</w:t>
      </w:r>
      <w:r w:rsidR="00BB4EBB">
        <w:t xml:space="preserve"> CD </w:t>
      </w:r>
      <w:r w:rsidR="000627B6">
        <w:t>using the model performance metrics</w:t>
      </w:r>
      <w:r w:rsidR="00563A94">
        <w:t>.</w:t>
      </w:r>
      <w:r w:rsidR="006B4FDA">
        <w:t xml:space="preserve"> </w:t>
      </w:r>
      <w:r w:rsidR="008934BE">
        <w:t xml:space="preserve">Drift Detection Method (DDM) </w:t>
      </w:r>
      <w:r w:rsidR="003E2A93">
        <w:t xml:space="preserve">was the first </w:t>
      </w:r>
      <w:r w:rsidR="00073A55">
        <w:t xml:space="preserve">algorithm to </w:t>
      </w:r>
      <w:r w:rsidR="00673F69">
        <w:lastRenderedPageBreak/>
        <w:t xml:space="preserve">assess the severity of the CD </w:t>
      </w:r>
      <w:r w:rsidR="008A79F9">
        <w:t xml:space="preserve">at hand, </w:t>
      </w:r>
      <w:r w:rsidR="00992D52">
        <w:t xml:space="preserve">based on how </w:t>
      </w:r>
      <w:r w:rsidR="001368D4">
        <w:t xml:space="preserve">the </w:t>
      </w:r>
      <w:r w:rsidR="008A79F9">
        <w:t>model perform</w:t>
      </w:r>
      <w:r w:rsidR="007C27D2">
        <w:t>ed over a set time window</w:t>
      </w:r>
      <w:r w:rsidR="004E7A51">
        <w:t xml:space="preserve"> </w:t>
      </w:r>
      <w:sdt>
        <w:sdtPr>
          <w:alias w:val="To edit, see citavi.com/edit"/>
          <w:tag w:val="CitaviPlaceholder#19ea5f70-9630-4845-aae5-0be2f715c7df"/>
          <w:id w:val="1245844108"/>
          <w:placeholder>
            <w:docPart w:val="DefaultPlaceholder_-1854013440"/>
          </w:placeholder>
        </w:sdtPr>
        <w:sdtEndPr/>
        <w:sdtContent>
          <w:r w:rsidR="004E7A51">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ODU2NDU0LTQzNTYtNGZmNC04MTcwLTRjNDI5NTM0NzkwNyIsIlJhbmdlTGVuZ3RoIjo0MiwiUmVmZXJlbmNlSWQiOiJiMGZiMjQ3MS1hODgxLTQ0NWMtOGRjMC0zNmM2MjAwMWVj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My01NDAtMjg2NDUtNV8yOSIsIlVyaVN0cmluZyI6Imh0dHBzOi8vZG9pLm9yZy8xMC4xMDA3Lzk3OC0zLTU0MC0yODY0NS01XzI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MDA3L2IxMDAxOTUiLCJVcmlTdHJpbmciOiJodHRwczovL2RvaS5vcmcvMTAuMTAwNy9iMTAwMTk1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}</w:instrText>
          </w:r>
          <w:r w:rsidR="004E7A51">
            <w:fldChar w:fldCharType="separate"/>
          </w:r>
          <w:r w:rsidR="00601E6C">
            <w:t xml:space="preserve">(Gama, </w:t>
          </w:r>
          <w:proofErr w:type="spellStart"/>
          <w:r w:rsidR="00601E6C">
            <w:t>Medas</w:t>
          </w:r>
          <w:proofErr w:type="spellEnd"/>
          <w:r w:rsidR="00601E6C">
            <w:t>, Castillo, &amp; Rodrigues, 2004)</w:t>
          </w:r>
          <w:r w:rsidR="004E7A51">
            <w:fldChar w:fldCharType="end"/>
          </w:r>
        </w:sdtContent>
      </w:sdt>
      <w:r w:rsidR="008A79F9">
        <w:t>.</w:t>
      </w:r>
      <w:r w:rsidR="00F40582">
        <w:t xml:space="preserve"> </w:t>
      </w:r>
      <w:r w:rsidR="00B7117B">
        <w:t>The window defines</w:t>
      </w:r>
      <w:r w:rsidR="00C573FD">
        <w:t xml:space="preserve"> </w:t>
      </w:r>
      <w:r w:rsidR="00DE62B8">
        <w:t xml:space="preserve">the timeframe of </w:t>
      </w:r>
      <w:r w:rsidR="00787A07">
        <w:t>past model performance, which the current model performance is compared against.</w:t>
      </w:r>
      <w:r w:rsidR="006816C3">
        <w:t xml:space="preserve"> If</w:t>
      </w:r>
      <w:r w:rsidR="00787A07">
        <w:t xml:space="preserve"> DDM </w:t>
      </w:r>
      <w:r w:rsidR="005127F7">
        <w:t>detect</w:t>
      </w:r>
      <w:r w:rsidR="006816C3">
        <w:t>s</w:t>
      </w:r>
      <w:r w:rsidR="005127F7">
        <w:t xml:space="preserve"> a significant</w:t>
      </w:r>
      <w:r w:rsidR="00F5102E">
        <w:t xml:space="preserve"> error-rate increase</w:t>
      </w:r>
      <w:r w:rsidR="006816C3">
        <w:t xml:space="preserve">, </w:t>
      </w:r>
      <w:r w:rsidR="00DE62B8">
        <w:t xml:space="preserve">compared </w:t>
      </w:r>
      <w:r w:rsidR="00617E95">
        <w:t xml:space="preserve">to the </w:t>
      </w:r>
      <w:r w:rsidR="00BB057A">
        <w:t>old data, it’ll declare that CD has occur</w:t>
      </w:r>
      <w:r w:rsidR="00EB6E9A">
        <w:t>r</w:t>
      </w:r>
      <w:r w:rsidR="00BB057A">
        <w:t>ed</w:t>
      </w:r>
      <w:r w:rsidR="0057081F">
        <w:t>.</w:t>
      </w:r>
      <w:r w:rsidR="007D5EFD">
        <w:t xml:space="preserve"> </w:t>
      </w:r>
      <w:r w:rsidR="006F75DC">
        <w:t xml:space="preserve">Built upon </w:t>
      </w:r>
      <w:r w:rsidR="00EB6E9A">
        <w:t>DMM</w:t>
      </w:r>
      <w:r w:rsidR="006F75DC">
        <w:t>, other</w:t>
      </w:r>
      <w:r w:rsidR="00551A90">
        <w:t xml:space="preserve"> algorithms</w:t>
      </w:r>
      <w:r w:rsidR="00EB6E9A">
        <w:t xml:space="preserve"> have been </w:t>
      </w:r>
      <w:r w:rsidR="00DA0D96">
        <w:t xml:space="preserve">developed, such as </w:t>
      </w:r>
      <w:r w:rsidR="00551A90">
        <w:t xml:space="preserve">the </w:t>
      </w:r>
      <w:r w:rsidR="00DA0D96">
        <w:t>Early Drift Detection M</w:t>
      </w:r>
      <w:r w:rsidR="00F8350A">
        <w:t xml:space="preserve">ethod (EDDM) and </w:t>
      </w:r>
      <w:r w:rsidR="00551A90">
        <w:t xml:space="preserve">the </w:t>
      </w:r>
      <w:r w:rsidR="00F8350A">
        <w:t xml:space="preserve">Fuzzy Windowing Drift Detection </w:t>
      </w:r>
      <w:r w:rsidR="00776460">
        <w:t xml:space="preserve">Method </w:t>
      </w:r>
      <w:r w:rsidR="00F8350A">
        <w:t>(</w:t>
      </w:r>
      <w:r w:rsidR="00776460">
        <w:t>FW-DDM)</w:t>
      </w:r>
      <w:r w:rsidR="00551A90">
        <w:t xml:space="preserve"> </w:t>
      </w:r>
      <w:sdt>
        <w:sdtPr>
          <w:alias w:val="To edit, see citavi.com/edit"/>
          <w:tag w:val="CitaviPlaceholder#48246971-db74-4bf1-9a5d-06244a0a1b09"/>
          <w:id w:val="148564905"/>
          <w:placeholder>
            <w:docPart w:val="DefaultPlaceholder_-1854013440"/>
          </w:placeholder>
        </w:sdtPr>
        <w:sdtEndPr/>
        <w:sdtContent>
          <w:r w:rsidR="00244A17">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ZDVlNGZkLTg3YmYtNGMzNC04ODQxLWZmMzUyMTE5NGJiNSIsIlJhbmdlTGVuZ3RoIjoyNiwiUmVmZXJlbmNlSWQiOiIxNTgyNzMxNi05ZTA1LTRiMmQtYWVkNC1hMjhjYjY2NTEy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c3PC9uPlxyXG4gIDxpbj50cnVlPC9pbj5cclxuICA8b3M+Nzc8L29zPlxyXG4gIDxwcz43NzwvcHM+XHJcbjwvc3A+XHJcbjxlcD5cclxuICA8bj44Njwvbj5cclxuICA8aW4+dHJ1ZTwvaW4+XHJcbiAgPG9zPjg2PC9vcz5cclxuICA8cHM+ODY8L3BzPlxyXG48L2VwPlxyXG48b3M+NzfigJA4Njwvb3M+IiwiUGFyZW50UmVmZXJlbmNlIjp7IiRpZCI6IjEx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wvbj5cclxuICA8aW4+dHJ1ZTwvaW4+XHJcbiAgPG9zPjE8L29zPlxyXG4gIDxwcz4xPC9wcz5cclxuPC9zcD5cclxuPGVwPlxyXG4gIDxuPjY8L24+XHJcbiAgPGluPnRydWU8L2luPlxyXG4gIDxvcz42PC9vcz5cclxuICA8cHM+NjwvcHM+XHJcbjwvZXA+XHJcbjxvcz4x4oCQNjwvb3M+IiwiUGFyZW50UmVmZXJlbmNlIjp7IiRpZCI6IjE3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}</w:instrText>
          </w:r>
          <w:r w:rsidR="00244A17">
            <w:fldChar w:fldCharType="separate"/>
          </w:r>
          <w:r w:rsidR="00601E6C">
            <w:t>(</w:t>
          </w:r>
          <w:proofErr w:type="spellStart"/>
          <w:r w:rsidR="00601E6C">
            <w:t>Baena-Garcıa</w:t>
          </w:r>
          <w:proofErr w:type="spellEnd"/>
          <w:r w:rsidR="00601E6C">
            <w:t xml:space="preserve"> et al., 2006; Liu, Zhang, &amp; Lu, 2017)</w:t>
          </w:r>
          <w:r w:rsidR="00244A17">
            <w:fldChar w:fldCharType="end"/>
          </w:r>
        </w:sdtContent>
      </w:sdt>
      <w:r w:rsidR="00551A90">
        <w:t>.</w:t>
      </w:r>
      <w:r w:rsidR="00314E6B">
        <w:t xml:space="preserve"> </w:t>
      </w:r>
      <w:r w:rsidR="006B0B6E">
        <w:t>In the context of automated CT pipelines</w:t>
      </w:r>
      <w:r w:rsidR="00636E84">
        <w:t xml:space="preserve">, it becomes especially important to configure </w:t>
      </w:r>
      <w:r w:rsidR="00C17C7E">
        <w:t xml:space="preserve">appropriate values for CD detection. </w:t>
      </w:r>
      <w:r w:rsidR="001849B6">
        <w:t xml:space="preserve">The right performance metrics need to be monitored and the right performance thresholds need to be selected. Additionally, </w:t>
      </w:r>
      <w:r w:rsidR="00497CBA">
        <w:t xml:space="preserve">the performance needs to be </w:t>
      </w:r>
      <w:r w:rsidR="00251C42">
        <w:t>observed over the right time window. Are the</w:t>
      </w:r>
      <w:r w:rsidR="002535B1">
        <w:t>se</w:t>
      </w:r>
      <w:r w:rsidR="00251C42">
        <w:t xml:space="preserve"> values not set correctly</w:t>
      </w:r>
      <w:r w:rsidR="0074604F">
        <w:t xml:space="preserve">, CD detection might become too sensitive to noise. Conversely, the CD detection might pick up on CD </w:t>
      </w:r>
      <w:r w:rsidR="004507D8">
        <w:t>too late.</w:t>
      </w:r>
    </w:p>
    <w:p w14:paraId="4D9AB865" w14:textId="0D7A2997" w:rsidR="00DA6DF4" w:rsidRPr="008E091F" w:rsidRDefault="00E8372C" w:rsidP="007F6099">
      <w:r>
        <w:t xml:space="preserve">Instead of </w:t>
      </w:r>
      <w:r w:rsidR="00197DBE">
        <w:t>using</w:t>
      </w:r>
      <w:r w:rsidR="007B68EF">
        <w:t xml:space="preserve"> model performance to determine </w:t>
      </w:r>
      <w:r w:rsidR="00CA2829">
        <w:t>CD, the data</w:t>
      </w:r>
      <w:r w:rsidR="005D1643">
        <w:t>set</w:t>
      </w:r>
      <w:r w:rsidR="00CA2829">
        <w:t xml:space="preserve"> can be analyzed</w:t>
      </w:r>
      <w:r w:rsidR="00752967">
        <w:t>.</w:t>
      </w:r>
      <w:r w:rsidR="00682BAD">
        <w:t xml:space="preserve"> This category of algorithms are </w:t>
      </w:r>
      <w:r w:rsidR="008E091F">
        <w:t xml:space="preserve">called </w:t>
      </w:r>
      <w:r w:rsidR="008E091F" w:rsidRPr="008E091F">
        <w:rPr>
          <w:i/>
        </w:rPr>
        <w:t>data distribution-based drift detection</w:t>
      </w:r>
      <w:r w:rsidR="008E091F">
        <w:t>.</w:t>
      </w:r>
      <w:r w:rsidR="0036361B">
        <w:t xml:space="preserve"> In this case, severity is quantified </w:t>
      </w:r>
      <w:r w:rsidR="006E59DF">
        <w:t>using</w:t>
      </w:r>
      <w:r w:rsidR="004A3EC6">
        <w:t xml:space="preserve"> distance functions to measure </w:t>
      </w:r>
      <w:r w:rsidR="003A0E15">
        <w:t>dissimilarities between new and old data</w:t>
      </w:r>
      <w:r w:rsidR="002D4FBE">
        <w:t xml:space="preserve"> </w:t>
      </w:r>
      <w:sdt>
        <w:sdtPr>
          <w:alias w:val="To edit, see citavi.com/edit"/>
          <w:tag w:val="CitaviPlaceholder#c3af637a-fded-4346-964e-3a5dc7392880"/>
          <w:id w:val="-2061395851"/>
          <w:placeholder>
            <w:docPart w:val="DefaultPlaceholder_-1854013440"/>
          </w:placeholder>
        </w:sdtPr>
        <w:sdtEndPr/>
        <w:sdtContent>
          <w:r w:rsidR="00094428">
            <w:fldChar w:fldCharType="begin"/>
          </w:r>
          <w:r w:rsidR="0009442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NDFiNmZlLTEzZDEtNGZiNy04YmI2LWNjZTcxY2MwMDQ4MS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NjM2FmNjM3YS1mZGVkLTQzNDYtOTY0ZS0zYTVkYzczOTI4ODAiLCJUZXh0IjoiKEx1IGV0IGFsLiwgMjAxOCkiLCJXQUlWZXJzaW9uIjoiNi4xMi4wLjAifQ==}</w:instrText>
          </w:r>
          <w:r w:rsidR="00094428">
            <w:fldChar w:fldCharType="separate"/>
          </w:r>
          <w:r w:rsidR="00601E6C">
            <w:t>(Lu et al., 2018)</w:t>
          </w:r>
          <w:r w:rsidR="00094428">
            <w:fldChar w:fldCharType="end"/>
          </w:r>
        </w:sdtContent>
      </w:sdt>
      <w:r w:rsidR="003A0E15">
        <w:t>.</w:t>
      </w:r>
      <w:r w:rsidR="00241C4C">
        <w:t xml:space="preserve"> </w:t>
      </w:r>
      <w:r w:rsidR="00DB3317">
        <w:t xml:space="preserve">Density based algorithms and Principle Components Analysis (PCA)-based </w:t>
      </w:r>
      <w:r w:rsidR="00DE78AF">
        <w:t xml:space="preserve">algorithms can be employed </w:t>
      </w:r>
      <w:r w:rsidR="00320125">
        <w:t>for CD detection</w:t>
      </w:r>
      <w:r w:rsidR="000A784F">
        <w:t xml:space="preserve"> </w:t>
      </w:r>
      <w:sdt>
        <w:sdtPr>
          <w:alias w:val="To edit, see citavi.com/edit"/>
          <w:tag w:val="CitaviPlaceholder#2db78a59-9200-4269-aa53-d02d7f0bcc4e"/>
          <w:id w:val="962383433"/>
          <w:placeholder>
            <w:docPart w:val="DefaultPlaceholder_-1854013440"/>
          </w:placeholder>
        </w:sdtPr>
        <w:sdtEndPr/>
        <w:sdtContent>
          <w:r w:rsidR="000A784F">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NzA2MGZlLTliNmItNGRiOC1hMzkzLWQyOTAxYzY3MGY1MSIsIlJhbmdlU3RhcnQiOjQ2LCJSYW5nZUxlbmd0aCI6MzksIlJlZmVyZW5jZUlkIjoiZWJhODQ1MzgtYWMwNy00MTc4LTkyZjYtNTM0ZDc5N2Q0MGFi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I3ODMyNTguMjc4MzM1OSIsIlVyaVN0cmluZyI6Imh0dHBzOi8vZG9pLm9yZy8xMC4xMTQ1LzI3ODMyNTguMjc4MzM1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MzY2ND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MYXN0TmFtZSI6IkZlbmcgR3UiLCJQcm90ZWN0ZWQiOmZhbHNlLCJTZXgiOjAsIkNyZWF0ZWRCeSI6Il9TZWJhc3RpYW4gU8OkdHpsZXIiLCJDcmVhdGVkT24iOiIyMDIyLTA3LTA3VDIxOjU4OjE2IiwiTW9kaWZpZWRCeSI6Il9TZWJhc3RpYW4gU8OkdHpsZXIiLCJJZCI6ImMyZTUxYzYwLTYxNjUtNDY3ZS1iOWQ4LWQ3MzYyYjA1NjI4ZSIsIk1vZGlmaWVkT24iOiIyMDIyLTA3LTA3VDIxOjU4OjE2IiwiUHJvamVjdCI6eyIkcmVmIjoiNSJ9fSx7IiRpZCI6IjE4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EwOS9JSkNOTi4yMDE2Ljc3MjcxNzYiLCJVcmlTdHJpbmciOiJodHRwczovL2RvaS5vcmcvMTAuMTEwOS9JSkNOTi4yMDE2Ljc3MjcxNzY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}</w:instrText>
          </w:r>
          <w:r w:rsidR="000A784F">
            <w:fldChar w:fldCharType="separate"/>
          </w:r>
          <w:r w:rsidR="00601E6C">
            <w:t xml:space="preserve">(Feng Gu, Zhang, </w:t>
          </w:r>
          <w:proofErr w:type="spellStart"/>
          <w:r w:rsidR="00601E6C">
            <w:t>Jie</w:t>
          </w:r>
          <w:proofErr w:type="spellEnd"/>
          <w:r w:rsidR="00601E6C">
            <w:t xml:space="preserve"> Lu, &amp; Chin-Teng Lin, 2016; </w:t>
          </w:r>
          <w:proofErr w:type="spellStart"/>
          <w:r w:rsidR="00601E6C">
            <w:t>Qahtan</w:t>
          </w:r>
          <w:proofErr w:type="spellEnd"/>
          <w:r w:rsidR="00601E6C">
            <w:t>, Alharbi, Wang, &amp; Zhang, 2015)</w:t>
          </w:r>
          <w:r w:rsidR="000A784F">
            <w:fldChar w:fldCharType="end"/>
          </w:r>
        </w:sdtContent>
      </w:sdt>
      <w:r w:rsidR="00320125">
        <w:t>.</w:t>
      </w:r>
      <w:r w:rsidR="003A0E15">
        <w:t xml:space="preserve"> </w:t>
      </w:r>
    </w:p>
    <w:p w14:paraId="54F7557D" w14:textId="334503C5" w:rsidR="004507D8" w:rsidRDefault="00B27EAC" w:rsidP="007F6099">
      <w:r>
        <w:rPr>
          <w:b/>
        </w:rPr>
        <w:t>CD understanding</w:t>
      </w:r>
      <w:r>
        <w:t>.</w:t>
      </w:r>
      <w:r w:rsidR="006A00EB">
        <w:t xml:space="preserve"> CD understanding deals with the extraction of </w:t>
      </w:r>
      <w:r w:rsidR="00793199">
        <w:t xml:space="preserve">important information about the CD at hand. </w:t>
      </w:r>
      <w:r w:rsidR="007E00AB">
        <w:t xml:space="preserve">CD understanding usually </w:t>
      </w:r>
      <w:r w:rsidR="002F2EF5">
        <w:t>is</w:t>
      </w:r>
      <w:r w:rsidR="007E00AB">
        <w:t xml:space="preserve"> the output </w:t>
      </w:r>
      <w:r w:rsidR="0062357D">
        <w:t xml:space="preserve">of CD detection algorithms. Additional understanding can be </w:t>
      </w:r>
      <w:r w:rsidR="00D93713">
        <w:t>acquired by employing additional methods, like visualization</w:t>
      </w:r>
      <w:r w:rsidR="009B39FA">
        <w:t xml:space="preserve">. According to </w:t>
      </w:r>
      <w:sdt>
        <w:sdtPr>
          <w:alias w:val="To edit, see citavi.com/edit"/>
          <w:tag w:val="CitaviPlaceholder#1a9cf0b3-b511-4a74-97aa-f59a6065e6d1"/>
          <w:id w:val="271524563"/>
          <w:placeholder>
            <w:docPart w:val="DefaultPlaceholder_-1854013440"/>
          </w:placeholder>
        </w:sdtPr>
        <w:sdtEndPr/>
        <w:sdtContent>
          <w:r w:rsidR="009B39FA">
            <w:fldChar w:fldCharType="begin"/>
          </w:r>
          <w:r w:rsidR="009B39F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ZGQwNDQyLWZmYTgtNGRiNC05NmJhLTA1ZDEzYTVmYWIwYy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xYTljZjBiMy1iNTExLTRhNzQtOTdhYS1mNTlhNjA2NWU2ZDEiLCJUZXh0IjoiKEx1IGV0IGFsLiwgMjAxOCkiLCJXQUlWZXJzaW9uIjoiNi4xMi4wLjAifQ==}</w:instrText>
          </w:r>
          <w:r w:rsidR="009B39FA">
            <w:fldChar w:fldCharType="separate"/>
          </w:r>
          <w:r w:rsidR="00601E6C">
            <w:t>(Lu et al., 2018)</w:t>
          </w:r>
          <w:r w:rsidR="009B39FA">
            <w:fldChar w:fldCharType="end"/>
          </w:r>
        </w:sdtContent>
      </w:sdt>
      <w:r w:rsidR="00EB126D">
        <w:t xml:space="preserve"> following questions should be answered in order to gain a comprehensive CD understanding:</w:t>
      </w:r>
    </w:p>
    <w:p w14:paraId="6409D156" w14:textId="37918B33" w:rsidR="0015286F" w:rsidRDefault="0015286F" w:rsidP="0015286F">
      <w:pPr>
        <w:pStyle w:val="Listenabsatz"/>
        <w:numPr>
          <w:ilvl w:val="0"/>
          <w:numId w:val="20"/>
        </w:numPr>
      </w:pPr>
      <w:r>
        <w:t xml:space="preserve">When did CD occur </w:t>
      </w:r>
      <w:r w:rsidR="0068679A">
        <w:t>and how long does it last? (When)</w:t>
      </w:r>
    </w:p>
    <w:p w14:paraId="6595FA4B" w14:textId="6265D59B" w:rsidR="0068679A" w:rsidRDefault="0068679A" w:rsidP="0015286F">
      <w:pPr>
        <w:pStyle w:val="Listenabsatz"/>
        <w:numPr>
          <w:ilvl w:val="0"/>
          <w:numId w:val="20"/>
        </w:numPr>
      </w:pPr>
      <w:r>
        <w:t>How severe is the concept drift? (How severe)</w:t>
      </w:r>
    </w:p>
    <w:p w14:paraId="77C0834E" w14:textId="49DB6ED5" w:rsidR="0068679A" w:rsidRDefault="00217BC3" w:rsidP="0015286F">
      <w:pPr>
        <w:pStyle w:val="Listenabsatz"/>
        <w:numPr>
          <w:ilvl w:val="0"/>
          <w:numId w:val="20"/>
        </w:numPr>
      </w:pPr>
      <w:r>
        <w:t>What were the drift regions of CD? (Where)</w:t>
      </w:r>
    </w:p>
    <w:p w14:paraId="4C8BBE67" w14:textId="52D32113" w:rsidR="00BD6175" w:rsidRDefault="00452D7D" w:rsidP="008A50A7">
      <w:r>
        <w:t>Identifying when CD occurs is the baseline requirement for every CD detection method</w:t>
      </w:r>
      <w:r w:rsidR="003D54AD">
        <w:t xml:space="preserve"> and therefore the most trivial question to answer. </w:t>
      </w:r>
      <w:r w:rsidR="00C77497">
        <w:t xml:space="preserve">Detecting CD implicitly contains information about when the CD at hand was detected. </w:t>
      </w:r>
      <w:r w:rsidR="003D54AD">
        <w:t xml:space="preserve">Through continuous monitoring </w:t>
      </w:r>
      <w:r w:rsidR="00063926">
        <w:t xml:space="preserve">of the data and model, the duration of CD can be </w:t>
      </w:r>
      <w:r w:rsidR="004B43FD">
        <w:t>measured as well.</w:t>
      </w:r>
      <w:r w:rsidR="00B55101">
        <w:t xml:space="preserve"> </w:t>
      </w:r>
    </w:p>
    <w:p w14:paraId="2CDEAB0D" w14:textId="5988FC08" w:rsidR="0053116C" w:rsidRDefault="008D4560" w:rsidP="008A50A7">
      <w:r>
        <w:t xml:space="preserve">In order to satisfy </w:t>
      </w:r>
      <w:r w:rsidR="00627946">
        <w:t xml:space="preserve">the second question, CD </w:t>
      </w:r>
      <w:r w:rsidR="00907780">
        <w:t xml:space="preserve">needs to </w:t>
      </w:r>
      <w:r w:rsidR="00492442">
        <w:t>be quantified in a non-binary fashion</w:t>
      </w:r>
      <w:r w:rsidR="00F70445">
        <w:t>.</w:t>
      </w:r>
      <w:r w:rsidR="00424C1F">
        <w:t xml:space="preserve"> </w:t>
      </w:r>
      <w:r w:rsidR="007735DF">
        <w:t xml:space="preserve">The severity of </w:t>
      </w:r>
      <w:r w:rsidR="00F32F18">
        <w:t xml:space="preserve">CD </w:t>
      </w:r>
      <w:r w:rsidR="005A34DC">
        <w:t>is measured by most dedicated CD detection algorithms, like DDM.</w:t>
      </w:r>
      <w:r w:rsidR="00B32D4C">
        <w:t xml:space="preserve"> </w:t>
      </w:r>
      <w:r w:rsidR="002167C3">
        <w:t xml:space="preserve">As addressed in CD detection, </w:t>
      </w:r>
      <w:r w:rsidR="00B55101">
        <w:t xml:space="preserve">the severity </w:t>
      </w:r>
      <w:r w:rsidR="00E63268">
        <w:t xml:space="preserve">can be derived from diverging model performance and dissimilarities </w:t>
      </w:r>
      <w:r w:rsidR="009C00D6">
        <w:t>between old and new data.</w:t>
      </w:r>
      <w:r w:rsidR="00F3777C">
        <w:t xml:space="preserve"> The steeper the performance drop, or </w:t>
      </w:r>
      <w:r w:rsidR="005C223B">
        <w:t xml:space="preserve">the bigger the distance between </w:t>
      </w:r>
      <w:r w:rsidR="007117A0">
        <w:t xml:space="preserve">the data old and new data, </w:t>
      </w:r>
      <w:r w:rsidR="0053116C">
        <w:t>the higher the severity level of the CD.</w:t>
      </w:r>
    </w:p>
    <w:p w14:paraId="7739B6A3" w14:textId="66679260" w:rsidR="00120215" w:rsidRDefault="007A7FD7" w:rsidP="008A50A7">
      <w:r>
        <w:t xml:space="preserve">The most difficult to answer question is </w:t>
      </w:r>
      <w:r w:rsidR="00C3669B">
        <w:rPr>
          <w:i/>
        </w:rPr>
        <w:t>Where</w:t>
      </w:r>
      <w:r w:rsidR="00C3669B">
        <w:t xml:space="preserve">. </w:t>
      </w:r>
      <w:r w:rsidR="00597242">
        <w:t xml:space="preserve">Drift regions </w:t>
      </w:r>
      <w:r w:rsidR="005A289D">
        <w:t>are</w:t>
      </w:r>
      <w:r w:rsidR="007932DD">
        <w:t xml:space="preserve"> regions</w:t>
      </w:r>
      <w:r w:rsidR="005A289D">
        <w:t xml:space="preserve"> of conflict between </w:t>
      </w:r>
      <w:r w:rsidR="00B94780">
        <w:t xml:space="preserve">the new and old distribution. </w:t>
      </w:r>
      <w:r w:rsidR="007932DD">
        <w:t xml:space="preserve">Feature vectors located in a drift region are </w:t>
      </w:r>
      <w:r w:rsidR="002A7CBC">
        <w:t xml:space="preserve">affected by the CD and contribute to the </w:t>
      </w:r>
      <w:r w:rsidR="00A4507F">
        <w:t xml:space="preserve">error-rate of the model. Identifying </w:t>
      </w:r>
      <w:r w:rsidR="00F67A00">
        <w:t xml:space="preserve">drift regions </w:t>
      </w:r>
      <w:r w:rsidR="007C67AE">
        <w:t>makes CD more tangible</w:t>
      </w:r>
      <w:r w:rsidR="00C71570">
        <w:t xml:space="preserve"> and allows for a more in-depth analysis of </w:t>
      </w:r>
      <w:r w:rsidR="000B43F0">
        <w:t xml:space="preserve">model performance. </w:t>
      </w:r>
      <w:r w:rsidR="00405464">
        <w:t xml:space="preserve">The </w:t>
      </w:r>
      <w:r w:rsidR="00405464">
        <w:lastRenderedPageBreak/>
        <w:t xml:space="preserve">techniques to make out drift regions are however highly dependent on the </w:t>
      </w:r>
      <w:r w:rsidR="00D625D8">
        <w:t>employed drift detection model.</w:t>
      </w:r>
      <w:r w:rsidR="00600286">
        <w:t xml:space="preserve"> This means that there is no generalizable way to </w:t>
      </w:r>
      <w:r w:rsidR="007642CD">
        <w:t>map out drift regions in the feature space</w:t>
      </w:r>
      <w:r w:rsidR="00B71793">
        <w:t xml:space="preserve"> </w:t>
      </w:r>
      <w:sdt>
        <w:sdtPr>
          <w:alias w:val="To edit, see citavi.com/edit"/>
          <w:tag w:val="CitaviPlaceholder#1485635a-99d0-42ba-848d-33072207998d"/>
          <w:id w:val="1124583078"/>
          <w:placeholder>
            <w:docPart w:val="DefaultPlaceholder_-1854013440"/>
          </w:placeholder>
        </w:sdtPr>
        <w:sdtEndPr/>
        <w:sdtContent>
          <w:r w:rsidR="00B71793">
            <w:fldChar w:fldCharType="begin"/>
          </w:r>
          <w:r w:rsidR="00B7179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OWRkZDEwLTJmNDQtNGE4MC05M2FlLWQ0ODljZDI2YTgwYi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xNDg1NjM1YS05OWQwLTQyYmEtODQ4ZC0zMzA3MjIwNzk5OGQiLCJUZXh0IjoiKEx1IGV0IGFsLiwgMjAxOCkiLCJXQUlWZXJzaW9uIjoiNi4xMi4wLjAifQ==}</w:instrText>
          </w:r>
          <w:r w:rsidR="00B71793">
            <w:fldChar w:fldCharType="separate"/>
          </w:r>
          <w:r w:rsidR="00601E6C">
            <w:t>(Lu et al., 2018)</w:t>
          </w:r>
          <w:r w:rsidR="00B71793">
            <w:fldChar w:fldCharType="end"/>
          </w:r>
        </w:sdtContent>
      </w:sdt>
      <w:r w:rsidR="007642CD">
        <w:t>.</w:t>
      </w:r>
    </w:p>
    <w:p w14:paraId="56CF2C5E" w14:textId="30AA4D84" w:rsidR="007642CD" w:rsidRPr="00C3669B" w:rsidRDefault="00EB614F" w:rsidP="008A50A7">
      <w:r>
        <w:t xml:space="preserve">Data understanding </w:t>
      </w:r>
      <w:r w:rsidR="00F871A1">
        <w:t xml:space="preserve">doesn’t need to be collected algorithmically alone. </w:t>
      </w:r>
      <w:r w:rsidR="00151E36">
        <w:t xml:space="preserve">Insights into occurring shifts in </w:t>
      </w:r>
      <w:r w:rsidR="009D0E63">
        <w:t xml:space="preserve">the </w:t>
      </w:r>
      <w:r w:rsidR="00151E36">
        <w:t xml:space="preserve">data can be </w:t>
      </w:r>
      <w:r w:rsidR="000B31CC">
        <w:t>visualized as well</w:t>
      </w:r>
      <w:r w:rsidR="00957FB9">
        <w:t xml:space="preserve"> </w:t>
      </w:r>
      <w:sdt>
        <w:sdtPr>
          <w:alias w:val="To edit, see citavi.com/edit"/>
          <w:tag w:val="CitaviPlaceholder#13c6aa2d-3b51-44d4-895e-1219e1a510cf"/>
          <w:id w:val="-598564497"/>
          <w:placeholder>
            <w:docPart w:val="DefaultPlaceholder_-1854013440"/>
          </w:placeholder>
        </w:sdtPr>
        <w:sdtEndPr/>
        <w:sdtContent>
          <w:r w:rsidR="00496C22">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MzA0OWJmLTk2MGYtNDE0Yi1hNGU4LWU2YzM5MGY0MjE0YSIsIlJhbmdlTGVuZ3RoIjoxNCwiUmVmZXJlbmNlSWQiOiJhMjA2NzZiNS00YjhhLTQzOTgtOTE1Mi05NjVkZWNmMzQ2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G9pIjoiMTAuMTE0NS8xNTU3MDE5LjE1NTcwNz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0NS8xNTU3MDE5LjE1NTcwNzIiLCJVcmlTdHJpbmciOiJodHRwczovL2RvaS5vcmcvMTAuMTE0NS8xNTU3MDE5LjE1NTcwNz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}</w:instrText>
          </w:r>
          <w:r w:rsidR="00496C22">
            <w:fldChar w:fldCharType="separate"/>
          </w:r>
          <w:r w:rsidR="00601E6C">
            <w:t>(</w:t>
          </w:r>
          <w:proofErr w:type="spellStart"/>
          <w:r w:rsidR="00601E6C">
            <w:t>Koren</w:t>
          </w:r>
          <w:proofErr w:type="spellEnd"/>
          <w:r w:rsidR="00601E6C">
            <w:t>, 2009b)</w:t>
          </w:r>
          <w:r w:rsidR="00496C22">
            <w:fldChar w:fldCharType="end"/>
          </w:r>
        </w:sdtContent>
      </w:sdt>
      <w:r w:rsidR="000B31CC">
        <w:t xml:space="preserve">. </w:t>
      </w:r>
      <w:r w:rsidR="00957FB9">
        <w:t>Visualizations can</w:t>
      </w:r>
      <w:r w:rsidR="008618E2">
        <w:t xml:space="preserve"> analyzed by data scientists to </w:t>
      </w:r>
      <w:r w:rsidR="00367448">
        <w:t xml:space="preserve">qualitatively assess </w:t>
      </w:r>
      <w:r w:rsidR="00B0593C">
        <w:t>CD</w:t>
      </w:r>
      <w:r w:rsidR="00B511C7">
        <w:t xml:space="preserve"> in </w:t>
      </w:r>
      <w:r w:rsidR="00887627">
        <w:t>a dataset</w:t>
      </w:r>
      <w:r w:rsidR="00B0593C">
        <w:t>.</w:t>
      </w:r>
    </w:p>
    <w:p w14:paraId="1CE0E3B3" w14:textId="77777777" w:rsidR="00AD2C85" w:rsidRDefault="00B04016" w:rsidP="008A50A7">
      <w:r>
        <w:rPr>
          <w:b/>
        </w:rPr>
        <w:t>CD adaptation</w:t>
      </w:r>
      <w:r>
        <w:t xml:space="preserve">. </w:t>
      </w:r>
      <w:r w:rsidR="005430ED">
        <w:t xml:space="preserve">The most conventional way of reacting to CD is to trigger a model retraining process. </w:t>
      </w:r>
      <w:r w:rsidR="00635937">
        <w:t xml:space="preserve">In the context of MLOps this is </w:t>
      </w:r>
      <w:r w:rsidR="00C04967">
        <w:t xml:space="preserve">referred to as CT. After the defined performance threshold is not met, a new model is </w:t>
      </w:r>
      <w:r w:rsidR="00591647">
        <w:t xml:space="preserve">trained with new data. There are variations to simple retraining. One is called </w:t>
      </w:r>
      <w:r w:rsidR="00591647" w:rsidRPr="00FD24DD">
        <w:rPr>
          <w:i/>
          <w:iCs/>
        </w:rPr>
        <w:t>ensemble retraining</w:t>
      </w:r>
      <w:r w:rsidR="00591647">
        <w:t xml:space="preserve">. After CD is detected a new model gets trained, which is then </w:t>
      </w:r>
      <w:r w:rsidR="001C7663">
        <w:t xml:space="preserve">added to an ensemble with the old model. Both models </w:t>
      </w:r>
      <w:r w:rsidR="00FD24DD">
        <w:t xml:space="preserve">are then used to make predictions. Ensemble retraining </w:t>
      </w:r>
      <w:r w:rsidR="00FA501D">
        <w:t>is suitable for</w:t>
      </w:r>
      <w:r w:rsidR="00AD2C85">
        <w:t xml:space="preserve"> gradual CD, where two concepts are present in the data.</w:t>
      </w:r>
    </w:p>
    <w:p w14:paraId="66A40042" w14:textId="2048D086" w:rsidR="007B5C48" w:rsidRPr="008A50A7" w:rsidRDefault="00AD2C85" w:rsidP="008A50A7">
      <w:r>
        <w:t>CD adaptation can also be incorporated into the model itself.</w:t>
      </w:r>
      <w:r w:rsidR="008E2C39">
        <w:t xml:space="preserve"> Gradual forgetting is a technique employed during model training, where training examples are weighted </w:t>
      </w:r>
      <w:r w:rsidR="00C647C3">
        <w:t>based on how new they are.</w:t>
      </w:r>
      <w:r w:rsidR="00104096">
        <w:t xml:space="preserve"> </w:t>
      </w:r>
      <w:r w:rsidR="00C647C3">
        <w:t xml:space="preserve">The result is a model that is more sensitive to </w:t>
      </w:r>
      <w:r w:rsidR="00811492">
        <w:t>the characteristics of newer data</w:t>
      </w:r>
      <w:r w:rsidR="00EB6023">
        <w:t xml:space="preserve"> </w:t>
      </w:r>
      <w:sdt>
        <w:sdtPr>
          <w:alias w:val="To edit, see citavi.com/edit"/>
          <w:tag w:val="CitaviPlaceholder#12c3cde9-75e4-44be-9d0d-84cfad851962"/>
          <w:id w:val="-1433671938"/>
          <w:placeholder>
            <w:docPart w:val="DefaultPlaceholder_-1854013440"/>
          </w:placeholder>
        </w:sdtPr>
        <w:sdtEndPr/>
        <w:sdtContent>
          <w:r w:rsidR="00EB6023">
            <w:fldChar w:fldCharType="begin"/>
          </w:r>
          <w:r w:rsidR="008728A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YThkZGJkLWEwYmEtNDQ1OC1iMTE5LWM0MTczY2YyYmNhOCIsIlJhbmdlTGVuZ3RoIjoxNSwiUmVmZXJlbmNlSWQiOiI2ZGUwZTI0MC04MmI1LTRkY2QtYmNmNy05ZDU2OWM3NGIxM2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XZhbiIsIkxhc3ROYW1lIjoiS295Y2hldiIsIlByb3RlY3RlZCI6ZmFsc2UsIlNleCI6MiwiQ3JlYXRlZEJ5IjoiX1NlYmFzdGlhbiBTw6R0emxlciIsIkNyZWF0ZWRPbiI6IjIwMjItMDctMDZUMjM6MDQ6MjYiLCJNb2RpZmllZEJ5IjoiX1NlYmFzdGlhbiBTw6R0emxlciIsIklkIjoiYTQxMzY3NTctNWU3Yy00YTMxLTljZTAtMzIyMjY5NDI2Y2Q3IiwiTW9kaWZpZWRPbiI6IjIwMjItMDctMDZUMjM6MDQ6MjY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}</w:instrText>
          </w:r>
          <w:r w:rsidR="00EB6023">
            <w:fldChar w:fldCharType="separate"/>
          </w:r>
          <w:r w:rsidR="00601E6C">
            <w:t>(</w:t>
          </w:r>
          <w:proofErr w:type="spellStart"/>
          <w:r w:rsidR="00601E6C">
            <w:t>Koychev</w:t>
          </w:r>
          <w:proofErr w:type="spellEnd"/>
          <w:r w:rsidR="00601E6C">
            <w:t>, 2004)</w:t>
          </w:r>
          <w:r w:rsidR="00EB6023">
            <w:fldChar w:fldCharType="end"/>
          </w:r>
        </w:sdtContent>
      </w:sdt>
      <w:r w:rsidR="00811492">
        <w:t>.</w:t>
      </w:r>
      <w:r w:rsidR="008D5DFC">
        <w:t xml:space="preserve"> Another way of in</w:t>
      </w:r>
      <w:r w:rsidR="00801493">
        <w:t xml:space="preserve">corporating CD adaptation is to manually </w:t>
      </w:r>
      <w:r w:rsidR="005E4852">
        <w:t>embed</w:t>
      </w:r>
      <w:r w:rsidR="00801493">
        <w:t xml:space="preserve"> temporal effect in</w:t>
      </w:r>
      <w:r w:rsidR="005E4852">
        <w:t>to</w:t>
      </w:r>
      <w:r w:rsidR="00801493">
        <w:t xml:space="preserve"> the ML </w:t>
      </w:r>
      <w:r w:rsidR="005E4852">
        <w:t>model</w:t>
      </w:r>
      <w:r w:rsidR="005E6285">
        <w:t xml:space="preserve"> </w:t>
      </w:r>
      <w:sdt>
        <w:sdtPr>
          <w:alias w:val="To edit, see citavi.com/edit"/>
          <w:tag w:val="CitaviPlaceholder#7b135058-9c33-4c04-9995-dac537f90a33"/>
          <w:id w:val="-999430612"/>
          <w:placeholder>
            <w:docPart w:val="DefaultPlaceholder_-1854013440"/>
          </w:placeholder>
        </w:sdtPr>
        <w:sdtEndPr/>
        <w:sdtContent>
          <w:r w:rsidR="005E6285">
            <w:fldChar w:fldCharType="begin"/>
          </w:r>
          <w:r w:rsidR="005E628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YmUyMzkzLWIyM2YtNGYzOC05MTUwLTE3YmQ2MWRjYWJiMSIsIlJhbmdlTGVuZ3RoIjozMCwiUmVmZXJlbmNlSWQiOiJkNGVhZDYyNS01MmQ3LTQ0ZmItYWM5ZC1iNDk4ZDdiMGIzY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1RDU1MuMjAxNy4yNzcyMjk1IiwiVXJpU3RyaW5nIjoiaHR0cHM6Ly9kb2kub3JnLzEwLjExMDkvVENTUy4yMDE3LjI3NzIyOT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}</w:instrText>
          </w:r>
          <w:r w:rsidR="005E6285">
            <w:fldChar w:fldCharType="separate"/>
          </w:r>
          <w:r w:rsidR="00601E6C">
            <w:t>(Lo, Liao, Chang, &amp; Lee, 2018)</w:t>
          </w:r>
          <w:r w:rsidR="005E6285">
            <w:fldChar w:fldCharType="end"/>
          </w:r>
        </w:sdtContent>
      </w:sdt>
      <w:r w:rsidR="005E4852">
        <w:t xml:space="preserve">. </w:t>
      </w:r>
      <w:sdt>
        <w:sdtPr>
          <w:alias w:val="To edit, see citavi.com/edit"/>
          <w:tag w:val="CitaviPlaceholder#a39322fe-800d-42aa-8e6c-fbd5fda513af"/>
          <w:id w:val="1120258064"/>
          <w:placeholder>
            <w:docPart w:val="DefaultPlaceholder_-1854013440"/>
          </w:placeholder>
        </w:sdtPr>
        <w:sdtEndPr/>
        <w:sdtContent>
          <w:r w:rsidR="005E4852">
            <w:fldChar w:fldCharType="begin"/>
          </w:r>
          <w:r w:rsidR="005E48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ZThlODYxLWU4NjgtNDQ0MS1iMWUxLTA4YTE5MDBhZDA2MiIsIlJhbmdlTGVuZ3RoIjoxNCwiUmVmZXJlbmNlSWQiOiJhMjA2NzZiNS00YjhhLTQzOTgtOTE1Mi05NjVkZWNmMzQ2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G9pIjoiMTAuMTE0NS8xNTU3MDE5LjE1NTcwNz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0NS8xNTU3MDE5LjE1NTcwNzIiLCJVcmlTdHJpbmciOiJodHRwczovL2RvaS5vcmcvMTAuMTE0NS8xNTU3MDE5LjE1NTcwNz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}</w:instrText>
          </w:r>
          <w:r w:rsidR="005E4852">
            <w:fldChar w:fldCharType="separate"/>
          </w:r>
          <w:r w:rsidR="00601E6C">
            <w:t>(</w:t>
          </w:r>
          <w:proofErr w:type="spellStart"/>
          <w:r w:rsidR="00601E6C">
            <w:t>Koren</w:t>
          </w:r>
          <w:proofErr w:type="spellEnd"/>
          <w:r w:rsidR="00601E6C">
            <w:t>, 2009b)</w:t>
          </w:r>
          <w:r w:rsidR="005E4852">
            <w:fldChar w:fldCharType="end"/>
          </w:r>
        </w:sdtContent>
      </w:sdt>
      <w:r w:rsidR="005E4852">
        <w:t xml:space="preserve"> </w:t>
      </w:r>
      <w:r w:rsidR="00C60501">
        <w:t xml:space="preserve">identifies temporal dynamics throughout the whole dataset </w:t>
      </w:r>
      <w:r w:rsidR="00BF32B6">
        <w:t>and incorporates them into a CF model. This research was conducted on a Netflix dataset</w:t>
      </w:r>
      <w:r w:rsidR="00425C5C">
        <w:t>, where it discovered that movies receive better ratings as they age. This observation can be converted into a mathematical formula and be incorporated into the RS model.</w:t>
      </w:r>
    </w:p>
    <w:p w14:paraId="4D8C9C4E" w14:textId="156C66D0" w:rsidR="00FE02F2" w:rsidRDefault="00B66528" w:rsidP="00FE02F2">
      <w:pPr>
        <w:pStyle w:val="berschrift3"/>
      </w:pPr>
      <w:bookmarkStart w:id="46" w:name="_Toc108480925"/>
      <w:bookmarkStart w:id="47" w:name="_Ref108564792"/>
      <w:bookmarkStart w:id="48" w:name="_Ref109386853"/>
      <w:r>
        <w:t>State of the Art Technology</w:t>
      </w:r>
      <w:bookmarkEnd w:id="46"/>
      <w:bookmarkEnd w:id="47"/>
      <w:bookmarkEnd w:id="48"/>
    </w:p>
    <w:p w14:paraId="28109552" w14:textId="5FE83E14" w:rsidR="008555B7" w:rsidRDefault="009C5C63" w:rsidP="003048EE">
      <w:r>
        <w:t>In order to</w:t>
      </w:r>
      <w:r w:rsidR="008555B7">
        <w:t xml:space="preserve"> overcome the challenges of MLOps, a wide variety of tools have been developed in the past years.</w:t>
      </w:r>
      <w:r w:rsidR="00E00B80">
        <w:t xml:space="preserve"> </w:t>
      </w:r>
      <w:r w:rsidR="00196425">
        <w:t>Particularly, t</w:t>
      </w:r>
      <w:r w:rsidR="00E00B80">
        <w:t>wo notable open source end-to-end ML platforms are used in industry to operationalize large scale ML applications</w:t>
      </w:r>
      <w:r w:rsidR="004B7E66">
        <w:t xml:space="preserve">: </w:t>
      </w:r>
      <w:r w:rsidR="004B7E66" w:rsidRPr="00D665A3">
        <w:rPr>
          <w:i/>
          <w:iCs/>
        </w:rPr>
        <w:t>TensorFlow Extended</w:t>
      </w:r>
      <w:r w:rsidR="004B7E66">
        <w:t xml:space="preserve"> (TFX) and </w:t>
      </w:r>
      <w:r w:rsidR="004B7E66" w:rsidRPr="00550C68">
        <w:rPr>
          <w:i/>
          <w:iCs/>
        </w:rPr>
        <w:t>ML</w:t>
      </w:r>
      <w:r w:rsidR="00DC2E71">
        <w:rPr>
          <w:i/>
          <w:iCs/>
        </w:rPr>
        <w:t>f</w:t>
      </w:r>
      <w:r w:rsidR="004B7E66" w:rsidRPr="00550C68">
        <w:rPr>
          <w:i/>
          <w:iCs/>
        </w:rPr>
        <w:t>low</w:t>
      </w:r>
      <w:r w:rsidR="004B7E66">
        <w:t>.</w:t>
      </w:r>
    </w:p>
    <w:p w14:paraId="38232824" w14:textId="531DDA9B" w:rsidR="004B7E66" w:rsidRDefault="001D3D88" w:rsidP="003048EE">
      <w:r>
        <w:rPr>
          <w:b/>
        </w:rPr>
        <w:t>TFX</w:t>
      </w:r>
      <w:r>
        <w:t>. TFX is maintained by Google and used for their own ML projects.</w:t>
      </w:r>
      <w:r w:rsidR="00956055">
        <w:t xml:space="preserve"> </w:t>
      </w:r>
      <w:r w:rsidR="00315411">
        <w:t>TFX compartmentalizes common tasks of a ML lifecycle into separate components</w:t>
      </w:r>
      <w:r w:rsidR="00EF29A1">
        <w:t xml:space="preserve">. </w:t>
      </w:r>
      <w:r w:rsidR="00131F9E">
        <w:t xml:space="preserve">The </w:t>
      </w:r>
      <w:r w:rsidR="006871E3">
        <w:t xml:space="preserve">entire ML </w:t>
      </w:r>
      <w:r w:rsidR="00131F9E">
        <w:t>process from data ingestion, data evaluation, data transformation, model training, model evaluation</w:t>
      </w:r>
      <w:r w:rsidR="0046689B">
        <w:t xml:space="preserve">, up to model deployment is standardized and modular. </w:t>
      </w:r>
      <w:r w:rsidR="002561D3">
        <w:t xml:space="preserve">Currently there are a total of 10 built-in components that are provided by </w:t>
      </w:r>
      <w:r w:rsidR="004D510D">
        <w:t>TFX</w:t>
      </w:r>
      <w:r w:rsidR="0023165D">
        <w:t xml:space="preserve"> (</w:t>
      </w:r>
      <w:r w:rsidR="0023165D">
        <w:fldChar w:fldCharType="begin"/>
      </w:r>
      <w:r w:rsidR="0023165D">
        <w:instrText xml:space="preserve"> REF _Ref108196388 \h </w:instrText>
      </w:r>
      <w:r w:rsidR="0023165D">
        <w:fldChar w:fldCharType="separate"/>
      </w:r>
      <w:r w:rsidR="0023165D">
        <w:t xml:space="preserve">Figure </w:t>
      </w:r>
      <w:r w:rsidR="0023165D">
        <w:rPr>
          <w:noProof/>
        </w:rPr>
        <w:t>8</w:t>
      </w:r>
      <w:r w:rsidR="0023165D">
        <w:fldChar w:fldCharType="end"/>
      </w:r>
      <w:r w:rsidR="0023165D">
        <w:t>)</w:t>
      </w:r>
      <w:r w:rsidR="006871E3">
        <w:t xml:space="preserve">. </w:t>
      </w:r>
      <w:r w:rsidR="00657032">
        <w:t xml:space="preserve">The </w:t>
      </w:r>
      <w:r w:rsidR="00B409FC">
        <w:t xml:space="preserve">repository of </w:t>
      </w:r>
      <w:r w:rsidR="00657032">
        <w:t xml:space="preserve">base </w:t>
      </w:r>
      <w:r w:rsidR="004A4EC0">
        <w:t>components can</w:t>
      </w:r>
      <w:r w:rsidR="00743F03">
        <w:t xml:space="preserve"> also</w:t>
      </w:r>
      <w:r w:rsidR="004A4EC0">
        <w:t xml:space="preserve"> be expanded by building </w:t>
      </w:r>
      <w:r w:rsidR="00407323">
        <w:t>custom components.</w:t>
      </w:r>
    </w:p>
    <w:p w14:paraId="2AC9C0FA" w14:textId="77777777" w:rsidR="00B65174" w:rsidRDefault="0046322E" w:rsidP="00B65174">
      <w:pPr>
        <w:keepNext/>
      </w:pPr>
      <w:r w:rsidRPr="0046322E">
        <w:rPr>
          <w:noProof/>
        </w:rPr>
        <w:drawing>
          <wp:inline distT="0" distB="0" distL="0" distR="0" wp14:anchorId="1CE6E593" wp14:editId="2D39A650">
            <wp:extent cx="5400675" cy="972820"/>
            <wp:effectExtent l="0" t="0" r="9525"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00675" cy="972820"/>
                    </a:xfrm>
                    <a:prstGeom prst="rect">
                      <a:avLst/>
                    </a:prstGeom>
                  </pic:spPr>
                </pic:pic>
              </a:graphicData>
            </a:graphic>
          </wp:inline>
        </w:drawing>
      </w:r>
    </w:p>
    <w:p w14:paraId="6EEE1E7F" w14:textId="4D40720D" w:rsidR="00F37A6E" w:rsidRDefault="00B65174" w:rsidP="00B65174">
      <w:pPr>
        <w:pStyle w:val="Beschriftung"/>
      </w:pPr>
      <w:bookmarkStart w:id="49" w:name="_Ref108196388"/>
      <w:bookmarkStart w:id="50" w:name="_Toc108263651"/>
      <w:r>
        <w:t xml:space="preserve">Figure </w:t>
      </w:r>
      <w:r>
        <w:fldChar w:fldCharType="begin"/>
      </w:r>
      <w:r>
        <w:instrText xml:space="preserve"> SEQ Figure \* ARABIC </w:instrText>
      </w:r>
      <w:r>
        <w:fldChar w:fldCharType="separate"/>
      </w:r>
      <w:r w:rsidR="00D7476B">
        <w:rPr>
          <w:noProof/>
        </w:rPr>
        <w:t>9</w:t>
      </w:r>
      <w:r>
        <w:fldChar w:fldCharType="end"/>
      </w:r>
      <w:bookmarkEnd w:id="49"/>
      <w:r>
        <w:t xml:space="preserve">: TFX components </w:t>
      </w:r>
      <w:sdt>
        <w:sdtPr>
          <w:alias w:val="To edit, see citavi.com/edit"/>
          <w:tag w:val="CitaviPlaceholder#824cf106-165b-412e-80e0-462025625e9d"/>
          <w:id w:val="-77605944"/>
          <w:placeholder>
            <w:docPart w:val="DefaultPlaceholder_-1854013440"/>
          </w:placeholder>
        </w:sdtPr>
        <w:sdtEndPr/>
        <w:sdtContent>
          <w:r w:rsidR="00BE20CB">
            <w:fldChar w:fldCharType="begin"/>
          </w:r>
          <w:r w:rsidR="00E2199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NjFjYzQzLWNlNzAtNDZkMS04M2Y2LTU2NjAzOTMxZjNkNCIsIlJhbmdlTGVuZ3RoIjoxOSwiUmVmZXJlbmNlSWQiOiI1MzU5NTg0OS1iYmJiLTRlYTctOGE4OS00M2NlOTI0ZGYxZTMiLCJSZWZlcmVuY2UiOnsiJGlkIjoiMyIsIiR0eXBlIjoiU3dpc3NBY2FkZW1pYy5DaXRhdmkuUmVmZXJlbmNlLCBTd2lzc0FjYWRlbWljLkNpdGF2aSIsIkFic3RyYWN0Q29tcGxleGl0eSI6MCwiQWJzdHJhY3RTb3VyY2VUZXh0Rm9ybWF0IjowLCJBY2Nlc3NEYXRlIjoiOC43LjIwMjIiLCJBdXRob3JzIjpbXSwiQ2l0YXRpb25LZXlVcGRhdGVUeXBlIjowLCJDb2xsYWJvcmF0b3JzIjpbXS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d3d3LnRlbnNvcmZsb3cub3JnL3RmeCIsIlVyaVN0cmluZyI6Imh0dHBzOi8vd3d3LnRlbnNvcmZsb3cub3JnL3Rme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E1OjU2OjUxIiwiTW9kaWZpZWRCeSI6Il9TZWJhc3RpYW4gU8OkdHpsZXIiLCJJZCI6ImVhMzUzNmRkLWIxMjUtNGZhNi1hNmFjLTkwMzhkNjVhMGE4MiIsIk1vZGlmaWVkT24iOiIyMDIyLTA3LTA4VDE1OjU2OjUxIiwiUHJvamVjdCI6eyIkaWQiOiI3IiwiJHR5cGUiOiJTd2lzc0FjYWRlbWljLkNpdGF2aS5Qcm9qZWN0LCBTd2lzc0FjYWRlbWljLkNpdGF2aSJ9fV0sIk9ubGluZUFkZHJlc3MiOiJodHRwczovL3d3dy50ZW5zb3JmbG93Lm9yZy90ZngiLCJPcmdhbml6YXRpb25zIjpbeyIkaWQiOiI4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}</w:instrText>
          </w:r>
          <w:r w:rsidR="00BE20CB">
            <w:fldChar w:fldCharType="separate"/>
          </w:r>
          <w:r w:rsidR="00E2199C">
            <w:t>(Google LLC, 2019a)</w:t>
          </w:r>
          <w:r w:rsidR="00BE20CB">
            <w:fldChar w:fldCharType="end"/>
          </w:r>
        </w:sdtContent>
      </w:sdt>
      <w:bookmarkEnd w:id="50"/>
    </w:p>
    <w:p w14:paraId="116C5AAD" w14:textId="440BD0F5" w:rsidR="00407323" w:rsidRDefault="00407323" w:rsidP="003048EE">
      <w:r>
        <w:lastRenderedPageBreak/>
        <w:t xml:space="preserve">These </w:t>
      </w:r>
      <w:r w:rsidR="00112B62">
        <w:t xml:space="preserve">components can be orchestrated and run in a pipeline with support </w:t>
      </w:r>
      <w:r w:rsidR="0074612B">
        <w:t>for Airflow and Beam. In addition to the components TFX includes libraries and software components f</w:t>
      </w:r>
      <w:r w:rsidR="002D6CE9">
        <w:t>or metadata storage, model creation and model evaluation</w:t>
      </w:r>
      <w:r w:rsidR="00D13383">
        <w:t xml:space="preserve"> </w:t>
      </w:r>
      <w:sdt>
        <w:sdtPr>
          <w:alias w:val="To edit, see citavi.com/edit"/>
          <w:tag w:val="CitaviPlaceholder#9b7e710e-0a44-4def-89c5-6272edeaf1cc"/>
          <w:id w:val="422385746"/>
          <w:placeholder>
            <w:docPart w:val="DefaultPlaceholder_-1854013440"/>
          </w:placeholder>
        </w:sdtPr>
        <w:sdtEndPr/>
        <w:sdtContent>
          <w:r w:rsidR="00D13383">
            <w:fldChar w:fldCharType="begin"/>
          </w:r>
          <w:r w:rsidR="008728A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MjdmMTYwLTkzMjItNDVjNy1iNWE4LTMzMDE2NGY5ZjRhMCIsIlJhbmdlTGVuZ3RoIjoyMSwiUmVmZXJlbmNlSWQiOiJmNGUzOWNjYi0xYTJkLTQ3OGQtYjgzYi00NWZlNjJlNTQ0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xNDUvMzA5Nzk4My4zMDk4MDIxIiwiVXJpU3RyaW5nIjoiaHR0cHM6Ly9kb2kub3JnLzEwLjExNDUvMzA5Nzk4My4zMDk4MDIx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A5OjU5OjU2IiwiTW9kaWZpZWRCeSI6Il9TZWJhc3RpYW4gU8OkdHpsZXIiLCJJZCI6IjE2N2VmMTFkLTc1YmEtNGJkOC04NmVkLTc1NDBjNDdkODMwZiIsIk1vZGlmaWVkT24iOiIyMDIyLTA1LTI1VDA5OjU5OjU2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aHR0cHM6Ly9kbC5hY20ub3JnL2RvaS9wcm9jZWVkaW5ncy8xMC4xMTQ1LzMwOTc5ODMiLCJVcmlTdHJpbmciOiJodHRwczovL2RsLmFjbS5vcmcvZG9pL3Byb2NlZWRpbmdzLzEwLjExNDUvMzA5Nzk4My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xNDUvMzA5Nzk4MyIsIlVyaVN0cmluZyI6Imh0dHBzOi8vZG9pLm9yZy8xMC4xMTQ1LzMwOTc5ODM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Dk6NTk6NTYiLCJNb2RpZmllZEJ5IjoiX1NlYmFzdGlhbiBTw6R0emxlciIsIklkIjoiMzMyNDAyYmQtZmQ0OS00ZWFkLTgyNDMtNzM3N2I5YzQ2MmU0IiwiTW9kaWZpZWRPbiI6IjIwMjItMDUtMjVUMDk6NTk6NTYiLCJQcm9qZWN0Ijp7IiRyZWYiOiI1In19XSwiT3JnYW5pemF0aW9ucyI6W10sIk90aGVyc0ludm9sdmVkIjpbXSwiUGxhY2VPZlB1YmxpY2F0aW9uIjoiTmV3IFlvcmssIE5ZLCBVU0EiLCJQdWJsaXNoZXJzIjpbeyIkaWQiOiI0MC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}</w:instrText>
          </w:r>
          <w:r w:rsidR="00D13383">
            <w:fldChar w:fldCharType="separate"/>
          </w:r>
          <w:r w:rsidR="00601E6C">
            <w:t>(Baylor et al., 2017)</w:t>
          </w:r>
          <w:r w:rsidR="00D13383">
            <w:fldChar w:fldCharType="end"/>
          </w:r>
        </w:sdtContent>
      </w:sdt>
      <w:r w:rsidR="002D6CE9">
        <w:t>.</w:t>
      </w:r>
      <w:r w:rsidR="00311599">
        <w:t xml:space="preserve"> TFX</w:t>
      </w:r>
      <w:r w:rsidR="00A16D42">
        <w:t xml:space="preserve">’s </w:t>
      </w:r>
      <w:r w:rsidR="00E54063">
        <w:t xml:space="preserve">central </w:t>
      </w:r>
      <w:r w:rsidR="00A16D42">
        <w:t xml:space="preserve">metadata storage is called ML metadata. This </w:t>
      </w:r>
      <w:r w:rsidR="00025E95">
        <w:t>SQLite database</w:t>
      </w:r>
      <w:r w:rsidR="009D1286">
        <w:t xml:space="preserve"> acts as a model repository and feature store. In addition</w:t>
      </w:r>
      <w:r w:rsidR="006E02A3">
        <w:t>,</w:t>
      </w:r>
      <w:r w:rsidR="009D1286">
        <w:t xml:space="preserve"> </w:t>
      </w:r>
      <w:r w:rsidR="00DC67B3">
        <w:t xml:space="preserve">it tracks training parameters and </w:t>
      </w:r>
      <w:r w:rsidR="00994DAE">
        <w:t>the order of component execution to</w:t>
      </w:r>
      <w:r w:rsidR="00BC74D9">
        <w:t xml:space="preserve"> make every pipeline run traceable.</w:t>
      </w:r>
      <w:r w:rsidR="0014524D">
        <w:t xml:space="preserve"> </w:t>
      </w:r>
      <w:r w:rsidR="006E02A3">
        <w:t xml:space="preserve">ML metadata </w:t>
      </w:r>
      <w:r w:rsidR="0025772F">
        <w:t xml:space="preserve">also </w:t>
      </w:r>
      <w:r w:rsidR="0021362D">
        <w:t xml:space="preserve">saves </w:t>
      </w:r>
      <w:r w:rsidR="00CB0FEA">
        <w:t>progress of model training</w:t>
      </w:r>
      <w:r w:rsidR="007A0B71">
        <w:t>, in order to continue the training at a later time</w:t>
      </w:r>
      <w:r w:rsidR="008514DC">
        <w:t xml:space="preserve"> </w:t>
      </w:r>
      <w:sdt>
        <w:sdtPr>
          <w:alias w:val="To edit, see citavi.com/edit"/>
          <w:tag w:val="CitaviPlaceholder#b56b5c10-07d6-4308-ae52-d13d3b5cd71f"/>
          <w:id w:val="370743679"/>
          <w:placeholder>
            <w:docPart w:val="DefaultPlaceholder_-1854013440"/>
          </w:placeholder>
        </w:sdtPr>
        <w:sdtEndPr/>
        <w:sdtContent>
          <w:r w:rsidR="008514DC">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5b3V0dWJlLmNvbS93YXRjaD92PWNjMS1lb2NnbTFFIiwiVXJpU3RyaW5nIjoiaHR0cHM6Ly93d3cueW91dHViZS5jb20vd2F0Y2g/dj1jYzEtZW9jZ20xR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E3OjA4OjQyIiwiTW9kaWZpZWRCeSI6Il9TZWJhc3RpYW4gU8OkdHpsZXIiLCJJZCI6IjY4N2U2ZjUxLTYzYTItNDIwYS1iNDZmLWI3ZWEwMzIzNzQwMCIsIk1vZGlmaWVkT24iOiIyMDIyLTA3LTA4VDE3OjA4OjQyIiwiUHJvamVjdCI6eyIkcmVmIjoiNSJ9fV0sIk9ubGluZUFkZHJlc3MiOiJodHRwczovL3d3dy55b3V0dWJlLmNvbS93YXRjaD92PWNjMS1lb2NnbTFFIiwiT3JnYW5pemF0aW9ucyI6W3siJGlkIjoiOS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}</w:instrText>
          </w:r>
          <w:r w:rsidR="008514DC">
            <w:fldChar w:fldCharType="separate"/>
          </w:r>
          <w:r w:rsidR="00601E6C">
            <w:t>(Crowe, 2019)</w:t>
          </w:r>
          <w:r w:rsidR="008514DC">
            <w:fldChar w:fldCharType="end"/>
          </w:r>
        </w:sdtContent>
      </w:sdt>
      <w:r w:rsidR="007A0B71">
        <w:t>.</w:t>
      </w:r>
      <w:r w:rsidR="00CB0FEA">
        <w:t xml:space="preserve"> </w:t>
      </w:r>
    </w:p>
    <w:p w14:paraId="67B83135" w14:textId="57B4D48B" w:rsidR="00383EB1" w:rsidRDefault="00E967F6" w:rsidP="003048EE">
      <w:r>
        <w:t xml:space="preserve">Custom components </w:t>
      </w:r>
      <w:r w:rsidR="00F54C49">
        <w:t>gives TFX the flexibility to embed ex</w:t>
      </w:r>
      <w:r w:rsidR="00077714">
        <w:t xml:space="preserve">ternal libraries into the pipeline, </w:t>
      </w:r>
      <w:r w:rsidR="00973090">
        <w:t>however TFX is clearly optimized to work within the TensorFlow ecosystem. This means that the TF API, TF</w:t>
      </w:r>
      <w:r w:rsidR="006C6CD7">
        <w:t xml:space="preserve"> </w:t>
      </w:r>
      <w:r w:rsidR="00D76D71">
        <w:t>M</w:t>
      </w:r>
      <w:r w:rsidR="006C6CD7">
        <w:t xml:space="preserve">odel </w:t>
      </w:r>
      <w:r w:rsidR="00D76D71">
        <w:t>A</w:t>
      </w:r>
      <w:r w:rsidR="006C6CD7">
        <w:t>nalysis (</w:t>
      </w:r>
      <w:r w:rsidR="00F91672">
        <w:t>TFMA), TensorBoard</w:t>
      </w:r>
      <w:r w:rsidR="00973090">
        <w:t xml:space="preserve"> and TFRS are natively supported by TFX and work wi</w:t>
      </w:r>
      <w:r w:rsidR="00F86927">
        <w:t>t</w:t>
      </w:r>
      <w:r w:rsidR="00973090">
        <w:t>hout extensive configuration.</w:t>
      </w:r>
    </w:p>
    <w:p w14:paraId="6C7CEFAB" w14:textId="07413773" w:rsidR="004921CA" w:rsidRDefault="004921CA" w:rsidP="003048EE">
      <w:r>
        <w:t xml:space="preserve">The following will provide an overview to the </w:t>
      </w:r>
      <w:r w:rsidR="005F159C">
        <w:t>essential components of TFX</w:t>
      </w:r>
      <w:r w:rsidR="00E2199C">
        <w:t xml:space="preserve"> </w:t>
      </w:r>
      <w:sdt>
        <w:sdtPr>
          <w:alias w:val="To edit, see citavi.com/edit"/>
          <w:tag w:val="CitaviPlaceholder#4eb017f0-6303-409c-973b-c7f1bde6cc0e"/>
          <w:id w:val="-13688304"/>
          <w:placeholder>
            <w:docPart w:val="DefaultPlaceholder_-1854013440"/>
          </w:placeholder>
        </w:sdtPr>
        <w:sdtEndPr/>
        <w:sdtContent>
          <w:r w:rsidR="00E2199C">
            <w:fldChar w:fldCharType="begin"/>
          </w:r>
          <w:r w:rsidR="008728A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NDA5NjMzLTA1NjgtNDI0Mi05NzA4LWJhZGEwZTUyNTIyYSIsIlJhbmdlTGVuZ3RoIjoxOSwiUmVmZXJlbmNlSWQiOiJkM2NkY2Q5NS0wZTJhLTQ5MzItOWMyMS1jYmQ1MzQ3OWQ5NjIiLCJSZWZlcmVuY2UiOnsiJGlkIjoiMyIsIiR0eXBlIjoiU3dpc3NBY2FkZW1pYy5DaXRhdmkuUmVmZXJlbmNlLCBTd2lzc0FjYWRlbWljLkNpdGF2aSIsIkFic3RyYWN0Q29tcGxleGl0eSI6MCwiQWJzdHJhY3RTb3VyY2VUZXh0Rm9ybWF0IjowLCJBY2Nlc3NEYXRlIjoiMjAuNy4yMDIyIiwiQXV0aG9ycyI6W10sIkNpdGF0aW9uS2V5VXBkYXRlVHlwZSI6MCwiQ29sbGFib3JhdG9ycyI6W10sIkRhdGUiOiIzMS41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dGVuc29yZmxvdy5vcmcvdGZ4L2d1aWRlIiwiVXJpU3RyaW5nIjoiaHR0cHM6Ly93d3cudGVuc29yZmxvdy5vcmcvdGZ4L2d1aWRl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jBUMTg6MDc6NTQiLCJNb2RpZmllZEJ5IjoiX1NlYmFzdGlhbiBTw6R0emxlciIsIklkIjoiOTkwYTUzMDMtMjAyZS00YTYwLThlNWItMDdhY2FjOTZlYTZjIiwiTW9kaWZpZWRPbiI6IjIwMjItMDctMjBUMTg6MDc6NTQiLCJQcm9qZWN0Ijp7IiRpZCI6IjciLCIkdHlwZSI6IlN3aXNzQWNhZGVtaWMuQ2l0YXZpLlByb2plY3QsIFN3aXNzQWNhZGVtaWMuQ2l0YXZpIn19XSwiT25saW5lQWRkcmVzcyI6Imh0dHBzOi8vd3d3LnRlbnNvcmZsb3cub3JnL3RmeC9ndWlkZSIsIk9yZ2FuaXphdGlvbnMiOlt7IiRpZCI6Ijg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}</w:instrText>
          </w:r>
          <w:r w:rsidR="00E2199C">
            <w:fldChar w:fldCharType="separate"/>
          </w:r>
          <w:r w:rsidR="00E2199C">
            <w:t>(Google LLC, 2019b)</w:t>
          </w:r>
          <w:r w:rsidR="00E2199C">
            <w:fldChar w:fldCharType="end"/>
          </w:r>
        </w:sdtContent>
      </w:sdt>
      <w:r w:rsidR="005F159C">
        <w:t>:</w:t>
      </w:r>
    </w:p>
    <w:p w14:paraId="6BC6975C" w14:textId="490BE83C" w:rsidR="008F2E28" w:rsidRDefault="005F159C" w:rsidP="003048EE">
      <w:proofErr w:type="spellStart"/>
      <w:r>
        <w:rPr>
          <w:i/>
        </w:rPr>
        <w:t>ExampleGen</w:t>
      </w:r>
      <w:proofErr w:type="spellEnd"/>
      <w:r>
        <w:t xml:space="preserve"> </w:t>
      </w:r>
      <w:r w:rsidR="00E43D51">
        <w:t xml:space="preserve">is the first component of </w:t>
      </w:r>
      <w:r w:rsidR="00E5762E">
        <w:t>the</w:t>
      </w:r>
      <w:r w:rsidR="00E43D51">
        <w:t xml:space="preserve"> TFX pipeline and </w:t>
      </w:r>
      <w:r w:rsidR="00C425C4">
        <w:t xml:space="preserve">ingests </w:t>
      </w:r>
      <w:r w:rsidR="009146DB">
        <w:t xml:space="preserve">data </w:t>
      </w:r>
      <w:r w:rsidR="00803B49">
        <w:t xml:space="preserve">in a specified directory. </w:t>
      </w:r>
      <w:r w:rsidR="00E41D0A">
        <w:t>It supports various data types, ranging from TensorFlow’s TFRecord</w:t>
      </w:r>
      <w:r w:rsidR="00C3477E">
        <w:t xml:space="preserve"> to CSV and popular </w:t>
      </w:r>
      <w:r w:rsidR="006B36A7">
        <w:t xml:space="preserve">Big Data file formats like Avro or Parquet. </w:t>
      </w:r>
      <w:r w:rsidR="00803B49">
        <w:t>The ingeste</w:t>
      </w:r>
      <w:r w:rsidR="000E31A1">
        <w:t xml:space="preserve">d data is </w:t>
      </w:r>
      <w:r w:rsidR="00C3477E">
        <w:t>then</w:t>
      </w:r>
      <w:r w:rsidR="006B36A7">
        <w:t xml:space="preserve"> </w:t>
      </w:r>
      <w:r w:rsidR="006336DC">
        <w:t xml:space="preserve">versioned and </w:t>
      </w:r>
      <w:r w:rsidR="000E31A1">
        <w:t xml:space="preserve">stored </w:t>
      </w:r>
      <w:r w:rsidR="006B36A7">
        <w:t xml:space="preserve">as </w:t>
      </w:r>
      <w:r w:rsidR="005C5E7B">
        <w:t>TFRecord</w:t>
      </w:r>
      <w:r w:rsidR="000E31A1">
        <w:t>.</w:t>
      </w:r>
    </w:p>
    <w:p w14:paraId="344C4D51" w14:textId="77777777" w:rsidR="004158DB" w:rsidRDefault="008F2E28" w:rsidP="003048EE">
      <w:proofErr w:type="spellStart"/>
      <w:r>
        <w:rPr>
          <w:i/>
        </w:rPr>
        <w:t>StatisticsGen</w:t>
      </w:r>
      <w:proofErr w:type="spellEnd"/>
      <w:r>
        <w:t xml:space="preserve"> takes the</w:t>
      </w:r>
      <w:r w:rsidR="00EA7116">
        <w:t xml:space="preserve"> saved data from the </w:t>
      </w:r>
      <w:proofErr w:type="spellStart"/>
      <w:r w:rsidR="00EA7116">
        <w:t>ExampleGen</w:t>
      </w:r>
      <w:proofErr w:type="spellEnd"/>
      <w:r w:rsidR="00EA7116">
        <w:t xml:space="preserve"> component and generates</w:t>
      </w:r>
      <w:r w:rsidR="008916B7">
        <w:t xml:space="preserve"> rudimentary statistics from it. This component serves to </w:t>
      </w:r>
      <w:r w:rsidR="004D09AE">
        <w:t>provide a general overview of the data, which can also be used by consecutive components</w:t>
      </w:r>
      <w:r w:rsidR="004158DB">
        <w:t>.</w:t>
      </w:r>
    </w:p>
    <w:p w14:paraId="31C51D73" w14:textId="0328E597" w:rsidR="005F159C" w:rsidRDefault="004158DB" w:rsidP="003048EE">
      <w:proofErr w:type="spellStart"/>
      <w:r>
        <w:rPr>
          <w:i/>
        </w:rPr>
        <w:t>Schem</w:t>
      </w:r>
      <w:r w:rsidR="0025206A">
        <w:rPr>
          <w:i/>
        </w:rPr>
        <w:t>a</w:t>
      </w:r>
      <w:r>
        <w:rPr>
          <w:i/>
        </w:rPr>
        <w:t>Gen</w:t>
      </w:r>
      <w:proofErr w:type="spellEnd"/>
      <w:r>
        <w:t xml:space="preserve"> </w:t>
      </w:r>
      <w:r w:rsidR="000C2D98">
        <w:t>automatically retrieves and infers the schema of the dataset at hand.</w:t>
      </w:r>
    </w:p>
    <w:p w14:paraId="16141160" w14:textId="3C9DF2A9" w:rsidR="00560189" w:rsidRDefault="00F86927" w:rsidP="003048EE">
      <w:proofErr w:type="spellStart"/>
      <w:r>
        <w:rPr>
          <w:i/>
        </w:rPr>
        <w:t>ExampleValidator</w:t>
      </w:r>
      <w:proofErr w:type="spellEnd"/>
      <w:r>
        <w:t> </w:t>
      </w:r>
      <w:r w:rsidR="0025206A">
        <w:t xml:space="preserve">takes the outputs from </w:t>
      </w:r>
      <w:proofErr w:type="spellStart"/>
      <w:r w:rsidR="0025206A">
        <w:t>StatisticsGen</w:t>
      </w:r>
      <w:proofErr w:type="spellEnd"/>
      <w:r w:rsidR="0025206A">
        <w:t xml:space="preserve"> and </w:t>
      </w:r>
      <w:proofErr w:type="spellStart"/>
      <w:r w:rsidR="0025206A">
        <w:t>SchemaGen</w:t>
      </w:r>
      <w:proofErr w:type="spellEnd"/>
      <w:r w:rsidR="0025206A">
        <w:t xml:space="preserve"> and </w:t>
      </w:r>
      <w:r w:rsidR="00B13A17">
        <w:t>searches the dataset for anomalies that might impact training performance.</w:t>
      </w:r>
      <w:r w:rsidR="003353EE">
        <w:t xml:space="preserve"> This component </w:t>
      </w:r>
      <w:r w:rsidR="00516226">
        <w:t xml:space="preserve">investigates the data for missing values, </w:t>
      </w:r>
      <w:r w:rsidR="002C2223">
        <w:t xml:space="preserve">data skews between </w:t>
      </w:r>
      <w:r w:rsidR="00840F1B">
        <w:t>training and serving data, and potential data drift.</w:t>
      </w:r>
    </w:p>
    <w:p w14:paraId="469C2459" w14:textId="6F24F96B" w:rsidR="00B536E0" w:rsidRDefault="00CC3C0B" w:rsidP="003048EE">
      <w:r>
        <w:rPr>
          <w:i/>
        </w:rPr>
        <w:t>Transform</w:t>
      </w:r>
      <w:r w:rsidR="00262CE9">
        <w:t xml:space="preserve"> is</w:t>
      </w:r>
      <w:r w:rsidR="00A05EC2">
        <w:t xml:space="preserve"> used for data preprocessing tasks. Within this component</w:t>
      </w:r>
      <w:r w:rsidR="009F24D4">
        <w:t>,</w:t>
      </w:r>
      <w:r w:rsidR="00A05EC2">
        <w:t xml:space="preserve"> </w:t>
      </w:r>
      <w:r w:rsidR="00C965E1">
        <w:t xml:space="preserve">arbitrary </w:t>
      </w:r>
      <w:r w:rsidR="00A05EC2">
        <w:t xml:space="preserve">data transformation operations </w:t>
      </w:r>
      <w:r w:rsidR="00C965E1">
        <w:t>can be</w:t>
      </w:r>
      <w:r w:rsidR="00A05EC2">
        <w:t xml:space="preserve"> written in a </w:t>
      </w:r>
      <w:proofErr w:type="spellStart"/>
      <w:r w:rsidR="001B077A" w:rsidRPr="001B077A">
        <w:rPr>
          <w:i/>
        </w:rPr>
        <w:t>preprocessing_fn</w:t>
      </w:r>
      <w:proofErr w:type="spellEnd"/>
      <w:r w:rsidR="001B077A">
        <w:t xml:space="preserve"> function. Transform takes in the </w:t>
      </w:r>
      <w:r w:rsidR="00B536E0">
        <w:t xml:space="preserve">data output from </w:t>
      </w:r>
      <w:proofErr w:type="spellStart"/>
      <w:r w:rsidR="00B536E0">
        <w:t>ExampleGen</w:t>
      </w:r>
      <w:proofErr w:type="spellEnd"/>
      <w:r w:rsidR="00B536E0">
        <w:t xml:space="preserve"> and the data schema from </w:t>
      </w:r>
      <w:proofErr w:type="spellStart"/>
      <w:r w:rsidR="00B536E0">
        <w:t>SchemaGen</w:t>
      </w:r>
      <w:proofErr w:type="spellEnd"/>
      <w:r w:rsidR="00B536E0">
        <w:t>.</w:t>
      </w:r>
    </w:p>
    <w:p w14:paraId="55ABE144" w14:textId="27E4B095" w:rsidR="0034189C" w:rsidRDefault="005A7CBE" w:rsidP="003048EE">
      <w:r>
        <w:rPr>
          <w:i/>
        </w:rPr>
        <w:t>Trainer</w:t>
      </w:r>
      <w:r w:rsidR="00063290">
        <w:t xml:space="preserve"> takes on the </w:t>
      </w:r>
      <w:r w:rsidR="00E71C67">
        <w:t xml:space="preserve">model training process of a ML lifecycle. </w:t>
      </w:r>
      <w:r w:rsidR="0075427D">
        <w:t>The Trainer component</w:t>
      </w:r>
      <w:r w:rsidR="00FE1606">
        <w:t xml:space="preserve"> </w:t>
      </w:r>
      <w:r w:rsidR="0012038E">
        <w:t xml:space="preserve">takes in a </w:t>
      </w:r>
      <w:r w:rsidR="00974CE3">
        <w:t xml:space="preserve">ML model file with a </w:t>
      </w:r>
      <w:proofErr w:type="spellStart"/>
      <w:r w:rsidR="00974CE3" w:rsidRPr="00974CE3">
        <w:rPr>
          <w:i/>
        </w:rPr>
        <w:t>run_fn</w:t>
      </w:r>
      <w:proofErr w:type="spellEnd"/>
      <w:r w:rsidR="00974CE3">
        <w:t xml:space="preserve"> function, which initializes the training process. </w:t>
      </w:r>
      <w:r w:rsidR="0046042A">
        <w:t>For the training and evaluation</w:t>
      </w:r>
      <w:r w:rsidR="00974CE3">
        <w:t xml:space="preserve"> data either the output from </w:t>
      </w:r>
      <w:proofErr w:type="spellStart"/>
      <w:r w:rsidR="00974CE3">
        <w:t>ExampleGen</w:t>
      </w:r>
      <w:proofErr w:type="spellEnd"/>
      <w:r w:rsidR="00974CE3">
        <w:t xml:space="preserve"> or Transform can be used. </w:t>
      </w:r>
      <w:r w:rsidR="005C0C6C">
        <w:t>Training parameters</w:t>
      </w:r>
      <w:r w:rsidR="00081F03">
        <w:t xml:space="preserve"> (e.g. training steps)</w:t>
      </w:r>
      <w:r w:rsidR="00D24B37">
        <w:t xml:space="preserve"> can be given as arguments. </w:t>
      </w:r>
      <w:r w:rsidR="00514325">
        <w:t>The output of this component is the trained model.</w:t>
      </w:r>
      <w:r w:rsidR="00DC4F4B">
        <w:t xml:space="preserve"> </w:t>
      </w:r>
    </w:p>
    <w:p w14:paraId="645BC379" w14:textId="792E86DC" w:rsidR="00514325" w:rsidRDefault="00DC4F4B" w:rsidP="003048EE">
      <w:r>
        <w:t>The</w:t>
      </w:r>
      <w:r w:rsidR="007C4553">
        <w:t xml:space="preserve"> training process can optionally be augmented with the </w:t>
      </w:r>
      <w:r w:rsidR="007C4553" w:rsidRPr="007C4553">
        <w:rPr>
          <w:i/>
        </w:rPr>
        <w:t>Tuner</w:t>
      </w:r>
      <w:r w:rsidR="007C4553">
        <w:t xml:space="preserve"> component</w:t>
      </w:r>
      <w:r w:rsidR="00386657">
        <w:t>, which employs</w:t>
      </w:r>
      <w:r w:rsidR="00A94360">
        <w:t xml:space="preserve"> the </w:t>
      </w:r>
      <w:proofErr w:type="spellStart"/>
      <w:r w:rsidR="00A94360">
        <w:t>KerasTuner</w:t>
      </w:r>
      <w:proofErr w:type="spellEnd"/>
      <w:r w:rsidR="00A94360">
        <w:t xml:space="preserve"> module to find the best hyperparameters of a model.</w:t>
      </w:r>
      <w:r w:rsidR="00D615AF">
        <w:t xml:space="preserve"> The output of this component is given to </w:t>
      </w:r>
      <w:r w:rsidR="00992A2E">
        <w:t>the Trainer component.</w:t>
      </w:r>
    </w:p>
    <w:p w14:paraId="08F88B9A" w14:textId="7A92DE0A" w:rsidR="004A05BB" w:rsidRDefault="004E50FD" w:rsidP="003048EE">
      <w:r>
        <w:rPr>
          <w:i/>
        </w:rPr>
        <w:t>Evaluator</w:t>
      </w:r>
      <w:r>
        <w:t xml:space="preserve"> leverages </w:t>
      </w:r>
      <w:r w:rsidR="00EF1707">
        <w:t xml:space="preserve">the </w:t>
      </w:r>
      <w:r w:rsidR="00A50146">
        <w:t xml:space="preserve">TensorFlow Model Analysis (TFMA) library to perform model evaluation. </w:t>
      </w:r>
      <w:r w:rsidR="00EA4499">
        <w:t xml:space="preserve">On the basis of the automated model evaluation it can be determined whether the trained model yields superior results to </w:t>
      </w:r>
      <w:r w:rsidR="008D64F5">
        <w:t xml:space="preserve">the current production model. If the </w:t>
      </w:r>
      <w:r w:rsidR="008D64F5">
        <w:lastRenderedPageBreak/>
        <w:t xml:space="preserve">model supersedes the previous model </w:t>
      </w:r>
      <w:r w:rsidR="001776D1">
        <w:t xml:space="preserve">it </w:t>
      </w:r>
      <w:r w:rsidR="001F6990">
        <w:t xml:space="preserve">receives a “blessing”, meaning that it </w:t>
      </w:r>
      <w:r w:rsidR="00CB5D78">
        <w:t>can be deployed to a production environment.</w:t>
      </w:r>
    </w:p>
    <w:p w14:paraId="7A417B4D" w14:textId="048AE99B" w:rsidR="00514325" w:rsidRDefault="00CA62D0" w:rsidP="003048EE">
      <w:r>
        <w:rPr>
          <w:i/>
        </w:rPr>
        <w:t>Pusher</w:t>
      </w:r>
      <w:r>
        <w:t xml:space="preserve"> </w:t>
      </w:r>
      <w:r w:rsidR="002E791B">
        <w:t xml:space="preserve">deploys </w:t>
      </w:r>
      <w:r w:rsidR="00EF1707">
        <w:t>the</w:t>
      </w:r>
      <w:r w:rsidR="002E791B">
        <w:t xml:space="preserve"> model </w:t>
      </w:r>
      <w:r w:rsidR="001506C9">
        <w:t xml:space="preserve">to a specified </w:t>
      </w:r>
      <w:r w:rsidR="00D117F0">
        <w:t xml:space="preserve">target (i.e. directory). It takes in the </w:t>
      </w:r>
      <w:r w:rsidR="002A6873">
        <w:t xml:space="preserve">model trained by the Trainer component. If the </w:t>
      </w:r>
      <w:r w:rsidR="00D312E4">
        <w:t>E</w:t>
      </w:r>
      <w:r w:rsidR="002A6873">
        <w:t xml:space="preserve">valuator component is </w:t>
      </w:r>
      <w:r w:rsidR="00A0121E">
        <w:t>used</w:t>
      </w:r>
      <w:r w:rsidR="00D312E4">
        <w:t>,</w:t>
      </w:r>
      <w:r w:rsidR="00A0121E">
        <w:t xml:space="preserve"> </w:t>
      </w:r>
      <w:r w:rsidR="004A6375">
        <w:t xml:space="preserve">the Pusher can </w:t>
      </w:r>
      <w:r w:rsidR="00F46254">
        <w:t>determine whether to push a model based on the blessing</w:t>
      </w:r>
      <w:r w:rsidR="00D312E4">
        <w:t>.</w:t>
      </w:r>
    </w:p>
    <w:p w14:paraId="627C7E18" w14:textId="71AAA274" w:rsidR="005630D9" w:rsidRDefault="00550C68" w:rsidP="003048EE">
      <w:r>
        <w:rPr>
          <w:b/>
        </w:rPr>
        <w:t>ML</w:t>
      </w:r>
      <w:r w:rsidR="00DC2E71">
        <w:rPr>
          <w:b/>
        </w:rPr>
        <w:t>f</w:t>
      </w:r>
      <w:r>
        <w:rPr>
          <w:b/>
        </w:rPr>
        <w:t>low</w:t>
      </w:r>
      <w:r>
        <w:t xml:space="preserve">. </w:t>
      </w:r>
      <w:r w:rsidR="00F875B9">
        <w:t>ML</w:t>
      </w:r>
      <w:r w:rsidR="00DC2E71">
        <w:t>f</w:t>
      </w:r>
      <w:r w:rsidR="00F875B9">
        <w:t xml:space="preserve">low is another ML platform provided by Databricks. </w:t>
      </w:r>
      <w:r w:rsidR="009B0F31">
        <w:t>Similar to TFX</w:t>
      </w:r>
      <w:r w:rsidR="00A909E4">
        <w:t xml:space="preserve">, it provides a simple API to streamline </w:t>
      </w:r>
      <w:r w:rsidR="00EF5E42">
        <w:t xml:space="preserve">the ML lifecycle. </w:t>
      </w:r>
      <w:r w:rsidR="00EB015A">
        <w:t xml:space="preserve">MLflow </w:t>
      </w:r>
      <w:r w:rsidR="000476DF">
        <w:t>is composed of 5 main components</w:t>
      </w:r>
      <w:r w:rsidR="001A4692">
        <w:t xml:space="preserve"> </w:t>
      </w:r>
      <w:sdt>
        <w:sdtPr>
          <w:alias w:val="To edit, see citavi.com/edit"/>
          <w:tag w:val="CitaviPlaceholder#011e6768-89ca-4cb7-a91e-137935689964"/>
          <w:id w:val="-642961979"/>
          <w:placeholder>
            <w:docPart w:val="DefaultPlaceholder_-1854013440"/>
          </w:placeholder>
        </w:sdtPr>
        <w:sdtEndPr/>
        <w:sdtContent>
          <w:r w:rsidR="001A4692">
            <w:fldChar w:fldCharType="begin"/>
          </w:r>
          <w:r w:rsidR="001C7C2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NzJhOGFiLWFmMDEtNGIyNS1iMTczLTBlY2ZmZWJlZDQ3ZSIsIlJhbmdlU3RhcnQiOjE5LCJSYW5nZUxlbmd0aCI6MTgsIlJlZmVyZW5jZUlkIjoiODMwYzFhOWMtYTkyNS00ZjYzLTg3MTItMzhmYjM1NWE3MGVkIiwiUmVmZXJlbmNlIjp7IiRpZCI6IjMiLCIkdHlwZSI6IlN3aXNzQWNhZGVtaWMuQ2l0YXZpLlJlZmVyZW5jZSwgU3dpc3NBY2FkZW1pYy5DaXRhdmkiLCJBYnN0cmFjdENvbXBsZXhpdHkiOjAsIkFic3RyYWN0U291cmNlVGV4dEZvcm1hdCI6MCwiQWNjZXNzRGF0ZSI6IjguNy4yMDIyIiwiQXV0aG9ycyI6W10sIkNpdGF0aW9uS2V5VXBkYXRlVHlwZSI6MCwiQ29sbGFib3JhdG9ycyI6W10sIkRhdGUiOiIzMC42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tbGZsb3cub3JnL2RvY3MvbGF0ZXN0L2luZGV4Lmh0bWwiLCJVcmlTdHJpbmciOiJodHRwczovL21sZmxvdy5vcmcvZG9jcy9sYXRlc3QvaW5kZXguaHRtb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}</w:instrText>
          </w:r>
          <w:r w:rsidR="001A4692">
            <w:fldChar w:fldCharType="separate"/>
          </w:r>
          <w:r w:rsidR="001C7C23">
            <w:t>(</w:t>
          </w:r>
          <w:proofErr w:type="spellStart"/>
          <w:r w:rsidR="001C7C23">
            <w:t>Alla</w:t>
          </w:r>
          <w:proofErr w:type="spellEnd"/>
          <w:r w:rsidR="001C7C23">
            <w:t xml:space="preserve"> &amp; </w:t>
          </w:r>
          <w:proofErr w:type="spellStart"/>
          <w:r w:rsidR="001C7C23">
            <w:t>Adari</w:t>
          </w:r>
          <w:proofErr w:type="spellEnd"/>
          <w:r w:rsidR="001C7C23">
            <w:t xml:space="preserve">, 2021; Databricks, 2018; </w:t>
          </w:r>
          <w:proofErr w:type="spellStart"/>
          <w:r w:rsidR="001C7C23">
            <w:t>Zaharia</w:t>
          </w:r>
          <w:proofErr w:type="spellEnd"/>
          <w:r w:rsidR="001C7C23">
            <w:t xml:space="preserve"> et al., 2018)</w:t>
          </w:r>
          <w:r w:rsidR="001A4692">
            <w:fldChar w:fldCharType="end"/>
          </w:r>
        </w:sdtContent>
      </w:sdt>
      <w:r w:rsidR="005630D9">
        <w:t>.</w:t>
      </w:r>
    </w:p>
    <w:p w14:paraId="4B12FE3B" w14:textId="68AE8864" w:rsidR="000E279F" w:rsidRDefault="000A31E5" w:rsidP="003048EE">
      <w:r>
        <w:t xml:space="preserve">The </w:t>
      </w:r>
      <w:r w:rsidR="005630D9" w:rsidRPr="005630D9">
        <w:rPr>
          <w:i/>
        </w:rPr>
        <w:t>MLflow Tracking</w:t>
      </w:r>
      <w:r>
        <w:t xml:space="preserve"> component </w:t>
      </w:r>
      <w:r w:rsidR="00F035B3">
        <w:t>is a logging tool to track parameters, code version</w:t>
      </w:r>
      <w:r w:rsidR="002F7C0D">
        <w:t xml:space="preserve"> and metrics during any ML process. Custom log functions can be</w:t>
      </w:r>
      <w:r w:rsidR="003715DB">
        <w:t xml:space="preserve"> configured and</w:t>
      </w:r>
      <w:r w:rsidR="002F7C0D">
        <w:t xml:space="preserve"> ingested into MLflow Tracking</w:t>
      </w:r>
      <w:r w:rsidR="003715DB">
        <w:t>.</w:t>
      </w:r>
    </w:p>
    <w:p w14:paraId="0AB35639" w14:textId="249A942C" w:rsidR="000E279F" w:rsidRDefault="004315C7" w:rsidP="003048EE">
      <w:r w:rsidRPr="004315C7">
        <w:rPr>
          <w:i/>
        </w:rPr>
        <w:t>MLflow project</w:t>
      </w:r>
      <w:r w:rsidRPr="004315C7">
        <w:t xml:space="preserve"> is a format to package ML source code in a modular way. These conventions standardize the code of an ML project and make it usable in automated processes</w:t>
      </w:r>
      <w:r>
        <w:t>.</w:t>
      </w:r>
    </w:p>
    <w:p w14:paraId="5933330D" w14:textId="7B402F8C" w:rsidR="006D2CA5" w:rsidRDefault="00C04BE5" w:rsidP="003048EE">
      <w:r w:rsidRPr="00C04BE5">
        <w:rPr>
          <w:i/>
        </w:rPr>
        <w:t>M</w:t>
      </w:r>
      <w:r>
        <w:rPr>
          <w:i/>
        </w:rPr>
        <w:t>L</w:t>
      </w:r>
      <w:r w:rsidRPr="00C04BE5">
        <w:rPr>
          <w:i/>
        </w:rPr>
        <w:t>flow Models</w:t>
      </w:r>
      <w:r w:rsidRPr="00C04BE5">
        <w:t xml:space="preserve"> is a format for packaging ML models to make them compatible with external tools.</w:t>
      </w:r>
      <w:r w:rsidR="00E07D6F">
        <w:t xml:space="preserve"> This component can be used to integrate models into an application.</w:t>
      </w:r>
    </w:p>
    <w:p w14:paraId="686D1600" w14:textId="70A4B68E" w:rsidR="00CD4F0F" w:rsidRDefault="00F16044" w:rsidP="003048EE">
      <w:r w:rsidRPr="00F16044">
        <w:rPr>
          <w:i/>
        </w:rPr>
        <w:t>MLflow Model Registry</w:t>
      </w:r>
      <w:r w:rsidRPr="00F16044">
        <w:t xml:space="preserve"> is a centralized model repository similar to TFX. It provides additional metadata on model lineage and model version.</w:t>
      </w:r>
    </w:p>
    <w:p w14:paraId="79FC61AA" w14:textId="53F0F3B5" w:rsidR="00791471" w:rsidRDefault="00791471" w:rsidP="003048EE">
      <w:r w:rsidRPr="00791471">
        <w:rPr>
          <w:i/>
        </w:rPr>
        <w:t>MLflow Model Serving</w:t>
      </w:r>
      <w:r w:rsidRPr="00791471">
        <w:t xml:space="preserve"> hosts models directly from the model registry, which are callable via REST API. This feature is exclusive to the Databricks cloud service.</w:t>
      </w:r>
    </w:p>
    <w:p w14:paraId="1B485470" w14:textId="3F54BBAB" w:rsidR="00E07D6F" w:rsidRDefault="00BC65D5" w:rsidP="003048EE">
      <w:r>
        <w:rPr>
          <w:b/>
        </w:rPr>
        <w:t>KubeFlow</w:t>
      </w:r>
      <w:r w:rsidR="002A118F">
        <w:t xml:space="preserve">. </w:t>
      </w:r>
      <w:r w:rsidR="00D01693">
        <w:t>KubeFlow is a solution for large scale ML operations. It</w:t>
      </w:r>
      <w:r w:rsidR="00E438E0" w:rsidRPr="00E438E0">
        <w:t xml:space="preserve"> provides an infrastructure</w:t>
      </w:r>
      <w:r w:rsidR="00E438E0">
        <w:t xml:space="preserve"> for</w:t>
      </w:r>
      <w:r w:rsidR="00E438E0" w:rsidRPr="00E438E0">
        <w:t xml:space="preserve"> a complete MLOps environment in the cloud. It comes with essential software</w:t>
      </w:r>
      <w:r w:rsidR="00975222">
        <w:t>,</w:t>
      </w:r>
      <w:r w:rsidR="00E438E0" w:rsidRPr="00E438E0">
        <w:t xml:space="preserve"> like notebooks for development, </w:t>
      </w:r>
      <w:r w:rsidR="00975222" w:rsidRPr="00E438E0">
        <w:t>TensorFlow</w:t>
      </w:r>
      <w:r w:rsidR="00E438E0" w:rsidRPr="00E438E0">
        <w:t xml:space="preserve"> for model creation and Apache Airflow for pipeline orchestration. In addition to built-in software packages, it also provides support for various ML tools</w:t>
      </w:r>
      <w:r w:rsidR="00975222">
        <w:t>,</w:t>
      </w:r>
      <w:r w:rsidR="00E438E0" w:rsidRPr="00E438E0">
        <w:t xml:space="preserve"> like TFX</w:t>
      </w:r>
      <w:r w:rsidR="004D6C3D">
        <w:t xml:space="preserve">. </w:t>
      </w:r>
      <w:r w:rsidR="0011705B">
        <w:t>KubeFlow is</w:t>
      </w:r>
      <w:r w:rsidR="00410C8B">
        <w:t xml:space="preserve"> built on</w:t>
      </w:r>
      <w:r w:rsidR="0011705B">
        <w:t xml:space="preserve"> Kubernetes which</w:t>
      </w:r>
      <w:r w:rsidR="00786D09">
        <w:t xml:space="preserve"> handles</w:t>
      </w:r>
      <w:r w:rsidR="005168E5">
        <w:t xml:space="preserve"> containerization and cluster computing.</w:t>
      </w:r>
      <w:r w:rsidR="006145E8">
        <w:t xml:space="preserve"> </w:t>
      </w:r>
      <w:r w:rsidR="00F3029E">
        <w:t>T</w:t>
      </w:r>
      <w:r w:rsidR="000242D4">
        <w:t xml:space="preserve">his cloud infrastructure is highly scalable in nature. </w:t>
      </w:r>
      <w:r w:rsidR="00930FF4">
        <w:t xml:space="preserve">This means that model training can be </w:t>
      </w:r>
      <w:r w:rsidR="00FD2F21">
        <w:t>distributed between multiple compute nodes,</w:t>
      </w:r>
      <w:r w:rsidR="00196191">
        <w:t xml:space="preserve"> which accelerates the</w:t>
      </w:r>
      <w:r w:rsidR="00B63991">
        <w:t xml:space="preserve"> </w:t>
      </w:r>
      <w:r w:rsidR="00196191">
        <w:t>training process</w:t>
      </w:r>
      <w:r w:rsidR="009C1707">
        <w:t xml:space="preserve"> </w:t>
      </w:r>
      <w:sdt>
        <w:sdtPr>
          <w:alias w:val="To edit, see citavi.com/edit"/>
          <w:tag w:val="CitaviPlaceholder#d849c25d-fee4-44bb-b785-9b04c10a120d"/>
          <w:id w:val="934785475"/>
          <w:placeholder>
            <w:docPart w:val="DefaultPlaceholder_-1854013440"/>
          </w:placeholder>
        </w:sdtPr>
        <w:sdtEndPr/>
        <w:sdtContent>
          <w:r w:rsidR="009C1707">
            <w:fldChar w:fldCharType="begin"/>
          </w:r>
          <w:r w:rsidR="009C170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MmE2ZmRlLWRkNzctNGJhNi1hY2RmLWY5MmM2NjdkMzU4YyIsIlJhbmdlTGVuZ3RoIjoxNiwiUmVmZXJlbmNlSWQiOiI0MjlkY2VjZi0xYjU0LTQwNTQtOTdlMC0yZmQ2ZDZkMjM5NDU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a3ViZWZsb3cub3JnLyIsIlVyaVN0cmluZyI6Imh0dHBzOi8vd3d3Lmt1YmVmbG93Lm9yZy8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}</w:instrText>
          </w:r>
          <w:r w:rsidR="009C1707">
            <w:fldChar w:fldCharType="separate"/>
          </w:r>
          <w:r w:rsidR="00601E6C">
            <w:t>(Kubeflow, n.d.)</w:t>
          </w:r>
          <w:r w:rsidR="009C1707">
            <w:fldChar w:fldCharType="end"/>
          </w:r>
        </w:sdtContent>
      </w:sdt>
      <w:r w:rsidR="009C1707">
        <w:t>.</w:t>
      </w:r>
    </w:p>
    <w:p w14:paraId="4E550831" w14:textId="7EDD8A47" w:rsidR="008C17F2" w:rsidRPr="00192A55" w:rsidRDefault="00192A55" w:rsidP="003048EE">
      <w:r>
        <w:rPr>
          <w:b/>
        </w:rPr>
        <w:t>AutoML</w:t>
      </w:r>
      <w:r>
        <w:t>. Auto</w:t>
      </w:r>
      <w:r w:rsidR="002116C5">
        <w:t>mated ML (AutoML)</w:t>
      </w:r>
      <w:r>
        <w:t xml:space="preserve"> are services that provide end-to-end </w:t>
      </w:r>
      <w:r w:rsidR="006D6169">
        <w:t>ML systems.</w:t>
      </w:r>
      <w:r w:rsidR="008300CC">
        <w:t xml:space="preserve"> They are provided as software-as-a-service (SaaS)</w:t>
      </w:r>
      <w:r w:rsidR="0079224B">
        <w:t xml:space="preserve"> on a cloud platform (</w:t>
      </w:r>
      <w:r w:rsidR="00943061">
        <w:t>e.g.</w:t>
      </w:r>
      <w:r w:rsidR="0079224B">
        <w:t xml:space="preserve"> GCP </w:t>
      </w:r>
      <w:r w:rsidR="00943061">
        <w:t>and</w:t>
      </w:r>
      <w:r w:rsidR="0079224B">
        <w:t xml:space="preserve"> AWS)</w:t>
      </w:r>
      <w:r w:rsidR="00141751">
        <w:t xml:space="preserve">. </w:t>
      </w:r>
      <w:r w:rsidR="00943061">
        <w:t xml:space="preserve">The </w:t>
      </w:r>
      <w:r w:rsidR="003304A8">
        <w:t xml:space="preserve">internal workings of AutoML are usually hidden to the user and the system </w:t>
      </w:r>
      <w:r w:rsidR="0085216C">
        <w:t>can only be configured through pre-defined interfaces</w:t>
      </w:r>
      <w:r w:rsidR="003304A8">
        <w:t>.</w:t>
      </w:r>
      <w:r w:rsidR="0085216C">
        <w:t xml:space="preserve"> The goal of AutoML is </w:t>
      </w:r>
      <w:r w:rsidR="009C1A9B">
        <w:t>to provide easy-to-use and intuitive ML solutions, that don’t require extensive programming skills</w:t>
      </w:r>
      <w:r w:rsidR="00ED692F">
        <w:t xml:space="preserve"> from the user</w:t>
      </w:r>
      <w:r w:rsidR="00461633">
        <w:t xml:space="preserve"> </w:t>
      </w:r>
      <w:sdt>
        <w:sdtPr>
          <w:alias w:val="To edit, see citavi.com/edit"/>
          <w:tag w:val="CitaviPlaceholder#5c101687-3a5d-49e9-aa9a-9b77b45ea67e"/>
          <w:id w:val="-1024634343"/>
          <w:placeholder>
            <w:docPart w:val="DefaultPlaceholder_-1854013440"/>
          </w:placeholder>
        </w:sdtPr>
        <w:sdtEndPr/>
        <w:sdtContent>
          <w:r w:rsidR="00461633">
            <w:fldChar w:fldCharType="begin"/>
          </w:r>
          <w:r w:rsidR="008728A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MjM4MzhmLWE2NGItNGU0Zi04Zjg3LTM3NzcxYjk0MDcwZCIsIlJhbmdlTGVuZ3RoIjoyMywiUmVmZXJlbmNlSWQiOiJlY2E3NGU4MC01MGU3LTQ1YmMtOTcwZC0xOTk3NGQ0ZmQ3N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Q1LzM0NzA5MTgiLCJVcmlTdHJpbmciOiJodHRwczovL2RvaS5vcmcvMTAuMTE0NS8zNDcwOT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}</w:instrText>
          </w:r>
          <w:r w:rsidR="00461633">
            <w:fldChar w:fldCharType="separate"/>
          </w:r>
          <w:r w:rsidR="00601E6C">
            <w:t>(</w:t>
          </w:r>
          <w:proofErr w:type="spellStart"/>
          <w:r w:rsidR="00601E6C">
            <w:t>Karmaker</w:t>
          </w:r>
          <w:proofErr w:type="spellEnd"/>
          <w:r w:rsidR="00601E6C">
            <w:t xml:space="preserve"> et al., 2022)</w:t>
          </w:r>
          <w:r w:rsidR="00461633">
            <w:fldChar w:fldCharType="end"/>
          </w:r>
        </w:sdtContent>
      </w:sdt>
      <w:r w:rsidR="009C1A9B">
        <w:t>.</w:t>
      </w:r>
    </w:p>
    <w:p w14:paraId="13531656" w14:textId="7B754B8F" w:rsidR="004F6E3F" w:rsidRDefault="006C51A9" w:rsidP="004F6E3F">
      <w:pPr>
        <w:pStyle w:val="berschrift1"/>
      </w:pPr>
      <w:bookmarkStart w:id="51" w:name="_Toc108480926"/>
      <w:r>
        <w:lastRenderedPageBreak/>
        <w:t>Goal &amp; Specification</w:t>
      </w:r>
      <w:bookmarkEnd w:id="51"/>
      <w:r w:rsidR="00610785" w:rsidRPr="00610785">
        <w:t xml:space="preserve"> </w:t>
      </w:r>
    </w:p>
    <w:p w14:paraId="0FECB897" w14:textId="658C6654" w:rsidR="00610785" w:rsidRPr="00B66644" w:rsidRDefault="00610785" w:rsidP="00610785">
      <w:pPr>
        <w:pStyle w:val="berschrift2"/>
      </w:pPr>
      <w:bookmarkStart w:id="52" w:name="_Toc108480927"/>
      <w:r>
        <w:t>Artifact</w:t>
      </w:r>
      <w:bookmarkEnd w:id="52"/>
    </w:p>
    <w:p w14:paraId="07723913" w14:textId="0C935C3E" w:rsidR="00610785" w:rsidRDefault="00610785" w:rsidP="00610785">
      <w:r>
        <w:t xml:space="preserve">The goal of the DSR methodology is the design and creation of an artifact. This particular work sets out to create an automated machine learning pipeline for a RS, the main research focus being the implementation of CD-awareness into the pipeline. For evaluation purposes, a specification sheet will be generated on which the artifact will be measured against. The artifact will be compared with the features listed in the specification. Based on the specifications, the final product will be analyzed, hurdles during the design and development will be identified, and the success of this research will be determined. The specifications are structured in </w:t>
      </w:r>
      <w:r w:rsidRPr="00540B0A">
        <w:rPr>
          <w:bCs/>
          <w:i/>
          <w:iCs/>
        </w:rPr>
        <w:t>base</w:t>
      </w:r>
      <w:r>
        <w:rPr>
          <w:bCs/>
          <w:i/>
          <w:iCs/>
        </w:rPr>
        <w:t xml:space="preserve"> specifications</w:t>
      </w:r>
      <w:r>
        <w:t xml:space="preserve"> and </w:t>
      </w:r>
      <w:r w:rsidRPr="00540B0A">
        <w:rPr>
          <w:bCs/>
          <w:i/>
          <w:iCs/>
        </w:rPr>
        <w:t>research</w:t>
      </w:r>
      <w:r>
        <w:rPr>
          <w:bCs/>
          <w:i/>
          <w:iCs/>
        </w:rPr>
        <w:t xml:space="preserve"> specifications</w:t>
      </w:r>
      <w:r>
        <w:t xml:space="preserve">. While both types of requirements are integral to the whole research project, the research requirements have a direct connection to the research question at hand. During the DSR process both requirement types receive equal prioritization as both requirement types make up the whole artifact. A table with all specifications can be seen in </w:t>
      </w:r>
      <w:r w:rsidRPr="00EE3459">
        <w:rPr>
          <w:i/>
          <w:iCs/>
        </w:rPr>
        <w:t>table 1</w:t>
      </w:r>
      <w:r>
        <w:t>.</w:t>
      </w:r>
    </w:p>
    <w:p w14:paraId="0938528E" w14:textId="60E8B51A" w:rsidR="00701D7F" w:rsidRDefault="006C09F2" w:rsidP="00610785">
      <w:r>
        <w:t>The base requirement</w:t>
      </w:r>
      <w:r w:rsidR="009671F3">
        <w:t xml:space="preserve"> list consists of creating a state-of-the-art RS</w:t>
      </w:r>
      <w:r w:rsidR="00C8178B">
        <w:t xml:space="preserve">. During this phase an appropriate dataset will be selected that the RS can be trained and run on. </w:t>
      </w:r>
      <w:r w:rsidR="002069F8">
        <w:t xml:space="preserve">The RS the gets integrated into a basic MLOps </w:t>
      </w:r>
      <w:r w:rsidR="00232ABB">
        <w:t>pipeline without explicit CD-awareness</w:t>
      </w:r>
      <w:r w:rsidR="00301110">
        <w:t>.</w:t>
      </w:r>
      <w:r w:rsidR="001A0701">
        <w:t xml:space="preserve"> </w:t>
      </w:r>
      <w:r w:rsidR="00701D7F">
        <w:t xml:space="preserve">Throughout the iterative development process this pipeline will be expanded on to </w:t>
      </w:r>
      <w:r w:rsidR="00495988">
        <w:t>fulfill the research objective of this work.</w:t>
      </w:r>
    </w:p>
    <w:p w14:paraId="70616E06" w14:textId="66A512F6" w:rsidR="00610785" w:rsidRPr="002F3BBD" w:rsidRDefault="00610785" w:rsidP="00610785">
      <w:pPr>
        <w:pStyle w:val="Tabellenberschrift"/>
      </w:pPr>
      <w:bookmarkStart w:id="53" w:name="_Ref109301010"/>
      <w:bookmarkStart w:id="54" w:name="_Toc109224248"/>
      <w:r w:rsidRPr="002F3BBD">
        <w:t xml:space="preserve">Table </w:t>
      </w:r>
      <w:r w:rsidRPr="002F3BBD">
        <w:fldChar w:fldCharType="begin"/>
      </w:r>
      <w:r w:rsidRPr="002F3BBD">
        <w:instrText xml:space="preserve"> SEQ Table \* ARABIC </w:instrText>
      </w:r>
      <w:r w:rsidRPr="002F3BBD">
        <w:fldChar w:fldCharType="separate"/>
      </w:r>
      <w:r w:rsidR="00936549">
        <w:rPr>
          <w:noProof/>
        </w:rPr>
        <w:t>1</w:t>
      </w:r>
      <w:r w:rsidRPr="002F3BBD">
        <w:fldChar w:fldCharType="end"/>
      </w:r>
      <w:bookmarkEnd w:id="53"/>
      <w:r w:rsidRPr="002F3BBD">
        <w:t xml:space="preserve">: </w:t>
      </w:r>
      <w:r>
        <w:t>Artifact s</w:t>
      </w:r>
      <w:r w:rsidRPr="002F3BBD">
        <w:t>pecification</w:t>
      </w:r>
      <w:r>
        <w:t xml:space="preserve"> table</w:t>
      </w:r>
      <w:bookmarkEnd w:id="54"/>
    </w:p>
    <w:tbl>
      <w:tblPr>
        <w:tblStyle w:val="Tabellenraster"/>
        <w:tblW w:w="0" w:type="auto"/>
        <w:tblLook w:val="04A0" w:firstRow="1" w:lastRow="0" w:firstColumn="1" w:lastColumn="0" w:noHBand="0" w:noVBand="1"/>
      </w:tblPr>
      <w:tblGrid>
        <w:gridCol w:w="2518"/>
        <w:gridCol w:w="2552"/>
        <w:gridCol w:w="3651"/>
      </w:tblGrid>
      <w:tr w:rsidR="00610785" w14:paraId="067BDA97" w14:textId="77777777" w:rsidTr="006A2159">
        <w:tc>
          <w:tcPr>
            <w:tcW w:w="2518" w:type="dxa"/>
            <w:tcBorders>
              <w:bottom w:val="single" w:sz="4" w:space="0" w:color="000000"/>
            </w:tcBorders>
          </w:tcPr>
          <w:p w14:paraId="64C6C3BB" w14:textId="77777777" w:rsidR="00610785" w:rsidRPr="00787C56" w:rsidRDefault="00610785" w:rsidP="006A2159">
            <w:pPr>
              <w:rPr>
                <w:b/>
              </w:rPr>
            </w:pPr>
            <w:r>
              <w:rPr>
                <w:b/>
              </w:rPr>
              <w:t>Specification type</w:t>
            </w:r>
          </w:p>
        </w:tc>
        <w:tc>
          <w:tcPr>
            <w:tcW w:w="2552" w:type="dxa"/>
          </w:tcPr>
          <w:p w14:paraId="384FB7F9" w14:textId="77777777" w:rsidR="00610785" w:rsidRPr="00A9537C" w:rsidRDefault="00610785" w:rsidP="006A2159">
            <w:pPr>
              <w:rPr>
                <w:b/>
              </w:rPr>
            </w:pPr>
            <w:r>
              <w:rPr>
                <w:b/>
              </w:rPr>
              <w:t>Specification</w:t>
            </w:r>
          </w:p>
        </w:tc>
        <w:tc>
          <w:tcPr>
            <w:tcW w:w="3651" w:type="dxa"/>
          </w:tcPr>
          <w:p w14:paraId="65519988" w14:textId="77777777" w:rsidR="00610785" w:rsidRPr="00A9537C" w:rsidRDefault="00610785" w:rsidP="006A2159">
            <w:pPr>
              <w:rPr>
                <w:b/>
              </w:rPr>
            </w:pPr>
            <w:r>
              <w:rPr>
                <w:b/>
              </w:rPr>
              <w:t>Description</w:t>
            </w:r>
          </w:p>
        </w:tc>
      </w:tr>
      <w:tr w:rsidR="00610785" w14:paraId="5E46C40D" w14:textId="77777777" w:rsidTr="006A2159">
        <w:tc>
          <w:tcPr>
            <w:tcW w:w="2518" w:type="dxa"/>
            <w:tcBorders>
              <w:bottom w:val="nil"/>
            </w:tcBorders>
          </w:tcPr>
          <w:p w14:paraId="587D80B6" w14:textId="77777777" w:rsidR="00610785" w:rsidRDefault="00610785" w:rsidP="006A2159">
            <w:r>
              <w:t>Base specification</w:t>
            </w:r>
          </w:p>
        </w:tc>
        <w:tc>
          <w:tcPr>
            <w:tcW w:w="2552" w:type="dxa"/>
          </w:tcPr>
          <w:p w14:paraId="61BFA640" w14:textId="77777777" w:rsidR="00610785" w:rsidRDefault="00610785" w:rsidP="006A2159">
            <w:r>
              <w:t>Recommender system</w:t>
            </w:r>
          </w:p>
        </w:tc>
        <w:tc>
          <w:tcPr>
            <w:tcW w:w="3651" w:type="dxa"/>
          </w:tcPr>
          <w:p w14:paraId="1059C0D1" w14:textId="5ABBA79E" w:rsidR="00610785" w:rsidRDefault="00610785" w:rsidP="006A2159">
            <w:r>
              <w:t>The artifact</w:t>
            </w:r>
            <w:r w:rsidR="001E19D5">
              <w:t xml:space="preserve"> </w:t>
            </w:r>
            <w:r w:rsidR="00992A94">
              <w:t xml:space="preserve">has a </w:t>
            </w:r>
            <w:r w:rsidR="000E45B2">
              <w:t xml:space="preserve">SotA </w:t>
            </w:r>
            <w:r w:rsidR="00992A94">
              <w:t>RS</w:t>
            </w:r>
            <w:r w:rsidR="002606FA">
              <w:t xml:space="preserve"> and a </w:t>
            </w:r>
            <w:r w:rsidR="00B46189">
              <w:t>suit</w:t>
            </w:r>
            <w:r w:rsidR="00A362AD">
              <w:t xml:space="preserve">able </w:t>
            </w:r>
            <w:r w:rsidR="002606FA">
              <w:t>dataset to run on</w:t>
            </w:r>
            <w:r>
              <w:t>.</w:t>
            </w:r>
            <w:r w:rsidR="00992A94">
              <w:t xml:space="preserve"> </w:t>
            </w:r>
          </w:p>
        </w:tc>
      </w:tr>
      <w:tr w:rsidR="00610785" w14:paraId="2298C426" w14:textId="77777777" w:rsidTr="006A2159">
        <w:tc>
          <w:tcPr>
            <w:tcW w:w="2518" w:type="dxa"/>
            <w:tcBorders>
              <w:top w:val="nil"/>
              <w:bottom w:val="single" w:sz="4" w:space="0" w:color="000000"/>
            </w:tcBorders>
          </w:tcPr>
          <w:p w14:paraId="5BDC146B" w14:textId="77777777" w:rsidR="00610785" w:rsidRDefault="00610785" w:rsidP="006A2159"/>
        </w:tc>
        <w:tc>
          <w:tcPr>
            <w:tcW w:w="2552" w:type="dxa"/>
          </w:tcPr>
          <w:p w14:paraId="250823B7" w14:textId="77777777" w:rsidR="00610785" w:rsidRDefault="00610785" w:rsidP="006A2159">
            <w:r>
              <w:t>Base pipeline</w:t>
            </w:r>
          </w:p>
        </w:tc>
        <w:tc>
          <w:tcPr>
            <w:tcW w:w="3651" w:type="dxa"/>
          </w:tcPr>
          <w:p w14:paraId="444EEAF6" w14:textId="46E80CCC" w:rsidR="00610785" w:rsidRDefault="00610785" w:rsidP="006A2159">
            <w:r>
              <w:t xml:space="preserve">The artifact has a pipeline </w:t>
            </w:r>
            <w:r w:rsidR="00AE1808">
              <w:t xml:space="preserve">to run a </w:t>
            </w:r>
            <w:r w:rsidR="006C1C94">
              <w:t>basic</w:t>
            </w:r>
            <w:r w:rsidR="00B5259A">
              <w:t xml:space="preserve"> ML lifecycle on</w:t>
            </w:r>
            <w:r>
              <w:t>.</w:t>
            </w:r>
            <w:r w:rsidR="00B5259A">
              <w:t xml:space="preserve"> This base pipeline </w:t>
            </w:r>
            <w:r w:rsidR="00D60A64">
              <w:t xml:space="preserve">serves as a baseline and </w:t>
            </w:r>
            <w:r w:rsidR="0026631B">
              <w:t>will be iterated over</w:t>
            </w:r>
            <w:r w:rsidR="00704E67">
              <w:t>.</w:t>
            </w:r>
          </w:p>
        </w:tc>
      </w:tr>
      <w:tr w:rsidR="00610785" w14:paraId="5262A9D7" w14:textId="77777777" w:rsidTr="006A2159">
        <w:tc>
          <w:tcPr>
            <w:tcW w:w="2518" w:type="dxa"/>
            <w:tcBorders>
              <w:bottom w:val="nil"/>
            </w:tcBorders>
          </w:tcPr>
          <w:p w14:paraId="59A9A50B" w14:textId="77777777" w:rsidR="00610785" w:rsidRDefault="00610785" w:rsidP="006A2159">
            <w:r>
              <w:t>Research specification</w:t>
            </w:r>
          </w:p>
        </w:tc>
        <w:tc>
          <w:tcPr>
            <w:tcW w:w="2552" w:type="dxa"/>
          </w:tcPr>
          <w:p w14:paraId="5C2D7C86" w14:textId="77777777" w:rsidR="00610785" w:rsidRDefault="00610785" w:rsidP="006A2159">
            <w:r>
              <w:t>CD detection</w:t>
            </w:r>
          </w:p>
        </w:tc>
        <w:tc>
          <w:tcPr>
            <w:tcW w:w="3651" w:type="dxa"/>
          </w:tcPr>
          <w:p w14:paraId="580EFF3D" w14:textId="77777777" w:rsidR="00610785" w:rsidRDefault="00610785" w:rsidP="006A2159">
            <w:r>
              <w:t>The artifact has the ability to detect CD.</w:t>
            </w:r>
          </w:p>
        </w:tc>
      </w:tr>
      <w:tr w:rsidR="00610785" w14:paraId="3FC4053D" w14:textId="77777777" w:rsidTr="006A2159">
        <w:tc>
          <w:tcPr>
            <w:tcW w:w="2518" w:type="dxa"/>
            <w:tcBorders>
              <w:top w:val="nil"/>
              <w:bottom w:val="nil"/>
            </w:tcBorders>
          </w:tcPr>
          <w:p w14:paraId="2E1A7F6A" w14:textId="77777777" w:rsidR="00610785" w:rsidRDefault="00610785" w:rsidP="006A2159"/>
        </w:tc>
        <w:tc>
          <w:tcPr>
            <w:tcW w:w="2552" w:type="dxa"/>
          </w:tcPr>
          <w:p w14:paraId="4996C4F9" w14:textId="77777777" w:rsidR="00610785" w:rsidRDefault="00610785" w:rsidP="006A2159">
            <w:r>
              <w:t>CD understanding</w:t>
            </w:r>
          </w:p>
        </w:tc>
        <w:tc>
          <w:tcPr>
            <w:tcW w:w="3651" w:type="dxa"/>
          </w:tcPr>
          <w:p w14:paraId="380F5887" w14:textId="4F185C0C" w:rsidR="00610785" w:rsidRDefault="00610785" w:rsidP="006A2159">
            <w:r>
              <w:t xml:space="preserve">The artifact has the ability to extract information out of </w:t>
            </w:r>
            <w:r w:rsidR="00941C8D">
              <w:t xml:space="preserve">the </w:t>
            </w:r>
            <w:r>
              <w:t>CD.</w:t>
            </w:r>
          </w:p>
        </w:tc>
      </w:tr>
      <w:tr w:rsidR="00610785" w14:paraId="29BBF192" w14:textId="77777777" w:rsidTr="006A2159">
        <w:tc>
          <w:tcPr>
            <w:tcW w:w="2518" w:type="dxa"/>
            <w:tcBorders>
              <w:top w:val="nil"/>
              <w:bottom w:val="nil"/>
            </w:tcBorders>
          </w:tcPr>
          <w:p w14:paraId="5E09D8F7" w14:textId="77777777" w:rsidR="00610785" w:rsidRDefault="00610785" w:rsidP="006A2159"/>
        </w:tc>
        <w:tc>
          <w:tcPr>
            <w:tcW w:w="2552" w:type="dxa"/>
          </w:tcPr>
          <w:p w14:paraId="3AD55379" w14:textId="77777777" w:rsidR="00610785" w:rsidRDefault="00610785" w:rsidP="006A2159">
            <w:r>
              <w:t>CD adaptation</w:t>
            </w:r>
          </w:p>
        </w:tc>
        <w:tc>
          <w:tcPr>
            <w:tcW w:w="3651" w:type="dxa"/>
          </w:tcPr>
          <w:p w14:paraId="24F01756" w14:textId="77777777" w:rsidR="00610785" w:rsidRDefault="00610785" w:rsidP="006A2159">
            <w:r>
              <w:t>The artifact has the ability to react to CD.</w:t>
            </w:r>
          </w:p>
        </w:tc>
      </w:tr>
      <w:tr w:rsidR="00610785" w14:paraId="16C3FF55" w14:textId="77777777" w:rsidTr="006A2159">
        <w:tc>
          <w:tcPr>
            <w:tcW w:w="2518" w:type="dxa"/>
            <w:tcBorders>
              <w:top w:val="nil"/>
              <w:bottom w:val="nil"/>
            </w:tcBorders>
          </w:tcPr>
          <w:p w14:paraId="2A2F31C7" w14:textId="77777777" w:rsidR="00610785" w:rsidRDefault="00610785" w:rsidP="006A2159"/>
        </w:tc>
        <w:tc>
          <w:tcPr>
            <w:tcW w:w="2552" w:type="dxa"/>
          </w:tcPr>
          <w:p w14:paraId="6F955A8F" w14:textId="77777777" w:rsidR="00610785" w:rsidRDefault="00610785" w:rsidP="006A2159">
            <w:r>
              <w:t>Integrated pipeline</w:t>
            </w:r>
          </w:p>
        </w:tc>
        <w:tc>
          <w:tcPr>
            <w:tcW w:w="3651" w:type="dxa"/>
          </w:tcPr>
          <w:p w14:paraId="4FC013CA" w14:textId="77777777" w:rsidR="00610785" w:rsidRDefault="00610785" w:rsidP="006A2159">
            <w:r>
              <w:t>The final artifact is one pipeline that can be executed in one go</w:t>
            </w:r>
          </w:p>
        </w:tc>
      </w:tr>
      <w:tr w:rsidR="00610785" w14:paraId="6EB3CC27" w14:textId="77777777" w:rsidTr="006A2159">
        <w:tc>
          <w:tcPr>
            <w:tcW w:w="2518" w:type="dxa"/>
            <w:tcBorders>
              <w:top w:val="nil"/>
            </w:tcBorders>
          </w:tcPr>
          <w:p w14:paraId="78271646" w14:textId="77777777" w:rsidR="00610785" w:rsidRDefault="00610785" w:rsidP="006A2159"/>
        </w:tc>
        <w:tc>
          <w:tcPr>
            <w:tcW w:w="2552" w:type="dxa"/>
          </w:tcPr>
          <w:p w14:paraId="0E8E76B1" w14:textId="77777777" w:rsidR="00610785" w:rsidRDefault="00610785" w:rsidP="006A2159">
            <w:r>
              <w:t>Automated pipeline</w:t>
            </w:r>
          </w:p>
        </w:tc>
        <w:tc>
          <w:tcPr>
            <w:tcW w:w="3651" w:type="dxa"/>
          </w:tcPr>
          <w:p w14:paraId="0A6C1023" w14:textId="1B2DF770" w:rsidR="00610785" w:rsidRDefault="00610785" w:rsidP="006A2159">
            <w:r>
              <w:t>The pipeline can</w:t>
            </w:r>
            <w:r w:rsidR="000A0566">
              <w:t xml:space="preserve"> run</w:t>
            </w:r>
            <w:r>
              <w:t xml:space="preserve"> without human intervention</w:t>
            </w:r>
          </w:p>
        </w:tc>
      </w:tr>
    </w:tbl>
    <w:p w14:paraId="02ABF247" w14:textId="77777777" w:rsidR="00610785" w:rsidRDefault="00610785" w:rsidP="00610785"/>
    <w:p w14:paraId="197A35E2" w14:textId="42A8232F" w:rsidR="00610785" w:rsidRDefault="00610785" w:rsidP="00610785">
      <w:r>
        <w:t xml:space="preserve">The research specifications have three criteria related to concept drift, which are taken from the 2018 paper “Learning under Concept Drift: A Review” </w:t>
      </w:r>
      <w:sdt>
        <w:sdtPr>
          <w:alias w:val="To edit, see citavi.com/edit"/>
          <w:tag w:val="CitaviPlaceholder#85cbb4b3-fa45-41b1-97e9-118200ea548e"/>
          <w:id w:val="-1451708150"/>
          <w:placeholder>
            <w:docPart w:val="E5ED255449FC4B9E86C49E331B1084E7"/>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NTNjNDhjLTlkMmEtNGU0Ni04MmI2LTE2MTRhMDQ4NGU1Mi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4NWNiYjRiMy1mYTQ1LTQxYjEtOTdlOS0xMTgyMDBlYTU0OGUiLCJUZXh0IjoiKEx1IGV0IGFsLiwgMjAxOCkiLCJXQUlWZXJzaW9uIjoiNi4xMi4wLjAifQ==}</w:instrText>
          </w:r>
          <w:r>
            <w:fldChar w:fldCharType="separate"/>
          </w:r>
          <w:r w:rsidR="00601E6C">
            <w:t>(Lu et al., 2018)</w:t>
          </w:r>
          <w:r>
            <w:fldChar w:fldCharType="end"/>
          </w:r>
        </w:sdtContent>
      </w:sdt>
      <w:r w:rsidR="00955840">
        <w:t xml:space="preserve">, presented in chapter </w:t>
      </w:r>
      <w:r w:rsidR="00267F9B">
        <w:t>“</w:t>
      </w:r>
      <w:r w:rsidR="00267F9B">
        <w:fldChar w:fldCharType="begin"/>
      </w:r>
      <w:r w:rsidR="00267F9B">
        <w:instrText xml:space="preserve"> REF _Ref108570248 \h </w:instrText>
      </w:r>
      <w:r w:rsidR="00267F9B">
        <w:fldChar w:fldCharType="separate"/>
      </w:r>
      <w:r w:rsidR="00267F9B">
        <w:t>Concept Drift</w:t>
      </w:r>
      <w:r w:rsidR="00267F9B">
        <w:fldChar w:fldCharType="end"/>
      </w:r>
      <w:r w:rsidR="00267F9B">
        <w:t>”</w:t>
      </w:r>
      <w:r>
        <w:t>:</w:t>
      </w:r>
    </w:p>
    <w:p w14:paraId="0071D967" w14:textId="77777777" w:rsidR="00610785" w:rsidRDefault="00610785" w:rsidP="00610785">
      <w:pPr>
        <w:rPr>
          <w:bCs/>
        </w:rPr>
      </w:pPr>
      <w:r w:rsidRPr="00540B0A">
        <w:rPr>
          <w:i/>
          <w:iCs/>
        </w:rPr>
        <w:t>Concept drift detection</w:t>
      </w:r>
      <w:r>
        <w:rPr>
          <w:bCs/>
        </w:rPr>
        <w:t xml:space="preserve"> specifies the technical ability for the artifact to register concept drift in the data. An example would be the implementation of a concept drift detection algorithm.</w:t>
      </w:r>
    </w:p>
    <w:p w14:paraId="2AADF4AC" w14:textId="77777777" w:rsidR="00610785" w:rsidRDefault="00610785" w:rsidP="00610785">
      <w:pPr>
        <w:rPr>
          <w:bCs/>
        </w:rPr>
      </w:pPr>
      <w:r>
        <w:rPr>
          <w:bCs/>
          <w:i/>
        </w:rPr>
        <w:t>Concept drift understanding</w:t>
      </w:r>
      <w:r>
        <w:rPr>
          <w:bCs/>
        </w:rPr>
        <w:t xml:space="preserve"> specifies the ability of the artifact to retrieve additional information from the concept drift. This criteria serves to give concept drift more tangibility and helps data scientists identify the source of concept drift. The most rudimentary implementation of this specification would be a timestamp for every occurring CD. A timestamp for CD is also the minimum requirement to realize an automated pipeline, as in order to initiate concept drift adaptation the system needs to know when CD occurs.</w:t>
      </w:r>
    </w:p>
    <w:p w14:paraId="6E90436C" w14:textId="77777777" w:rsidR="00610785" w:rsidRDefault="00610785" w:rsidP="00610785">
      <w:r>
        <w:rPr>
          <w:i/>
        </w:rPr>
        <w:t>Concept drift adaptation</w:t>
      </w:r>
      <w:r>
        <w:t xml:space="preserve"> specifies an action that accounts for concept drift, like starting a retraining of the model.</w:t>
      </w:r>
    </w:p>
    <w:p w14:paraId="2F7782E1" w14:textId="77777777" w:rsidR="00610785" w:rsidRDefault="00610785" w:rsidP="00610785">
      <w:r>
        <w:t xml:space="preserve">Each of these components amount to what we define in this paper as CD-awareness. All three specifications will be explained in further detail in the literature review. </w:t>
      </w:r>
    </w:p>
    <w:p w14:paraId="16E4BE8B" w14:textId="77777777" w:rsidR="00610785" w:rsidRDefault="00610785" w:rsidP="00610785">
      <w:r>
        <w:t>Besides the concept drift specifications, there are also pipeline conditions in the research specifications that envision the artifact to be one unified and automated process.</w:t>
      </w:r>
    </w:p>
    <w:p w14:paraId="606E94F0" w14:textId="1078619F" w:rsidR="00610785" w:rsidRDefault="00610785" w:rsidP="00610785">
      <w:r>
        <w:t>These specifications serve as an aide during the design and development of the artifact. Rather than evaluating the artifact based on how many specifications it technically fulfilled, the whole artifact will be qualitatively evaluated using the specification sheet as a guideline. In the scope of this work, one solution to CD will be implemented that is derived from the literature. It is not a comparison and evaluation of various implementations of CD-awareness. This work does not entail a quantitative evaluation of the artifact, as the focus lies on a qualitative analysis of the prototype.</w:t>
      </w:r>
    </w:p>
    <w:p w14:paraId="0D54AF1B" w14:textId="5C872FB9" w:rsidR="00610785" w:rsidRPr="00721A18" w:rsidRDefault="00610785" w:rsidP="00610785">
      <w:pPr>
        <w:pStyle w:val="berschrift2"/>
      </w:pPr>
      <w:bookmarkStart w:id="55" w:name="_Toc108480928"/>
      <w:r>
        <w:t>Procedure</w:t>
      </w:r>
      <w:bookmarkEnd w:id="55"/>
    </w:p>
    <w:p w14:paraId="04CE5237" w14:textId="77777777" w:rsidR="00610785" w:rsidRDefault="00610785" w:rsidP="00610785">
      <w:r>
        <w:t>Throughout this project various tools are used to track, organize and document this work. As part of this research, a GitHub repository was created, which contains both the thesis Word document and the software artifact.</w:t>
      </w:r>
      <w:r>
        <w:rPr>
          <w:rStyle w:val="Funotenzeichen"/>
        </w:rPr>
        <w:footnoteReference w:id="10"/>
      </w:r>
      <w:r>
        <w:t xml:space="preserve"> GitHub and Git are used for ver</w:t>
      </w:r>
      <w:r>
        <w:lastRenderedPageBreak/>
        <w:t>sion control and enable work on different systems. It also serves to make the development of this research transparent and traceable. Internally, a GitHub Project Kanban board is used for project management. There, the project is broken down into individual tasks, all of which have their progress tracked. This way it is possible to gain an overview of the current status of this project and plan future development steps.</w:t>
      </w:r>
    </w:p>
    <w:p w14:paraId="114BD3CE" w14:textId="7CD30203" w:rsidR="002D5D83" w:rsidRDefault="00610785" w:rsidP="00610785">
      <w:r>
        <w:t>The overarching process of the artifact creation is structured in underlying phases</w:t>
      </w:r>
      <w:r w:rsidR="00B32569">
        <w:t xml:space="preserve">, as seen in </w:t>
      </w:r>
      <w:r w:rsidR="00B32569">
        <w:fldChar w:fldCharType="begin"/>
      </w:r>
      <w:r w:rsidR="00B32569">
        <w:instrText xml:space="preserve"> REF _Ref105760392 \h </w:instrText>
      </w:r>
      <w:r w:rsidR="00B32569">
        <w:fldChar w:fldCharType="separate"/>
      </w:r>
      <w:r w:rsidR="0074054D">
        <w:t xml:space="preserve">Figure </w:t>
      </w:r>
      <w:r w:rsidR="0074054D">
        <w:rPr>
          <w:noProof/>
        </w:rPr>
        <w:t>9</w:t>
      </w:r>
      <w:r w:rsidR="00B32569">
        <w:fldChar w:fldCharType="end"/>
      </w:r>
      <w:r>
        <w:t xml:space="preserve">. </w:t>
      </w:r>
      <w:r w:rsidR="00AC520E">
        <w:t xml:space="preserve">Each phase will be developed </w:t>
      </w:r>
      <w:r w:rsidR="002D5D83">
        <w:t>in a separate branch and then merged into the main branch, as is convention in software development.</w:t>
      </w:r>
    </w:p>
    <w:p w14:paraId="0DDFBC7E" w14:textId="2F421774" w:rsidR="000C35BF" w:rsidRDefault="00610785" w:rsidP="00610785">
      <w:r>
        <w:t>The initial phase of this project is dedicated to the set-up of the artifact environment. This phase encompasses every necessary step to build a software environment on which the artifact will run on. The individual tasks would consist of choosing the python version, setting up a work directory and installing needed packages and other software.</w:t>
      </w:r>
      <w:r w:rsidR="000C35BF">
        <w:t xml:space="preserve"> </w:t>
      </w:r>
    </w:p>
    <w:p w14:paraId="158A9CD4" w14:textId="26C3A833" w:rsidR="009F0279" w:rsidRDefault="009F0279" w:rsidP="00610785">
      <w:r>
        <w:t xml:space="preserve">After setting up the environment, </w:t>
      </w:r>
      <w:r w:rsidR="003855F6">
        <w:t xml:space="preserve">an appropriate public dataset is selected </w:t>
      </w:r>
      <w:r w:rsidR="00F440B0">
        <w:t xml:space="preserve">for this project. If needed, a small data preparation task will </w:t>
      </w:r>
      <w:r w:rsidR="00A33FB2">
        <w:t xml:space="preserve">be done to make the data ingestible by </w:t>
      </w:r>
      <w:r w:rsidR="00653526">
        <w:t>the MLOps tools</w:t>
      </w:r>
      <w:r w:rsidR="0008066C">
        <w:t xml:space="preserve"> used in this project</w:t>
      </w:r>
      <w:r w:rsidR="00653526">
        <w:t>.</w:t>
      </w:r>
    </w:p>
    <w:p w14:paraId="6B4D45B4" w14:textId="77675B32" w:rsidR="002A2942" w:rsidRDefault="00D40E67" w:rsidP="00610785">
      <w:r>
        <w:t>Next</w:t>
      </w:r>
      <w:r w:rsidR="00EB4044" w:rsidRPr="00EB4044">
        <w:t>, a</w:t>
      </w:r>
      <w:r w:rsidR="00D11326">
        <w:t xml:space="preserve"> </w:t>
      </w:r>
      <w:r w:rsidR="00F37836">
        <w:t>base</w:t>
      </w:r>
      <w:r w:rsidR="00E87A2D" w:rsidRPr="00E87A2D">
        <w:t xml:space="preserve"> MLOps pipeline</w:t>
      </w:r>
      <w:r w:rsidR="00D30A11">
        <w:t xml:space="preserve"> with a placeholder RS is built</w:t>
      </w:r>
      <w:r w:rsidR="00E87A2D" w:rsidRPr="00E87A2D">
        <w:t>.</w:t>
      </w:r>
      <w:r w:rsidR="007977C1">
        <w:t xml:space="preserve"> It</w:t>
      </w:r>
      <w:r w:rsidR="003A3F8E">
        <w:t xml:space="preserve"> should fulfill the basic functionality of a MLOps pipeline</w:t>
      </w:r>
      <w:r w:rsidR="007977C1">
        <w:t xml:space="preserve"> and</w:t>
      </w:r>
      <w:r w:rsidR="003A5B05">
        <w:t xml:space="preserve"> serves as the foundation for</w:t>
      </w:r>
      <w:r w:rsidR="00B729DD">
        <w:t xml:space="preserve"> </w:t>
      </w:r>
      <w:r w:rsidR="007262CE">
        <w:t xml:space="preserve">further development steps. </w:t>
      </w:r>
    </w:p>
    <w:p w14:paraId="3809EE84" w14:textId="77777777" w:rsidR="002A2942" w:rsidRDefault="007262CE" w:rsidP="00610785">
      <w:r>
        <w:t xml:space="preserve">The </w:t>
      </w:r>
      <w:r w:rsidR="00720383">
        <w:t>foll</w:t>
      </w:r>
      <w:r w:rsidR="0046769C">
        <w:t>o</w:t>
      </w:r>
      <w:r w:rsidR="00720383">
        <w:t>wing</w:t>
      </w:r>
      <w:r>
        <w:t xml:space="preserve"> phase involve</w:t>
      </w:r>
      <w:r w:rsidR="00825BF4">
        <w:t xml:space="preserve">s </w:t>
      </w:r>
      <w:r w:rsidR="00156E16">
        <w:t>swapping</w:t>
      </w:r>
      <w:r w:rsidR="00C536F1">
        <w:t xml:space="preserve"> the placeholder RS for </w:t>
      </w:r>
      <w:r w:rsidR="00705F45">
        <w:t>one</w:t>
      </w:r>
      <w:r w:rsidR="0065545E">
        <w:t xml:space="preserve"> state-of-the-art</w:t>
      </w:r>
      <w:r w:rsidR="00DF29C8">
        <w:t xml:space="preserve"> </w:t>
      </w:r>
      <w:r w:rsidR="0065545E">
        <w:t xml:space="preserve">RS discussed in </w:t>
      </w:r>
      <w:r w:rsidR="00A875BC">
        <w:t xml:space="preserve">chapter </w:t>
      </w:r>
      <w:r w:rsidR="00A875BC">
        <w:fldChar w:fldCharType="begin"/>
      </w:r>
      <w:r w:rsidR="00A875BC">
        <w:instrText xml:space="preserve"> REF _Ref109217847 \r \h </w:instrText>
      </w:r>
      <w:r w:rsidR="00A875BC">
        <w:fldChar w:fldCharType="separate"/>
      </w:r>
      <w:r w:rsidR="00A875BC">
        <w:t>2.2</w:t>
      </w:r>
      <w:r w:rsidR="00A875BC">
        <w:fldChar w:fldCharType="end"/>
      </w:r>
      <w:r w:rsidR="00381B2E">
        <w:t>.</w:t>
      </w:r>
      <w:r w:rsidR="0065545E">
        <w:t xml:space="preserve"> </w:t>
      </w:r>
    </w:p>
    <w:p w14:paraId="623ADD98" w14:textId="15A60F1B" w:rsidR="002A2942" w:rsidRDefault="00975451" w:rsidP="00610785">
      <w:r>
        <w:t>After implementing the new RS, the</w:t>
      </w:r>
      <w:r w:rsidR="00715D60">
        <w:t xml:space="preserve"> base pipeline then gets incrementally expanded by additional components. Each pipeline component that gets added will be tested for compatibility.</w:t>
      </w:r>
      <w:r w:rsidR="001F3F8C">
        <w:t xml:space="preserve"> </w:t>
      </w:r>
      <w:r w:rsidR="001F3F8C" w:rsidRPr="001F3F8C">
        <w:t xml:space="preserve">Depending on what components work and don’t work, design changes to the artifact need to be made. </w:t>
      </w:r>
    </w:p>
    <w:p w14:paraId="197D790B" w14:textId="77777777" w:rsidR="001F5DC4" w:rsidRDefault="001F3F8C" w:rsidP="00610785">
      <w:r w:rsidRPr="001F3F8C">
        <w:t>Having implemented the RS and the pipeline, an intermediate evaluation of the current pipeline will be done. The objective in this phase is to find out the capabilities of this pipeline in relation to the research question.</w:t>
      </w:r>
      <w:r w:rsidR="009716DC">
        <w:t xml:space="preserve"> </w:t>
      </w:r>
      <w:r w:rsidR="00610785">
        <w:t xml:space="preserve">What components can be leveraged to fulfill the objective of this work? Accomplishing these phases should fulfill the base specifications detailed in the previous chapter. </w:t>
      </w:r>
    </w:p>
    <w:p w14:paraId="68ED891F" w14:textId="77777777" w:rsidR="001F5DC4" w:rsidRDefault="00610785" w:rsidP="00610785">
      <w:r>
        <w:t xml:space="preserve">The following phase consists of incorporating CD-awareness into the pipeline. With the knowledge base from scientific papers and information about the environment from the whitepapers, a solution to CD will be engineered. This process will run iteratively and in accordance with the DSR methodology. Each iteration of this phase concludes with an evaluation, which will determine whether another iteration is initiated. </w:t>
      </w:r>
    </w:p>
    <w:p w14:paraId="7A34AC51" w14:textId="3C502022" w:rsidR="00610785" w:rsidRDefault="00610785" w:rsidP="00610785">
      <w:r>
        <w:t>Once the artifact reaches a state where no additional iterations are done, a final evaluation of the artifact will be made, which concludes this research project.</w:t>
      </w:r>
    </w:p>
    <w:p w14:paraId="51C3A34C" w14:textId="6091F750" w:rsidR="00610785" w:rsidRDefault="00C26158" w:rsidP="00610785">
      <w:pPr>
        <w:keepNext/>
      </w:pPr>
      <w:r w:rsidRPr="00C26158">
        <w:rPr>
          <w:noProof/>
        </w:rPr>
        <w:lastRenderedPageBreak/>
        <w:drawing>
          <wp:inline distT="0" distB="0" distL="0" distR="0" wp14:anchorId="5AC9B3FE" wp14:editId="78D7262D">
            <wp:extent cx="5400675" cy="1731010"/>
            <wp:effectExtent l="0" t="0" r="9525" b="2540"/>
            <wp:docPr id="18" name="Grafik 18" descr="Ein Bild, das Text, Antenn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fik 18" descr="Ein Bild, das Text, Antenne enthält.&#10;&#10;Automatisch generierte Beschreibung"/>
                    <pic:cNvPicPr/>
                  </pic:nvPicPr>
                  <pic:blipFill>
                    <a:blip r:embed="rId19"/>
                    <a:stretch>
                      <a:fillRect/>
                    </a:stretch>
                  </pic:blipFill>
                  <pic:spPr>
                    <a:xfrm>
                      <a:off x="0" y="0"/>
                      <a:ext cx="5400675" cy="1731010"/>
                    </a:xfrm>
                    <a:prstGeom prst="rect">
                      <a:avLst/>
                    </a:prstGeom>
                  </pic:spPr>
                </pic:pic>
              </a:graphicData>
            </a:graphic>
          </wp:inline>
        </w:drawing>
      </w:r>
    </w:p>
    <w:p w14:paraId="595C8ED2" w14:textId="049B7B89" w:rsidR="00610785" w:rsidRDefault="00610785" w:rsidP="00610785">
      <w:pPr>
        <w:pStyle w:val="Beschriftung"/>
      </w:pPr>
      <w:bookmarkStart w:id="56" w:name="_Ref105760392"/>
      <w:bookmarkStart w:id="57" w:name="_Ref105760284"/>
      <w:bookmarkStart w:id="58" w:name="_Toc108263652"/>
      <w:r>
        <w:t xml:space="preserve">Figure </w:t>
      </w:r>
      <w:r w:rsidR="00F47AB6">
        <w:fldChar w:fldCharType="begin"/>
      </w:r>
      <w:r w:rsidR="00F47AB6">
        <w:instrText xml:space="preserve"> SEQ Figure \* ARABIC </w:instrText>
      </w:r>
      <w:r w:rsidR="00F47AB6">
        <w:fldChar w:fldCharType="separate"/>
      </w:r>
      <w:r w:rsidR="00D7476B">
        <w:rPr>
          <w:noProof/>
        </w:rPr>
        <w:t>10</w:t>
      </w:r>
      <w:r w:rsidR="00F47AB6">
        <w:rPr>
          <w:noProof/>
        </w:rPr>
        <w:fldChar w:fldCharType="end"/>
      </w:r>
      <w:bookmarkEnd w:id="56"/>
      <w:r>
        <w:t xml:space="preserve">: </w:t>
      </w:r>
      <w:r w:rsidRPr="00894A3E">
        <w:t>procedure of artifact development</w:t>
      </w:r>
      <w:bookmarkEnd w:id="57"/>
      <w:bookmarkEnd w:id="58"/>
    </w:p>
    <w:p w14:paraId="4EE003ED" w14:textId="2ADA5A93" w:rsidR="00610785" w:rsidRPr="00B94C26" w:rsidRDefault="00610785" w:rsidP="00610785">
      <w:pPr>
        <w:pStyle w:val="berschrift2"/>
      </w:pPr>
      <w:bookmarkStart w:id="59" w:name="_Toc108480929"/>
      <w:r>
        <w:t>Challenges</w:t>
      </w:r>
      <w:bookmarkEnd w:id="59"/>
    </w:p>
    <w:p w14:paraId="03037BAF" w14:textId="52599C42" w:rsidR="00610785" w:rsidRDefault="00610785" w:rsidP="00610785">
      <w:r w:rsidRPr="00FA1160">
        <w:t xml:space="preserve">This work is not done in association with a company, despite being a study directed towards businesses exploring a potential solution to CD in an </w:t>
      </w:r>
      <w:r w:rsidR="00610778">
        <w:t>MLOps</w:t>
      </w:r>
      <w:r w:rsidRPr="00FA1160">
        <w:t xml:space="preserve"> scenario. Consequently this research can't be conducted in an existing enterprise infrastructure. This entails the challenge that, first, an environment needs to be built approximating a productive business setting. For instance, instead of using real world data from a data lake or data warehouse, this research needs to revert to publicly available datasets. Simulating a productive MLOps environment means that there is a discrepancy between this work's</w:t>
      </w:r>
      <w:r>
        <w:t xml:space="preserve"> environment and an</w:t>
      </w:r>
      <w:r w:rsidRPr="00FA1160">
        <w:t xml:space="preserve"> organization's environment, which might impact applicability of the artifact.</w:t>
      </w:r>
    </w:p>
    <w:p w14:paraId="37ACA139" w14:textId="57B63684" w:rsidR="00610785" w:rsidRDefault="00610785" w:rsidP="00610785">
      <w:r>
        <w:t>The open-ended nature of this work’s research question is another source of challenge that is inherent to DSR projects. In Hevner’s DSR methodology it is only specified what problem the final artifact should solve, not how it should look like, as it is part of the process to come up with an innovative design. This room for interpretation of what the artifact should look like makes it more difficult to quantify</w:t>
      </w:r>
      <w:r w:rsidR="00AD0444">
        <w:t xml:space="preserve"> it</w:t>
      </w:r>
      <w:r>
        <w:t xml:space="preserve"> in the end. For this reason a specification has been created, which should make the idea of the artifact more concrete. Even with a specification sheet, the challenge remains on how to meaningfully evaluate a ML pipeline. Unlike ML algorithms, there is no reference pipeline to measure the artifact against, assuming that using quantitative metrics like processing time would make sense for this work in the first place. Another aspect that hinders quantifiability of such an artifact is the phenomena of CD itself. As mentioned in the environment chapter, CD is a burden for businesses because it lacks tangibility and is therefore hard notice, let alone isolate and quantitatively measure. This project needs to deal with these limitations and find a way to evaluate the artifact in a value adding manner.</w:t>
      </w:r>
    </w:p>
    <w:p w14:paraId="621760FB" w14:textId="5493B366" w:rsidR="00F86AB7" w:rsidRDefault="00610785" w:rsidP="00610785">
      <w:r>
        <w:t>Another hurdle is a lack of scientific studies and official documentation on this specific subject, as the operationalization of ML systems only received mainstream attention in the last few years with the advent of terms like</w:t>
      </w:r>
      <w:r w:rsidR="00241DFF">
        <w:t xml:space="preserve"> AutoML</w:t>
      </w:r>
      <w:r>
        <w:t xml:space="preserve"> </w:t>
      </w:r>
      <w:r w:rsidR="00241DFF">
        <w:t xml:space="preserve">and </w:t>
      </w:r>
      <w:r>
        <w:t xml:space="preserve">MLOps, or tools like TFX. </w:t>
      </w:r>
      <w:r w:rsidR="0001594F">
        <w:t xml:space="preserve">In the following, TFX and </w:t>
      </w:r>
      <w:r w:rsidR="007E491C">
        <w:t>TFRS are chosen to illustrate</w:t>
      </w:r>
      <w:r w:rsidR="00F86AB7">
        <w:t xml:space="preserve"> the problem. This example is however applicable to </w:t>
      </w:r>
      <w:r w:rsidR="004B2FB9">
        <w:t>other tools as well.</w:t>
      </w:r>
    </w:p>
    <w:p w14:paraId="74B1C778" w14:textId="7B57E01C" w:rsidR="00610785" w:rsidRDefault="00610785" w:rsidP="00610785">
      <w:r>
        <w:lastRenderedPageBreak/>
        <w:t xml:space="preserve">TFX had its first release in May 2019 </w:t>
      </w:r>
      <w:sdt>
        <w:sdtPr>
          <w:alias w:val="To edit, see citavi.com/edit"/>
          <w:tag w:val="CitaviPlaceholder#b16faa8e-32b8-4fcb-bc4f-25bb7f78e4eb"/>
          <w:id w:val="1412118932"/>
          <w:placeholder>
            <w:docPart w:val="E5ED255449FC4B9E86C49E331B1084E7"/>
          </w:placeholder>
        </w:sdtPr>
        <w:sdtEndPr/>
        <w:sdtContent>
          <w:r>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MmUzNzgwLTU4OGEtNDQyMC1iMGU3LTdjNTE2NDE0MTZhZCIsIlJhbmdlTGVuZ3RoIjoxMiwiUmVmZXJlbmNlSWQiOiJhM2ZlZGM5NC0zNDk1LTQzZTEtYWFiYS1lZTFjOGI4ZmI1MjciLCJSZWZlcmVuY2UiOnsiJGlkIjoiMyIsIiR0eXBlIjoiU3dpc3NBY2FkZW1pYy5DaXRhdmkuUmVmZXJlbmNlLCBTd2lzc0FjYWRlbWljLkNpdGF2aSIsIkFic3RyYWN0Q29tcGxleGl0eSI6MCwiQWJzdHJhY3RTb3VyY2VUZXh0Rm9ybWF0IjowLCJBY2Nlc3NEYXRlIjoiMTA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dpdGh1Yi5jb20vdGVuc29yZmxvdy90ZngvcmVsZWFzZXM/cGFnZT04IiwiVXJpU3RyaW5nIjoiaHR0cHM6Ly9naXRodWIuY29tL3RlbnNvcmZsb3cvdGZ4L3JlbGVhc2VzP3BhZ2U9O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EwVDE3OjQwOjI3IiwiTW9kaWZpZWRCeSI6Il9TZWJhc3RpYW4gU8OkdHpsZXIiLCJJZCI6IjVjZWI5MmZkLTE1OWUtNDE2MS05YmJhLWUyYTkxMDA4ZDYyYyIsIk1vZGlmaWVkT24iOiIyMDIyLTA2LTEwVDE3OjQwOjI3IiwiUHJvamVjdCI6eyIkaWQiOiI3IiwiJHR5cGUiOiJTd2lzc0FjYWRlbWljLkNpdGF2aS5Qcm9qZWN0LCBTd2lzc0FjYWRlbWljLkNpdGF2aSJ9fV0sIk9ubGluZUFkZHJlc3MiOiJodHRwczovL2dpdGh1Yi5jb20vdGVuc29yZmxvdy90ZngvcmVsZWFzZXM/cGFnZT0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}</w:instrText>
          </w:r>
          <w:r>
            <w:fldChar w:fldCharType="separate"/>
          </w:r>
          <w:r w:rsidR="00601E6C">
            <w:t>(Google LLC)</w:t>
          </w:r>
          <w:r>
            <w:fldChar w:fldCharType="end"/>
          </w:r>
        </w:sdtContent>
      </w:sdt>
      <w:r>
        <w:t xml:space="preserve">, whereas TFRS had its initial release in fall of 2020 </w:t>
      </w:r>
      <w:sdt>
        <w:sdtPr>
          <w:alias w:val="To edit, see citavi.com/edit"/>
          <w:tag w:val="CitaviPlaceholder#b4c17d47-b14c-4283-8ec8-8d545e4c84ab"/>
          <w:id w:val="1831858828"/>
          <w:placeholder>
            <w:docPart w:val="E5ED255449FC4B9E86C49E331B1084E7"/>
          </w:placeholder>
        </w:sdtPr>
        <w:sdtEndPr/>
        <w:sdtContent>
          <w:r>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NmRkYzBlLTgzNDktNDZhZi1iMzIwLTE0MjQ5NmIzNzhlZiIsIlJhbmdlTGVuZ3RoIjoxMiwiUmVmZXJlbmNlSWQiOiIxOTkwZWI1Mi03MDI2LTQwYTEtODMyOS03NDRhZGViODY4MzEiLCJSZWZlcmVuY2UiOnsiJGlkIjoiMyIsIiR0eXBlIjoiU3dpc3NBY2FkZW1pYy5DaXRhdmkuUmVmZXJlbmNlLCBTd2lzc0FjYWRlbWljLkNpdGF2aSIsIkFic3RyYWN0Q29tcGxleGl0eSI6MCwiQWJzdHJhY3RTb3VyY2VUZXh0Rm9ybWF0IjowLCJBY2Nlc3NEYXRlIjoiMTA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dpdGh1Yi5jb20vdGVuc29yZmxvdy9yZWNvbW1lbmRlcnMvcmVsZWFzZXM/cGFnZT0yIiwiVXJpU3RyaW5nIjoiaHR0cHM6Ly9naXRodWIuY29tL3RlbnNvcmZsb3cvcmVjb21tZW5kZXJzL3JlbGVhc2VzP3BhZ2U9Mi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EwVDE3OjM4OjI5IiwiTW9kaWZpZWRCeSI6Il9TZWJhc3RpYW4gU8OkdHpsZXIiLCJJZCI6ImVhZWQ3OTdiLTFjMzktNGUyNy04Njc4LTk5MWZmZjFmZDUyNSIsIk1vZGlmaWVkT24iOiIyMDIyLTA2LTEwVDE3OjM4OjI5IiwiUHJvamVjdCI6eyIkaWQiOiI3IiwiJHR5cGUiOiJTd2lzc0FjYWRlbWljLkNpdGF2aS5Qcm9qZWN0LCBTd2lzc0FjYWRlbWljLkNpdGF2aSJ9fV0sIk9ubGluZUFkZHJlc3MiOiJodHRwczovL2dpdGh1Yi5jb20vdGVuc29yZmxvdy9yZWNvbW1lbmRlcnMvcmVsZWFzZXM/cGFnZT0y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}</w:instrText>
          </w:r>
          <w:r>
            <w:fldChar w:fldCharType="separate"/>
          </w:r>
          <w:r w:rsidR="00601E6C">
            <w:t>(Google LLC)</w:t>
          </w:r>
          <w:r>
            <w:fldChar w:fldCharType="end"/>
          </w:r>
        </w:sdtContent>
      </w:sdt>
      <w:r>
        <w:t xml:space="preserve">. Only in end of March 2022 has Google released its first TFX documentation using TFRS </w:t>
      </w:r>
      <w:sdt>
        <w:sdtPr>
          <w:alias w:val="To edit, see citavi.com/edit"/>
          <w:tag w:val="CitaviPlaceholder#cc704509-7f72-40d7-bf6f-5265471effa5"/>
          <w:id w:val="-1286729659"/>
          <w:placeholder>
            <w:docPart w:val="E5ED255449FC4B9E86C49E331B1084E7"/>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xNWRmOGQ0LTBlZDQtNDdhYi05YmRmLTdjZTU1OGMyM2UxMyIsIlJhbmdlTGVuZ3RoIjoxOCwiUmVmZXJlbmNlSWQiOiI2NmIzZmNmNS01NDgzLTRmMTAtYTg2YS1kOTNlMzc5MmJjZGMiLCJSZWZlcmVuY2UiOnsiJGlkIjoiMyIsIiR0eXBlIjoiU3dpc3NBY2FkZW1pYy5DaXRhdmkuUmVmZXJlbmNlLCBTd2lzc0FjYWRlbWljLkNpdGF2aSIsIkFic3RyYWN0Q29tcGxleGl0eSI6MCwiQWJzdHJhY3RTb3VyY2VUZXh0Rm9ybWF0IjowLCJBY2Nlc3NEYXRlIjoiOS42LjIwMjIiLCJBdXRob3JzIjpbXSwiQ2l0YXRpb25LZXlVcGRhdGVUeXBlIjowLCJDb2xsYWJvcmF0b3JzIjpbXSwiRGF0ZSI6IjMwLjM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vZXhhbXBsZXMvcmFua2luZ190ZngiLCJVcmlTdHJpbmciOiJodHRwczovL3d3dy50ZW5zb3JmbG93Lm9yZy9yZWNvbW1lbmRlcnMvZXhhbXBsZXMvcmFua2luZ190Zng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OVQxNToxMTowMyIsIk1vZGlmaWVkQnkiOiJfU2ViYXN0aWFuIFPDpHR6bGVyIiwiSWQiOiI5Y2VhY2I3Mi00NjA5LTRmMTUtOTU3YS05YWFmMDY4NzAxMmQiLCJNb2RpZmllZE9uIjoiMjAyMi0wNi0wOVQxNToxMTowMyIsIlByb2plY3QiOnsiJGlkIjoiNyIsIiR0eXBlIjoiU3dpc3NBY2FkZW1pYy5DaXRhdmkuUHJvamVjdCwgU3dpc3NBY2FkZW1pYy5DaXRhdmkifX1dLCJPbmxpbmVBZGRyZXNzIjoiaHR0cHM6Ly93d3cudGVuc29yZmxvdy5vcmcvcmVjb21tZW5kZXJzL2V4YW1wbGVzL3JhbmtpbmdfdGZ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}</w:instrText>
          </w:r>
          <w:r>
            <w:fldChar w:fldCharType="separate"/>
          </w:r>
          <w:r w:rsidR="00601E6C">
            <w:t>(Google LLC, 2022)</w:t>
          </w:r>
          <w:r>
            <w:fldChar w:fldCharType="end"/>
          </w:r>
        </w:sdtContent>
      </w:sdt>
      <w:r>
        <w:t xml:space="preserve">. As of conducting this project, more fundamental documentation is planned for both tools </w:t>
      </w:r>
      <w:sdt>
        <w:sdtPr>
          <w:alias w:val="To edit, see citavi.com/edit"/>
          <w:tag w:val="CitaviPlaceholder#2d57c77d-9734-445b-8be5-68f513b8fa8e"/>
          <w:id w:val="1743757939"/>
          <w:placeholder>
            <w:docPart w:val="E5ED255449FC4B9E86C49E331B1084E7"/>
          </w:placeholder>
        </w:sdtPr>
        <w:sdtEndPr/>
        <w:sdtContent>
          <w:r>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dpdGh1Yi5jb20vdGVuc29yZmxvdy9yZWNvbW1lbmRlcnMvaXNzdWVzLzM4MCNpc3N1ZWNvbW1lbnQtMTE1MTkzNDczMCIsIlVyaVN0cmluZyI6Imh0dHBzOi8vZ2l0aHViLmNvbS90ZW5zb3JmbG93L3JlY29tbWVuZGVycy9pc3N1ZXMvMzgwI2lzc3VlY29tbWVudC0xMTUxOTM0NzMw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}</w:instrText>
          </w:r>
          <w:r>
            <w:fldChar w:fldCharType="separate"/>
          </w:r>
          <w:r w:rsidR="00601E6C">
            <w:t>(Wei, 2022)</w:t>
          </w:r>
          <w:r>
            <w:fldChar w:fldCharType="end"/>
          </w:r>
        </w:sdtContent>
      </w:sdt>
      <w:r>
        <w:t xml:space="preserve">. It would be defensible to say that both tools still are in their infancy, going by their recent releases, their ever expanding documentation and active development. Besides the novelty of these fields, a lot of research and development in ML systems goes unnoticed by the academic community, as they are conducted behind closed doors and used as proprietary software. In 2019, </w:t>
      </w:r>
      <w:proofErr w:type="spellStart"/>
      <w:r>
        <w:t>Naumov</w:t>
      </w:r>
      <w:proofErr w:type="spellEnd"/>
      <w:r>
        <w:t>, et al. stated the following about the current environment of RS research: “</w:t>
      </w:r>
      <w:r w:rsidRPr="00FD591A">
        <w:rPr>
          <w:i/>
        </w:rPr>
        <w:t>Although recommendation and personalization systems still drive much practical success of deep learning within industry today, these networks continue to receive little attention in the academic community</w:t>
      </w:r>
      <w:r>
        <w:t xml:space="preserve">” </w:t>
      </w:r>
      <w:sdt>
        <w:sdtPr>
          <w:alias w:val="To edit, see citavi.com/edit"/>
          <w:tag w:val="CitaviPlaceholder#24f1621c-93ff-4448-8693-43f5d2a173f0"/>
          <w:id w:val="-897896796"/>
          <w:placeholder>
            <w:docPart w:val="E5ED255449FC4B9E86C49E331B1084E7"/>
          </w:placeholder>
        </w:sdtPr>
        <w:sdtEndPr/>
        <w:sdtContent>
          <w:r>
            <w:fldChar w:fldCharType="begin"/>
          </w:r>
          <w:r w:rsidR="008728A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aHR0cDovL2FyeGl2Lm9yZy9hYnMvMTkwNi4wMDA5MXYxIiwiVXJpU3RyaW5nIjoiaHR0cDovL2FyeGl2Lm9yZy9hYnMvMTkwNi4wMDA5MXY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EwVDE4OjEyOjQ0IiwiTW9kaWZpZWRCeSI6Il9TZWJhc3RpYW4gU8OkdHpsZXIiLCJJZCI6IjEwMzA2Njc0LTFhMWUtNGVmNC04ZmE3LWQwZjQ4ZmRiOTY4YSIsIk1vZGlmaWVkT24iOiIyMDIyLTA2LTEwVDE4OjEyOjQ0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MTkwNi4wMDA5MXYxIiwiVXJpU3RyaW5nIjoiaHR0cHM6Ly9hcnhpdi5vcmcvcGRmLzE5MDYuMDAwOTF2MS5wZGY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}</w:instrText>
          </w:r>
          <w:r>
            <w:fldChar w:fldCharType="separate"/>
          </w:r>
          <w:r w:rsidR="00601E6C">
            <w:t>(</w:t>
          </w:r>
          <w:proofErr w:type="spellStart"/>
          <w:r w:rsidR="00601E6C">
            <w:t>Naumov</w:t>
          </w:r>
          <w:proofErr w:type="spellEnd"/>
          <w:r w:rsidR="00601E6C">
            <w:t xml:space="preserve"> et al., 2019)</w:t>
          </w:r>
          <w:r>
            <w:fldChar w:fldCharType="end"/>
          </w:r>
        </w:sdtContent>
      </w:sdt>
    </w:p>
    <w:p w14:paraId="2B802B2C" w14:textId="2E9E82DA" w:rsidR="006C51A9" w:rsidRDefault="00296067" w:rsidP="006C51A9">
      <w:pPr>
        <w:pStyle w:val="berschrift1"/>
      </w:pPr>
      <w:bookmarkStart w:id="60" w:name="_Toc108480930"/>
      <w:r>
        <w:lastRenderedPageBreak/>
        <w:t>Design &amp; Development</w:t>
      </w:r>
      <w:bookmarkEnd w:id="60"/>
    </w:p>
    <w:p w14:paraId="1831F784" w14:textId="19C6D1BE" w:rsidR="00A01E93" w:rsidRDefault="00124A75" w:rsidP="00DC5696">
      <w:pPr>
        <w:pStyle w:val="berschrift2"/>
      </w:pPr>
      <w:bookmarkStart w:id="61" w:name="_Toc108480931"/>
      <w:r>
        <w:t>Environment</w:t>
      </w:r>
      <w:bookmarkEnd w:id="61"/>
    </w:p>
    <w:p w14:paraId="59370BBC" w14:textId="3C4F6D65" w:rsidR="00611531" w:rsidRPr="00611531" w:rsidRDefault="00611531" w:rsidP="00611531">
      <w:pPr>
        <w:pStyle w:val="berschrift3"/>
      </w:pPr>
      <w:r>
        <w:t>Hardware &amp; Software environment</w:t>
      </w:r>
    </w:p>
    <w:p w14:paraId="021D54B9" w14:textId="2F7CA3CB" w:rsidR="00AD0858" w:rsidRDefault="00AD0858" w:rsidP="00AD0858">
      <w:r w:rsidRPr="00AD0858">
        <w:t xml:space="preserve">This research project is conducted on a deep learning compute cluster provided by the Media University Stuttgart </w:t>
      </w:r>
      <w:sdt>
        <w:sdtPr>
          <w:alias w:val="To edit, see citavi.com/edit"/>
          <w:tag w:val="CitaviPlaceholder#8444dbf7-d69f-470f-a782-c78030fd95bc"/>
          <w:id w:val="1039003699"/>
          <w:placeholder>
            <w:docPart w:val="DefaultPlaceholder_-1854013440"/>
          </w:placeholder>
        </w:sdtPr>
        <w:sdtEndPr/>
        <w:sdtContent>
          <w:r w:rsidR="00FF3890">
            <w:fldChar w:fldCharType="begin"/>
          </w:r>
          <w:r w:rsidR="00A148C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YzYxMzQ1LTAwNjUtNDJhZC1hNDNmLTQ1ZDhiODkxNmIxNyIsIlJhbmdlTGVuZ3RoIjozMiwiUmVmZXJlbmNlSWQiOiIwMzk2YWZlNS1iYTY0LTQyYmItYjhmYS1hYTA5MmY4M2U2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ZWVwbGVhcm4ucGFnZXMubWkuaGRtLXN0dXR0Z2FydC5kZS9kb2NzLyIsIlVyaVN0cmluZyI6Imh0dHBzOi8vZGVlcGxlYXJuLnBhZ2VzLm1pLmhkbS1zdHV0dGdhcnQuZGUvZG9jcy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}</w:instrText>
          </w:r>
          <w:r w:rsidR="00FF3890">
            <w:fldChar w:fldCharType="separate"/>
          </w:r>
          <w:r w:rsidR="00FF3890">
            <w:t xml:space="preserve">(Theodoridis &amp; </w:t>
          </w:r>
          <w:proofErr w:type="spellStart"/>
          <w:r w:rsidR="00FF3890">
            <w:t>Grießhaber</w:t>
          </w:r>
          <w:proofErr w:type="spellEnd"/>
          <w:r w:rsidR="00FF3890">
            <w:t>, n.d.)</w:t>
          </w:r>
          <w:r w:rsidR="00FF3890">
            <w:fldChar w:fldCharType="end"/>
          </w:r>
        </w:sdtContent>
      </w:sdt>
      <w:r w:rsidRPr="00AD0858">
        <w:t>. The hardware resources are allocated by Slurm, a cluster manag</w:t>
      </w:r>
      <w:r w:rsidR="005075BE">
        <w:t>e</w:t>
      </w:r>
      <w:r w:rsidRPr="00AD0858">
        <w:t xml:space="preserve">ment software. This way, multiple users can access powerful hardware to train large DL models. The DL cluster consists of multiple individual servers, which can be classified as either a CPU partition or GPU partition. While CPU compute nodes </w:t>
      </w:r>
      <w:r w:rsidR="00957F78">
        <w:t>are sufficient</w:t>
      </w:r>
      <w:r w:rsidRPr="00AD0858">
        <w:t xml:space="preserve"> for development and data preparation tasks, GPU </w:t>
      </w:r>
      <w:r w:rsidR="004776D2">
        <w:t>acceleration</w:t>
      </w:r>
      <w:r w:rsidRPr="00AD0858">
        <w:t xml:space="preserve"> can be leverages to rapidly compute tensor calculations.</w:t>
      </w:r>
    </w:p>
    <w:p w14:paraId="0E49D127" w14:textId="77777777" w:rsidR="008D4CDA" w:rsidRDefault="00766A0F" w:rsidP="008D4CDA">
      <w:pPr>
        <w:keepNext/>
      </w:pPr>
      <w:r>
        <w:rPr>
          <w:noProof/>
        </w:rPr>
        <w:drawing>
          <wp:inline distT="0" distB="0" distL="0" distR="0" wp14:anchorId="36C86002" wp14:editId="1761A604">
            <wp:extent cx="5400675" cy="2295525"/>
            <wp:effectExtent l="0" t="0" r="9525" b="952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400675" cy="2295525"/>
                    </a:xfrm>
                    <a:prstGeom prst="rect">
                      <a:avLst/>
                    </a:prstGeom>
                  </pic:spPr>
                </pic:pic>
              </a:graphicData>
            </a:graphic>
          </wp:inline>
        </w:drawing>
      </w:r>
    </w:p>
    <w:p w14:paraId="2F98EC67" w14:textId="1FD4A4C0" w:rsidR="00766A0F" w:rsidRDefault="008D4CDA" w:rsidP="008D4CDA">
      <w:pPr>
        <w:pStyle w:val="Beschriftung"/>
      </w:pPr>
      <w:bookmarkStart w:id="62" w:name="_Ref108438766"/>
      <w:r>
        <w:t xml:space="preserve">Figure </w:t>
      </w:r>
      <w:r>
        <w:fldChar w:fldCharType="begin"/>
      </w:r>
      <w:r>
        <w:instrText xml:space="preserve"> SEQ Figure \* ARABIC </w:instrText>
      </w:r>
      <w:r>
        <w:fldChar w:fldCharType="separate"/>
      </w:r>
      <w:r w:rsidR="00D7476B">
        <w:rPr>
          <w:noProof/>
        </w:rPr>
        <w:t>11</w:t>
      </w:r>
      <w:r>
        <w:fldChar w:fldCharType="end"/>
      </w:r>
      <w:bookmarkEnd w:id="62"/>
      <w:r>
        <w:t xml:space="preserve">: Infrastructure of </w:t>
      </w:r>
      <w:r w:rsidR="00F959BC">
        <w:t xml:space="preserve">the </w:t>
      </w:r>
      <w:proofErr w:type="spellStart"/>
      <w:r>
        <w:t>HdM</w:t>
      </w:r>
      <w:proofErr w:type="spellEnd"/>
      <w:r>
        <w:t xml:space="preserve"> </w:t>
      </w:r>
      <w:proofErr w:type="spellStart"/>
      <w:r>
        <w:t>deeplearn</w:t>
      </w:r>
      <w:r w:rsidR="003C6FDB">
        <w:t>ing</w:t>
      </w:r>
      <w:proofErr w:type="spellEnd"/>
      <w:r>
        <w:t xml:space="preserve"> cluster</w:t>
      </w:r>
      <w:r w:rsidR="003C6FDB">
        <w:t xml:space="preserve"> </w:t>
      </w:r>
      <w:sdt>
        <w:sdtPr>
          <w:alias w:val="To edit, see citavi.com/edit"/>
          <w:tag w:val="CitaviPlaceholder#2fe5383b-bed0-41ef-b449-58592dd95c9a"/>
          <w:id w:val="-986938075"/>
          <w:placeholder>
            <w:docPart w:val="DefaultPlaceholder_-1854013440"/>
          </w:placeholder>
        </w:sdtPr>
        <w:sdtEndPr/>
        <w:sdtContent>
          <w:r w:rsidR="003C6FDB">
            <w:fldChar w:fldCharType="begin"/>
          </w:r>
          <w:r w:rsidR="00A148C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ZGNiYjM1LTMyM2EtNDRjZi1iMTcyLWViNGRhMmNmOWE2ZiIsIlJhbmdlTGVuZ3RoIjozMiwiUmVmZXJlbmNlSWQiOiIwMzk2YWZlNS1iYTY0LTQyYmItYjhmYS1hYTA5MmY4M2U2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ZWVwbGVhcm4ucGFnZXMubWkuaGRtLXN0dXR0Z2FydC5kZS9kb2NzLyIsIlVyaVN0cmluZyI6Imh0dHBzOi8vZGVlcGxlYXJuLnBhZ2VzLm1pLmhkbS1zdHV0dGdhcnQuZGUvZG9jcy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}</w:instrText>
          </w:r>
          <w:r w:rsidR="003C6FDB">
            <w:fldChar w:fldCharType="separate"/>
          </w:r>
          <w:r w:rsidR="003C6FDB">
            <w:t>(Theodoridis &amp; </w:t>
          </w:r>
          <w:proofErr w:type="spellStart"/>
          <w:r w:rsidR="003C6FDB">
            <w:t>Grießhaber</w:t>
          </w:r>
          <w:proofErr w:type="spellEnd"/>
          <w:r w:rsidR="003C6FDB">
            <w:t>, n.d.)</w:t>
          </w:r>
          <w:r w:rsidR="003C6FDB">
            <w:fldChar w:fldCharType="end"/>
          </w:r>
        </w:sdtContent>
      </w:sdt>
    </w:p>
    <w:p w14:paraId="44F07D14" w14:textId="77777777" w:rsidR="00E90FA8" w:rsidRDefault="00B26CF7" w:rsidP="00E90FA8">
      <w:r>
        <w:t>These servers are accessed via the control node, which acts as the entry point to the cluster. The control node can either be addressed via a web</w:t>
      </w:r>
      <w:r w:rsidR="00047563">
        <w:t xml:space="preserve"> </w:t>
      </w:r>
      <w:r>
        <w:t>browser through Jupyte</w:t>
      </w:r>
      <w:r w:rsidR="006571CD">
        <w:t>r</w:t>
      </w:r>
      <w:r>
        <w:t>Hub or with secure shell (SSH), in combination with a VPN.</w:t>
      </w:r>
      <w:r w:rsidR="00047563">
        <w:t xml:space="preserve"> </w:t>
      </w:r>
      <w:r>
        <w:t>The cluster has a shared network file system (NFS), where the files from all users are stored</w:t>
      </w:r>
      <w:r w:rsidR="00356DBF">
        <w:t xml:space="preserve"> (</w:t>
      </w:r>
      <w:r w:rsidR="00832128">
        <w:fldChar w:fldCharType="begin"/>
      </w:r>
      <w:r w:rsidR="00832128">
        <w:instrText xml:space="preserve"> REF _Ref108438766 \h </w:instrText>
      </w:r>
      <w:r w:rsidR="00832128">
        <w:fldChar w:fldCharType="separate"/>
      </w:r>
      <w:r w:rsidR="00832128">
        <w:t xml:space="preserve">Figure </w:t>
      </w:r>
      <w:r w:rsidR="00832128">
        <w:rPr>
          <w:noProof/>
        </w:rPr>
        <w:t>9</w:t>
      </w:r>
      <w:r w:rsidR="00832128">
        <w:fldChar w:fldCharType="end"/>
      </w:r>
      <w:r w:rsidR="00356DBF">
        <w:t>)</w:t>
      </w:r>
      <w:r>
        <w:t>. In order to start a server, the user needs to select either a CPU or GPU instance (</w:t>
      </w:r>
      <w:r w:rsidR="006571CD">
        <w:fldChar w:fldCharType="begin"/>
      </w:r>
      <w:r w:rsidR="006571CD">
        <w:instrText xml:space="preserve"> REF _Ref108439212 \h </w:instrText>
      </w:r>
      <w:r w:rsidR="006571CD">
        <w:fldChar w:fldCharType="separate"/>
      </w:r>
      <w:r w:rsidR="006571CD">
        <w:t xml:space="preserve">Figure </w:t>
      </w:r>
      <w:r w:rsidR="006571CD">
        <w:rPr>
          <w:noProof/>
        </w:rPr>
        <w:t>10</w:t>
      </w:r>
      <w:r w:rsidR="006571CD">
        <w:fldChar w:fldCharType="end"/>
      </w:r>
      <w:r>
        <w:t>). Depending on the selection, the user gets assigned a corresponding cluster node.</w:t>
      </w:r>
      <w:r w:rsidR="00E90FA8" w:rsidRPr="00E90FA8">
        <w:t xml:space="preserve"> </w:t>
      </w:r>
      <w:r w:rsidR="00E90FA8">
        <w:t>Each time a server instance is started, an Ubuntu image gets mounted to the users work directory. This image comes with Anaconda preinstalled, in order to create and manage Python environments.</w:t>
      </w:r>
    </w:p>
    <w:p w14:paraId="188FF394" w14:textId="279527BC" w:rsidR="00832128" w:rsidRDefault="00E90FA8" w:rsidP="00E90FA8">
      <w:r>
        <w:t xml:space="preserve">Python will be used as the </w:t>
      </w:r>
      <w:r w:rsidR="00E42942">
        <w:t xml:space="preserve">main </w:t>
      </w:r>
      <w:r>
        <w:t>programming language of this project, as it is built-in into Anaconda and supports a wide array of data science packages (e.g. TensorFlow, NumPy, pandas) to conduct this research. Specifically, Python version 3.8 is chosen.</w:t>
      </w:r>
    </w:p>
    <w:p w14:paraId="03466849" w14:textId="77777777" w:rsidR="000671E3" w:rsidRDefault="00731710" w:rsidP="000671E3">
      <w:pPr>
        <w:keepNext/>
      </w:pPr>
      <w:r w:rsidRPr="00731710">
        <w:rPr>
          <w:noProof/>
        </w:rPr>
        <w:lastRenderedPageBreak/>
        <w:drawing>
          <wp:inline distT="0" distB="0" distL="0" distR="0" wp14:anchorId="58E237DA" wp14:editId="428480CA">
            <wp:extent cx="5400675" cy="1595120"/>
            <wp:effectExtent l="0" t="0" r="9525" b="5080"/>
            <wp:docPr id="5" name="Grafik 5"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descr="Ein Bild, das Text enthält.&#10;&#10;Automatisch generierte Beschreibung"/>
                    <pic:cNvPicPr/>
                  </pic:nvPicPr>
                  <pic:blipFill>
                    <a:blip r:embed="rId21"/>
                    <a:stretch>
                      <a:fillRect/>
                    </a:stretch>
                  </pic:blipFill>
                  <pic:spPr>
                    <a:xfrm>
                      <a:off x="0" y="0"/>
                      <a:ext cx="5400675" cy="1595120"/>
                    </a:xfrm>
                    <a:prstGeom prst="rect">
                      <a:avLst/>
                    </a:prstGeom>
                  </pic:spPr>
                </pic:pic>
              </a:graphicData>
            </a:graphic>
          </wp:inline>
        </w:drawing>
      </w:r>
    </w:p>
    <w:p w14:paraId="6ADABC18" w14:textId="77E2FDB7" w:rsidR="00D620EF" w:rsidRDefault="000671E3" w:rsidP="003858D4">
      <w:pPr>
        <w:pStyle w:val="Beschriftung"/>
      </w:pPr>
      <w:bookmarkStart w:id="63" w:name="_Ref108439212"/>
      <w:r>
        <w:t xml:space="preserve">Figure </w:t>
      </w:r>
      <w:r>
        <w:fldChar w:fldCharType="begin"/>
      </w:r>
      <w:r>
        <w:instrText xml:space="preserve"> SEQ Figure \* ARABIC </w:instrText>
      </w:r>
      <w:r>
        <w:fldChar w:fldCharType="separate"/>
      </w:r>
      <w:r w:rsidR="00D7476B">
        <w:rPr>
          <w:noProof/>
        </w:rPr>
        <w:t>12</w:t>
      </w:r>
      <w:r>
        <w:fldChar w:fldCharType="end"/>
      </w:r>
      <w:bookmarkEnd w:id="63"/>
      <w:r>
        <w:t xml:space="preserve">: </w:t>
      </w:r>
      <w:r w:rsidR="000A0FE5">
        <w:t xml:space="preserve">selection of instance in the </w:t>
      </w:r>
      <w:proofErr w:type="spellStart"/>
      <w:r w:rsidR="000A0FE5">
        <w:t>HdM</w:t>
      </w:r>
      <w:proofErr w:type="spellEnd"/>
      <w:r w:rsidR="000A0FE5">
        <w:t xml:space="preserve"> </w:t>
      </w:r>
      <w:proofErr w:type="spellStart"/>
      <w:r w:rsidR="000A0FE5">
        <w:t>deeplearning</w:t>
      </w:r>
      <w:proofErr w:type="spellEnd"/>
      <w:r w:rsidR="000A0FE5">
        <w:t xml:space="preserve"> cluster</w:t>
      </w:r>
    </w:p>
    <w:p w14:paraId="438B3372" w14:textId="354FECA7" w:rsidR="00B673BA" w:rsidRDefault="007A67D6" w:rsidP="007A67D6">
      <w:r>
        <w:t>During the</w:t>
      </w:r>
      <w:r w:rsidR="001F6DBC">
        <w:t xml:space="preserve"> assessment</w:t>
      </w:r>
      <w:r w:rsidR="009F1990">
        <w:t xml:space="preserve"> of </w:t>
      </w:r>
      <w:r w:rsidR="00347450">
        <w:t xml:space="preserve">a suitable </w:t>
      </w:r>
      <w:r w:rsidR="009F1990">
        <w:t xml:space="preserve">research environment, KubeFlow was briefly considered. </w:t>
      </w:r>
      <w:r w:rsidR="005D4894">
        <w:t>As</w:t>
      </w:r>
      <w:r w:rsidR="00C52C5F">
        <w:t xml:space="preserve"> mentioned</w:t>
      </w:r>
      <w:r w:rsidR="005D4894">
        <w:t xml:space="preserve"> in the </w:t>
      </w:r>
      <w:r w:rsidR="004748A4">
        <w:t>“</w:t>
      </w:r>
      <w:r w:rsidR="00583CC0">
        <w:fldChar w:fldCharType="begin"/>
      </w:r>
      <w:r w:rsidR="00583CC0">
        <w:instrText xml:space="preserve"> REF _Ref108564792 \h </w:instrText>
      </w:r>
      <w:r w:rsidR="00583CC0">
        <w:fldChar w:fldCharType="separate"/>
      </w:r>
      <w:r w:rsidR="00583CC0">
        <w:t>State of the Art Technology</w:t>
      </w:r>
      <w:r w:rsidR="00583CC0">
        <w:fldChar w:fldCharType="end"/>
      </w:r>
      <w:r w:rsidR="004748A4">
        <w:t>”</w:t>
      </w:r>
      <w:r w:rsidR="005D4894">
        <w:t xml:space="preserve"> chapter </w:t>
      </w:r>
      <w:r w:rsidR="00583CC0">
        <w:t>in</w:t>
      </w:r>
      <w:r w:rsidR="004748A4">
        <w:t xml:space="preserve"> “</w:t>
      </w:r>
      <w:r w:rsidR="00583CC0">
        <w:fldChar w:fldCharType="begin"/>
      </w:r>
      <w:r w:rsidR="00583CC0">
        <w:instrText xml:space="preserve"> REF _Ref108564826 \h </w:instrText>
      </w:r>
      <w:r w:rsidR="00583CC0">
        <w:fldChar w:fldCharType="separate"/>
      </w:r>
      <w:r w:rsidR="00583CC0">
        <w:t>MLOps</w:t>
      </w:r>
      <w:r w:rsidR="00583CC0">
        <w:fldChar w:fldCharType="end"/>
      </w:r>
      <w:r w:rsidR="004748A4">
        <w:t>”</w:t>
      </w:r>
      <w:r w:rsidR="00FF7DAA">
        <w:t>, Kube</w:t>
      </w:r>
      <w:r w:rsidR="00347450">
        <w:t>Flow</w:t>
      </w:r>
      <w:r w:rsidR="00FF7DAA">
        <w:t xml:space="preserve"> would provide an all-in-one environment for this research.</w:t>
      </w:r>
      <w:r w:rsidR="00CA13F8">
        <w:t xml:space="preserve"> </w:t>
      </w:r>
      <w:r w:rsidR="00B673BA">
        <w:t xml:space="preserve">KubeFlow is a viable solution for large scale MLOps in an enterprise setting, but </w:t>
      </w:r>
      <w:r w:rsidR="00A85600">
        <w:t>wouldn’t be</w:t>
      </w:r>
      <w:r w:rsidR="00271CCC">
        <w:t xml:space="preserve"> appropriate</w:t>
      </w:r>
      <w:r w:rsidR="00A85600">
        <w:t xml:space="preserve"> for th</w:t>
      </w:r>
      <w:r w:rsidR="00865C52">
        <w:t>e prototype that is developed in this research</w:t>
      </w:r>
      <w:r w:rsidR="00CA13F8">
        <w:t>. The set up and configuration of</w:t>
      </w:r>
      <w:r w:rsidR="00A96E94">
        <w:t xml:space="preserve"> the environment</w:t>
      </w:r>
      <w:r w:rsidR="00CA13F8">
        <w:t xml:space="preserve"> would exceed the scope of this project. </w:t>
      </w:r>
      <w:r w:rsidR="00A568C6">
        <w:t>KubeFlow instantiates various containers with ML software</w:t>
      </w:r>
      <w:r w:rsidR="008F2B64">
        <w:t xml:space="preserve">, which are intelligently distributed across a server cluster with Kubernetes. </w:t>
      </w:r>
      <w:r w:rsidR="002343DF">
        <w:t>While this makes for a scalable productive system, it also has high hardware requirements</w:t>
      </w:r>
      <w:r w:rsidR="00551E24">
        <w:t>.</w:t>
      </w:r>
    </w:p>
    <w:p w14:paraId="522CBC5A" w14:textId="011F6F01" w:rsidR="00B006D5" w:rsidRDefault="00551E24" w:rsidP="007A67D6">
      <w:r>
        <w:t>For this artifact</w:t>
      </w:r>
      <w:r w:rsidR="00EF5317">
        <w:t>,</w:t>
      </w:r>
      <w:r>
        <w:t xml:space="preserve"> a lean software stack of few selected tools </w:t>
      </w:r>
      <w:r w:rsidR="00012897">
        <w:t xml:space="preserve">are sufficient to conduct this research. </w:t>
      </w:r>
    </w:p>
    <w:p w14:paraId="2DF23CA6" w14:textId="3182C606" w:rsidR="003E5036" w:rsidRDefault="003E5036" w:rsidP="003E5036">
      <w:pPr>
        <w:pStyle w:val="berschrift3"/>
      </w:pPr>
      <w:r>
        <w:t>Work</w:t>
      </w:r>
      <w:r w:rsidR="004F59B9">
        <w:t>ing Directory</w:t>
      </w:r>
    </w:p>
    <w:p w14:paraId="4875C4B1" w14:textId="0093CBDB" w:rsidR="00141F57" w:rsidRDefault="004739AB" w:rsidP="007A67D6">
      <w:r>
        <w:t xml:space="preserve">The </w:t>
      </w:r>
      <w:r w:rsidR="00C51D16">
        <w:t xml:space="preserve">working directory </w:t>
      </w:r>
      <w:r w:rsidR="005842E3">
        <w:t xml:space="preserve">of the artifact is located in </w:t>
      </w:r>
      <w:r w:rsidR="005842E3" w:rsidRPr="00DB016A">
        <w:rPr>
          <w:rFonts w:ascii="Courier New" w:hAnsi="Courier New" w:cs="Courier New"/>
          <w:i/>
          <w:iCs/>
        </w:rPr>
        <w:t>bachelor_2022/artifact</w:t>
      </w:r>
      <w:r w:rsidR="00B006D5">
        <w:rPr>
          <w:iCs/>
        </w:rPr>
        <w:t xml:space="preserve"> </w:t>
      </w:r>
      <w:r w:rsidR="00B0689F">
        <w:rPr>
          <w:iCs/>
        </w:rPr>
        <w:t>(</w:t>
      </w:r>
      <w:r w:rsidR="00B0689F">
        <w:rPr>
          <w:iCs/>
        </w:rPr>
        <w:fldChar w:fldCharType="begin"/>
      </w:r>
      <w:r w:rsidR="00B0689F">
        <w:rPr>
          <w:iCs/>
        </w:rPr>
        <w:instrText xml:space="preserve"> REF _Ref109250996 \h </w:instrText>
      </w:r>
      <w:r w:rsidR="00B0689F">
        <w:rPr>
          <w:iCs/>
        </w:rPr>
      </w:r>
      <w:r w:rsidR="00B0689F">
        <w:rPr>
          <w:iCs/>
        </w:rPr>
        <w:fldChar w:fldCharType="separate"/>
      </w:r>
      <w:r w:rsidR="00B0689F">
        <w:t xml:space="preserve">Figure </w:t>
      </w:r>
      <w:r w:rsidR="00B0689F">
        <w:rPr>
          <w:noProof/>
        </w:rPr>
        <w:t>12</w:t>
      </w:r>
      <w:r w:rsidR="00B0689F">
        <w:rPr>
          <w:iCs/>
        </w:rPr>
        <w:fldChar w:fldCharType="end"/>
      </w:r>
      <w:r w:rsidR="00B0689F">
        <w:rPr>
          <w:iCs/>
        </w:rPr>
        <w:t>)</w:t>
      </w:r>
      <w:r w:rsidR="00341769">
        <w:t>.</w:t>
      </w:r>
      <w:r w:rsidR="00566544">
        <w:t xml:space="preserve"> Within the </w:t>
      </w:r>
      <w:r w:rsidR="004E301B">
        <w:t xml:space="preserve">working directory are </w:t>
      </w:r>
      <w:r w:rsidR="00EB202D">
        <w:t xml:space="preserve">other subdirectories. </w:t>
      </w:r>
      <w:r w:rsidR="000131D7">
        <w:t xml:space="preserve">The green </w:t>
      </w:r>
      <w:r w:rsidR="009F41D1">
        <w:t xml:space="preserve">folders </w:t>
      </w:r>
      <w:r w:rsidR="00982B65">
        <w:t xml:space="preserve">seen </w:t>
      </w:r>
      <w:r w:rsidR="009F41D1">
        <w:t xml:space="preserve">in </w:t>
      </w:r>
      <w:r w:rsidR="009F41D1">
        <w:fldChar w:fldCharType="begin"/>
      </w:r>
      <w:r w:rsidR="009F41D1">
        <w:instrText xml:space="preserve"> REF _Ref109250996 \h </w:instrText>
      </w:r>
      <w:r w:rsidR="009F41D1">
        <w:fldChar w:fldCharType="separate"/>
      </w:r>
      <w:r w:rsidR="009F41D1">
        <w:t xml:space="preserve">Figure </w:t>
      </w:r>
      <w:r w:rsidR="009F41D1">
        <w:rPr>
          <w:noProof/>
        </w:rPr>
        <w:t>12</w:t>
      </w:r>
      <w:r w:rsidR="009F41D1">
        <w:fldChar w:fldCharType="end"/>
      </w:r>
      <w:r w:rsidR="009F41D1">
        <w:t xml:space="preserve"> </w:t>
      </w:r>
      <w:r w:rsidR="00982B65">
        <w:t xml:space="preserve">are not tracked </w:t>
      </w:r>
      <w:r w:rsidR="009E4B81">
        <w:t>as they do</w:t>
      </w:r>
      <w:r w:rsidR="00573F47">
        <w:t xml:space="preserve"> not</w:t>
      </w:r>
      <w:r w:rsidR="009E4B81">
        <w:t xml:space="preserve"> contain any source code.</w:t>
      </w:r>
      <w:r w:rsidR="00DE311D">
        <w:t xml:space="preserve"> </w:t>
      </w:r>
    </w:p>
    <w:p w14:paraId="6C6B75E4" w14:textId="31C86A71" w:rsidR="00D12F9E" w:rsidRDefault="0075513F" w:rsidP="007A67D6">
      <w:r w:rsidRPr="003C57B5">
        <w:rPr>
          <w:rFonts w:ascii="Courier New" w:hAnsi="Courier New" w:cs="Courier New"/>
          <w:i/>
        </w:rPr>
        <w:t>D</w:t>
      </w:r>
      <w:r w:rsidR="003F6EF3" w:rsidRPr="003C57B5">
        <w:rPr>
          <w:rFonts w:ascii="Courier New" w:hAnsi="Courier New" w:cs="Courier New"/>
          <w:i/>
        </w:rPr>
        <w:t>ata</w:t>
      </w:r>
      <w:r>
        <w:t xml:space="preserve"> is a subdirectory where all the data</w:t>
      </w:r>
      <w:r w:rsidR="009A3A64">
        <w:t>sets</w:t>
      </w:r>
      <w:r w:rsidR="00FF77EA">
        <w:t xml:space="preserve"> before</w:t>
      </w:r>
      <w:r w:rsidR="00BB1CAA">
        <w:t xml:space="preserve"> a pipeline </w:t>
      </w:r>
      <w:r w:rsidR="009A3A64">
        <w:t>are</w:t>
      </w:r>
      <w:r>
        <w:t xml:space="preserve"> stored</w:t>
      </w:r>
      <w:r w:rsidR="001B3B4C">
        <w:t>.</w:t>
      </w:r>
    </w:p>
    <w:p w14:paraId="29BA5D61" w14:textId="5AF46249" w:rsidR="00D12F9E" w:rsidRDefault="00141F57" w:rsidP="007A67D6">
      <w:proofErr w:type="spellStart"/>
      <w:r w:rsidRPr="00DB016A">
        <w:rPr>
          <w:rFonts w:ascii="Courier New" w:hAnsi="Courier New" w:cs="Courier New"/>
          <w:i/>
        </w:rPr>
        <w:t>Data</w:t>
      </w:r>
      <w:r w:rsidR="00CC3056" w:rsidRPr="00DB016A">
        <w:rPr>
          <w:rFonts w:ascii="Courier New" w:hAnsi="Courier New" w:cs="Courier New"/>
          <w:i/>
        </w:rPr>
        <w:t>_</w:t>
      </w:r>
      <w:r w:rsidRPr="00DB016A">
        <w:rPr>
          <w:rFonts w:ascii="Courier New" w:hAnsi="Courier New" w:cs="Courier New"/>
          <w:i/>
        </w:rPr>
        <w:t>fetch</w:t>
      </w:r>
      <w:proofErr w:type="spellEnd"/>
      <w:r>
        <w:t xml:space="preserve"> </w:t>
      </w:r>
      <w:r w:rsidR="00CC3056">
        <w:t>contains scripts for data retrieval and data preparation</w:t>
      </w:r>
      <w:r w:rsidR="00C077F2">
        <w:t>. These</w:t>
      </w:r>
      <w:r w:rsidR="00C60FEF">
        <w:t xml:space="preserve"> scripts can be executed to download files and prepare them to make them </w:t>
      </w:r>
      <w:r w:rsidR="001A4E60">
        <w:t xml:space="preserve">readable by the employed </w:t>
      </w:r>
      <w:r w:rsidR="00D857A3">
        <w:t xml:space="preserve">software </w:t>
      </w:r>
      <w:r w:rsidR="001A4E60">
        <w:t>tools</w:t>
      </w:r>
      <w:r w:rsidR="00C60FEF">
        <w:t>.</w:t>
      </w:r>
      <w:r w:rsidR="0039343D">
        <w:t xml:space="preserve"> The contents </w:t>
      </w:r>
      <w:r w:rsidR="008D65A3">
        <w:t xml:space="preserve">inside </w:t>
      </w:r>
      <w:r w:rsidR="008D65A3" w:rsidRPr="003C57B5">
        <w:rPr>
          <w:rFonts w:ascii="Courier New" w:hAnsi="Courier New" w:cs="Courier New"/>
          <w:i/>
        </w:rPr>
        <w:t>data</w:t>
      </w:r>
      <w:r w:rsidR="008D65A3">
        <w:t xml:space="preserve"> </w:t>
      </w:r>
      <w:r w:rsidR="004C59B7">
        <w:t>are the product of these scripts</w:t>
      </w:r>
      <w:r w:rsidR="008D65A3">
        <w:t>.</w:t>
      </w:r>
      <w:r w:rsidR="00F41A9C">
        <w:t xml:space="preserve"> </w:t>
      </w:r>
    </w:p>
    <w:p w14:paraId="36948290" w14:textId="666AC953" w:rsidR="005433D0" w:rsidRDefault="00160AD9" w:rsidP="007A67D6">
      <w:proofErr w:type="spellStart"/>
      <w:r w:rsidRPr="00DB016A">
        <w:rPr>
          <w:rFonts w:ascii="Courier New" w:hAnsi="Courier New" w:cs="Courier New"/>
          <w:i/>
        </w:rPr>
        <w:t>Pipeline</w:t>
      </w:r>
      <w:r w:rsidR="00233401" w:rsidRPr="00DB016A">
        <w:rPr>
          <w:rFonts w:ascii="Courier New" w:hAnsi="Courier New" w:cs="Courier New"/>
          <w:i/>
        </w:rPr>
        <w:t>_scripts</w:t>
      </w:r>
      <w:proofErr w:type="spellEnd"/>
      <w:r w:rsidR="00233401">
        <w:t xml:space="preserve"> contain all </w:t>
      </w:r>
      <w:r w:rsidR="00646E25">
        <w:t>files related to pipeline execution and pipeline orchestration.</w:t>
      </w:r>
      <w:r w:rsidR="005433D0">
        <w:t xml:space="preserve"> </w:t>
      </w:r>
    </w:p>
    <w:p w14:paraId="5135627B" w14:textId="04F07541" w:rsidR="005433D0" w:rsidRPr="00056C01" w:rsidRDefault="001460C5" w:rsidP="007A67D6">
      <w:r>
        <w:t xml:space="preserve">The source code for the ML models are saved in </w:t>
      </w:r>
      <w:proofErr w:type="spellStart"/>
      <w:r w:rsidR="00056C01" w:rsidRPr="00DB016A">
        <w:rPr>
          <w:rFonts w:ascii="Courier New" w:hAnsi="Courier New" w:cs="Courier New"/>
          <w:i/>
        </w:rPr>
        <w:t>model_source</w:t>
      </w:r>
      <w:proofErr w:type="spellEnd"/>
      <w:r w:rsidR="00056C01">
        <w:t>.</w:t>
      </w:r>
      <w:r w:rsidR="008D3198">
        <w:t xml:space="preserve"> The pipelines use these files to train the ML model</w:t>
      </w:r>
      <w:r w:rsidR="00D12F9E">
        <w:t>.</w:t>
      </w:r>
    </w:p>
    <w:p w14:paraId="5731E323" w14:textId="77777777" w:rsidR="002E7B83" w:rsidRDefault="00C32AE0" w:rsidP="007A67D6">
      <w:r>
        <w:rPr>
          <w:i/>
        </w:rPr>
        <w:t>Pipeline</w:t>
      </w:r>
      <w:r>
        <w:t xml:space="preserve"> is the directory where all</w:t>
      </w:r>
      <w:r w:rsidR="00AB69DF">
        <w:t xml:space="preserve"> pipeline outputs are </w:t>
      </w:r>
      <w:r w:rsidR="005433D0">
        <w:t xml:space="preserve">then </w:t>
      </w:r>
      <w:r w:rsidR="00AB69DF">
        <w:t>stored</w:t>
      </w:r>
      <w:r w:rsidR="007F3B42">
        <w:t xml:space="preserve">. </w:t>
      </w:r>
    </w:p>
    <w:p w14:paraId="6E08C31F" w14:textId="402143C6" w:rsidR="00C32AE0" w:rsidRPr="007D38D4" w:rsidRDefault="00533A3B" w:rsidP="007A67D6">
      <w:r w:rsidRPr="00DB016A">
        <w:rPr>
          <w:rFonts w:ascii="Courier New" w:hAnsi="Courier New" w:cs="Courier New"/>
          <w:i/>
        </w:rPr>
        <w:t>Sa</w:t>
      </w:r>
      <w:r w:rsidR="007F3B42" w:rsidRPr="00DB016A">
        <w:rPr>
          <w:rFonts w:ascii="Courier New" w:hAnsi="Courier New" w:cs="Courier New"/>
          <w:i/>
        </w:rPr>
        <w:t>ndbox</w:t>
      </w:r>
      <w:r w:rsidR="007D38D4">
        <w:t xml:space="preserve"> </w:t>
      </w:r>
      <w:r>
        <w:t xml:space="preserve">serves as an environment where </w:t>
      </w:r>
      <w:r w:rsidR="007D38D4">
        <w:t>concept and test code</w:t>
      </w:r>
      <w:r w:rsidR="00A41845">
        <w:t xml:space="preserve"> is saved. The</w:t>
      </w:r>
      <w:r>
        <w:t xml:space="preserve">se scripts </w:t>
      </w:r>
      <w:r w:rsidR="00514971">
        <w:t xml:space="preserve">aren’t part </w:t>
      </w:r>
      <w:r w:rsidR="00001AF1">
        <w:t xml:space="preserve">of the artifact and thus are </w:t>
      </w:r>
      <w:r w:rsidR="00F41A9C">
        <w:t>located in a separate folder.</w:t>
      </w:r>
    </w:p>
    <w:p w14:paraId="7C40277F" w14:textId="0232F1E2" w:rsidR="00020369" w:rsidRDefault="00464354" w:rsidP="00020369">
      <w:pPr>
        <w:keepNext/>
      </w:pPr>
      <w:r w:rsidRPr="00464354">
        <w:rPr>
          <w:noProof/>
        </w:rPr>
        <w:lastRenderedPageBreak/>
        <w:drawing>
          <wp:inline distT="0" distB="0" distL="0" distR="0" wp14:anchorId="7776246B" wp14:editId="5C49D6A1">
            <wp:extent cx="5400675" cy="1838960"/>
            <wp:effectExtent l="0" t="0" r="9525" b="889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400675" cy="1838960"/>
                    </a:xfrm>
                    <a:prstGeom prst="rect">
                      <a:avLst/>
                    </a:prstGeom>
                  </pic:spPr>
                </pic:pic>
              </a:graphicData>
            </a:graphic>
          </wp:inline>
        </w:drawing>
      </w:r>
    </w:p>
    <w:p w14:paraId="0CFA88D7" w14:textId="2D46B8C3" w:rsidR="00D810B9" w:rsidRDefault="00020369" w:rsidP="00020369">
      <w:pPr>
        <w:pStyle w:val="Beschriftung"/>
      </w:pPr>
      <w:bookmarkStart w:id="64" w:name="_Ref109250996"/>
      <w:r>
        <w:t xml:space="preserve">Figure </w:t>
      </w:r>
      <w:r>
        <w:fldChar w:fldCharType="begin"/>
      </w:r>
      <w:r>
        <w:instrText xml:space="preserve"> SEQ Figure \* ARABIC </w:instrText>
      </w:r>
      <w:r>
        <w:fldChar w:fldCharType="separate"/>
      </w:r>
      <w:r w:rsidR="00D7476B">
        <w:rPr>
          <w:noProof/>
        </w:rPr>
        <w:t>13</w:t>
      </w:r>
      <w:r>
        <w:fldChar w:fldCharType="end"/>
      </w:r>
      <w:bookmarkEnd w:id="64"/>
      <w:r>
        <w:t>: Working directory</w:t>
      </w:r>
      <w:r w:rsidR="0073214B">
        <w:t xml:space="preserve"> and its subdirectories</w:t>
      </w:r>
    </w:p>
    <w:p w14:paraId="5B9A7CC2" w14:textId="41B51828" w:rsidR="003435DD" w:rsidRDefault="00012897" w:rsidP="007A67D6">
      <w:r>
        <w:t xml:space="preserve">In the following, </w:t>
      </w:r>
      <w:r w:rsidR="00D81FF9">
        <w:t>the tool selection</w:t>
      </w:r>
      <w:r w:rsidR="00A57ABD">
        <w:t xml:space="preserve"> </w:t>
      </w:r>
      <w:r w:rsidR="004D3DB0">
        <w:t xml:space="preserve">and the implementation of the individual artifact components are discussed in </w:t>
      </w:r>
      <w:r w:rsidR="003750B4">
        <w:t>greater detail.</w:t>
      </w:r>
    </w:p>
    <w:p w14:paraId="4072DA1E" w14:textId="485A4C16" w:rsidR="00020F19" w:rsidRDefault="00020F19" w:rsidP="00DC5696">
      <w:pPr>
        <w:pStyle w:val="berschrift2"/>
      </w:pPr>
      <w:bookmarkStart w:id="65" w:name="_Toc108480932"/>
      <w:r>
        <w:t>Data</w:t>
      </w:r>
    </w:p>
    <w:p w14:paraId="4B25B791" w14:textId="7B4AA710" w:rsidR="003A415D" w:rsidRPr="003A415D" w:rsidRDefault="003A415D" w:rsidP="003A415D">
      <w:pPr>
        <w:pStyle w:val="berschrift3"/>
      </w:pPr>
      <w:r>
        <w:t>Dataset Selection</w:t>
      </w:r>
    </w:p>
    <w:p w14:paraId="0E332048" w14:textId="18B5AC86" w:rsidR="00B51434" w:rsidRDefault="00B51434" w:rsidP="00B51434">
      <w:r>
        <w:t xml:space="preserve">This research is </w:t>
      </w:r>
      <w:r w:rsidR="00ED7B46">
        <w:t xml:space="preserve">not conducted </w:t>
      </w:r>
      <w:r>
        <w:t>with</w:t>
      </w:r>
      <w:r w:rsidR="00ED7B46">
        <w:t>in</w:t>
      </w:r>
      <w:r>
        <w:t xml:space="preserve"> a company</w:t>
      </w:r>
      <w:r w:rsidR="00ED7B46">
        <w:t xml:space="preserve"> environment</w:t>
      </w:r>
      <w:r>
        <w:t xml:space="preserve">, which means that a public dataset needs to be chosen in order to realize the artifact. There are various public datasets available that are used for benchmarking by the scientific community. One of the most popular datasets </w:t>
      </w:r>
      <w:r w:rsidR="00DB42E7">
        <w:t xml:space="preserve">for RSs </w:t>
      </w:r>
      <w:r>
        <w:t xml:space="preserve">are the MovieLens datasets from GroupLens </w:t>
      </w:r>
      <w:sdt>
        <w:sdtPr>
          <w:alias w:val="To edit, see citavi.com/edit"/>
          <w:tag w:val="CitaviPlaceholder#b4ddf08d-e65f-46cb-8b55-cced07c50f07"/>
          <w:id w:val="1352227441"/>
          <w:placeholder>
            <w:docPart w:val="DefaultPlaceholder_-1854013440"/>
          </w:placeholder>
        </w:sdtPr>
        <w:sdtEndPr/>
        <w:sdtContent>
          <w:r w:rsidR="0033436B">
            <w:fldChar w:fldCharType="begin"/>
          </w:r>
          <w:r w:rsidR="008728A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Y2FiMjE1LTBkODYtNDE2Mi1hN2MzLTY2OGRiNWI4OGUyNiIsIlJhbmdlTGVuZ3RoIjoyNCwiUmVmZXJlbmNlSWQiOiIzNmI4NTAyZC1lZDgzLTQzMDQtYmFhMS01NWRiNDRiNDcx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yODI3ODcyIiwiVXJpU3RyaW5nIjoiaHR0cHM6Ly9kb2kub3JnLzEwLjExNDUvMjgyNzg3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xOjIwOjE2IiwiTW9kaWZpZWRCeSI6Il9TZWJhc3RpYW4gU8OkdHpsZXIiLCJJZCI6ImE2MTIzMmEwLTk2NDctNGVkZS1hNzM4LTZmYzg0ZTNjZDI1ZCIsIk1vZGlmaWVkT24iOiIyMDIyLTA1LTI1VDExOjIwOjE2IiwiUHJvamVjdCI6eyIkcmVmIjoiNSJ9fV0sIk51bWJlciI6IjQiLCJPcmdhbml6YXRpb25zIjpbXSwiT3RoZXJzSW52b2x2ZWQiOltd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}</w:instrText>
          </w:r>
          <w:r w:rsidR="0033436B">
            <w:fldChar w:fldCharType="separate"/>
          </w:r>
          <w:r w:rsidR="0033436B">
            <w:t xml:space="preserve">(Harper &amp; </w:t>
          </w:r>
          <w:proofErr w:type="spellStart"/>
          <w:r w:rsidR="0033436B">
            <w:t>Konstan</w:t>
          </w:r>
          <w:proofErr w:type="spellEnd"/>
          <w:r w:rsidR="0033436B">
            <w:t>, 2016)</w:t>
          </w:r>
          <w:r w:rsidR="0033436B">
            <w:fldChar w:fldCharType="end"/>
          </w:r>
        </w:sdtContent>
      </w:sdt>
      <w:r>
        <w:t xml:space="preserve">. GroupLens collects movie ratings of users since July 1998, </w:t>
      </w:r>
      <w:r w:rsidR="00151C74">
        <w:t>that are</w:t>
      </w:r>
      <w:r>
        <w:t xml:space="preserve"> </w:t>
      </w:r>
      <w:r w:rsidR="00783095">
        <w:t xml:space="preserve">then </w:t>
      </w:r>
      <w:r>
        <w:t>continuously release</w:t>
      </w:r>
      <w:r w:rsidR="00151C74">
        <w:t xml:space="preserve">d </w:t>
      </w:r>
      <w:r w:rsidR="00624FEE">
        <w:t>to the public</w:t>
      </w:r>
      <w:r>
        <w:t>. They offer datasets of varying sizes ranging from 100.000 up to 25 m</w:t>
      </w:r>
      <w:r w:rsidR="008A1970">
        <w:t>illion</w:t>
      </w:r>
      <w:r>
        <w:t xml:space="preserve"> ratings, wherein each user has at least 20 movie ratings.</w:t>
      </w:r>
      <w:r w:rsidR="00533CE8">
        <w:t xml:space="preserve"> An overview of the different datasets can be seen in </w:t>
      </w:r>
      <w:r w:rsidR="00167B1D">
        <w:fldChar w:fldCharType="begin"/>
      </w:r>
      <w:r w:rsidR="00167B1D">
        <w:instrText xml:space="preserve"> REF _Ref109082735 \h </w:instrText>
      </w:r>
      <w:r w:rsidR="00167B1D">
        <w:fldChar w:fldCharType="separate"/>
      </w:r>
      <w:r w:rsidR="00167B1D">
        <w:t xml:space="preserve">Table </w:t>
      </w:r>
      <w:r w:rsidR="00167B1D">
        <w:rPr>
          <w:noProof/>
        </w:rPr>
        <w:t>2</w:t>
      </w:r>
      <w:r w:rsidR="00167B1D">
        <w:fldChar w:fldCharType="end"/>
      </w:r>
      <w:r w:rsidR="00167B1D">
        <w:t>.</w:t>
      </w:r>
    </w:p>
    <w:p w14:paraId="04421492" w14:textId="0F5C425C" w:rsidR="00020F19" w:rsidRDefault="00B51434" w:rsidP="00B51434">
      <w:r>
        <w:t>Typical for a recommender dataset, MovieLens entail information about user and item interactions. The two smallest datasets, 100k and 1m, have additional demographic information about their users. These dense features make them a viable choice in light of SotA RSs that can leverage both sparse and dense features for predictions.</w:t>
      </w:r>
    </w:p>
    <w:p w14:paraId="616A81FC" w14:textId="08193F70" w:rsidR="008A1970" w:rsidRDefault="008A1970" w:rsidP="00B51434">
      <w:r w:rsidRPr="008A1970">
        <w:t>This project sets out to create a PoC MLOps pipeline. This means that RS benchmarking isn't part of this research. For this reason, larger datasets, like 20m and 25m, have not been considered, as the training process would have taken up a significant amount of time. Due to the time constraints of this project, it is important to be able to make rapid iterations to the pipeline. We determined that for this reason, the MovieLens 100k dataset would be sufficient for this type of research.</w:t>
      </w:r>
    </w:p>
    <w:p w14:paraId="60711C95" w14:textId="045A0615" w:rsidR="00167B1D" w:rsidRDefault="00167B1D" w:rsidP="00167B1D">
      <w:pPr>
        <w:pStyle w:val="Tabellenberschrift"/>
      </w:pPr>
      <w:bookmarkStart w:id="66" w:name="_Ref109082735"/>
      <w:bookmarkStart w:id="67" w:name="_Toc109224249"/>
      <w:r>
        <w:t xml:space="preserve">Table </w:t>
      </w:r>
      <w:r>
        <w:fldChar w:fldCharType="begin"/>
      </w:r>
      <w:r>
        <w:instrText xml:space="preserve"> SEQ Table \* ARABIC </w:instrText>
      </w:r>
      <w:r>
        <w:fldChar w:fldCharType="separate"/>
      </w:r>
      <w:r w:rsidR="00936549">
        <w:rPr>
          <w:noProof/>
        </w:rPr>
        <w:t>2</w:t>
      </w:r>
      <w:r>
        <w:fldChar w:fldCharType="end"/>
      </w:r>
      <w:bookmarkEnd w:id="66"/>
      <w:r>
        <w:t>: Overview of MovieLens datasets</w:t>
      </w:r>
      <w:r w:rsidR="00B45339">
        <w:t xml:space="preserve"> </w:t>
      </w:r>
      <w:sdt>
        <w:sdtPr>
          <w:alias w:val="To edit, see citavi.com/edit"/>
          <w:tag w:val="CitaviPlaceholder#d9d0a3cc-ab2e-4bab-805d-ef845e8e6a20"/>
          <w:id w:val="-1854564822"/>
          <w:placeholder>
            <w:docPart w:val="DefaultPlaceholder_-1854013440"/>
          </w:placeholder>
        </w:sdtPr>
        <w:sdtEndPr/>
        <w:sdtContent>
          <w:r w:rsidR="00B45339">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Zjk4YzU5LTU5NzgtNGNhNS1hOGFkLTRhYTBjMDJkOTFhYyIsIlJhbmdlTGVuZ3RoIjoxNywiUmVmZXJlbmNlSWQiOiJmMjE1NWYzNi1lOWExLTRhZTktYjcxMi04Zjc5NDQyOWI5YzkiLCJSZWZlcmVuY2UiOnsiJGlkIjoiMyIsIiR0eXBlIjoiU3dpc3NBY2FkZW1pYy5DaXRhdmkuUmVmZXJlbmNlLCBTd2lzc0FjYWRlbWljLkNpdGF2aSIsIkFic3RyYWN0Q29tcGxleGl0eSI6MCwiQWJzdHJhY3RTb3VyY2VUZXh0Rm9ybWF0IjowLCJBY2Nlc3NEYXRlIjoiMTkuNy4yMDIyIiwiQXV0aG9ycyI6W10sIkNpdGF0aW9uS2V5VXBkYXRlVHlwZSI6MCwiQ29sbGFib3JhdG9ycyI6W10sIkRhdGUiOiIzLjEyLjIwMTk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maWxlcy5ncm91cGxlbnMub3JnL2RhdGFzZXRzL21vdmllbGVucy8iLCJVcmlTdHJpbmciOiJodHRwczovL2ZpbGVzLmdyb3VwbGVucy5vcmcvZGF0YXNldHMvbW92aWVsZW5z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}</w:instrText>
          </w:r>
          <w:r w:rsidR="00B45339">
            <w:fldChar w:fldCharType="separate"/>
          </w:r>
          <w:r w:rsidR="00B45339">
            <w:t>(GroupLens, n.d.)</w:t>
          </w:r>
          <w:r w:rsidR="00B45339">
            <w:fldChar w:fldCharType="end"/>
          </w:r>
        </w:sdtContent>
      </w:sdt>
      <w:bookmarkEnd w:id="67"/>
    </w:p>
    <w:tbl>
      <w:tblPr>
        <w:tblStyle w:val="Tabellenraster"/>
        <w:tblW w:w="0" w:type="auto"/>
        <w:tblLook w:val="04A0" w:firstRow="1" w:lastRow="0" w:firstColumn="1" w:lastColumn="0" w:noHBand="0" w:noVBand="1"/>
      </w:tblPr>
      <w:tblGrid>
        <w:gridCol w:w="1642"/>
        <w:gridCol w:w="1245"/>
        <w:gridCol w:w="1390"/>
        <w:gridCol w:w="1248"/>
        <w:gridCol w:w="1341"/>
        <w:gridCol w:w="1341"/>
      </w:tblGrid>
      <w:tr w:rsidR="00B8778C" w14:paraId="0A2E6665" w14:textId="77777777" w:rsidTr="00FF76E6">
        <w:tc>
          <w:tcPr>
            <w:tcW w:w="1642" w:type="dxa"/>
          </w:tcPr>
          <w:p w14:paraId="13061016" w14:textId="40AD380E" w:rsidR="00B8778C" w:rsidRPr="00B729B3" w:rsidRDefault="00B8778C" w:rsidP="00B51434">
            <w:pPr>
              <w:rPr>
                <w:b/>
              </w:rPr>
            </w:pPr>
            <w:r>
              <w:rPr>
                <w:b/>
              </w:rPr>
              <w:t>Name</w:t>
            </w:r>
          </w:p>
        </w:tc>
        <w:tc>
          <w:tcPr>
            <w:tcW w:w="1245" w:type="dxa"/>
          </w:tcPr>
          <w:p w14:paraId="5D0B03C6" w14:textId="72481AF7" w:rsidR="00B8778C" w:rsidRPr="00B729B3" w:rsidRDefault="00B8778C" w:rsidP="00B51434">
            <w:pPr>
              <w:rPr>
                <w:b/>
              </w:rPr>
            </w:pPr>
            <w:r>
              <w:rPr>
                <w:b/>
              </w:rPr>
              <w:t>100k</w:t>
            </w:r>
          </w:p>
        </w:tc>
        <w:tc>
          <w:tcPr>
            <w:tcW w:w="1390" w:type="dxa"/>
          </w:tcPr>
          <w:p w14:paraId="0A9CA64A" w14:textId="6F6D9D07" w:rsidR="00B8778C" w:rsidRPr="00F5274C" w:rsidRDefault="00B8778C" w:rsidP="00B51434">
            <w:pPr>
              <w:rPr>
                <w:b/>
              </w:rPr>
            </w:pPr>
            <w:r>
              <w:rPr>
                <w:b/>
              </w:rPr>
              <w:t>1m</w:t>
            </w:r>
          </w:p>
        </w:tc>
        <w:tc>
          <w:tcPr>
            <w:tcW w:w="1248" w:type="dxa"/>
          </w:tcPr>
          <w:p w14:paraId="36A412D1" w14:textId="7ACBBFA2" w:rsidR="00B8778C" w:rsidRPr="0001755C" w:rsidRDefault="00B8778C" w:rsidP="00B51434">
            <w:pPr>
              <w:rPr>
                <w:b/>
              </w:rPr>
            </w:pPr>
            <w:r>
              <w:rPr>
                <w:b/>
              </w:rPr>
              <w:t>latest-small</w:t>
            </w:r>
          </w:p>
        </w:tc>
        <w:tc>
          <w:tcPr>
            <w:tcW w:w="1341" w:type="dxa"/>
          </w:tcPr>
          <w:p w14:paraId="4F729CAA" w14:textId="367878AA" w:rsidR="00B8778C" w:rsidRPr="00BC53F7" w:rsidRDefault="00B8778C" w:rsidP="00B51434">
            <w:pPr>
              <w:rPr>
                <w:b/>
              </w:rPr>
            </w:pPr>
            <w:r>
              <w:rPr>
                <w:b/>
              </w:rPr>
              <w:t>20m</w:t>
            </w:r>
          </w:p>
        </w:tc>
        <w:tc>
          <w:tcPr>
            <w:tcW w:w="1341" w:type="dxa"/>
          </w:tcPr>
          <w:p w14:paraId="7AF0FD32" w14:textId="745C7410" w:rsidR="00B8778C" w:rsidRPr="00BC53F7" w:rsidRDefault="00B8778C" w:rsidP="00B51434">
            <w:pPr>
              <w:rPr>
                <w:b/>
              </w:rPr>
            </w:pPr>
            <w:r>
              <w:rPr>
                <w:b/>
              </w:rPr>
              <w:t>25m</w:t>
            </w:r>
          </w:p>
        </w:tc>
      </w:tr>
      <w:tr w:rsidR="00B8778C" w14:paraId="3932AE1F" w14:textId="77777777" w:rsidTr="00FF76E6">
        <w:tc>
          <w:tcPr>
            <w:tcW w:w="1642" w:type="dxa"/>
          </w:tcPr>
          <w:p w14:paraId="7AD66DB5" w14:textId="3E7ECDFD" w:rsidR="00B8778C" w:rsidRPr="00266C5D" w:rsidRDefault="00B8778C" w:rsidP="00B51434">
            <w:pPr>
              <w:rPr>
                <w:b/>
              </w:rPr>
            </w:pPr>
            <w:r>
              <w:rPr>
                <w:b/>
              </w:rPr>
              <w:lastRenderedPageBreak/>
              <w:t>Ratings</w:t>
            </w:r>
          </w:p>
        </w:tc>
        <w:tc>
          <w:tcPr>
            <w:tcW w:w="1245" w:type="dxa"/>
          </w:tcPr>
          <w:p w14:paraId="311AF4A7" w14:textId="55F1DD4B" w:rsidR="00B8778C" w:rsidRDefault="00B8778C" w:rsidP="00B51434">
            <w:r>
              <w:t>100.000</w:t>
            </w:r>
          </w:p>
        </w:tc>
        <w:tc>
          <w:tcPr>
            <w:tcW w:w="1390" w:type="dxa"/>
          </w:tcPr>
          <w:p w14:paraId="72287AD7" w14:textId="57CE3145" w:rsidR="00B8778C" w:rsidRDefault="00B8778C" w:rsidP="00B51434">
            <w:r>
              <w:t>1.000.209</w:t>
            </w:r>
          </w:p>
        </w:tc>
        <w:tc>
          <w:tcPr>
            <w:tcW w:w="1248" w:type="dxa"/>
          </w:tcPr>
          <w:p w14:paraId="15FD7196" w14:textId="452D35FC" w:rsidR="00B8778C" w:rsidRDefault="00B8778C" w:rsidP="00B51434">
            <w:r w:rsidRPr="00FE6D0C">
              <w:t>100</w:t>
            </w:r>
            <w:r>
              <w:t>.</w:t>
            </w:r>
            <w:r w:rsidRPr="00FE6D0C">
              <w:t>836</w:t>
            </w:r>
          </w:p>
        </w:tc>
        <w:tc>
          <w:tcPr>
            <w:tcW w:w="1341" w:type="dxa"/>
          </w:tcPr>
          <w:p w14:paraId="36FB3520" w14:textId="0E594B61" w:rsidR="00B8778C" w:rsidRDefault="004C4F0D" w:rsidP="00B51434">
            <w:r w:rsidRPr="004C4F0D">
              <w:t>20</w:t>
            </w:r>
            <w:r>
              <w:t>.</w:t>
            </w:r>
            <w:r w:rsidRPr="004C4F0D">
              <w:t>000</w:t>
            </w:r>
            <w:r>
              <w:t>.</w:t>
            </w:r>
            <w:r w:rsidRPr="004C4F0D">
              <w:t>263</w:t>
            </w:r>
          </w:p>
        </w:tc>
        <w:tc>
          <w:tcPr>
            <w:tcW w:w="1341" w:type="dxa"/>
          </w:tcPr>
          <w:p w14:paraId="5E31D7DA" w14:textId="0D39FD8E" w:rsidR="00B8778C" w:rsidRDefault="00283827" w:rsidP="00B51434">
            <w:r w:rsidRPr="00283827">
              <w:t>25</w:t>
            </w:r>
            <w:r>
              <w:t>.</w:t>
            </w:r>
            <w:r w:rsidRPr="00283827">
              <w:t>000</w:t>
            </w:r>
            <w:r>
              <w:t>.</w:t>
            </w:r>
            <w:r w:rsidRPr="00283827">
              <w:t>095</w:t>
            </w:r>
          </w:p>
        </w:tc>
      </w:tr>
      <w:tr w:rsidR="00B8778C" w14:paraId="17B61651" w14:textId="77777777" w:rsidTr="00FF76E6">
        <w:tc>
          <w:tcPr>
            <w:tcW w:w="1642" w:type="dxa"/>
          </w:tcPr>
          <w:p w14:paraId="67EDB754" w14:textId="4A1CBBC3" w:rsidR="00B8778C" w:rsidRPr="00A45A3F" w:rsidRDefault="00B8778C" w:rsidP="00B51434">
            <w:pPr>
              <w:rPr>
                <w:b/>
              </w:rPr>
            </w:pPr>
            <w:r>
              <w:rPr>
                <w:b/>
              </w:rPr>
              <w:t>Users/</w:t>
            </w:r>
            <w:r>
              <w:rPr>
                <w:b/>
              </w:rPr>
              <w:br/>
              <w:t>Movies</w:t>
            </w:r>
          </w:p>
        </w:tc>
        <w:tc>
          <w:tcPr>
            <w:tcW w:w="1245" w:type="dxa"/>
          </w:tcPr>
          <w:p w14:paraId="684EB2A0" w14:textId="38BD5CB1" w:rsidR="00B8778C" w:rsidRDefault="00B8778C" w:rsidP="00B51434">
            <w:r>
              <w:t>943/</w:t>
            </w:r>
            <w:r>
              <w:br/>
              <w:t>1.682</w:t>
            </w:r>
          </w:p>
        </w:tc>
        <w:tc>
          <w:tcPr>
            <w:tcW w:w="1390" w:type="dxa"/>
          </w:tcPr>
          <w:p w14:paraId="2E279C63" w14:textId="0902E5AA" w:rsidR="00B8778C" w:rsidRDefault="00B8778C" w:rsidP="00B51434">
            <w:r>
              <w:t>6.040/</w:t>
            </w:r>
            <w:r>
              <w:br/>
            </w:r>
            <w:r w:rsidRPr="009F621B">
              <w:t>3</w:t>
            </w:r>
            <w:r>
              <w:t>.</w:t>
            </w:r>
            <w:r w:rsidRPr="009F621B">
              <w:t>952</w:t>
            </w:r>
          </w:p>
        </w:tc>
        <w:tc>
          <w:tcPr>
            <w:tcW w:w="1248" w:type="dxa"/>
          </w:tcPr>
          <w:p w14:paraId="40A749E5" w14:textId="7F0E8435" w:rsidR="00B8778C" w:rsidRDefault="00B8778C" w:rsidP="00B51434">
            <w:r w:rsidRPr="00A73837">
              <w:t>610</w:t>
            </w:r>
            <w:r>
              <w:t>/</w:t>
            </w:r>
            <w:r>
              <w:br/>
              <w:t>9.742</w:t>
            </w:r>
          </w:p>
        </w:tc>
        <w:tc>
          <w:tcPr>
            <w:tcW w:w="1341" w:type="dxa"/>
          </w:tcPr>
          <w:p w14:paraId="6CCABE6A" w14:textId="674C2F97" w:rsidR="00B8778C" w:rsidRDefault="00D705B2" w:rsidP="00B51434">
            <w:r w:rsidRPr="00D705B2">
              <w:t>138</w:t>
            </w:r>
            <w:r>
              <w:t>.</w:t>
            </w:r>
            <w:r w:rsidRPr="00D705B2">
              <w:t>493</w:t>
            </w:r>
            <w:r>
              <w:t>/</w:t>
            </w:r>
            <w:r>
              <w:br/>
            </w:r>
            <w:r w:rsidRPr="00D705B2">
              <w:t>27</w:t>
            </w:r>
            <w:r>
              <w:t>.</w:t>
            </w:r>
            <w:r w:rsidRPr="00D705B2">
              <w:t>278</w:t>
            </w:r>
          </w:p>
        </w:tc>
        <w:tc>
          <w:tcPr>
            <w:tcW w:w="1341" w:type="dxa"/>
          </w:tcPr>
          <w:p w14:paraId="38F7DBC0" w14:textId="2240C3A1" w:rsidR="00B8778C" w:rsidRDefault="004604D1" w:rsidP="00B51434">
            <w:r w:rsidRPr="004604D1">
              <w:t>162</w:t>
            </w:r>
            <w:r>
              <w:t>.</w:t>
            </w:r>
            <w:r w:rsidRPr="004604D1">
              <w:t>541</w:t>
            </w:r>
            <w:r>
              <w:t>/</w:t>
            </w:r>
            <w:r w:rsidR="001F175E">
              <w:br/>
            </w:r>
            <w:r w:rsidRPr="004604D1">
              <w:t>62</w:t>
            </w:r>
            <w:r>
              <w:t>.</w:t>
            </w:r>
            <w:r w:rsidRPr="004604D1">
              <w:t>423</w:t>
            </w:r>
          </w:p>
        </w:tc>
      </w:tr>
      <w:tr w:rsidR="00B8778C" w14:paraId="44AAF2D1" w14:textId="77777777" w:rsidTr="00FF76E6">
        <w:tc>
          <w:tcPr>
            <w:tcW w:w="1642" w:type="dxa"/>
          </w:tcPr>
          <w:p w14:paraId="64522AC6" w14:textId="1CB04DA3" w:rsidR="00B8778C" w:rsidRPr="00265F36" w:rsidRDefault="00B8778C" w:rsidP="00B51434">
            <w:pPr>
              <w:rPr>
                <w:b/>
              </w:rPr>
            </w:pPr>
            <w:r>
              <w:rPr>
                <w:b/>
              </w:rPr>
              <w:t>Dense</w:t>
            </w:r>
            <w:r w:rsidR="001F175E">
              <w:rPr>
                <w:b/>
              </w:rPr>
              <w:br/>
            </w:r>
            <w:r>
              <w:rPr>
                <w:b/>
              </w:rPr>
              <w:t>user</w:t>
            </w:r>
            <w:r w:rsidR="001F175E">
              <w:rPr>
                <w:b/>
              </w:rPr>
              <w:t xml:space="preserve"> </w:t>
            </w:r>
            <w:r>
              <w:rPr>
                <w:b/>
              </w:rPr>
              <w:t>features</w:t>
            </w:r>
          </w:p>
        </w:tc>
        <w:tc>
          <w:tcPr>
            <w:tcW w:w="1245" w:type="dxa"/>
          </w:tcPr>
          <w:p w14:paraId="3F82D26E" w14:textId="0C080CC7" w:rsidR="00B8778C" w:rsidRDefault="00B8778C" w:rsidP="00B51434">
            <w:r>
              <w:t>Yes</w:t>
            </w:r>
          </w:p>
        </w:tc>
        <w:tc>
          <w:tcPr>
            <w:tcW w:w="1390" w:type="dxa"/>
          </w:tcPr>
          <w:p w14:paraId="18CF97DC" w14:textId="218B0D99" w:rsidR="00B8778C" w:rsidRDefault="00B8778C" w:rsidP="00B51434">
            <w:r>
              <w:t>Yes</w:t>
            </w:r>
          </w:p>
        </w:tc>
        <w:tc>
          <w:tcPr>
            <w:tcW w:w="1248" w:type="dxa"/>
          </w:tcPr>
          <w:p w14:paraId="6F019ADA" w14:textId="61012342" w:rsidR="00B8778C" w:rsidRDefault="00B8778C" w:rsidP="00B51434">
            <w:r>
              <w:t>No</w:t>
            </w:r>
          </w:p>
        </w:tc>
        <w:tc>
          <w:tcPr>
            <w:tcW w:w="1341" w:type="dxa"/>
          </w:tcPr>
          <w:p w14:paraId="2B9E856C" w14:textId="08C3378C" w:rsidR="00B8778C" w:rsidRDefault="00B8778C" w:rsidP="00B51434">
            <w:r>
              <w:t>No</w:t>
            </w:r>
          </w:p>
        </w:tc>
        <w:tc>
          <w:tcPr>
            <w:tcW w:w="1341" w:type="dxa"/>
          </w:tcPr>
          <w:p w14:paraId="7B714D2F" w14:textId="149D935A" w:rsidR="00B8778C" w:rsidRDefault="00B8778C" w:rsidP="00B51434">
            <w:r>
              <w:t>No</w:t>
            </w:r>
          </w:p>
        </w:tc>
      </w:tr>
      <w:tr w:rsidR="00B8778C" w14:paraId="297154A9" w14:textId="77777777" w:rsidTr="00FF76E6">
        <w:tc>
          <w:tcPr>
            <w:tcW w:w="1642" w:type="dxa"/>
          </w:tcPr>
          <w:p w14:paraId="73EE0755" w14:textId="498E5220" w:rsidR="00B8778C" w:rsidRDefault="00B8778C" w:rsidP="00B51434">
            <w:pPr>
              <w:rPr>
                <w:b/>
              </w:rPr>
            </w:pPr>
            <w:r>
              <w:rPr>
                <w:b/>
              </w:rPr>
              <w:t>Timespan</w:t>
            </w:r>
          </w:p>
        </w:tc>
        <w:tc>
          <w:tcPr>
            <w:tcW w:w="1245" w:type="dxa"/>
          </w:tcPr>
          <w:p w14:paraId="0D9C2D7C" w14:textId="7E8E11FF" w:rsidR="00B8778C" w:rsidRDefault="00B8778C" w:rsidP="00B51434">
            <w:r>
              <w:t>1997-1998</w:t>
            </w:r>
          </w:p>
        </w:tc>
        <w:tc>
          <w:tcPr>
            <w:tcW w:w="1390" w:type="dxa"/>
          </w:tcPr>
          <w:p w14:paraId="3B89AD36" w14:textId="6826E38A" w:rsidR="00B8778C" w:rsidRDefault="00B8778C" w:rsidP="00B51434">
            <w:r>
              <w:t>2000-2003</w:t>
            </w:r>
          </w:p>
        </w:tc>
        <w:tc>
          <w:tcPr>
            <w:tcW w:w="1248" w:type="dxa"/>
          </w:tcPr>
          <w:p w14:paraId="2BC6CF2E" w14:textId="7A6F39A5" w:rsidR="00B8778C" w:rsidRDefault="00B8778C" w:rsidP="00B51434">
            <w:r>
              <w:t>1996-2018</w:t>
            </w:r>
          </w:p>
        </w:tc>
        <w:tc>
          <w:tcPr>
            <w:tcW w:w="1341" w:type="dxa"/>
          </w:tcPr>
          <w:p w14:paraId="0506D408" w14:textId="4FD3F3C9" w:rsidR="00B8778C" w:rsidRDefault="00B8778C" w:rsidP="00B51434">
            <w:r>
              <w:t>1995-2015</w:t>
            </w:r>
          </w:p>
        </w:tc>
        <w:tc>
          <w:tcPr>
            <w:tcW w:w="1341" w:type="dxa"/>
          </w:tcPr>
          <w:p w14:paraId="7200F2D9" w14:textId="16BF3FA0" w:rsidR="00B8778C" w:rsidRDefault="00283827" w:rsidP="00B51434">
            <w:r>
              <w:t>1995-2019</w:t>
            </w:r>
          </w:p>
        </w:tc>
      </w:tr>
    </w:tbl>
    <w:p w14:paraId="4BA3727F" w14:textId="77777777" w:rsidR="004E0602" w:rsidRDefault="004E0602" w:rsidP="00B51434"/>
    <w:p w14:paraId="6DA6DF30" w14:textId="3817E20F" w:rsidR="006417A2" w:rsidRDefault="006417A2" w:rsidP="006417A2">
      <w:pPr>
        <w:pStyle w:val="berschrift3"/>
      </w:pPr>
      <w:r>
        <w:t>Dataset</w:t>
      </w:r>
      <w:r w:rsidR="00680400">
        <w:t xml:space="preserve"> Description</w:t>
      </w:r>
    </w:p>
    <w:p w14:paraId="46A8A98E" w14:textId="640E630E" w:rsidR="00FA3231" w:rsidRDefault="00A02E0D" w:rsidP="00A02E0D">
      <w:r>
        <w:t xml:space="preserve">The </w:t>
      </w:r>
      <w:r w:rsidR="00A4136A">
        <w:t>M</w:t>
      </w:r>
      <w:r>
        <w:t>ovie</w:t>
      </w:r>
      <w:r w:rsidR="00A4136A">
        <w:t>L</w:t>
      </w:r>
      <w:r>
        <w:t>ens 100k dataset can be divided into 3 parts. The first part maps the user-item interaction.</w:t>
      </w:r>
      <w:r w:rsidR="000A3C0D">
        <w:t xml:space="preserve"> </w:t>
      </w:r>
      <w:r>
        <w:t>It consists of a user</w:t>
      </w:r>
      <w:r w:rsidR="000A3C0D">
        <w:t xml:space="preserve"> </w:t>
      </w:r>
      <w:r>
        <w:t>id</w:t>
      </w:r>
      <w:r w:rsidR="000A3C0D">
        <w:t>,</w:t>
      </w:r>
      <w:r>
        <w:t xml:space="preserve"> movie</w:t>
      </w:r>
      <w:r w:rsidR="000A3C0D">
        <w:t xml:space="preserve"> </w:t>
      </w:r>
      <w:r>
        <w:t xml:space="preserve">id and a resulting rating between 1 and 5, as well as a </w:t>
      </w:r>
      <w:r w:rsidR="004F5CE4">
        <w:t>U</w:t>
      </w:r>
      <w:r w:rsidR="002D5CBF">
        <w:t>nix</w:t>
      </w:r>
      <w:r w:rsidR="004F5CE4">
        <w:t xml:space="preserve"> </w:t>
      </w:r>
      <w:r>
        <w:t>timestamp of when the user-rating was logged. These represent the sparse features</w:t>
      </w:r>
      <w:r w:rsidR="004F5CE4">
        <w:t xml:space="preserve"> of the dataset</w:t>
      </w:r>
      <w:r>
        <w:t>. The other parts hold dense features about the user and the movies. The demographic data entails information about the user age, their gender, their occupation and the zip code. The movie data is made up of the movie name, it</w:t>
      </w:r>
      <w:r w:rsidR="00214AAE">
        <w:t>s</w:t>
      </w:r>
      <w:r>
        <w:t xml:space="preserve"> release date, a link to the </w:t>
      </w:r>
      <w:r w:rsidR="00155703">
        <w:t>IMD</w:t>
      </w:r>
      <w:r>
        <w:t>b</w:t>
      </w:r>
      <w:r w:rsidR="00E17E66">
        <w:rPr>
          <w:rStyle w:val="Funotenzeichen"/>
        </w:rPr>
        <w:footnoteReference w:id="11"/>
      </w:r>
      <w:r>
        <w:t xml:space="preserve"> page</w:t>
      </w:r>
      <w:r w:rsidR="00214AAE">
        <w:t xml:space="preserve"> of the movie</w:t>
      </w:r>
      <w:r>
        <w:t>, and columns for each genre. The genres are encoded in a binary fashion, meaning that genres belong</w:t>
      </w:r>
      <w:r w:rsidR="002E4534">
        <w:t>ing</w:t>
      </w:r>
      <w:r>
        <w:t xml:space="preserve"> to the movie are assigned </w:t>
      </w:r>
      <w:r w:rsidR="00081EE2">
        <w:t>the</w:t>
      </w:r>
      <w:r>
        <w:t xml:space="preserve"> value 1,</w:t>
      </w:r>
      <w:r w:rsidR="009E2D07">
        <w:t xml:space="preserve"> </w:t>
      </w:r>
      <w:r w:rsidR="004C6451">
        <w:t>otherwise it’s set to</w:t>
      </w:r>
      <w:r>
        <w:t xml:space="preserve"> 0.</w:t>
      </w:r>
    </w:p>
    <w:p w14:paraId="26F5D931" w14:textId="4611F6E0" w:rsidR="00680400" w:rsidRDefault="00680400" w:rsidP="00680400">
      <w:pPr>
        <w:pStyle w:val="berschrift3"/>
      </w:pPr>
      <w:r>
        <w:t>Data Preparation</w:t>
      </w:r>
    </w:p>
    <w:p w14:paraId="70F39F72" w14:textId="76963BAB" w:rsidR="000C481F" w:rsidRDefault="00F047D1" w:rsidP="00F047D1">
      <w:r>
        <w:t>All files prior to the pipeline ingestion</w:t>
      </w:r>
      <w:r w:rsidR="004D22A3">
        <w:t xml:space="preserve"> are stored in </w:t>
      </w:r>
      <w:r w:rsidR="008810DC">
        <w:t xml:space="preserve">the </w:t>
      </w:r>
      <w:r w:rsidR="004D22A3" w:rsidRPr="008B724C">
        <w:rPr>
          <w:rFonts w:ascii="Courier New" w:hAnsi="Courier New" w:cs="Courier New"/>
          <w:i/>
        </w:rPr>
        <w:t>data</w:t>
      </w:r>
      <w:r w:rsidR="004D22A3">
        <w:t xml:space="preserve"> directory</w:t>
      </w:r>
      <w:r w:rsidR="008810DC">
        <w:t xml:space="preserve">. </w:t>
      </w:r>
      <w:r w:rsidR="00890F31">
        <w:t xml:space="preserve">The raw </w:t>
      </w:r>
      <w:r w:rsidR="00917B3F">
        <w:t xml:space="preserve">dataset </w:t>
      </w:r>
      <w:r w:rsidR="00890F31">
        <w:t xml:space="preserve">download files </w:t>
      </w:r>
      <w:r w:rsidR="00917B3F">
        <w:t xml:space="preserve">are stored in </w:t>
      </w:r>
      <w:r w:rsidR="003F53F8">
        <w:t>the</w:t>
      </w:r>
      <w:r w:rsidR="008D023D">
        <w:t xml:space="preserve"> </w:t>
      </w:r>
      <w:r w:rsidR="008D023D" w:rsidRPr="00191646">
        <w:rPr>
          <w:rFonts w:ascii="Courier New" w:hAnsi="Courier New" w:cs="Courier New"/>
          <w:i/>
        </w:rPr>
        <w:t>download</w:t>
      </w:r>
      <w:r w:rsidR="008D023D">
        <w:t xml:space="preserve"> subdirectory. The files in </w:t>
      </w:r>
      <w:r w:rsidR="0056071D">
        <w:t>this</w:t>
      </w:r>
      <w:r w:rsidR="003F53F8">
        <w:t xml:space="preserve"> folder</w:t>
      </w:r>
      <w:r w:rsidR="0056071D">
        <w:t xml:space="preserve"> </w:t>
      </w:r>
      <w:r w:rsidR="00566AA8">
        <w:t>cannot</w:t>
      </w:r>
      <w:r w:rsidR="0056071D">
        <w:t xml:space="preserve"> be ingested by a MLOps pipeline yet</w:t>
      </w:r>
      <w:r w:rsidR="00CE14C6">
        <w:t xml:space="preserve"> and need to undergo data preparation steps</w:t>
      </w:r>
      <w:r w:rsidR="0056071D">
        <w:t>.</w:t>
      </w:r>
      <w:r w:rsidR="007C207E">
        <w:t xml:space="preserve"> Usable data </w:t>
      </w:r>
      <w:r w:rsidR="008A253F">
        <w:t xml:space="preserve">is stored in </w:t>
      </w:r>
      <w:r w:rsidR="008A253F" w:rsidRPr="00191646">
        <w:rPr>
          <w:rFonts w:ascii="Courier New" w:hAnsi="Courier New" w:cs="Courier New"/>
          <w:i/>
        </w:rPr>
        <w:t>recommender-data</w:t>
      </w:r>
      <w:r w:rsidR="00140195" w:rsidRPr="00191646">
        <w:rPr>
          <w:rFonts w:ascii="Courier New" w:hAnsi="Courier New" w:cs="Courier New"/>
          <w:i/>
        </w:rPr>
        <w:t>sets</w:t>
      </w:r>
      <w:r w:rsidR="008A253F">
        <w:t xml:space="preserve">. This folder serves as a repository </w:t>
      </w:r>
      <w:r w:rsidR="0021633C">
        <w:t xml:space="preserve">for ingestible data. </w:t>
      </w:r>
      <w:r w:rsidR="00D46B04">
        <w:t>From there t</w:t>
      </w:r>
      <w:r w:rsidR="0021633C">
        <w:t>he data</w:t>
      </w:r>
      <w:r w:rsidR="00181239">
        <w:t>set</w:t>
      </w:r>
      <w:r w:rsidR="00D46B04">
        <w:t>s</w:t>
      </w:r>
      <w:r w:rsidR="0021633C">
        <w:t xml:space="preserve"> inside </w:t>
      </w:r>
      <w:r w:rsidR="00181239" w:rsidRPr="00191646">
        <w:rPr>
          <w:rFonts w:ascii="Courier New" w:hAnsi="Courier New" w:cs="Courier New"/>
          <w:i/>
        </w:rPr>
        <w:t>recommender-data</w:t>
      </w:r>
      <w:r w:rsidR="00140195" w:rsidRPr="00191646">
        <w:rPr>
          <w:rFonts w:ascii="Courier New" w:hAnsi="Courier New" w:cs="Courier New"/>
          <w:i/>
        </w:rPr>
        <w:t>sets</w:t>
      </w:r>
      <w:r w:rsidR="00181239">
        <w:t xml:space="preserve"> </w:t>
      </w:r>
      <w:r w:rsidR="006E5AAB">
        <w:t>are</w:t>
      </w:r>
      <w:r w:rsidR="00181239">
        <w:t xml:space="preserve"> copied over to </w:t>
      </w:r>
      <w:r w:rsidR="001B1F15">
        <w:t xml:space="preserve">separate </w:t>
      </w:r>
      <w:r w:rsidR="00D46B04">
        <w:t xml:space="preserve">dedicated </w:t>
      </w:r>
      <w:r w:rsidR="001B1F15">
        <w:t>pipeline folders. There</w:t>
      </w:r>
      <w:r w:rsidR="00D66E9A">
        <w:t>,</w:t>
      </w:r>
      <w:r w:rsidR="001B1F15">
        <w:t xml:space="preserve"> the specific dataset</w:t>
      </w:r>
      <w:r w:rsidR="00233D83">
        <w:t xml:space="preserve"> is stored</w:t>
      </w:r>
      <w:r w:rsidR="00646746">
        <w:t xml:space="preserve"> to be</w:t>
      </w:r>
      <w:r w:rsidR="00233D83">
        <w:t xml:space="preserve"> ingested by the </w:t>
      </w:r>
      <w:r w:rsidR="00CA5DDE">
        <w:t xml:space="preserve">respective </w:t>
      </w:r>
      <w:r w:rsidR="006E5AAB">
        <w:t xml:space="preserve">MLOps </w:t>
      </w:r>
      <w:r w:rsidR="00233D83">
        <w:t>pipeline</w:t>
      </w:r>
      <w:r w:rsidR="00596490">
        <w:t xml:space="preserve"> </w:t>
      </w:r>
      <w:r w:rsidR="00AC05E7">
        <w:t>(</w:t>
      </w:r>
      <w:r w:rsidR="00AC05E7">
        <w:fldChar w:fldCharType="begin"/>
      </w:r>
      <w:r w:rsidR="00AC05E7">
        <w:instrText xml:space="preserve"> REF _Ref109262047 \h </w:instrText>
      </w:r>
      <w:r w:rsidR="00AC05E7">
        <w:fldChar w:fldCharType="separate"/>
      </w:r>
      <w:r w:rsidR="00AC05E7">
        <w:t xml:space="preserve">Figure </w:t>
      </w:r>
      <w:r w:rsidR="00AC05E7">
        <w:rPr>
          <w:noProof/>
        </w:rPr>
        <w:t>13</w:t>
      </w:r>
      <w:r w:rsidR="00AC05E7">
        <w:fldChar w:fldCharType="end"/>
      </w:r>
      <w:r w:rsidR="00AC05E7">
        <w:t>)</w:t>
      </w:r>
      <w:r w:rsidR="00233D83">
        <w:t>.</w:t>
      </w:r>
    </w:p>
    <w:p w14:paraId="0E3ADA82" w14:textId="77777777" w:rsidR="00255F11" w:rsidRDefault="009D45F5" w:rsidP="00255F11">
      <w:pPr>
        <w:keepNext/>
      </w:pPr>
      <w:r w:rsidRPr="009D45F5">
        <w:rPr>
          <w:noProof/>
        </w:rPr>
        <w:lastRenderedPageBreak/>
        <w:drawing>
          <wp:inline distT="0" distB="0" distL="0" distR="0" wp14:anchorId="06450074" wp14:editId="009A28AB">
            <wp:extent cx="5400675" cy="1659255"/>
            <wp:effectExtent l="0" t="0" r="9525" b="0"/>
            <wp:docPr id="19" name="Grafik 19"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rafik 19" descr="Ein Bild, das Text enthält.&#10;&#10;Automatisch generierte Beschreibung"/>
                    <pic:cNvPicPr/>
                  </pic:nvPicPr>
                  <pic:blipFill>
                    <a:blip r:embed="rId23"/>
                    <a:stretch>
                      <a:fillRect/>
                    </a:stretch>
                  </pic:blipFill>
                  <pic:spPr>
                    <a:xfrm>
                      <a:off x="0" y="0"/>
                      <a:ext cx="5400675" cy="1659255"/>
                    </a:xfrm>
                    <a:prstGeom prst="rect">
                      <a:avLst/>
                    </a:prstGeom>
                  </pic:spPr>
                </pic:pic>
              </a:graphicData>
            </a:graphic>
          </wp:inline>
        </w:drawing>
      </w:r>
    </w:p>
    <w:p w14:paraId="51D3F092" w14:textId="5F30D463" w:rsidR="00FA3CFD" w:rsidRPr="008D023D" w:rsidRDefault="00255F11" w:rsidP="00255F11">
      <w:pPr>
        <w:pStyle w:val="Beschriftung"/>
      </w:pPr>
      <w:bookmarkStart w:id="68" w:name="_Ref109262047"/>
      <w:r>
        <w:t xml:space="preserve">Figure </w:t>
      </w:r>
      <w:r>
        <w:fldChar w:fldCharType="begin"/>
      </w:r>
      <w:r>
        <w:instrText xml:space="preserve"> SEQ Figure \* ARABIC </w:instrText>
      </w:r>
      <w:r>
        <w:fldChar w:fldCharType="separate"/>
      </w:r>
      <w:r w:rsidR="00D7476B">
        <w:rPr>
          <w:noProof/>
        </w:rPr>
        <w:t>14</w:t>
      </w:r>
      <w:r>
        <w:fldChar w:fldCharType="end"/>
      </w:r>
      <w:bookmarkEnd w:id="68"/>
      <w:r>
        <w:t>: Structure of data directory</w:t>
      </w:r>
    </w:p>
    <w:p w14:paraId="20F5C73D" w14:textId="0ADFA91E" w:rsidR="002A0F19" w:rsidRDefault="002A0F19" w:rsidP="00A02E0D">
      <w:r>
        <w:t xml:space="preserve">Having established </w:t>
      </w:r>
      <w:r w:rsidR="009D3287">
        <w:t xml:space="preserve">the </w:t>
      </w:r>
      <w:r w:rsidR="004E55DB">
        <w:t>structure of the</w:t>
      </w:r>
      <w:r w:rsidR="00AC05E7">
        <w:t xml:space="preserve"> </w:t>
      </w:r>
      <w:r w:rsidR="00AC05E7" w:rsidRPr="00AC05E7">
        <w:rPr>
          <w:rFonts w:ascii="Courier New" w:hAnsi="Courier New" w:cs="Courier New"/>
          <w:i/>
        </w:rPr>
        <w:t>data</w:t>
      </w:r>
      <w:r w:rsidR="004E55DB">
        <w:t xml:space="preserve"> directory, now the data preparation process is described</w:t>
      </w:r>
      <w:r w:rsidR="00B33A63">
        <w:t>, which uses</w:t>
      </w:r>
      <w:r w:rsidR="0047561F">
        <w:t xml:space="preserve"> </w:t>
      </w:r>
      <w:r w:rsidR="00B15B8D">
        <w:t>the script</w:t>
      </w:r>
      <w:r w:rsidR="0047561F">
        <w:t xml:space="preserve"> </w:t>
      </w:r>
      <w:proofErr w:type="spellStart"/>
      <w:r w:rsidR="00D05E98" w:rsidRPr="001E12BE">
        <w:rPr>
          <w:rFonts w:ascii="Courier New" w:hAnsi="Courier New" w:cs="Courier New"/>
        </w:rPr>
        <w:t>movielens_csv_generator</w:t>
      </w:r>
      <w:r w:rsidR="001E12BE" w:rsidRPr="001E12BE">
        <w:rPr>
          <w:rFonts w:ascii="Courier New" w:hAnsi="Courier New" w:cs="Courier New"/>
        </w:rPr>
        <w:t>.ipynb</w:t>
      </w:r>
      <w:proofErr w:type="spellEnd"/>
      <w:r w:rsidR="00B33A63">
        <w:t>.</w:t>
      </w:r>
    </w:p>
    <w:p w14:paraId="706F480F" w14:textId="06435B12" w:rsidR="00776A76" w:rsidRDefault="00AF5648" w:rsidP="00A02E0D">
      <w:r>
        <w:t>First, t</w:t>
      </w:r>
      <w:r w:rsidR="00FB647B" w:rsidRPr="00FB647B">
        <w:t xml:space="preserve">he </w:t>
      </w:r>
      <w:r w:rsidR="00076EC1" w:rsidRPr="00FB647B">
        <w:t>MovieLens</w:t>
      </w:r>
      <w:r w:rsidR="00FB647B" w:rsidRPr="00FB647B">
        <w:t xml:space="preserve"> </w:t>
      </w:r>
      <w:r w:rsidR="007F6E25">
        <w:t xml:space="preserve">100k </w:t>
      </w:r>
      <w:r w:rsidR="00FB647B" w:rsidRPr="00FB647B">
        <w:t>dataset</w:t>
      </w:r>
      <w:r>
        <w:t xml:space="preserve"> is downloaded</w:t>
      </w:r>
      <w:r w:rsidR="00FB647B" w:rsidRPr="00FB647B">
        <w:t xml:space="preserve"> from the GroupLens file repository</w:t>
      </w:r>
      <w:r w:rsidR="00ED31CE">
        <w:t xml:space="preserve"> </w:t>
      </w:r>
      <w:sdt>
        <w:sdtPr>
          <w:alias w:val="To edit, see citavi.com/edit"/>
          <w:tag w:val="CitaviPlaceholder#367b57ac-be2b-40c8-bab5-d3bc7bdba311"/>
          <w:id w:val="-407458784"/>
          <w:placeholder>
            <w:docPart w:val="DefaultPlaceholder_-1854013440"/>
          </w:placeholder>
        </w:sdtPr>
        <w:sdtEndPr/>
        <w:sdtContent>
          <w:r w:rsidR="00ED31CE">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ZGU1MzZiLWQ5YWItNDExZS04YjAwLTQ5MTIyZTYyNjgwZSIsIlJhbmdlTGVuZ3RoIjoxNywiUmVmZXJlbmNlSWQiOiJmMjE1NWYzNi1lOWExLTRhZTktYjcxMi04Zjc5NDQyOWI5YzkiLCJSZWZlcmVuY2UiOnsiJGlkIjoiMyIsIiR0eXBlIjoiU3dpc3NBY2FkZW1pYy5DaXRhdmkuUmVmZXJlbmNlLCBTd2lzc0FjYWRlbWljLkNpdGF2aSIsIkFic3RyYWN0Q29tcGxleGl0eSI6MCwiQWJzdHJhY3RTb3VyY2VUZXh0Rm9ybWF0IjowLCJBY2Nlc3NEYXRlIjoiMTkuNy4yMDIyIiwiQXV0aG9ycyI6W10sIkNpdGF0aW9uS2V5VXBkYXRlVHlwZSI6MCwiQ29sbGFib3JhdG9ycyI6W10sIkRhdGUiOiIzLjEyLjIwMTk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maWxlcy5ncm91cGxlbnMub3JnL2RhdGFzZXRzL21vdmllbGVucy8iLCJVcmlTdHJpbmciOiJodHRwczovL2ZpbGVzLmdyb3VwbGVucy5vcmcvZGF0YXNldHMvbW92aWVsZW5z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}</w:instrText>
          </w:r>
          <w:r w:rsidR="00ED31CE">
            <w:fldChar w:fldCharType="separate"/>
          </w:r>
          <w:r w:rsidR="00ED31CE">
            <w:t>(GroupLens, n.d.)</w:t>
          </w:r>
          <w:r w:rsidR="00ED31CE">
            <w:fldChar w:fldCharType="end"/>
          </w:r>
        </w:sdtContent>
      </w:sdt>
      <w:r w:rsidR="00FB647B" w:rsidRPr="00FB647B">
        <w:t xml:space="preserve">. </w:t>
      </w:r>
      <w:r w:rsidR="006E13E3">
        <w:t>The</w:t>
      </w:r>
      <w:r w:rsidR="00F57B8C">
        <w:t xml:space="preserve"> dataset</w:t>
      </w:r>
      <w:r w:rsidR="006E13E3">
        <w:t xml:space="preserve"> </w:t>
      </w:r>
      <w:r w:rsidR="00EF68DE">
        <w:t xml:space="preserve">comes </w:t>
      </w:r>
      <w:r w:rsidR="00F57B8C">
        <w:t>in a zip-file, which needs to be extracted</w:t>
      </w:r>
      <w:r w:rsidR="00B40232">
        <w:t xml:space="preserve">. </w:t>
      </w:r>
      <w:r w:rsidR="00061C13">
        <w:t xml:space="preserve">After the contents have been unpacked, </w:t>
      </w:r>
      <w:r w:rsidR="000B1FDE">
        <w:t xml:space="preserve">the zip file is deleted. </w:t>
      </w:r>
      <w:r w:rsidR="00B40232">
        <w:t xml:space="preserve">This process is done with </w:t>
      </w:r>
      <w:r w:rsidR="00307D35">
        <w:t xml:space="preserve">the </w:t>
      </w:r>
      <w:r w:rsidR="00B67C9F">
        <w:t xml:space="preserve">following </w:t>
      </w:r>
      <w:r w:rsidR="00B40232">
        <w:t xml:space="preserve">inline commands in the </w:t>
      </w:r>
      <w:r w:rsidR="00416FCB">
        <w:t>J</w:t>
      </w:r>
      <w:r w:rsidR="00B40232">
        <w:t>upyter notebook:</w:t>
      </w:r>
    </w:p>
    <w:p w14:paraId="7E8EEB8F" w14:textId="77777777" w:rsidR="00416FCB" w:rsidRDefault="00416FCB" w:rsidP="00416FCB">
      <w:pPr>
        <w:pStyle w:val="Computerprogramm"/>
      </w:pPr>
      <w:r>
        <w:t># Fetch data (only run for the first time)</w:t>
      </w:r>
    </w:p>
    <w:p w14:paraId="4BEFBD57" w14:textId="77777777" w:rsidR="00416FCB" w:rsidRDefault="00416FCB" w:rsidP="00416FCB">
      <w:pPr>
        <w:pStyle w:val="Computerprogramm"/>
      </w:pPr>
      <w:r>
        <w:t>!wget https://files.grouplens.org/datasets/movielens/{ds_name}.zip</w:t>
      </w:r>
    </w:p>
    <w:p w14:paraId="473F9E21" w14:textId="77777777" w:rsidR="00416FCB" w:rsidRDefault="00416FCB" w:rsidP="00416FCB">
      <w:pPr>
        <w:pStyle w:val="Computerprogramm"/>
      </w:pPr>
      <w:r>
        <w:t>!unzip {ds_name}.zip</w:t>
      </w:r>
    </w:p>
    <w:p w14:paraId="6EA22490" w14:textId="77777777" w:rsidR="00416FCB" w:rsidRDefault="00416FCB" w:rsidP="00416FCB">
      <w:pPr>
        <w:pStyle w:val="Computerprogramm"/>
      </w:pPr>
      <w:r>
        <w:t>!rm {ds_name}.zip</w:t>
      </w:r>
    </w:p>
    <w:p w14:paraId="4C5725D1" w14:textId="066F080C" w:rsidR="00DF6157" w:rsidRDefault="00E0581B" w:rsidP="00A02E0D">
      <w:r>
        <w:t xml:space="preserve">The </w:t>
      </w:r>
      <w:r w:rsidR="0039429D">
        <w:t xml:space="preserve">extracted files are saved in the </w:t>
      </w:r>
      <w:r w:rsidR="00BD2D60">
        <w:rPr>
          <w:rFonts w:ascii="Courier New" w:hAnsi="Courier New" w:cs="Courier New"/>
          <w:i/>
        </w:rPr>
        <w:t>downloads</w:t>
      </w:r>
      <w:r w:rsidR="00334E9C">
        <w:rPr>
          <w:rFonts w:cs="Arial"/>
          <w:i/>
        </w:rPr>
        <w:t xml:space="preserve"> </w:t>
      </w:r>
      <w:r w:rsidR="00334E9C">
        <w:rPr>
          <w:rFonts w:cs="Arial"/>
        </w:rPr>
        <w:t>folder. The dataset is</w:t>
      </w:r>
      <w:r w:rsidR="00967ACE">
        <w:rPr>
          <w:rFonts w:cs="Arial"/>
        </w:rPr>
        <w:t xml:space="preserve"> divided</w:t>
      </w:r>
      <w:r w:rsidR="00334E9C">
        <w:rPr>
          <w:rFonts w:cs="Arial"/>
        </w:rPr>
        <w:t xml:space="preserve"> into separate files. </w:t>
      </w:r>
      <w:r w:rsidR="00FB647B" w:rsidRPr="00FB647B">
        <w:t xml:space="preserve">In order to create a complete dataset, the files </w:t>
      </w:r>
      <w:r w:rsidR="00C73F59">
        <w:t>need to</w:t>
      </w:r>
      <w:r w:rsidR="00FB647B" w:rsidRPr="00FB647B">
        <w:t xml:space="preserve"> be concatenated. For this research, the user demographics will be joined together with the sparse data of the user-item interaction.</w:t>
      </w:r>
      <w:r w:rsidR="00090F24">
        <w:t xml:space="preserve"> </w:t>
      </w:r>
      <w:r w:rsidR="00967ACE">
        <w:t>For this</w:t>
      </w:r>
      <w:r w:rsidR="00F85556">
        <w:t>,</w:t>
      </w:r>
      <w:r w:rsidR="001D1300">
        <w:t xml:space="preserve"> </w:t>
      </w:r>
      <w:r w:rsidR="001D1300" w:rsidRPr="001D1300">
        <w:rPr>
          <w:i/>
        </w:rPr>
        <w:t>pandas</w:t>
      </w:r>
      <w:r w:rsidR="00F85556">
        <w:t xml:space="preserve"> is used</w:t>
      </w:r>
      <w:r w:rsidR="001D1300">
        <w:t xml:space="preserve">, a python library for data </w:t>
      </w:r>
      <w:r w:rsidR="00D9413A">
        <w:t xml:space="preserve">processing and </w:t>
      </w:r>
      <w:r w:rsidR="00C41549">
        <w:t xml:space="preserve">data </w:t>
      </w:r>
      <w:r w:rsidR="00D9413A">
        <w:t>analysis</w:t>
      </w:r>
      <w:r w:rsidR="00C41549">
        <w:t xml:space="preserve"> </w:t>
      </w:r>
      <w:sdt>
        <w:sdtPr>
          <w:alias w:val="To edit, see citavi.com/edit"/>
          <w:tag w:val="CitaviPlaceholder#ea4e0f08-d68b-4940-a90d-0a7bb1b59037"/>
          <w:id w:val="-2145881609"/>
          <w:placeholder>
            <w:docPart w:val="DefaultPlaceholder_-1854013440"/>
          </w:placeholder>
        </w:sdtPr>
        <w:sdtEndPr/>
        <w:sdtContent>
          <w:r w:rsidR="00503FB0">
            <w:fldChar w:fldCharType="begin"/>
          </w:r>
          <w:r w:rsidR="008728A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kYjYxNmQ0LWU2ZDctNGVjZS05YmZlLTg1NDk0OTA1ZTEyZCIsIlJhbmdlTGVuZ3RoIjoxNCwiUmVmZXJlbmNlSWQiOiJkNThjNjRiYy01MjViLTQ1NmUtOGVjMi1jNzQ4ZGYwYzhmODIiLCJSZWZlcmVuY2UiOnsiJGlkIjoiMyIsIiR0eXBlIjoiU3dpc3NBY2FkZW1pYy5DaXRhdmkuUmVmZXJlbmNlLCBTd2lzc0FjYWRlbWljLkNpdGF2aSIsIkFic3RyYWN0Q29tcGxleGl0eSI6MCwiQWJzdHJhY3RTb3VyY2VUZXh0Rm9ybWF0IjowLCJBY2Nlc3NEYXRlIjoiMjEuNy4yMDIyIiwiQXV0aG9ycyI6W10sIkNpdGF0aW9uS2V5VXBkYXRlVHlwZSI6MCwiQ29sbGFib3JhdG9ycyI6W10sIkRhdGUiOiIyMy42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wYW5kYXMucHlkYXRhLm9yZy8iLCJVcmlTdHJpbmciOiJodHRwczovL3BhbmRhcy5weWRhdGEub3Jn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}</w:instrText>
          </w:r>
          <w:r w:rsidR="00503FB0">
            <w:fldChar w:fldCharType="separate"/>
          </w:r>
          <w:r w:rsidR="00503FB0">
            <w:t>(pandas, n.d.)</w:t>
          </w:r>
          <w:r w:rsidR="00503FB0">
            <w:fldChar w:fldCharType="end"/>
          </w:r>
        </w:sdtContent>
      </w:sdt>
      <w:r w:rsidR="00D9413A">
        <w:t>.</w:t>
      </w:r>
      <w:r w:rsidR="00D5155C">
        <w:t xml:space="preserve"> The individual parts of the dataset are loaded into pandas</w:t>
      </w:r>
      <w:r w:rsidR="00B7110A">
        <w:t xml:space="preserve"> and merged into one dataframe</w:t>
      </w:r>
      <w:r w:rsidR="00D5155C">
        <w:t>.</w:t>
      </w:r>
      <w:r w:rsidR="00E7715F">
        <w:t xml:space="preserve"> </w:t>
      </w:r>
      <w:r w:rsidR="0066027D">
        <w:t>Dataframes are objects that hold data in form of a table. Dataframes support a</w:t>
      </w:r>
      <w:r w:rsidR="006A047C">
        <w:t xml:space="preserve"> wide array</w:t>
      </w:r>
      <w:r w:rsidR="0066027D">
        <w:t xml:space="preserve"> </w:t>
      </w:r>
      <w:r w:rsidR="006A047C">
        <w:t xml:space="preserve">of </w:t>
      </w:r>
      <w:r w:rsidR="0066027D">
        <w:t>operations to transform and manipulate the data, which is the reason it is used for this data preparation task.</w:t>
      </w:r>
    </w:p>
    <w:p w14:paraId="6D9FED66" w14:textId="77777777" w:rsidR="00DF6157" w:rsidRDefault="00DF6157" w:rsidP="00DF6157">
      <w:pPr>
        <w:pStyle w:val="Computerprogramm"/>
      </w:pPr>
      <w:r>
        <w:t># Augment data_df with user_df</w:t>
      </w:r>
    </w:p>
    <w:p w14:paraId="76F5E699" w14:textId="69F97CD5" w:rsidR="00C405AF" w:rsidRDefault="00DF6157" w:rsidP="00DF6157">
      <w:pPr>
        <w:pStyle w:val="Computerprogramm"/>
      </w:pPr>
      <w:r>
        <w:t>df = data_df.merge(user_df, on='user_id')</w:t>
      </w:r>
    </w:p>
    <w:p w14:paraId="1096E08D" w14:textId="77777777" w:rsidR="002F63EE" w:rsidRDefault="00C405AF" w:rsidP="002F63EE">
      <w:pPr>
        <w:keepNext/>
      </w:pPr>
      <w:r w:rsidRPr="00C405AF">
        <w:rPr>
          <w:noProof/>
        </w:rPr>
        <w:drawing>
          <wp:inline distT="0" distB="0" distL="0" distR="0" wp14:anchorId="6F8A34B3" wp14:editId="227ACCC7">
            <wp:extent cx="5400675" cy="1293495"/>
            <wp:effectExtent l="0" t="0" r="9525" b="1905"/>
            <wp:docPr id="20" name="Grafik 20"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fik 20" descr="Ein Bild, das Text enthält.&#10;&#10;Automatisch generierte Beschreibung"/>
                    <pic:cNvPicPr/>
                  </pic:nvPicPr>
                  <pic:blipFill>
                    <a:blip r:embed="rId24"/>
                    <a:stretch>
                      <a:fillRect/>
                    </a:stretch>
                  </pic:blipFill>
                  <pic:spPr>
                    <a:xfrm>
                      <a:off x="0" y="0"/>
                      <a:ext cx="5400675" cy="1293495"/>
                    </a:xfrm>
                    <a:prstGeom prst="rect">
                      <a:avLst/>
                    </a:prstGeom>
                  </pic:spPr>
                </pic:pic>
              </a:graphicData>
            </a:graphic>
          </wp:inline>
        </w:drawing>
      </w:r>
    </w:p>
    <w:p w14:paraId="624098A8" w14:textId="606E4456" w:rsidR="00C405AF" w:rsidRDefault="002F63EE" w:rsidP="002F63EE">
      <w:pPr>
        <w:pStyle w:val="Beschriftung"/>
      </w:pPr>
      <w:r>
        <w:t xml:space="preserve">Figure </w:t>
      </w:r>
      <w:r>
        <w:fldChar w:fldCharType="begin"/>
      </w:r>
      <w:r>
        <w:instrText xml:space="preserve"> SEQ Figure \* ARABIC </w:instrText>
      </w:r>
      <w:r>
        <w:fldChar w:fldCharType="separate"/>
      </w:r>
      <w:r w:rsidR="00D7476B">
        <w:rPr>
          <w:noProof/>
        </w:rPr>
        <w:t>15</w:t>
      </w:r>
      <w:r>
        <w:fldChar w:fldCharType="end"/>
      </w:r>
      <w:r>
        <w:t xml:space="preserve">: </w:t>
      </w:r>
      <w:r w:rsidR="00615B48">
        <w:t>S</w:t>
      </w:r>
      <w:r>
        <w:t>parse rating features and dense user features</w:t>
      </w:r>
      <w:r w:rsidR="00615B48">
        <w:t xml:space="preserve"> merged</w:t>
      </w:r>
    </w:p>
    <w:p w14:paraId="73142456" w14:textId="77777777" w:rsidR="00473A97" w:rsidRDefault="00473A97" w:rsidP="002F4670"/>
    <w:p w14:paraId="235E53D5" w14:textId="04E2278E" w:rsidR="00D22D2D" w:rsidRDefault="009B5A16" w:rsidP="002F4670">
      <w:r>
        <w:lastRenderedPageBreak/>
        <w:t xml:space="preserve">The </w:t>
      </w:r>
      <w:r w:rsidR="000417BC">
        <w:t xml:space="preserve">dataset used by the </w:t>
      </w:r>
      <w:r w:rsidR="00A21025">
        <w:t>Recommender System will</w:t>
      </w:r>
      <w:r w:rsidR="00D22D2D">
        <w:t xml:space="preserve"> use </w:t>
      </w:r>
      <w:r w:rsidR="00815CD9">
        <w:t>5</w:t>
      </w:r>
      <w:r w:rsidR="00D22D2D">
        <w:t xml:space="preserve"> features</w:t>
      </w:r>
      <w:r w:rsidR="00815CD9">
        <w:t>, with the movie rating as the label</w:t>
      </w:r>
      <w:r w:rsidR="00D22D2D">
        <w:t>:</w:t>
      </w:r>
    </w:p>
    <w:p w14:paraId="0C690F10" w14:textId="5AB8775B" w:rsidR="009B5A16" w:rsidRDefault="00664E8B" w:rsidP="00754046">
      <w:pPr>
        <w:pStyle w:val="Listenabsatz"/>
        <w:numPr>
          <w:ilvl w:val="0"/>
          <w:numId w:val="23"/>
        </w:numPr>
      </w:pPr>
      <w:proofErr w:type="spellStart"/>
      <w:r w:rsidRPr="006A78F3">
        <w:rPr>
          <w:i/>
        </w:rPr>
        <w:t>user_id</w:t>
      </w:r>
      <w:proofErr w:type="spellEnd"/>
      <w:r w:rsidR="008949A8">
        <w:t xml:space="preserve"> (sparse)</w:t>
      </w:r>
    </w:p>
    <w:p w14:paraId="3D670DBC" w14:textId="197024C5" w:rsidR="00664E8B" w:rsidRDefault="00664E8B" w:rsidP="00754046">
      <w:pPr>
        <w:pStyle w:val="Listenabsatz"/>
        <w:numPr>
          <w:ilvl w:val="0"/>
          <w:numId w:val="23"/>
        </w:numPr>
      </w:pPr>
      <w:proofErr w:type="spellStart"/>
      <w:r w:rsidRPr="006A78F3">
        <w:rPr>
          <w:i/>
        </w:rPr>
        <w:t>movie_id</w:t>
      </w:r>
      <w:proofErr w:type="spellEnd"/>
      <w:r w:rsidR="008949A8">
        <w:t xml:space="preserve"> (sparse)</w:t>
      </w:r>
    </w:p>
    <w:p w14:paraId="00F4ED91" w14:textId="3938F70A" w:rsidR="00664E8B" w:rsidRDefault="006A78F3" w:rsidP="00754046">
      <w:pPr>
        <w:pStyle w:val="Listenabsatz"/>
        <w:numPr>
          <w:ilvl w:val="0"/>
          <w:numId w:val="23"/>
        </w:numPr>
      </w:pPr>
      <w:proofErr w:type="spellStart"/>
      <w:r>
        <w:rPr>
          <w:i/>
        </w:rPr>
        <w:t>raw_</w:t>
      </w:r>
      <w:r w:rsidR="008E37EA" w:rsidRPr="006A78F3">
        <w:rPr>
          <w:i/>
        </w:rPr>
        <w:t>user_age</w:t>
      </w:r>
      <w:proofErr w:type="spellEnd"/>
      <w:r w:rsidR="00341071">
        <w:t xml:space="preserve"> (dense)</w:t>
      </w:r>
    </w:p>
    <w:p w14:paraId="13EBEE57" w14:textId="4FC64411" w:rsidR="008E37EA" w:rsidRDefault="008E37EA" w:rsidP="00754046">
      <w:pPr>
        <w:pStyle w:val="Listenabsatz"/>
        <w:numPr>
          <w:ilvl w:val="0"/>
          <w:numId w:val="23"/>
        </w:numPr>
      </w:pPr>
      <w:proofErr w:type="spellStart"/>
      <w:r w:rsidRPr="006A78F3">
        <w:rPr>
          <w:i/>
        </w:rPr>
        <w:t>user_gender</w:t>
      </w:r>
      <w:proofErr w:type="spellEnd"/>
      <w:r w:rsidR="00341071">
        <w:t xml:space="preserve"> (dense)</w:t>
      </w:r>
    </w:p>
    <w:p w14:paraId="67570A74" w14:textId="3AAC2A75" w:rsidR="008E37EA" w:rsidRDefault="008E37EA" w:rsidP="00754046">
      <w:pPr>
        <w:pStyle w:val="Listenabsatz"/>
        <w:numPr>
          <w:ilvl w:val="0"/>
          <w:numId w:val="23"/>
        </w:numPr>
      </w:pPr>
      <w:proofErr w:type="spellStart"/>
      <w:r w:rsidRPr="006A78F3">
        <w:rPr>
          <w:i/>
        </w:rPr>
        <w:t>user_occupation</w:t>
      </w:r>
      <w:proofErr w:type="spellEnd"/>
      <w:r w:rsidR="00341071">
        <w:t xml:space="preserve"> (dense)</w:t>
      </w:r>
    </w:p>
    <w:p w14:paraId="79E58F82" w14:textId="6DA6A0A5" w:rsidR="007B2A3E" w:rsidRDefault="007B2A3E" w:rsidP="00754046">
      <w:pPr>
        <w:pStyle w:val="Listenabsatz"/>
        <w:numPr>
          <w:ilvl w:val="0"/>
          <w:numId w:val="23"/>
        </w:numPr>
      </w:pPr>
      <w:proofErr w:type="spellStart"/>
      <w:r w:rsidRPr="006A78F3">
        <w:rPr>
          <w:i/>
        </w:rPr>
        <w:t>user_rating</w:t>
      </w:r>
      <w:proofErr w:type="spellEnd"/>
      <w:r>
        <w:t xml:space="preserve"> (</w:t>
      </w:r>
      <w:r w:rsidR="009F171C">
        <w:t>sparse, label)</w:t>
      </w:r>
    </w:p>
    <w:p w14:paraId="65283907" w14:textId="16B40B5E" w:rsidR="007B695E" w:rsidRDefault="00736D29" w:rsidP="002F4670">
      <w:r>
        <w:t>Since SotA recommender systems can leverage both sparse and dense features to train a model</w:t>
      </w:r>
      <w:r w:rsidR="00D07B5C">
        <w:t xml:space="preserve">, it </w:t>
      </w:r>
      <w:r w:rsidR="00CE0A71">
        <w:t>was</w:t>
      </w:r>
      <w:r w:rsidR="00D07B5C">
        <w:t xml:space="preserve"> a priority </w:t>
      </w:r>
      <w:r w:rsidR="00CE0A71">
        <w:t xml:space="preserve">to </w:t>
      </w:r>
      <w:r w:rsidR="00971179">
        <w:t>create a dataset that incorporates a mixture of both types of features.</w:t>
      </w:r>
      <w:r w:rsidR="00653E0C">
        <w:t xml:space="preserve"> </w:t>
      </w:r>
      <w:r w:rsidR="007B695E">
        <w:t xml:space="preserve">In order to </w:t>
      </w:r>
      <w:r w:rsidR="00612473">
        <w:t xml:space="preserve">simplify the </w:t>
      </w:r>
      <w:r w:rsidR="002531A2">
        <w:t xml:space="preserve">data ingestion </w:t>
      </w:r>
      <w:r w:rsidR="00BA0601">
        <w:t xml:space="preserve">process </w:t>
      </w:r>
      <w:r w:rsidR="002531A2">
        <w:t xml:space="preserve">for the </w:t>
      </w:r>
      <w:r w:rsidR="00BA0601">
        <w:t>RS, all features</w:t>
      </w:r>
      <w:r w:rsidR="00EB11CF">
        <w:t xml:space="preserve"> </w:t>
      </w:r>
      <w:r w:rsidR="00A04306">
        <w:t>should be</w:t>
      </w:r>
      <w:r w:rsidR="007266E9">
        <w:t xml:space="preserve"> </w:t>
      </w:r>
      <w:r w:rsidR="00A54268">
        <w:t>categorial and ordinal values</w:t>
      </w:r>
      <w:r w:rsidR="006753A2">
        <w:t xml:space="preserve">. </w:t>
      </w:r>
      <w:r w:rsidR="00A04306">
        <w:t>All fea</w:t>
      </w:r>
      <w:r w:rsidR="006A78F3">
        <w:t xml:space="preserve">tures are already categorical besides </w:t>
      </w:r>
      <w:proofErr w:type="spellStart"/>
      <w:r w:rsidR="00F00B45">
        <w:rPr>
          <w:i/>
        </w:rPr>
        <w:t>raw_user_age</w:t>
      </w:r>
      <w:proofErr w:type="spellEnd"/>
      <w:r w:rsidR="00507541">
        <w:t xml:space="preserve">, which is continuous. </w:t>
      </w:r>
      <w:r w:rsidR="00A70FBC">
        <w:t xml:space="preserve">In order to </w:t>
      </w:r>
      <w:r w:rsidR="00F96CA5">
        <w:t xml:space="preserve">make </w:t>
      </w:r>
      <w:proofErr w:type="spellStart"/>
      <w:r w:rsidR="00F96CA5">
        <w:rPr>
          <w:i/>
        </w:rPr>
        <w:t>raw_user_age</w:t>
      </w:r>
      <w:proofErr w:type="spellEnd"/>
      <w:r w:rsidR="00F96CA5">
        <w:t xml:space="preserve"> categorical, each user age is assigned to a specific age group</w:t>
      </w:r>
      <w:r w:rsidR="00BA4A3E">
        <w:t>, seen in</w:t>
      </w:r>
      <w:r w:rsidR="006C2A89">
        <w:t xml:space="preserve"> </w:t>
      </w:r>
      <w:r w:rsidR="006C2A89">
        <w:fldChar w:fldCharType="begin"/>
      </w:r>
      <w:r w:rsidR="006C2A89">
        <w:instrText xml:space="preserve"> REF _Ref109301029 \h </w:instrText>
      </w:r>
      <w:r w:rsidR="006C2A89">
        <w:fldChar w:fldCharType="separate"/>
      </w:r>
      <w:r w:rsidR="006C2A89">
        <w:t xml:space="preserve">Table </w:t>
      </w:r>
      <w:r w:rsidR="006C2A89">
        <w:rPr>
          <w:noProof/>
        </w:rPr>
        <w:t>3</w:t>
      </w:r>
      <w:r w:rsidR="006C2A89">
        <w:fldChar w:fldCharType="end"/>
      </w:r>
      <w:r w:rsidR="007A21A6">
        <w:t>.</w:t>
      </w:r>
      <w:r w:rsidR="000D56E8">
        <w:t xml:space="preserve"> The</w:t>
      </w:r>
      <w:r w:rsidR="00236538">
        <w:t>se age cohorts are</w:t>
      </w:r>
      <w:r w:rsidR="00504827">
        <w:t xml:space="preserve"> derived</w:t>
      </w:r>
      <w:r w:rsidR="00B001CC">
        <w:t xml:space="preserve"> from</w:t>
      </w:r>
      <w:r w:rsidR="00504827">
        <w:t xml:space="preserve"> other MovieLens datasets </w:t>
      </w:r>
      <w:sdt>
        <w:sdtPr>
          <w:alias w:val="To edit, see citavi.com/edit"/>
          <w:tag w:val="CitaviPlaceholder#a71977ed-b232-4832-ab60-c55bc7fb0f42"/>
          <w:id w:val="-1909067831"/>
          <w:placeholder>
            <w:docPart w:val="DefaultPlaceholder_-1854013440"/>
          </w:placeholder>
        </w:sdtPr>
        <w:sdtEndPr/>
        <w:sdtContent>
          <w:r w:rsidR="00504827">
            <w:fldChar w:fldCharType="begin"/>
          </w:r>
          <w:r w:rsidR="0050482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MDg2M2U0LTVlMjgtNDZkZi05ZDBhLWYxN2U1ZmNjOGI4NiIsIlJhbmdlTGVuZ3RoIjoxNywiUmVmZXJlbmNlSWQiOiJmMjE1NWYzNi1lOWExLTRhZTktYjcxMi04Zjc5NDQyOWI5YzkiLCJSZWZlcmVuY2UiOnsiJGlkIjoiMyIsIiR0eXBlIjoiU3dpc3NBY2FkZW1pYy5DaXRhdmkuUmVmZXJlbmNlLCBTd2lzc0FjYWRlbWljLkNpdGF2aSIsIkFic3RyYWN0Q29tcGxleGl0eSI6MCwiQWJzdHJhY3RTb3VyY2VUZXh0Rm9ybWF0IjowLCJBY2Nlc3NEYXRlIjoiMTkuNy4yMDIyIiwiQXV0aG9ycyI6W10sIkNpdGF0aW9uS2V5VXBkYXRlVHlwZSI6MCwiQ29sbGFib3JhdG9ycyI6W10sIkRhdGUiOiIzLjEyLjIwMTk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maWxlcy5ncm91cGxlbnMub3JnL2RhdGFzZXRzL21vdmllbGVucy8iLCJVcmlTdHJpbmciOiJodHRwczovL2ZpbGVzLmdyb3VwbGVucy5vcmcvZGF0YXNldHMvbW92aWVsZW5z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}</w:instrText>
          </w:r>
          <w:r w:rsidR="00504827">
            <w:fldChar w:fldCharType="separate"/>
          </w:r>
          <w:r w:rsidR="00504827">
            <w:t>(GroupLens, n.d.)</w:t>
          </w:r>
          <w:r w:rsidR="00504827">
            <w:fldChar w:fldCharType="end"/>
          </w:r>
        </w:sdtContent>
      </w:sdt>
      <w:r w:rsidR="00504827">
        <w:t>.</w:t>
      </w:r>
    </w:p>
    <w:p w14:paraId="25B5C2F4" w14:textId="252389C4" w:rsidR="00936549" w:rsidRDefault="00936549" w:rsidP="006C2A89">
      <w:pPr>
        <w:pStyle w:val="Tabellenberschrift"/>
      </w:pPr>
      <w:bookmarkStart w:id="69" w:name="_Ref109301029"/>
      <w:r>
        <w:t xml:space="preserve">Table </w:t>
      </w:r>
      <w:r>
        <w:fldChar w:fldCharType="begin"/>
      </w:r>
      <w:r>
        <w:instrText xml:space="preserve"> SEQ Table \* ARABIC </w:instrText>
      </w:r>
      <w:r>
        <w:fldChar w:fldCharType="separate"/>
      </w:r>
      <w:r>
        <w:rPr>
          <w:noProof/>
        </w:rPr>
        <w:t>3</w:t>
      </w:r>
      <w:r>
        <w:fldChar w:fldCharType="end"/>
      </w:r>
      <w:bookmarkEnd w:id="69"/>
      <w:r>
        <w:t>: Age cohorts</w:t>
      </w:r>
    </w:p>
    <w:tbl>
      <w:tblPr>
        <w:tblStyle w:val="Tabellenraster"/>
        <w:tblW w:w="0" w:type="auto"/>
        <w:tblLook w:val="04A0" w:firstRow="1" w:lastRow="0" w:firstColumn="1" w:lastColumn="0" w:noHBand="0" w:noVBand="1"/>
      </w:tblPr>
      <w:tblGrid>
        <w:gridCol w:w="1384"/>
        <w:gridCol w:w="796"/>
        <w:gridCol w:w="1090"/>
        <w:gridCol w:w="1090"/>
        <w:gridCol w:w="1090"/>
        <w:gridCol w:w="1090"/>
        <w:gridCol w:w="1090"/>
        <w:gridCol w:w="1091"/>
      </w:tblGrid>
      <w:tr w:rsidR="00A326B3" w14:paraId="6C7081F1" w14:textId="77777777" w:rsidTr="008C5959">
        <w:tc>
          <w:tcPr>
            <w:tcW w:w="1384" w:type="dxa"/>
          </w:tcPr>
          <w:p w14:paraId="2D445582" w14:textId="396A04C4" w:rsidR="00A326B3" w:rsidRPr="008C5959" w:rsidRDefault="008C5959" w:rsidP="002F4670">
            <w:pPr>
              <w:rPr>
                <w:b/>
              </w:rPr>
            </w:pPr>
            <w:r w:rsidRPr="008C5959">
              <w:rPr>
                <w:b/>
              </w:rPr>
              <w:t>Age group</w:t>
            </w:r>
          </w:p>
        </w:tc>
        <w:tc>
          <w:tcPr>
            <w:tcW w:w="796" w:type="dxa"/>
          </w:tcPr>
          <w:p w14:paraId="319116BF" w14:textId="57CE0C7F" w:rsidR="00A326B3" w:rsidRDefault="008C5959" w:rsidP="002F4670">
            <w:r>
              <w:t>1</w:t>
            </w:r>
          </w:p>
        </w:tc>
        <w:tc>
          <w:tcPr>
            <w:tcW w:w="1090" w:type="dxa"/>
          </w:tcPr>
          <w:p w14:paraId="262271E8" w14:textId="437A52D1" w:rsidR="00A326B3" w:rsidRDefault="008C5959" w:rsidP="002F4670">
            <w:r>
              <w:t>18</w:t>
            </w:r>
          </w:p>
        </w:tc>
        <w:tc>
          <w:tcPr>
            <w:tcW w:w="1090" w:type="dxa"/>
          </w:tcPr>
          <w:p w14:paraId="1278A6ED" w14:textId="6013CAF4" w:rsidR="00A326B3" w:rsidRDefault="008C5959" w:rsidP="002F4670">
            <w:r>
              <w:t>25</w:t>
            </w:r>
          </w:p>
        </w:tc>
        <w:tc>
          <w:tcPr>
            <w:tcW w:w="1090" w:type="dxa"/>
          </w:tcPr>
          <w:p w14:paraId="39A89D2D" w14:textId="7BE86984" w:rsidR="00A326B3" w:rsidRDefault="008C5959" w:rsidP="002F4670">
            <w:r>
              <w:t>35</w:t>
            </w:r>
          </w:p>
        </w:tc>
        <w:tc>
          <w:tcPr>
            <w:tcW w:w="1090" w:type="dxa"/>
          </w:tcPr>
          <w:p w14:paraId="14A2A157" w14:textId="3421924B" w:rsidR="00A326B3" w:rsidRDefault="008C5959" w:rsidP="002F4670">
            <w:r>
              <w:t>45</w:t>
            </w:r>
          </w:p>
        </w:tc>
        <w:tc>
          <w:tcPr>
            <w:tcW w:w="1090" w:type="dxa"/>
          </w:tcPr>
          <w:p w14:paraId="3E143FDA" w14:textId="0A236C02" w:rsidR="00A326B3" w:rsidRDefault="008C5959" w:rsidP="002F4670">
            <w:r>
              <w:t>50</w:t>
            </w:r>
          </w:p>
        </w:tc>
        <w:tc>
          <w:tcPr>
            <w:tcW w:w="1091" w:type="dxa"/>
          </w:tcPr>
          <w:p w14:paraId="29E25F58" w14:textId="3220F3B0" w:rsidR="00A326B3" w:rsidRDefault="00B92202" w:rsidP="002F4670">
            <w:r>
              <w:t>56</w:t>
            </w:r>
          </w:p>
        </w:tc>
      </w:tr>
      <w:tr w:rsidR="00A326B3" w14:paraId="2F63D9BD" w14:textId="77777777" w:rsidTr="008C5959">
        <w:tc>
          <w:tcPr>
            <w:tcW w:w="1384" w:type="dxa"/>
          </w:tcPr>
          <w:p w14:paraId="3335E5A0" w14:textId="485BE724" w:rsidR="00A326B3" w:rsidRPr="008C5959" w:rsidRDefault="008C5959" w:rsidP="002F4670">
            <w:pPr>
              <w:rPr>
                <w:b/>
              </w:rPr>
            </w:pPr>
            <w:r w:rsidRPr="008C5959">
              <w:rPr>
                <w:b/>
              </w:rPr>
              <w:t>Age range</w:t>
            </w:r>
          </w:p>
        </w:tc>
        <w:tc>
          <w:tcPr>
            <w:tcW w:w="796" w:type="dxa"/>
          </w:tcPr>
          <w:p w14:paraId="35B6F455" w14:textId="7D030522" w:rsidR="00A326B3" w:rsidRDefault="00B92202" w:rsidP="002F4670">
            <w:r>
              <w:t>&lt;18</w:t>
            </w:r>
          </w:p>
        </w:tc>
        <w:tc>
          <w:tcPr>
            <w:tcW w:w="1090" w:type="dxa"/>
          </w:tcPr>
          <w:p w14:paraId="46C8261D" w14:textId="20527A69" w:rsidR="00A326B3" w:rsidRDefault="00B92202" w:rsidP="002F4670">
            <w:r>
              <w:t>18-24</w:t>
            </w:r>
          </w:p>
        </w:tc>
        <w:tc>
          <w:tcPr>
            <w:tcW w:w="1090" w:type="dxa"/>
          </w:tcPr>
          <w:p w14:paraId="076AFA15" w14:textId="4F921A39" w:rsidR="00A326B3" w:rsidRDefault="00B92202" w:rsidP="002F4670">
            <w:r>
              <w:t>25-34</w:t>
            </w:r>
          </w:p>
        </w:tc>
        <w:tc>
          <w:tcPr>
            <w:tcW w:w="1090" w:type="dxa"/>
          </w:tcPr>
          <w:p w14:paraId="2E08BF69" w14:textId="2A044100" w:rsidR="00A326B3" w:rsidRDefault="00085AAC" w:rsidP="002F4670">
            <w:r>
              <w:t>35-44</w:t>
            </w:r>
          </w:p>
        </w:tc>
        <w:tc>
          <w:tcPr>
            <w:tcW w:w="1090" w:type="dxa"/>
          </w:tcPr>
          <w:p w14:paraId="20A3F96F" w14:textId="291200F4" w:rsidR="00A326B3" w:rsidRDefault="00085AAC" w:rsidP="002F4670">
            <w:r>
              <w:t>45-49</w:t>
            </w:r>
          </w:p>
        </w:tc>
        <w:tc>
          <w:tcPr>
            <w:tcW w:w="1090" w:type="dxa"/>
          </w:tcPr>
          <w:p w14:paraId="4DA4EC71" w14:textId="6A190ADD" w:rsidR="00A326B3" w:rsidRDefault="008B6A19" w:rsidP="002F4670">
            <w:r>
              <w:t>50-55</w:t>
            </w:r>
          </w:p>
        </w:tc>
        <w:tc>
          <w:tcPr>
            <w:tcW w:w="1091" w:type="dxa"/>
          </w:tcPr>
          <w:p w14:paraId="4B0F9214" w14:textId="101954FB" w:rsidR="00A326B3" w:rsidRDefault="008B6A19" w:rsidP="002F4670">
            <w:r>
              <w:t>55&lt;</w:t>
            </w:r>
          </w:p>
        </w:tc>
      </w:tr>
    </w:tbl>
    <w:p w14:paraId="6AE5014A" w14:textId="77777777" w:rsidR="00BA4A3E" w:rsidRPr="00F96CA5" w:rsidRDefault="00BA4A3E" w:rsidP="002F4670"/>
    <w:p w14:paraId="0B7C2761" w14:textId="72BCEFCD" w:rsidR="00B757FC" w:rsidRDefault="00A527B6" w:rsidP="002F4670">
      <w:r>
        <w:t>In the next step</w:t>
      </w:r>
      <w:r w:rsidR="00986C2C">
        <w:t xml:space="preserve"> all features are integer encoded</w:t>
      </w:r>
      <w:r w:rsidR="00231149">
        <w:t xml:space="preserve">. This is done to easily generate a </w:t>
      </w:r>
      <w:r w:rsidR="001032D9">
        <w:t>category vocabulary</w:t>
      </w:r>
      <w:r w:rsidR="003404E5">
        <w:t xml:space="preserve"> for the RS, which is explained in the following chapter.</w:t>
      </w:r>
      <w:r w:rsidR="00702AE8">
        <w:t xml:space="preserve"> In </w:t>
      </w:r>
      <w:r w:rsidR="00D617F6">
        <w:fldChar w:fldCharType="begin"/>
      </w:r>
      <w:r w:rsidR="00D617F6">
        <w:instrText xml:space="preserve"> REF _Ref109302731 \h </w:instrText>
      </w:r>
      <w:r w:rsidR="00D617F6">
        <w:fldChar w:fldCharType="separate"/>
      </w:r>
      <w:r w:rsidR="00D617F6">
        <w:t xml:space="preserve">Figure </w:t>
      </w:r>
      <w:r w:rsidR="00D617F6">
        <w:rPr>
          <w:noProof/>
        </w:rPr>
        <w:t>15</w:t>
      </w:r>
      <w:r w:rsidR="00D617F6">
        <w:fldChar w:fldCharType="end"/>
      </w:r>
      <w:r w:rsidR="00D617F6">
        <w:t xml:space="preserve"> </w:t>
      </w:r>
      <w:r w:rsidR="00702AE8">
        <w:t xml:space="preserve">the final dataset </w:t>
      </w:r>
      <w:r w:rsidR="003F6E27">
        <w:t>can be seen.</w:t>
      </w:r>
    </w:p>
    <w:p w14:paraId="70BC6CCB" w14:textId="77777777" w:rsidR="006A68C7" w:rsidRDefault="00551D6B" w:rsidP="006A68C7">
      <w:pPr>
        <w:keepNext/>
      </w:pPr>
      <w:r w:rsidRPr="00551D6B">
        <w:rPr>
          <w:noProof/>
        </w:rPr>
        <w:drawing>
          <wp:inline distT="0" distB="0" distL="0" distR="0" wp14:anchorId="36308E1B" wp14:editId="291A36FD">
            <wp:extent cx="5400675" cy="1663065"/>
            <wp:effectExtent l="0" t="0" r="9525"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400675" cy="1663065"/>
                    </a:xfrm>
                    <a:prstGeom prst="rect">
                      <a:avLst/>
                    </a:prstGeom>
                  </pic:spPr>
                </pic:pic>
              </a:graphicData>
            </a:graphic>
          </wp:inline>
        </w:drawing>
      </w:r>
    </w:p>
    <w:p w14:paraId="04461339" w14:textId="2ACE7804" w:rsidR="00A14610" w:rsidRDefault="006A68C7" w:rsidP="006A68C7">
      <w:pPr>
        <w:pStyle w:val="Beschriftung"/>
      </w:pPr>
      <w:bookmarkStart w:id="70" w:name="_Ref109302731"/>
      <w:bookmarkStart w:id="71" w:name="_Ref109302704"/>
      <w:r>
        <w:t xml:space="preserve">Figure </w:t>
      </w:r>
      <w:r>
        <w:fldChar w:fldCharType="begin"/>
      </w:r>
      <w:r>
        <w:instrText xml:space="preserve"> SEQ Figure \* ARABIC </w:instrText>
      </w:r>
      <w:r>
        <w:fldChar w:fldCharType="separate"/>
      </w:r>
      <w:r w:rsidR="00D7476B">
        <w:rPr>
          <w:noProof/>
        </w:rPr>
        <w:t>16</w:t>
      </w:r>
      <w:r>
        <w:fldChar w:fldCharType="end"/>
      </w:r>
      <w:bookmarkEnd w:id="70"/>
      <w:r>
        <w:t>: Pipeline dataset</w:t>
      </w:r>
      <w:bookmarkEnd w:id="71"/>
    </w:p>
    <w:p w14:paraId="3CCF4A1D" w14:textId="49E04FA1" w:rsidR="008F57B7" w:rsidRPr="00B11E06" w:rsidRDefault="00E355DC" w:rsidP="00B11E06">
      <w:r>
        <w:t xml:space="preserve">After </w:t>
      </w:r>
      <w:r w:rsidR="00CF2C00">
        <w:t xml:space="preserve">data </w:t>
      </w:r>
      <w:r w:rsidR="006D73E6">
        <w:t>preparation is done,</w:t>
      </w:r>
      <w:r w:rsidR="00CF2C00">
        <w:t xml:space="preserve"> the dataframe is saved </w:t>
      </w:r>
      <w:r w:rsidR="00DE23E4">
        <w:t xml:space="preserve">in CSV format inside the </w:t>
      </w:r>
      <w:r w:rsidR="0092622C" w:rsidRPr="0092622C">
        <w:rPr>
          <w:rFonts w:ascii="Courier New" w:hAnsi="Courier New" w:cs="Courier New"/>
          <w:i/>
        </w:rPr>
        <w:t>recommender-systems</w:t>
      </w:r>
      <w:r w:rsidR="00CF2C00">
        <w:t xml:space="preserve"> </w:t>
      </w:r>
      <w:r w:rsidR="0092622C">
        <w:t>folder.</w:t>
      </w:r>
      <w:r w:rsidR="00352F77">
        <w:t xml:space="preserve"> </w:t>
      </w:r>
      <w:r w:rsidR="008F57B7">
        <w:t xml:space="preserve">Throughout this </w:t>
      </w:r>
      <w:r w:rsidR="006D73E6">
        <w:t xml:space="preserve">project different </w:t>
      </w:r>
      <w:r w:rsidR="00C34990">
        <w:t>data preparation approaches and data formats have been explored.</w:t>
      </w:r>
      <w:r w:rsidR="005817AE">
        <w:rPr>
          <w:rStyle w:val="Funotenzeichen"/>
        </w:rPr>
        <w:footnoteReference w:id="12"/>
      </w:r>
      <w:r w:rsidR="00C34990">
        <w:t xml:space="preserve"> </w:t>
      </w:r>
      <w:r w:rsidR="00ED64D2">
        <w:t xml:space="preserve">Besides CSV, </w:t>
      </w:r>
      <w:r w:rsidR="00906BC1">
        <w:t xml:space="preserve">TensorFlow’s </w:t>
      </w:r>
      <w:r w:rsidR="00906BC1">
        <w:lastRenderedPageBreak/>
        <w:t>TFRecord format has been considered</w:t>
      </w:r>
      <w:r w:rsidR="005F682C">
        <w:t xml:space="preserve"> as</w:t>
      </w:r>
      <w:r w:rsidR="0038191A">
        <w:t xml:space="preserve"> well</w:t>
      </w:r>
      <w:r w:rsidR="00896A8C">
        <w:t xml:space="preserve">. Compared to CSV, it </w:t>
      </w:r>
      <w:r w:rsidR="00816DF1">
        <w:t>is more scalable and</w:t>
      </w:r>
      <w:r w:rsidR="0038191A">
        <w:t xml:space="preserve"> supports</w:t>
      </w:r>
      <w:r w:rsidR="00816DF1">
        <w:t xml:space="preserve"> </w:t>
      </w:r>
      <w:r w:rsidR="00F51E89">
        <w:t>parallel-training</w:t>
      </w:r>
      <w:r w:rsidR="00315BBA">
        <w:t xml:space="preserve"> in conjunction with TensorFlow. TFRecord</w:t>
      </w:r>
      <w:r w:rsidR="00E732F5">
        <w:t xml:space="preserve"> </w:t>
      </w:r>
      <w:r w:rsidR="00250769">
        <w:t>is</w:t>
      </w:r>
      <w:r w:rsidR="00E732F5">
        <w:t xml:space="preserve"> </w:t>
      </w:r>
      <w:r w:rsidR="005153DD">
        <w:t xml:space="preserve">however only natively supported </w:t>
      </w:r>
      <w:r w:rsidR="00933FB9">
        <w:t xml:space="preserve">within the TensorFlow ecosystem. </w:t>
      </w:r>
      <w:r w:rsidR="00933FB9" w:rsidRPr="00933FB9">
        <w:t>Ultimately</w:t>
      </w:r>
      <w:r w:rsidR="00933FB9">
        <w:t>,</w:t>
      </w:r>
      <w:r w:rsidR="00933FB9" w:rsidRPr="00933FB9">
        <w:t xml:space="preserve"> CSV has been chosen as the data format, because of it</w:t>
      </w:r>
      <w:r w:rsidR="00933FB9">
        <w:t>s</w:t>
      </w:r>
      <w:r w:rsidR="00933FB9" w:rsidRPr="00933FB9">
        <w:t xml:space="preserve"> general compatibility with different tools and it</w:t>
      </w:r>
      <w:r w:rsidR="00933FB9">
        <w:t>s</w:t>
      </w:r>
      <w:r w:rsidR="00933FB9" w:rsidRPr="00933FB9">
        <w:t xml:space="preserve"> ease of use with libraries like pandas.</w:t>
      </w:r>
      <w:r w:rsidR="00250769">
        <w:t xml:space="preserve"> Since the relatively small </w:t>
      </w:r>
      <w:r w:rsidR="00A819D1">
        <w:t>MovieLens 100k dataset is used</w:t>
      </w:r>
      <w:r w:rsidR="008F0E9E">
        <w:t xml:space="preserve"> for this work</w:t>
      </w:r>
      <w:r w:rsidR="00A819D1">
        <w:t xml:space="preserve">, performance </w:t>
      </w:r>
      <w:r w:rsidR="005F556F">
        <w:t xml:space="preserve">isn’t </w:t>
      </w:r>
      <w:r w:rsidR="0075676E">
        <w:t>a detrimental factor in the selection of the file format.</w:t>
      </w:r>
    </w:p>
    <w:p w14:paraId="3C42F32D" w14:textId="35636051" w:rsidR="004E4A88" w:rsidRDefault="004E4A88" w:rsidP="00DC5696">
      <w:pPr>
        <w:pStyle w:val="berschrift2"/>
      </w:pPr>
      <w:r>
        <w:t>Recommender System</w:t>
      </w:r>
      <w:bookmarkEnd w:id="65"/>
    </w:p>
    <w:p w14:paraId="4C32BDE4" w14:textId="3561C4DE" w:rsidR="00F57194" w:rsidRPr="00F57194" w:rsidRDefault="00002051" w:rsidP="000E7ACA">
      <w:pPr>
        <w:pStyle w:val="berschrift3"/>
      </w:pPr>
      <w:bookmarkStart w:id="72" w:name="_Toc108480934"/>
      <w:r>
        <w:t>Tools</w:t>
      </w:r>
      <w:bookmarkEnd w:id="72"/>
    </w:p>
    <w:p w14:paraId="3646700D" w14:textId="2861B6E1" w:rsidR="00645E36" w:rsidRDefault="00645E36" w:rsidP="00002051">
      <w:pPr>
        <w:pStyle w:val="berschrift3"/>
      </w:pPr>
      <w:bookmarkStart w:id="73" w:name="_Toc108480935"/>
      <w:r>
        <w:t>Implementation</w:t>
      </w:r>
      <w:bookmarkEnd w:id="73"/>
    </w:p>
    <w:p w14:paraId="47B1AA8F" w14:textId="609BF6C6" w:rsidR="00005675" w:rsidRDefault="003B6A8B" w:rsidP="00005675">
      <w:r>
        <w:rPr>
          <w:b/>
        </w:rPr>
        <w:t>Data</w:t>
      </w:r>
      <w:r>
        <w:t xml:space="preserve">. </w:t>
      </w:r>
    </w:p>
    <w:p w14:paraId="45747433" w14:textId="331D48B6" w:rsidR="00ED70E7" w:rsidRPr="003B6A8B" w:rsidRDefault="003B6A8B" w:rsidP="00005675">
      <w:r>
        <w:rPr>
          <w:b/>
        </w:rPr>
        <w:t>Recommender System</w:t>
      </w:r>
      <w:r>
        <w:t xml:space="preserve">. </w:t>
      </w:r>
      <w:r w:rsidR="00053BB1">
        <w:t xml:space="preserve">The product of this </w:t>
      </w:r>
      <w:r w:rsidR="00F35A07">
        <w:t xml:space="preserve">component is </w:t>
      </w:r>
      <w:r w:rsidR="00DD4C2D" w:rsidRPr="00C94C2D">
        <w:rPr>
          <w:i/>
          <w:iCs/>
        </w:rPr>
        <w:t>recommender_system.py</w:t>
      </w:r>
      <w:r w:rsidR="00ED70E7">
        <w:t>.</w:t>
      </w:r>
    </w:p>
    <w:p w14:paraId="441A10EA" w14:textId="1BAC5202" w:rsidR="00002051" w:rsidRPr="00002051" w:rsidRDefault="0079433C" w:rsidP="00002051">
      <w:pPr>
        <w:pStyle w:val="berschrift3"/>
      </w:pPr>
      <w:bookmarkStart w:id="74" w:name="_Toc108480936"/>
      <w:r>
        <w:t>(</w:t>
      </w:r>
      <w:r w:rsidR="00645E36">
        <w:t>Challenges</w:t>
      </w:r>
      <w:bookmarkEnd w:id="74"/>
      <w:r>
        <w:t>)</w:t>
      </w:r>
    </w:p>
    <w:p w14:paraId="07431526" w14:textId="04A4297C" w:rsidR="00DC5696" w:rsidRDefault="00DC5696" w:rsidP="00DC5696">
      <w:pPr>
        <w:pStyle w:val="berschrift2"/>
      </w:pPr>
      <w:bookmarkStart w:id="75" w:name="_Toc108480937"/>
      <w:r>
        <w:t>Concept Drift Awareness</w:t>
      </w:r>
      <w:bookmarkEnd w:id="75"/>
    </w:p>
    <w:p w14:paraId="5510F50E" w14:textId="7CC098A5" w:rsidR="00DC5696" w:rsidRPr="00DC5696" w:rsidRDefault="00DC5696" w:rsidP="00DC5696">
      <w:pPr>
        <w:pStyle w:val="berschrift2"/>
      </w:pPr>
      <w:bookmarkStart w:id="76" w:name="_Toc108480938"/>
      <w:r>
        <w:t>MLOps Pipeline</w:t>
      </w:r>
      <w:bookmarkEnd w:id="76"/>
    </w:p>
    <w:p w14:paraId="7D0D4C9B" w14:textId="2572CCE6" w:rsidR="00296067" w:rsidRDefault="00296067" w:rsidP="00296067">
      <w:pPr>
        <w:pStyle w:val="berschrift1"/>
      </w:pPr>
      <w:bookmarkStart w:id="77" w:name="_Toc108480939"/>
      <w:r>
        <w:lastRenderedPageBreak/>
        <w:t>Evaluation</w:t>
      </w:r>
      <w:bookmarkEnd w:id="77"/>
    </w:p>
    <w:p w14:paraId="7128DE15" w14:textId="4CFFDC76" w:rsidR="00296067" w:rsidRPr="00296067" w:rsidRDefault="00296067" w:rsidP="00296067">
      <w:pPr>
        <w:pStyle w:val="berschrift1"/>
      </w:pPr>
      <w:bookmarkStart w:id="78" w:name="_Toc108480940"/>
      <w:r>
        <w:lastRenderedPageBreak/>
        <w:t>Conclusion</w:t>
      </w:r>
      <w:bookmarkEnd w:id="78"/>
    </w:p>
    <w:p w14:paraId="5282B445" w14:textId="0CDFB9CE" w:rsidR="0025063D" w:rsidRPr="00721A18" w:rsidRDefault="004150CB" w:rsidP="0025063D">
      <w:pPr>
        <w:pStyle w:val="berschrift2"/>
      </w:pPr>
      <w:bookmarkStart w:id="79" w:name="_Toc108480941"/>
      <w:r w:rsidRPr="00721A18">
        <w:t>Design Science Research</w:t>
      </w:r>
      <w:bookmarkEnd w:id="79"/>
    </w:p>
    <w:p w14:paraId="4AEB0AE5" w14:textId="0C45A4C3" w:rsidR="00284FA6" w:rsidRDefault="001946A1" w:rsidP="00D520F3">
      <w:pPr>
        <w:pStyle w:val="berschrift2"/>
      </w:pPr>
      <w:bookmarkStart w:id="80" w:name="_Toc108480942"/>
      <w:r w:rsidRPr="00721A18">
        <w:t>Recommender Systems</w:t>
      </w:r>
      <w:bookmarkEnd w:id="80"/>
    </w:p>
    <w:p w14:paraId="2EC9CDAE" w14:textId="75D0688B" w:rsidR="00082B2C" w:rsidRDefault="0091617C" w:rsidP="0091617C">
      <w:pPr>
        <w:pStyle w:val="berschrift3"/>
      </w:pPr>
      <w:bookmarkStart w:id="81" w:name="_Toc108480943"/>
      <w:r>
        <w:t>Overview</w:t>
      </w:r>
      <w:bookmarkEnd w:id="81"/>
    </w:p>
    <w:p w14:paraId="6E4F1E5E" w14:textId="0C51300C" w:rsidR="00D520F3" w:rsidRPr="00D520F3" w:rsidRDefault="00D520F3" w:rsidP="00D520F3"/>
    <w:p w14:paraId="5236F2B1" w14:textId="77777777" w:rsidR="0091617C" w:rsidRPr="0091617C" w:rsidRDefault="0091617C" w:rsidP="0091617C"/>
    <w:p w14:paraId="4AEB0C0B" w14:textId="2A6ADC31" w:rsidR="00284FA6" w:rsidRPr="00721A18" w:rsidRDefault="00383561">
      <w:pPr>
        <w:pStyle w:val="berschrift1"/>
      </w:pPr>
      <w:bookmarkStart w:id="82" w:name="_Toc108480944"/>
      <w:r w:rsidRPr="00721A18">
        <w:lastRenderedPageBreak/>
        <w:t>Conclusion and Outlook</w:t>
      </w:r>
      <w:bookmarkEnd w:id="82"/>
    </w:p>
    <w:p w14:paraId="4AEB0C0C" w14:textId="77777777" w:rsidR="00284FA6" w:rsidRPr="00721A18" w:rsidRDefault="00284FA6">
      <w:proofErr w:type="spellStart"/>
      <w:r w:rsidRPr="00721A18">
        <w:t>Mit</w:t>
      </w:r>
      <w:proofErr w:type="spellEnd"/>
      <w:r w:rsidRPr="00721A18">
        <w:t xml:space="preserve"> der </w:t>
      </w:r>
      <w:proofErr w:type="spellStart"/>
      <w:r w:rsidRPr="00721A18">
        <w:t>hier</w:t>
      </w:r>
      <w:proofErr w:type="spellEnd"/>
      <w:r w:rsidRPr="00721A18">
        <w:t xml:space="preserve"> </w:t>
      </w:r>
      <w:proofErr w:type="spellStart"/>
      <w:r w:rsidRPr="00721A18">
        <w:t>vorgelegten</w:t>
      </w:r>
      <w:proofErr w:type="spellEnd"/>
      <w:r w:rsidRPr="00721A18">
        <w:t xml:space="preserve"> </w:t>
      </w:r>
      <w:proofErr w:type="spellStart"/>
      <w:r w:rsidRPr="00721A18">
        <w:t>Dokumentvorlage</w:t>
      </w:r>
      <w:proofErr w:type="spellEnd"/>
      <w:r w:rsidRPr="00721A18">
        <w:t xml:space="preserve"> </w:t>
      </w:r>
      <w:proofErr w:type="spellStart"/>
      <w:r w:rsidRPr="00721A18">
        <w:t>steht</w:t>
      </w:r>
      <w:proofErr w:type="spellEnd"/>
      <w:r w:rsidRPr="00721A18">
        <w:t xml:space="preserve"> </w:t>
      </w:r>
      <w:proofErr w:type="spellStart"/>
      <w:r w:rsidRPr="00721A18">
        <w:t>ein</w:t>
      </w:r>
      <w:proofErr w:type="spellEnd"/>
      <w:r w:rsidRPr="00721A18">
        <w:t xml:space="preserve"> </w:t>
      </w:r>
      <w:proofErr w:type="spellStart"/>
      <w:r w:rsidRPr="00721A18">
        <w:t>Werkzeug</w:t>
      </w:r>
      <w:proofErr w:type="spellEnd"/>
      <w:r w:rsidRPr="00721A18">
        <w:t xml:space="preserve"> </w:t>
      </w:r>
      <w:proofErr w:type="spellStart"/>
      <w:r w:rsidRPr="00721A18">
        <w:t>zur</w:t>
      </w:r>
      <w:proofErr w:type="spellEnd"/>
      <w:r w:rsidRPr="00721A18">
        <w:t xml:space="preserve"> </w:t>
      </w:r>
      <w:proofErr w:type="spellStart"/>
      <w:r w:rsidRPr="00721A18">
        <w:t>Verfügung</w:t>
      </w:r>
      <w:proofErr w:type="spellEnd"/>
      <w:r w:rsidRPr="00721A18">
        <w:t xml:space="preserve">, das es </w:t>
      </w:r>
      <w:proofErr w:type="spellStart"/>
      <w:r w:rsidRPr="00721A18">
        <w:t>möglich</w:t>
      </w:r>
      <w:proofErr w:type="spellEnd"/>
      <w:r w:rsidRPr="00721A18">
        <w:t xml:space="preserve"> </w:t>
      </w:r>
      <w:proofErr w:type="spellStart"/>
      <w:r w:rsidRPr="00721A18">
        <w:t>macht</w:t>
      </w:r>
      <w:proofErr w:type="spellEnd"/>
      <w:r w:rsidRPr="00721A18">
        <w:t xml:space="preserve">, auf </w:t>
      </w:r>
      <w:proofErr w:type="spellStart"/>
      <w:r w:rsidRPr="00721A18">
        <w:t>relativ</w:t>
      </w:r>
      <w:proofErr w:type="spellEnd"/>
      <w:r w:rsidRPr="00721A18">
        <w:t xml:space="preserve"> </w:t>
      </w:r>
      <w:proofErr w:type="spellStart"/>
      <w:r w:rsidRPr="00721A18">
        <w:t>einfache</w:t>
      </w:r>
      <w:proofErr w:type="spellEnd"/>
      <w:r w:rsidRPr="00721A18">
        <w:t xml:space="preserve"> Weise die </w:t>
      </w:r>
      <w:proofErr w:type="spellStart"/>
      <w:r w:rsidRPr="00721A18">
        <w:t>Textgestaltung</w:t>
      </w:r>
      <w:proofErr w:type="spellEnd"/>
      <w:r w:rsidRPr="00721A18">
        <w:t xml:space="preserve"> für </w:t>
      </w:r>
      <w:proofErr w:type="spellStart"/>
      <w:r w:rsidR="00583AA1" w:rsidRPr="00721A18">
        <w:t>Abschlussarbeiten</w:t>
      </w:r>
      <w:proofErr w:type="spellEnd"/>
      <w:r w:rsidRPr="00721A18">
        <w:t xml:space="preserve"> und </w:t>
      </w:r>
      <w:proofErr w:type="spellStart"/>
      <w:r w:rsidRPr="00721A18">
        <w:t>andere</w:t>
      </w:r>
      <w:proofErr w:type="spellEnd"/>
      <w:r w:rsidRPr="00721A18">
        <w:t xml:space="preserve"> </w:t>
      </w:r>
      <w:proofErr w:type="spellStart"/>
      <w:r w:rsidRPr="00721A18">
        <w:t>wissenschaftliche</w:t>
      </w:r>
      <w:proofErr w:type="spellEnd"/>
      <w:r w:rsidRPr="00721A18">
        <w:t xml:space="preserve"> </w:t>
      </w:r>
      <w:proofErr w:type="spellStart"/>
      <w:r w:rsidRPr="00721A18">
        <w:t>Arbeiten</w:t>
      </w:r>
      <w:proofErr w:type="spellEnd"/>
      <w:r w:rsidRPr="00721A18">
        <w:t xml:space="preserve"> </w:t>
      </w:r>
      <w:proofErr w:type="spellStart"/>
      <w:r w:rsidRPr="00721A18">
        <w:t>zu</w:t>
      </w:r>
      <w:proofErr w:type="spellEnd"/>
      <w:r w:rsidRPr="00721A18">
        <w:t xml:space="preserve"> </w:t>
      </w:r>
      <w:proofErr w:type="spellStart"/>
      <w:r w:rsidRPr="00721A18">
        <w:t>automatisieren</w:t>
      </w:r>
      <w:proofErr w:type="spellEnd"/>
      <w:r w:rsidRPr="00721A18">
        <w:t xml:space="preserve">. Dies spart </w:t>
      </w:r>
      <w:proofErr w:type="spellStart"/>
      <w:r w:rsidRPr="00721A18">
        <w:t>Arbeitszeit</w:t>
      </w:r>
      <w:proofErr w:type="spellEnd"/>
      <w:r w:rsidRPr="00721A18">
        <w:t xml:space="preserve">, </w:t>
      </w:r>
      <w:proofErr w:type="spellStart"/>
      <w:r w:rsidRPr="00721A18">
        <w:t>Beratungsaufwand</w:t>
      </w:r>
      <w:proofErr w:type="spellEnd"/>
      <w:r w:rsidRPr="00721A18">
        <w:t xml:space="preserve"> und </w:t>
      </w:r>
      <w:proofErr w:type="spellStart"/>
      <w:r w:rsidRPr="00721A18">
        <w:t>erhöht</w:t>
      </w:r>
      <w:proofErr w:type="spellEnd"/>
      <w:r w:rsidRPr="00721A18">
        <w:t xml:space="preserve"> </w:t>
      </w:r>
      <w:proofErr w:type="spellStart"/>
      <w:r w:rsidRPr="00721A18">
        <w:t>zugleich</w:t>
      </w:r>
      <w:proofErr w:type="spellEnd"/>
      <w:r w:rsidRPr="00721A18">
        <w:t xml:space="preserve"> die </w:t>
      </w:r>
      <w:proofErr w:type="spellStart"/>
      <w:r w:rsidRPr="00721A18">
        <w:t>Qualität</w:t>
      </w:r>
      <w:proofErr w:type="spellEnd"/>
      <w:r w:rsidRPr="00721A18">
        <w:t xml:space="preserve"> des </w:t>
      </w:r>
      <w:proofErr w:type="spellStart"/>
      <w:r w:rsidRPr="00721A18">
        <w:t>Ergebnisses</w:t>
      </w:r>
      <w:proofErr w:type="spellEnd"/>
      <w:r w:rsidRPr="00721A18">
        <w:t xml:space="preserve"> </w:t>
      </w:r>
      <w:proofErr w:type="spellStart"/>
      <w:r w:rsidRPr="00721A18">
        <w:t>hinsichtlich</w:t>
      </w:r>
      <w:proofErr w:type="spellEnd"/>
      <w:r w:rsidRPr="00721A18">
        <w:t xml:space="preserve"> </w:t>
      </w:r>
      <w:proofErr w:type="spellStart"/>
      <w:r w:rsidRPr="00721A18">
        <w:t>formaler</w:t>
      </w:r>
      <w:proofErr w:type="spellEnd"/>
      <w:r w:rsidRPr="00721A18">
        <w:t xml:space="preserve"> </w:t>
      </w:r>
      <w:proofErr w:type="spellStart"/>
      <w:r w:rsidRPr="00721A18">
        <w:t>Kriterien</w:t>
      </w:r>
      <w:proofErr w:type="spellEnd"/>
      <w:r w:rsidRPr="00721A18">
        <w:t>.</w:t>
      </w:r>
    </w:p>
    <w:p w14:paraId="4AEB0C0D" w14:textId="77777777" w:rsidR="00284FA6" w:rsidRPr="00721A18" w:rsidRDefault="00284FA6">
      <w:proofErr w:type="spellStart"/>
      <w:r w:rsidRPr="00721A18">
        <w:t>Gleichzeitig</w:t>
      </w:r>
      <w:proofErr w:type="spellEnd"/>
      <w:r w:rsidRPr="00721A18">
        <w:t xml:space="preserve"> </w:t>
      </w:r>
      <w:proofErr w:type="spellStart"/>
      <w:r w:rsidRPr="00721A18">
        <w:t>unterstützt</w:t>
      </w:r>
      <w:proofErr w:type="spellEnd"/>
      <w:r w:rsidRPr="00721A18">
        <w:t xml:space="preserve"> die </w:t>
      </w:r>
      <w:proofErr w:type="spellStart"/>
      <w:r w:rsidRPr="00721A18">
        <w:t>Dokumentvorlage</w:t>
      </w:r>
      <w:proofErr w:type="spellEnd"/>
      <w:r w:rsidRPr="00721A18">
        <w:t xml:space="preserve"> die </w:t>
      </w:r>
      <w:proofErr w:type="spellStart"/>
      <w:r w:rsidRPr="00721A18">
        <w:t>Lehre</w:t>
      </w:r>
      <w:proofErr w:type="spellEnd"/>
      <w:r w:rsidRPr="00721A18">
        <w:t xml:space="preserve"> in </w:t>
      </w:r>
      <w:proofErr w:type="spellStart"/>
      <w:r w:rsidRPr="00721A18">
        <w:t>Fächern</w:t>
      </w:r>
      <w:proofErr w:type="spellEnd"/>
      <w:r w:rsidRPr="00721A18">
        <w:t xml:space="preserve"> </w:t>
      </w:r>
      <w:proofErr w:type="spellStart"/>
      <w:r w:rsidRPr="00721A18">
        <w:rPr>
          <w:i/>
        </w:rPr>
        <w:t>wie</w:t>
      </w:r>
      <w:proofErr w:type="spellEnd"/>
      <w:r w:rsidRPr="00721A18">
        <w:rPr>
          <w:i/>
        </w:rPr>
        <w:t xml:space="preserve"> </w:t>
      </w:r>
      <w:proofErr w:type="spellStart"/>
      <w:r w:rsidRPr="00721A18">
        <w:rPr>
          <w:i/>
        </w:rPr>
        <w:t>Arbeits</w:t>
      </w:r>
      <w:proofErr w:type="spellEnd"/>
      <w:r w:rsidRPr="00721A18">
        <w:rPr>
          <w:i/>
        </w:rPr>
        <w:t xml:space="preserve">-, </w:t>
      </w:r>
      <w:proofErr w:type="spellStart"/>
      <w:r w:rsidRPr="00721A18">
        <w:rPr>
          <w:i/>
        </w:rPr>
        <w:t>Lern</w:t>
      </w:r>
      <w:proofErr w:type="spellEnd"/>
      <w:r w:rsidRPr="00721A18">
        <w:rPr>
          <w:i/>
        </w:rPr>
        <w:t xml:space="preserve">- und </w:t>
      </w:r>
      <w:proofErr w:type="spellStart"/>
      <w:r w:rsidRPr="00721A18">
        <w:rPr>
          <w:i/>
        </w:rPr>
        <w:t>Präsentationstechniken</w:t>
      </w:r>
      <w:proofErr w:type="spellEnd"/>
      <w:r w:rsidRPr="00721A18">
        <w:t xml:space="preserve"> und </w:t>
      </w:r>
      <w:proofErr w:type="spellStart"/>
      <w:r w:rsidRPr="00721A18">
        <w:rPr>
          <w:i/>
        </w:rPr>
        <w:t>Vorbereitung</w:t>
      </w:r>
      <w:proofErr w:type="spellEnd"/>
      <w:r w:rsidRPr="00721A18">
        <w:rPr>
          <w:i/>
        </w:rPr>
        <w:t xml:space="preserve"> auf die Bachelor- </w:t>
      </w:r>
      <w:proofErr w:type="spellStart"/>
      <w:r w:rsidRPr="00721A18">
        <w:rPr>
          <w:i/>
        </w:rPr>
        <w:t>bzw</w:t>
      </w:r>
      <w:proofErr w:type="spellEnd"/>
      <w:r w:rsidRPr="00721A18">
        <w:rPr>
          <w:i/>
        </w:rPr>
        <w:t xml:space="preserve">. </w:t>
      </w:r>
      <w:proofErr w:type="spellStart"/>
      <w:r w:rsidRPr="00721A18">
        <w:rPr>
          <w:i/>
        </w:rPr>
        <w:t>Masterarbeit</w:t>
      </w:r>
      <w:proofErr w:type="spellEnd"/>
      <w:r w:rsidRPr="00721A18">
        <w:t>,</w:t>
      </w:r>
    </w:p>
    <w:p w14:paraId="4AEB0C0E" w14:textId="77777777" w:rsidR="00284FA6" w:rsidRPr="00721A18" w:rsidRDefault="00284FA6">
      <w:r w:rsidRPr="00721A18">
        <w:t xml:space="preserve">Die </w:t>
      </w:r>
      <w:proofErr w:type="spellStart"/>
      <w:r w:rsidRPr="00721A18">
        <w:t>Dokumentvorlage</w:t>
      </w:r>
      <w:proofErr w:type="spellEnd"/>
      <w:r w:rsidRPr="00721A18">
        <w:t xml:space="preserve"> </w:t>
      </w:r>
      <w:proofErr w:type="spellStart"/>
      <w:r w:rsidRPr="00721A18">
        <w:t>wurde</w:t>
      </w:r>
      <w:proofErr w:type="spellEnd"/>
      <w:r w:rsidRPr="00721A18">
        <w:t xml:space="preserve"> </w:t>
      </w:r>
      <w:proofErr w:type="spellStart"/>
      <w:r w:rsidRPr="00721A18">
        <w:t>im</w:t>
      </w:r>
      <w:proofErr w:type="spellEnd"/>
      <w:r w:rsidRPr="00721A18">
        <w:t xml:space="preserve"> Sommer 2000 in der </w:t>
      </w:r>
      <w:proofErr w:type="spellStart"/>
      <w:r w:rsidRPr="00721A18">
        <w:t>vorliegenden</w:t>
      </w:r>
      <w:proofErr w:type="spellEnd"/>
      <w:r w:rsidRPr="00721A18">
        <w:t xml:space="preserve"> </w:t>
      </w:r>
      <w:proofErr w:type="spellStart"/>
      <w:r w:rsidRPr="00721A18">
        <w:t>grundlegend</w:t>
      </w:r>
      <w:proofErr w:type="spellEnd"/>
      <w:r w:rsidRPr="00721A18">
        <w:t xml:space="preserve"> </w:t>
      </w:r>
      <w:proofErr w:type="spellStart"/>
      <w:r w:rsidRPr="00721A18">
        <w:t>überarbeiteten</w:t>
      </w:r>
      <w:proofErr w:type="spellEnd"/>
      <w:r w:rsidRPr="00721A18">
        <w:t xml:space="preserve"> Version </w:t>
      </w:r>
      <w:proofErr w:type="spellStart"/>
      <w:r w:rsidRPr="00721A18">
        <w:t>zum</w:t>
      </w:r>
      <w:proofErr w:type="spellEnd"/>
      <w:r w:rsidRPr="00721A18">
        <w:t xml:space="preserve"> </w:t>
      </w:r>
      <w:proofErr w:type="spellStart"/>
      <w:r w:rsidRPr="00721A18">
        <w:t>ersten</w:t>
      </w:r>
      <w:proofErr w:type="spellEnd"/>
      <w:r w:rsidRPr="00721A18">
        <w:t xml:space="preserve"> Mal </w:t>
      </w:r>
      <w:proofErr w:type="spellStart"/>
      <w:r w:rsidRPr="00721A18">
        <w:t>hochschulweit</w:t>
      </w:r>
      <w:proofErr w:type="spellEnd"/>
      <w:r w:rsidRPr="00721A18">
        <w:t xml:space="preserve"> </w:t>
      </w:r>
      <w:proofErr w:type="spellStart"/>
      <w:r w:rsidRPr="00721A18">
        <w:t>benutzt</w:t>
      </w:r>
      <w:proofErr w:type="spellEnd"/>
      <w:r w:rsidRPr="00721A18">
        <w:t xml:space="preserve">, </w:t>
      </w:r>
      <w:proofErr w:type="spellStart"/>
      <w:r w:rsidRPr="00721A18">
        <w:t>nachdem</w:t>
      </w:r>
      <w:proofErr w:type="spellEnd"/>
      <w:r w:rsidRPr="00721A18">
        <w:t xml:space="preserve"> </w:t>
      </w:r>
      <w:proofErr w:type="spellStart"/>
      <w:r w:rsidRPr="00721A18">
        <w:t>bereits</w:t>
      </w:r>
      <w:proofErr w:type="spellEnd"/>
      <w:r w:rsidRPr="00721A18">
        <w:t xml:space="preserve"> die </w:t>
      </w:r>
      <w:proofErr w:type="spellStart"/>
      <w:r w:rsidRPr="00721A18">
        <w:t>Vorgängerversion</w:t>
      </w:r>
      <w:proofErr w:type="spellEnd"/>
      <w:r w:rsidRPr="00721A18">
        <w:t xml:space="preserve"> </w:t>
      </w:r>
      <w:proofErr w:type="spellStart"/>
      <w:r w:rsidRPr="00721A18">
        <w:t>im</w:t>
      </w:r>
      <w:proofErr w:type="spellEnd"/>
      <w:r w:rsidRPr="00721A18">
        <w:t xml:space="preserve"> </w:t>
      </w:r>
      <w:proofErr w:type="spellStart"/>
      <w:r w:rsidRPr="00721A18">
        <w:t>Jahr</w:t>
      </w:r>
      <w:proofErr w:type="spellEnd"/>
      <w:r w:rsidRPr="00721A18">
        <w:t xml:space="preserve"> 1999 für </w:t>
      </w:r>
      <w:proofErr w:type="spellStart"/>
      <w:r w:rsidRPr="00721A18">
        <w:t>drei</w:t>
      </w:r>
      <w:proofErr w:type="spellEnd"/>
      <w:r w:rsidRPr="00721A18">
        <w:t xml:space="preserve"> </w:t>
      </w:r>
      <w:proofErr w:type="spellStart"/>
      <w:r w:rsidR="00583AA1" w:rsidRPr="00721A18">
        <w:t>Abschlussarbeiten</w:t>
      </w:r>
      <w:proofErr w:type="spellEnd"/>
      <w:r w:rsidRPr="00721A18">
        <w:t xml:space="preserve"> </w:t>
      </w:r>
      <w:proofErr w:type="spellStart"/>
      <w:r w:rsidRPr="00721A18">
        <w:t>erfolgreich</w:t>
      </w:r>
      <w:proofErr w:type="spellEnd"/>
      <w:r w:rsidRPr="00721A18">
        <w:t xml:space="preserve"> </w:t>
      </w:r>
      <w:proofErr w:type="spellStart"/>
      <w:r w:rsidRPr="00721A18">
        <w:t>eingesetzt</w:t>
      </w:r>
      <w:proofErr w:type="spellEnd"/>
      <w:r w:rsidRPr="00721A18">
        <w:t xml:space="preserve"> </w:t>
      </w:r>
      <w:proofErr w:type="spellStart"/>
      <w:r w:rsidRPr="00721A18">
        <w:t>wurde</w:t>
      </w:r>
      <w:proofErr w:type="spellEnd"/>
      <w:r w:rsidRPr="00721A18">
        <w:t>.</w:t>
      </w:r>
    </w:p>
    <w:p w14:paraId="4AEB0C0F" w14:textId="77777777" w:rsidR="00284FA6" w:rsidRPr="00721A18" w:rsidRDefault="00284FA6">
      <w:proofErr w:type="spellStart"/>
      <w:r w:rsidRPr="00721A18">
        <w:t>Erweiterungen</w:t>
      </w:r>
      <w:proofErr w:type="spellEnd"/>
      <w:r w:rsidRPr="00721A18">
        <w:t xml:space="preserve"> der </w:t>
      </w:r>
      <w:proofErr w:type="spellStart"/>
      <w:r w:rsidRPr="00721A18">
        <w:t>Dokumentvorlage</w:t>
      </w:r>
      <w:proofErr w:type="spellEnd"/>
      <w:r w:rsidRPr="00721A18">
        <w:t xml:space="preserve"> und der </w:t>
      </w:r>
      <w:proofErr w:type="spellStart"/>
      <w:r w:rsidRPr="00721A18">
        <w:t>darin</w:t>
      </w:r>
      <w:proofErr w:type="spellEnd"/>
      <w:r w:rsidRPr="00721A18">
        <w:t xml:space="preserve"> </w:t>
      </w:r>
      <w:proofErr w:type="spellStart"/>
      <w:r w:rsidRPr="00721A18">
        <w:t>enthaltenen</w:t>
      </w:r>
      <w:proofErr w:type="spellEnd"/>
      <w:r w:rsidRPr="00721A18">
        <w:t xml:space="preserve"> </w:t>
      </w:r>
      <w:proofErr w:type="spellStart"/>
      <w:r w:rsidRPr="00721A18">
        <w:t>Anleitung</w:t>
      </w:r>
      <w:proofErr w:type="spellEnd"/>
      <w:r w:rsidRPr="00721A18">
        <w:t xml:space="preserve"> </w:t>
      </w:r>
      <w:proofErr w:type="spellStart"/>
      <w:r w:rsidRPr="00721A18">
        <w:t>zur</w:t>
      </w:r>
      <w:proofErr w:type="spellEnd"/>
      <w:r w:rsidRPr="00721A18">
        <w:t xml:space="preserve"> </w:t>
      </w:r>
      <w:proofErr w:type="spellStart"/>
      <w:r w:rsidRPr="00721A18">
        <w:t>Erstellung</w:t>
      </w:r>
      <w:proofErr w:type="spellEnd"/>
      <w:r w:rsidRPr="00721A18">
        <w:t xml:space="preserve"> von </w:t>
      </w:r>
      <w:proofErr w:type="spellStart"/>
      <w:r w:rsidR="00583AA1" w:rsidRPr="00721A18">
        <w:t>Abschlussarbeiten</w:t>
      </w:r>
      <w:proofErr w:type="spellEnd"/>
      <w:r w:rsidRPr="00721A18">
        <w:t xml:space="preserve"> </w:t>
      </w:r>
      <w:proofErr w:type="spellStart"/>
      <w:r w:rsidRPr="00721A18">
        <w:t>mit</w:t>
      </w:r>
      <w:proofErr w:type="spellEnd"/>
      <w:r w:rsidRPr="00721A18">
        <w:t xml:space="preserve"> dem </w:t>
      </w:r>
      <w:proofErr w:type="spellStart"/>
      <w:r w:rsidRPr="00721A18">
        <w:t>Textsystem</w:t>
      </w:r>
      <w:proofErr w:type="spellEnd"/>
      <w:r w:rsidRPr="00721A18">
        <w:t xml:space="preserve"> Microsoft Word </w:t>
      </w:r>
      <w:proofErr w:type="spellStart"/>
      <w:r w:rsidRPr="00721A18">
        <w:t>sind</w:t>
      </w:r>
      <w:proofErr w:type="spellEnd"/>
      <w:r w:rsidRPr="00721A18">
        <w:t xml:space="preserve"> </w:t>
      </w:r>
      <w:proofErr w:type="spellStart"/>
      <w:r w:rsidRPr="00721A18">
        <w:t>auch</w:t>
      </w:r>
      <w:proofErr w:type="spellEnd"/>
      <w:r w:rsidRPr="00721A18">
        <w:t xml:space="preserve"> für die Zukunft </w:t>
      </w:r>
      <w:proofErr w:type="spellStart"/>
      <w:r w:rsidRPr="00721A18">
        <w:t>geplant</w:t>
      </w:r>
      <w:proofErr w:type="spellEnd"/>
      <w:r w:rsidRPr="00721A18">
        <w:t xml:space="preserve">. Das Feedback </w:t>
      </w:r>
      <w:proofErr w:type="spellStart"/>
      <w:r w:rsidRPr="00721A18">
        <w:t>aus</w:t>
      </w:r>
      <w:proofErr w:type="spellEnd"/>
      <w:r w:rsidRPr="00721A18">
        <w:t xml:space="preserve"> der </w:t>
      </w:r>
      <w:proofErr w:type="spellStart"/>
      <w:r w:rsidRPr="00721A18">
        <w:t>Nutzung</w:t>
      </w:r>
      <w:proofErr w:type="spellEnd"/>
      <w:r w:rsidRPr="00721A18">
        <w:t xml:space="preserve"> der </w:t>
      </w:r>
      <w:proofErr w:type="spellStart"/>
      <w:r w:rsidRPr="00721A18">
        <w:t>Dokumentvorlage</w:t>
      </w:r>
      <w:proofErr w:type="spellEnd"/>
      <w:r w:rsidRPr="00721A18">
        <w:t xml:space="preserve"> für </w:t>
      </w:r>
      <w:proofErr w:type="spellStart"/>
      <w:r w:rsidR="00583AA1" w:rsidRPr="00721A18">
        <w:t>Abschlussarbeiten</w:t>
      </w:r>
      <w:proofErr w:type="spellEnd"/>
      <w:r w:rsidRPr="00721A18">
        <w:t xml:space="preserve"> an der </w:t>
      </w:r>
      <w:proofErr w:type="spellStart"/>
      <w:r w:rsidRPr="00721A18">
        <w:t>HdM</w:t>
      </w:r>
      <w:proofErr w:type="spellEnd"/>
      <w:r w:rsidRPr="00721A18">
        <w:t xml:space="preserve"> </w:t>
      </w:r>
      <w:proofErr w:type="spellStart"/>
      <w:r w:rsidRPr="00721A18">
        <w:t>wird</w:t>
      </w:r>
      <w:proofErr w:type="spellEnd"/>
      <w:r w:rsidRPr="00721A18">
        <w:t xml:space="preserve"> </w:t>
      </w:r>
      <w:proofErr w:type="spellStart"/>
      <w:r w:rsidRPr="00721A18">
        <w:t>dabei</w:t>
      </w:r>
      <w:proofErr w:type="spellEnd"/>
      <w:r w:rsidRPr="00721A18">
        <w:t xml:space="preserve"> </w:t>
      </w:r>
      <w:proofErr w:type="spellStart"/>
      <w:r w:rsidRPr="00721A18">
        <w:t>fortgesetzt</w:t>
      </w:r>
      <w:proofErr w:type="spellEnd"/>
      <w:r w:rsidRPr="00721A18">
        <w:t xml:space="preserve"> </w:t>
      </w:r>
      <w:proofErr w:type="spellStart"/>
      <w:r w:rsidRPr="00721A18">
        <w:t>aufgegriffen</w:t>
      </w:r>
      <w:proofErr w:type="spellEnd"/>
      <w:r w:rsidRPr="00721A18">
        <w:t xml:space="preserve"> und </w:t>
      </w:r>
      <w:proofErr w:type="spellStart"/>
      <w:r w:rsidRPr="00721A18">
        <w:t>zur</w:t>
      </w:r>
      <w:proofErr w:type="spellEnd"/>
      <w:r w:rsidRPr="00721A18">
        <w:t xml:space="preserve"> </w:t>
      </w:r>
      <w:proofErr w:type="spellStart"/>
      <w:r w:rsidRPr="00721A18">
        <w:t>Verbesserung</w:t>
      </w:r>
      <w:proofErr w:type="spellEnd"/>
      <w:r w:rsidRPr="00721A18">
        <w:t xml:space="preserve"> </w:t>
      </w:r>
      <w:proofErr w:type="spellStart"/>
      <w:r w:rsidRPr="00721A18">
        <w:t>genutzt</w:t>
      </w:r>
      <w:proofErr w:type="spellEnd"/>
      <w:r w:rsidRPr="00721A18">
        <w:t xml:space="preserve"> </w:t>
      </w:r>
      <w:proofErr w:type="spellStart"/>
      <w:r w:rsidRPr="00721A18">
        <w:t>werden</w:t>
      </w:r>
      <w:proofErr w:type="spellEnd"/>
      <w:r w:rsidRPr="00721A18">
        <w:t>.</w:t>
      </w:r>
    </w:p>
    <w:p w14:paraId="4AEB0C10" w14:textId="4935A676" w:rsidR="00284FA6" w:rsidRPr="00721A18" w:rsidRDefault="00284FA6">
      <w:pPr>
        <w:pStyle w:val="berschrift1"/>
        <w:numPr>
          <w:ilvl w:val="0"/>
          <w:numId w:val="0"/>
        </w:numPr>
      </w:pPr>
      <w:bookmarkStart w:id="83" w:name="_Ref491742270"/>
      <w:bookmarkStart w:id="84" w:name="_Ref491742277"/>
      <w:bookmarkStart w:id="85" w:name="_Toc108480945"/>
      <w:proofErr w:type="spellStart"/>
      <w:r w:rsidRPr="00721A18">
        <w:lastRenderedPageBreak/>
        <w:t>Anhang</w:t>
      </w:r>
      <w:proofErr w:type="spellEnd"/>
      <w:r w:rsidRPr="00721A18">
        <w:t xml:space="preserve"> A: </w:t>
      </w:r>
      <w:proofErr w:type="spellStart"/>
      <w:r w:rsidRPr="00721A18">
        <w:t>Beispiele</w:t>
      </w:r>
      <w:proofErr w:type="spellEnd"/>
      <w:r w:rsidRPr="00721A18">
        <w:t xml:space="preserve"> für die </w:t>
      </w:r>
      <w:proofErr w:type="spellStart"/>
      <w:r w:rsidRPr="00721A18">
        <w:t>Gliederung</w:t>
      </w:r>
      <w:proofErr w:type="spellEnd"/>
      <w:r w:rsidRPr="00721A18">
        <w:t xml:space="preserve"> von </w:t>
      </w:r>
      <w:proofErr w:type="spellStart"/>
      <w:r w:rsidR="00583AA1" w:rsidRPr="00721A18">
        <w:t>Abschlussarbeiten</w:t>
      </w:r>
      <w:bookmarkEnd w:id="83"/>
      <w:bookmarkEnd w:id="84"/>
      <w:bookmarkEnd w:id="85"/>
      <w:proofErr w:type="spellEnd"/>
    </w:p>
    <w:p w14:paraId="4AEB0C11" w14:textId="77777777" w:rsidR="00284FA6" w:rsidRPr="00721A18" w:rsidRDefault="00284FA6">
      <w:r w:rsidRPr="00721A18">
        <w:t xml:space="preserve">Die </w:t>
      </w:r>
      <w:proofErr w:type="spellStart"/>
      <w:r w:rsidRPr="00721A18">
        <w:t>nachfolgenden</w:t>
      </w:r>
      <w:proofErr w:type="spellEnd"/>
      <w:r w:rsidRPr="00721A18">
        <w:t xml:space="preserve"> </w:t>
      </w:r>
      <w:proofErr w:type="spellStart"/>
      <w:r w:rsidRPr="00721A18">
        <w:t>Gliederungen</w:t>
      </w:r>
      <w:proofErr w:type="spellEnd"/>
      <w:r w:rsidRPr="00721A18">
        <w:t xml:space="preserve"> </w:t>
      </w:r>
      <w:proofErr w:type="spellStart"/>
      <w:r w:rsidRPr="00721A18">
        <w:t>stellen</w:t>
      </w:r>
      <w:proofErr w:type="spellEnd"/>
      <w:r w:rsidRPr="00721A18">
        <w:t xml:space="preserve"> </w:t>
      </w:r>
      <w:proofErr w:type="spellStart"/>
      <w:r w:rsidRPr="00721A18">
        <w:t>lediglich</w:t>
      </w:r>
      <w:proofErr w:type="spellEnd"/>
      <w:r w:rsidRPr="00721A18">
        <w:t xml:space="preserve"> </w:t>
      </w:r>
      <w:proofErr w:type="spellStart"/>
      <w:r w:rsidRPr="00721A18">
        <w:t>Vorschläge</w:t>
      </w:r>
      <w:proofErr w:type="spellEnd"/>
      <w:r w:rsidRPr="00721A18">
        <w:t xml:space="preserve"> </w:t>
      </w:r>
      <w:proofErr w:type="spellStart"/>
      <w:r w:rsidRPr="00721A18">
        <w:t>dar</w:t>
      </w:r>
      <w:proofErr w:type="spellEnd"/>
      <w:r w:rsidRPr="00721A18">
        <w:t xml:space="preserve">, die stets am </w:t>
      </w:r>
      <w:proofErr w:type="spellStart"/>
      <w:r w:rsidRPr="00721A18">
        <w:t>konkreten</w:t>
      </w:r>
      <w:proofErr w:type="spellEnd"/>
      <w:r w:rsidRPr="00721A18">
        <w:t xml:space="preserve"> Fall </w:t>
      </w:r>
      <w:proofErr w:type="spellStart"/>
      <w:r w:rsidRPr="00721A18">
        <w:t>überprüft</w:t>
      </w:r>
      <w:proofErr w:type="spellEnd"/>
      <w:r w:rsidRPr="00721A18">
        <w:t xml:space="preserve"> und in der Regel </w:t>
      </w:r>
      <w:proofErr w:type="spellStart"/>
      <w:r w:rsidRPr="00721A18">
        <w:t>angepasst</w:t>
      </w:r>
      <w:proofErr w:type="spellEnd"/>
      <w:r w:rsidRPr="00721A18">
        <w:t xml:space="preserve"> </w:t>
      </w:r>
      <w:proofErr w:type="spellStart"/>
      <w:r w:rsidRPr="00721A18">
        <w:t>werden</w:t>
      </w:r>
      <w:proofErr w:type="spellEnd"/>
      <w:r w:rsidRPr="00721A18">
        <w:t xml:space="preserve"> </w:t>
      </w:r>
      <w:proofErr w:type="spellStart"/>
      <w:r w:rsidRPr="00721A18">
        <w:t>müssen</w:t>
      </w:r>
      <w:proofErr w:type="spellEnd"/>
      <w:r w:rsidRPr="00721A18">
        <w:t>.</w:t>
      </w:r>
    </w:p>
    <w:p w14:paraId="4AEB0C12" w14:textId="3D9E2ACD" w:rsidR="00284FA6" w:rsidRPr="00721A18" w:rsidRDefault="00284FA6">
      <w:pPr>
        <w:pStyle w:val="berschrift2"/>
        <w:numPr>
          <w:ilvl w:val="0"/>
          <w:numId w:val="0"/>
        </w:numPr>
      </w:pPr>
      <w:bookmarkStart w:id="86" w:name="_Toc108480946"/>
      <w:r w:rsidRPr="00721A18">
        <w:t xml:space="preserve">A.1 </w:t>
      </w:r>
      <w:proofErr w:type="spellStart"/>
      <w:r w:rsidRPr="00721A18">
        <w:t>Literaturarbeiten</w:t>
      </w:r>
      <w:bookmarkEnd w:id="86"/>
      <w:proofErr w:type="spellEnd"/>
    </w:p>
    <w:p w14:paraId="4AEB0C13" w14:textId="77777777" w:rsidR="00284FA6" w:rsidRPr="00721A18" w:rsidRDefault="00284FA6" w:rsidP="006634CE">
      <w:pPr>
        <w:numPr>
          <w:ilvl w:val="0"/>
          <w:numId w:val="13"/>
        </w:numPr>
      </w:pPr>
      <w:proofErr w:type="spellStart"/>
      <w:r w:rsidRPr="00721A18">
        <w:t>Überblick</w:t>
      </w:r>
      <w:proofErr w:type="spellEnd"/>
      <w:r w:rsidRPr="00721A18">
        <w:t xml:space="preserve"> (</w:t>
      </w:r>
      <w:proofErr w:type="spellStart"/>
      <w:r w:rsidRPr="00721A18">
        <w:t>oder</w:t>
      </w:r>
      <w:proofErr w:type="spellEnd"/>
      <w:r w:rsidRPr="00721A18">
        <w:t xml:space="preserve">: </w:t>
      </w:r>
      <w:proofErr w:type="spellStart"/>
      <w:r w:rsidRPr="00721A18">
        <w:t>Zusammenfassung</w:t>
      </w:r>
      <w:proofErr w:type="spellEnd"/>
      <w:r w:rsidRPr="00721A18">
        <w:t xml:space="preserve">, „Executive Summary“, </w:t>
      </w:r>
      <w:proofErr w:type="spellStart"/>
      <w:r w:rsidRPr="00721A18">
        <w:t>alles</w:t>
      </w:r>
      <w:proofErr w:type="spellEnd"/>
      <w:r w:rsidRPr="00721A18">
        <w:t xml:space="preserve"> </w:t>
      </w:r>
      <w:proofErr w:type="spellStart"/>
      <w:r w:rsidRPr="00721A18">
        <w:t>Wichtige</w:t>
      </w:r>
      <w:proofErr w:type="spellEnd"/>
      <w:r w:rsidRPr="00721A18">
        <w:t xml:space="preserve"> für den „Manager“ </w:t>
      </w:r>
      <w:proofErr w:type="spellStart"/>
      <w:r w:rsidRPr="00721A18">
        <w:t>oder</w:t>
      </w:r>
      <w:proofErr w:type="spellEnd"/>
      <w:r w:rsidRPr="00721A18">
        <w:t xml:space="preserve"> </w:t>
      </w:r>
      <w:proofErr w:type="spellStart"/>
      <w:r w:rsidRPr="00721A18">
        <w:t>Schnellleser</w:t>
      </w:r>
      <w:proofErr w:type="spellEnd"/>
      <w:r w:rsidRPr="00721A18">
        <w:t>)</w:t>
      </w:r>
    </w:p>
    <w:p w14:paraId="4AEB0C14" w14:textId="77777777" w:rsidR="00284FA6" w:rsidRPr="00721A18" w:rsidRDefault="00284FA6" w:rsidP="006634CE">
      <w:pPr>
        <w:numPr>
          <w:ilvl w:val="0"/>
          <w:numId w:val="13"/>
        </w:numPr>
      </w:pPr>
      <w:proofErr w:type="spellStart"/>
      <w:r w:rsidRPr="00721A18">
        <w:t>Fragestellung</w:t>
      </w:r>
      <w:proofErr w:type="spellEnd"/>
      <w:r w:rsidRPr="00721A18">
        <w:t xml:space="preserve"> (</w:t>
      </w:r>
      <w:proofErr w:type="spellStart"/>
      <w:r w:rsidRPr="00721A18">
        <w:t>oder</w:t>
      </w:r>
      <w:proofErr w:type="spellEnd"/>
      <w:r w:rsidRPr="00721A18">
        <w:t xml:space="preserve">: </w:t>
      </w:r>
      <w:proofErr w:type="spellStart"/>
      <w:r w:rsidRPr="00721A18">
        <w:t>Ziele</w:t>
      </w:r>
      <w:proofErr w:type="spellEnd"/>
      <w:r w:rsidRPr="00721A18">
        <w:t xml:space="preserve">, </w:t>
      </w:r>
      <w:proofErr w:type="spellStart"/>
      <w:r w:rsidRPr="00721A18">
        <w:t>Ausgangspunkt</w:t>
      </w:r>
      <w:proofErr w:type="spellEnd"/>
      <w:r w:rsidRPr="00721A18">
        <w:t>, Motivation)</w:t>
      </w:r>
    </w:p>
    <w:p w14:paraId="4AEB0C15" w14:textId="77777777" w:rsidR="00284FA6" w:rsidRPr="00721A18" w:rsidRDefault="00284FA6" w:rsidP="006634CE">
      <w:pPr>
        <w:numPr>
          <w:ilvl w:val="0"/>
          <w:numId w:val="13"/>
        </w:numPr>
      </w:pPr>
      <w:proofErr w:type="spellStart"/>
      <w:r w:rsidRPr="00721A18">
        <w:t>Übersicht</w:t>
      </w:r>
      <w:proofErr w:type="spellEnd"/>
      <w:r w:rsidRPr="00721A18">
        <w:t xml:space="preserve"> </w:t>
      </w:r>
      <w:proofErr w:type="spellStart"/>
      <w:r w:rsidRPr="00721A18">
        <w:t>über</w:t>
      </w:r>
      <w:proofErr w:type="spellEnd"/>
      <w:r w:rsidRPr="00721A18">
        <w:t xml:space="preserve"> den Stand der </w:t>
      </w:r>
      <w:proofErr w:type="spellStart"/>
      <w:r w:rsidRPr="00721A18">
        <w:t>Wissenschaft</w:t>
      </w:r>
      <w:proofErr w:type="spellEnd"/>
      <w:r w:rsidRPr="00721A18">
        <w:t xml:space="preserve"> und Technik (</w:t>
      </w:r>
      <w:proofErr w:type="spellStart"/>
      <w:r w:rsidRPr="00721A18">
        <w:t>Beschreibung</w:t>
      </w:r>
      <w:proofErr w:type="spellEnd"/>
      <w:r w:rsidRPr="00721A18">
        <w:t xml:space="preserve"> der </w:t>
      </w:r>
      <w:proofErr w:type="spellStart"/>
      <w:r w:rsidRPr="00721A18">
        <w:t>Lösungsansätze</w:t>
      </w:r>
      <w:proofErr w:type="spellEnd"/>
      <w:r w:rsidRPr="00721A18">
        <w:t xml:space="preserve">, </w:t>
      </w:r>
      <w:proofErr w:type="spellStart"/>
      <w:r w:rsidRPr="00721A18">
        <w:t>Beispiele</w:t>
      </w:r>
      <w:proofErr w:type="spellEnd"/>
      <w:r w:rsidRPr="00721A18">
        <w:t xml:space="preserve"> etc. in </w:t>
      </w:r>
      <w:proofErr w:type="spellStart"/>
      <w:r w:rsidRPr="00721A18">
        <w:t>einzelnen</w:t>
      </w:r>
      <w:proofErr w:type="spellEnd"/>
      <w:r w:rsidRPr="00721A18">
        <w:t xml:space="preserve"> </w:t>
      </w:r>
      <w:proofErr w:type="spellStart"/>
      <w:r w:rsidRPr="00721A18">
        <w:t>Abschnitten</w:t>
      </w:r>
      <w:proofErr w:type="spellEnd"/>
      <w:r w:rsidRPr="00721A18">
        <w:t>)</w:t>
      </w:r>
    </w:p>
    <w:p w14:paraId="4AEB0C16" w14:textId="77777777" w:rsidR="00284FA6" w:rsidRPr="00721A18" w:rsidRDefault="00284FA6" w:rsidP="006634CE">
      <w:pPr>
        <w:numPr>
          <w:ilvl w:val="0"/>
          <w:numId w:val="13"/>
        </w:numPr>
      </w:pPr>
      <w:proofErr w:type="spellStart"/>
      <w:r w:rsidRPr="00721A18">
        <w:t>Bewertung</w:t>
      </w:r>
      <w:proofErr w:type="spellEnd"/>
      <w:r w:rsidRPr="00721A18">
        <w:t xml:space="preserve"> der </w:t>
      </w:r>
      <w:proofErr w:type="spellStart"/>
      <w:r w:rsidRPr="00721A18">
        <w:t>einzelnen</w:t>
      </w:r>
      <w:proofErr w:type="spellEnd"/>
      <w:r w:rsidRPr="00721A18">
        <w:t xml:space="preserve"> </w:t>
      </w:r>
      <w:proofErr w:type="spellStart"/>
      <w:r w:rsidRPr="00721A18">
        <w:t>untersuchten</w:t>
      </w:r>
      <w:proofErr w:type="spellEnd"/>
      <w:r w:rsidRPr="00721A18">
        <w:t xml:space="preserve"> </w:t>
      </w:r>
      <w:proofErr w:type="spellStart"/>
      <w:r w:rsidRPr="00721A18">
        <w:t>Ansätze</w:t>
      </w:r>
      <w:proofErr w:type="spellEnd"/>
      <w:r w:rsidRPr="00721A18">
        <w:t xml:space="preserve">, </w:t>
      </w:r>
      <w:proofErr w:type="spellStart"/>
      <w:r w:rsidRPr="00721A18">
        <w:t>Beispiele</w:t>
      </w:r>
      <w:proofErr w:type="spellEnd"/>
      <w:r w:rsidRPr="00721A18">
        <w:t xml:space="preserve"> etc., </w:t>
      </w:r>
      <w:proofErr w:type="spellStart"/>
      <w:r w:rsidRPr="00721A18">
        <w:t>Identifikation</w:t>
      </w:r>
      <w:proofErr w:type="spellEnd"/>
      <w:r w:rsidRPr="00721A18">
        <w:t xml:space="preserve"> von </w:t>
      </w:r>
      <w:proofErr w:type="spellStart"/>
      <w:r w:rsidRPr="00721A18">
        <w:t>Defiziten</w:t>
      </w:r>
      <w:proofErr w:type="spellEnd"/>
    </w:p>
    <w:p w14:paraId="4AEB0C17" w14:textId="77777777" w:rsidR="00284FA6" w:rsidRPr="00721A18" w:rsidRDefault="00284FA6" w:rsidP="006634CE">
      <w:pPr>
        <w:numPr>
          <w:ilvl w:val="0"/>
          <w:numId w:val="13"/>
        </w:numPr>
      </w:pPr>
      <w:proofErr w:type="spellStart"/>
      <w:r w:rsidRPr="00721A18">
        <w:t>Synthese</w:t>
      </w:r>
      <w:proofErr w:type="spellEnd"/>
      <w:r w:rsidRPr="00721A18">
        <w:t xml:space="preserve">: </w:t>
      </w:r>
      <w:proofErr w:type="spellStart"/>
      <w:r w:rsidRPr="00721A18">
        <w:t>Erstellung</w:t>
      </w:r>
      <w:proofErr w:type="spellEnd"/>
      <w:r w:rsidRPr="00721A18">
        <w:t xml:space="preserve"> </w:t>
      </w:r>
      <w:proofErr w:type="spellStart"/>
      <w:r w:rsidRPr="00721A18">
        <w:t>einer</w:t>
      </w:r>
      <w:proofErr w:type="spellEnd"/>
      <w:r w:rsidRPr="00721A18">
        <w:t xml:space="preserve"> </w:t>
      </w:r>
      <w:proofErr w:type="spellStart"/>
      <w:r w:rsidRPr="00721A18">
        <w:t>Gesamtschau</w:t>
      </w:r>
      <w:proofErr w:type="spellEnd"/>
      <w:r w:rsidRPr="00721A18">
        <w:t xml:space="preserve">, </w:t>
      </w:r>
      <w:proofErr w:type="spellStart"/>
      <w:r w:rsidRPr="00721A18">
        <w:t>allgemeine</w:t>
      </w:r>
      <w:proofErr w:type="spellEnd"/>
      <w:r w:rsidRPr="00721A18">
        <w:t xml:space="preserve"> </w:t>
      </w:r>
      <w:proofErr w:type="spellStart"/>
      <w:r w:rsidRPr="00721A18">
        <w:t>Prinzipien</w:t>
      </w:r>
      <w:proofErr w:type="spellEnd"/>
      <w:r w:rsidRPr="00721A18">
        <w:t xml:space="preserve">, </w:t>
      </w:r>
      <w:proofErr w:type="spellStart"/>
      <w:r w:rsidRPr="00721A18">
        <w:t>Beschreibung</w:t>
      </w:r>
      <w:proofErr w:type="spellEnd"/>
      <w:r w:rsidRPr="00721A18">
        <w:t xml:space="preserve"> </w:t>
      </w:r>
      <w:proofErr w:type="spellStart"/>
      <w:r w:rsidRPr="00721A18">
        <w:t>einer</w:t>
      </w:r>
      <w:proofErr w:type="spellEnd"/>
      <w:r w:rsidRPr="00721A18">
        <w:t xml:space="preserve"> </w:t>
      </w:r>
      <w:proofErr w:type="spellStart"/>
      <w:r w:rsidRPr="00721A18">
        <w:t>eigenen</w:t>
      </w:r>
      <w:proofErr w:type="spellEnd"/>
      <w:r w:rsidRPr="00721A18">
        <w:t xml:space="preserve"> Sicht auf das Problem, </w:t>
      </w:r>
      <w:proofErr w:type="spellStart"/>
      <w:r w:rsidRPr="00721A18">
        <w:t>evtl</w:t>
      </w:r>
      <w:proofErr w:type="spellEnd"/>
      <w:r w:rsidRPr="00721A18">
        <w:t xml:space="preserve">. </w:t>
      </w:r>
      <w:proofErr w:type="spellStart"/>
      <w:r w:rsidRPr="00721A18">
        <w:t>auch</w:t>
      </w:r>
      <w:proofErr w:type="spellEnd"/>
      <w:r w:rsidRPr="00721A18">
        <w:t xml:space="preserve"> </w:t>
      </w:r>
      <w:proofErr w:type="spellStart"/>
      <w:r w:rsidRPr="00721A18">
        <w:t>eigene</w:t>
      </w:r>
      <w:proofErr w:type="spellEnd"/>
      <w:r w:rsidRPr="00721A18">
        <w:t xml:space="preserve"> </w:t>
      </w:r>
      <w:proofErr w:type="spellStart"/>
      <w:r w:rsidRPr="00721A18">
        <w:t>Vorschläge</w:t>
      </w:r>
      <w:proofErr w:type="spellEnd"/>
    </w:p>
    <w:p w14:paraId="4AEB0C18" w14:textId="77777777" w:rsidR="00284FA6" w:rsidRPr="00721A18" w:rsidRDefault="00284FA6" w:rsidP="006634CE">
      <w:pPr>
        <w:numPr>
          <w:ilvl w:val="0"/>
          <w:numId w:val="13"/>
        </w:numPr>
      </w:pPr>
      <w:proofErr w:type="spellStart"/>
      <w:r w:rsidRPr="00721A18">
        <w:t>Zusammenfassung</w:t>
      </w:r>
      <w:proofErr w:type="spellEnd"/>
      <w:r w:rsidRPr="00721A18">
        <w:t xml:space="preserve"> (</w:t>
      </w:r>
      <w:proofErr w:type="spellStart"/>
      <w:r w:rsidRPr="00721A18">
        <w:t>Erklärung</w:t>
      </w:r>
      <w:proofErr w:type="spellEnd"/>
      <w:r w:rsidRPr="00721A18">
        <w:t xml:space="preserve"> des </w:t>
      </w:r>
      <w:proofErr w:type="spellStart"/>
      <w:r w:rsidRPr="00721A18">
        <w:t>Nutzens</w:t>
      </w:r>
      <w:proofErr w:type="spellEnd"/>
      <w:r w:rsidRPr="00721A18">
        <w:t xml:space="preserve">), </w:t>
      </w:r>
      <w:proofErr w:type="spellStart"/>
      <w:r w:rsidRPr="00721A18">
        <w:t>Ausblick</w:t>
      </w:r>
      <w:proofErr w:type="spellEnd"/>
    </w:p>
    <w:p w14:paraId="4AEB0C19" w14:textId="77777777" w:rsidR="00284FA6" w:rsidRPr="00721A18" w:rsidRDefault="00284FA6">
      <w:proofErr w:type="spellStart"/>
      <w:r w:rsidRPr="00721A18">
        <w:t>Anhang</w:t>
      </w:r>
      <w:proofErr w:type="spellEnd"/>
      <w:r w:rsidRPr="00721A18">
        <w:t xml:space="preserve">: </w:t>
      </w:r>
      <w:proofErr w:type="spellStart"/>
      <w:r w:rsidRPr="00721A18">
        <w:t>eventuell</w:t>
      </w:r>
      <w:proofErr w:type="spellEnd"/>
      <w:r w:rsidRPr="00721A18">
        <w:t xml:space="preserve"> </w:t>
      </w:r>
      <w:proofErr w:type="spellStart"/>
      <w:r w:rsidRPr="00721A18">
        <w:t>recherchierte</w:t>
      </w:r>
      <w:proofErr w:type="spellEnd"/>
      <w:r w:rsidRPr="00721A18">
        <w:t xml:space="preserve"> </w:t>
      </w:r>
      <w:proofErr w:type="spellStart"/>
      <w:r w:rsidRPr="00721A18">
        <w:t>Texte</w:t>
      </w:r>
      <w:proofErr w:type="spellEnd"/>
      <w:r w:rsidRPr="00721A18">
        <w:t xml:space="preserve">, </w:t>
      </w:r>
      <w:proofErr w:type="spellStart"/>
      <w:r w:rsidRPr="00721A18">
        <w:t>Produktbeschreibungen</w:t>
      </w:r>
      <w:proofErr w:type="spellEnd"/>
      <w:r w:rsidRPr="00721A18">
        <w:t>, etc.</w:t>
      </w:r>
    </w:p>
    <w:p w14:paraId="4AEB0C1A" w14:textId="471F6C79" w:rsidR="00284FA6" w:rsidRPr="00721A18" w:rsidRDefault="00284FA6">
      <w:pPr>
        <w:pStyle w:val="berschrift2"/>
        <w:numPr>
          <w:ilvl w:val="0"/>
          <w:numId w:val="0"/>
        </w:numPr>
      </w:pPr>
      <w:bookmarkStart w:id="87" w:name="_Toc108480947"/>
      <w:r w:rsidRPr="00721A18">
        <w:t xml:space="preserve">A.2 </w:t>
      </w:r>
      <w:proofErr w:type="spellStart"/>
      <w:r w:rsidRPr="00721A18">
        <w:t>Systementwicklungen</w:t>
      </w:r>
      <w:bookmarkEnd w:id="87"/>
      <w:proofErr w:type="spellEnd"/>
    </w:p>
    <w:p w14:paraId="4AEB0C1B" w14:textId="77777777" w:rsidR="00284FA6" w:rsidRPr="00721A18" w:rsidRDefault="00284FA6" w:rsidP="006634CE">
      <w:pPr>
        <w:numPr>
          <w:ilvl w:val="0"/>
          <w:numId w:val="14"/>
        </w:numPr>
      </w:pPr>
      <w:proofErr w:type="spellStart"/>
      <w:r w:rsidRPr="00721A18">
        <w:t>Überblick</w:t>
      </w:r>
      <w:proofErr w:type="spellEnd"/>
      <w:r w:rsidRPr="00721A18">
        <w:t xml:space="preserve"> (</w:t>
      </w:r>
      <w:proofErr w:type="spellStart"/>
      <w:r w:rsidRPr="00721A18">
        <w:t>oder</w:t>
      </w:r>
      <w:proofErr w:type="spellEnd"/>
      <w:r w:rsidRPr="00721A18">
        <w:t xml:space="preserve">: </w:t>
      </w:r>
      <w:proofErr w:type="spellStart"/>
      <w:r w:rsidRPr="00721A18">
        <w:t>Zusammenfassung</w:t>
      </w:r>
      <w:proofErr w:type="spellEnd"/>
      <w:r w:rsidRPr="00721A18">
        <w:t xml:space="preserve">, „Executive Summary“, </w:t>
      </w:r>
      <w:proofErr w:type="spellStart"/>
      <w:r w:rsidRPr="00721A18">
        <w:t>alles</w:t>
      </w:r>
      <w:proofErr w:type="spellEnd"/>
      <w:r w:rsidRPr="00721A18">
        <w:t xml:space="preserve"> </w:t>
      </w:r>
      <w:proofErr w:type="spellStart"/>
      <w:r w:rsidRPr="00721A18">
        <w:t>Wichtige</w:t>
      </w:r>
      <w:proofErr w:type="spellEnd"/>
      <w:r w:rsidRPr="00721A18">
        <w:t xml:space="preserve"> für den „Manager“ </w:t>
      </w:r>
      <w:proofErr w:type="spellStart"/>
      <w:r w:rsidRPr="00721A18">
        <w:t>oder</w:t>
      </w:r>
      <w:proofErr w:type="spellEnd"/>
      <w:r w:rsidRPr="00721A18">
        <w:t xml:space="preserve"> </w:t>
      </w:r>
      <w:proofErr w:type="spellStart"/>
      <w:r w:rsidRPr="00721A18">
        <w:t>Schnellleser</w:t>
      </w:r>
      <w:proofErr w:type="spellEnd"/>
      <w:r w:rsidRPr="00721A18">
        <w:t>)</w:t>
      </w:r>
    </w:p>
    <w:p w14:paraId="4AEB0C1C" w14:textId="77777777" w:rsidR="00284FA6" w:rsidRPr="00721A18" w:rsidRDefault="00284FA6" w:rsidP="006634CE">
      <w:pPr>
        <w:numPr>
          <w:ilvl w:val="0"/>
          <w:numId w:val="14"/>
        </w:numPr>
      </w:pPr>
      <w:proofErr w:type="spellStart"/>
      <w:r w:rsidRPr="00721A18">
        <w:t>Problemstellung</w:t>
      </w:r>
      <w:proofErr w:type="spellEnd"/>
      <w:r w:rsidRPr="00721A18">
        <w:t xml:space="preserve"> (</w:t>
      </w:r>
      <w:proofErr w:type="spellStart"/>
      <w:r w:rsidRPr="00721A18">
        <w:t>oder</w:t>
      </w:r>
      <w:proofErr w:type="spellEnd"/>
      <w:r w:rsidRPr="00721A18">
        <w:t xml:space="preserve">: </w:t>
      </w:r>
      <w:proofErr w:type="spellStart"/>
      <w:r w:rsidRPr="00721A18">
        <w:t>Ziele</w:t>
      </w:r>
      <w:proofErr w:type="spellEnd"/>
      <w:r w:rsidRPr="00721A18">
        <w:t xml:space="preserve">, </w:t>
      </w:r>
      <w:proofErr w:type="spellStart"/>
      <w:r w:rsidRPr="00721A18">
        <w:t>Ausgangspunkt</w:t>
      </w:r>
      <w:proofErr w:type="spellEnd"/>
      <w:r w:rsidRPr="00721A18">
        <w:t xml:space="preserve">), </w:t>
      </w:r>
      <w:proofErr w:type="spellStart"/>
      <w:r w:rsidRPr="00721A18">
        <w:t>Vorgesehener</w:t>
      </w:r>
      <w:proofErr w:type="spellEnd"/>
      <w:r w:rsidRPr="00721A18">
        <w:t xml:space="preserve"> </w:t>
      </w:r>
      <w:proofErr w:type="spellStart"/>
      <w:r w:rsidRPr="00721A18">
        <w:t>Benutzerkreis</w:t>
      </w:r>
      <w:proofErr w:type="spellEnd"/>
      <w:r w:rsidRPr="00721A18">
        <w:t xml:space="preserve">, </w:t>
      </w:r>
      <w:proofErr w:type="spellStart"/>
      <w:r w:rsidRPr="00721A18">
        <w:t>Bedürfnisse</w:t>
      </w:r>
      <w:proofErr w:type="spellEnd"/>
      <w:r w:rsidRPr="00721A18">
        <w:t xml:space="preserve"> der </w:t>
      </w:r>
      <w:proofErr w:type="spellStart"/>
      <w:r w:rsidRPr="00721A18">
        <w:t>Benutzer</w:t>
      </w:r>
      <w:proofErr w:type="spellEnd"/>
    </w:p>
    <w:p w14:paraId="4AEB0C1D" w14:textId="77777777" w:rsidR="00284FA6" w:rsidRPr="00721A18" w:rsidRDefault="00284FA6" w:rsidP="006634CE">
      <w:pPr>
        <w:numPr>
          <w:ilvl w:val="0"/>
          <w:numId w:val="14"/>
        </w:numPr>
      </w:pPr>
      <w:r w:rsidRPr="00721A18">
        <w:t xml:space="preserve">Stand der Technik (Wie </w:t>
      </w:r>
      <w:proofErr w:type="spellStart"/>
      <w:r w:rsidRPr="00721A18">
        <w:t>wird</w:t>
      </w:r>
      <w:proofErr w:type="spellEnd"/>
      <w:r w:rsidRPr="00721A18">
        <w:t xml:space="preserve"> das Problem </w:t>
      </w:r>
      <w:proofErr w:type="spellStart"/>
      <w:r w:rsidRPr="00721A18">
        <w:t>bisher</w:t>
      </w:r>
      <w:proofErr w:type="spellEnd"/>
      <w:r w:rsidRPr="00721A18">
        <w:t xml:space="preserve"> </w:t>
      </w:r>
      <w:proofErr w:type="spellStart"/>
      <w:r w:rsidRPr="00721A18">
        <w:t>gelöst</w:t>
      </w:r>
      <w:proofErr w:type="spellEnd"/>
      <w:r w:rsidRPr="00721A18">
        <w:t xml:space="preserve">, wo </w:t>
      </w:r>
      <w:proofErr w:type="spellStart"/>
      <w:r w:rsidRPr="00721A18">
        <w:t>sind</w:t>
      </w:r>
      <w:proofErr w:type="spellEnd"/>
      <w:r w:rsidRPr="00721A18">
        <w:t xml:space="preserve"> die </w:t>
      </w:r>
      <w:proofErr w:type="spellStart"/>
      <w:r w:rsidRPr="00721A18">
        <w:t>Defizite</w:t>
      </w:r>
      <w:proofErr w:type="spellEnd"/>
      <w:r w:rsidRPr="00721A18">
        <w:t>)</w:t>
      </w:r>
    </w:p>
    <w:p w14:paraId="4AEB0C1E" w14:textId="77777777" w:rsidR="00284FA6" w:rsidRPr="00721A18" w:rsidRDefault="00284FA6" w:rsidP="006634CE">
      <w:pPr>
        <w:numPr>
          <w:ilvl w:val="0"/>
          <w:numId w:val="14"/>
        </w:numPr>
      </w:pPr>
      <w:proofErr w:type="spellStart"/>
      <w:r w:rsidRPr="00721A18">
        <w:t>Gewählter</w:t>
      </w:r>
      <w:proofErr w:type="spellEnd"/>
      <w:r w:rsidRPr="00721A18">
        <w:t xml:space="preserve"> </w:t>
      </w:r>
      <w:proofErr w:type="spellStart"/>
      <w:r w:rsidRPr="00721A18">
        <w:t>Lösungsansatz</w:t>
      </w:r>
      <w:proofErr w:type="spellEnd"/>
      <w:r w:rsidRPr="00721A18">
        <w:t xml:space="preserve"> (</w:t>
      </w:r>
      <w:proofErr w:type="spellStart"/>
      <w:r w:rsidRPr="00721A18">
        <w:t>allgemeines</w:t>
      </w:r>
      <w:proofErr w:type="spellEnd"/>
      <w:r w:rsidRPr="00721A18">
        <w:t xml:space="preserve"> </w:t>
      </w:r>
      <w:proofErr w:type="spellStart"/>
      <w:r w:rsidRPr="00721A18">
        <w:t>Prinzip</w:t>
      </w:r>
      <w:proofErr w:type="spellEnd"/>
      <w:r w:rsidRPr="00721A18">
        <w:t xml:space="preserve">, </w:t>
      </w:r>
      <w:proofErr w:type="spellStart"/>
      <w:r w:rsidRPr="00721A18">
        <w:t>welche</w:t>
      </w:r>
      <w:proofErr w:type="spellEnd"/>
      <w:r w:rsidRPr="00721A18">
        <w:t xml:space="preserve"> </w:t>
      </w:r>
      <w:proofErr w:type="spellStart"/>
      <w:r w:rsidRPr="00721A18">
        <w:t>Werkzeuge</w:t>
      </w:r>
      <w:proofErr w:type="spellEnd"/>
      <w:r w:rsidRPr="00721A18">
        <w:t xml:space="preserve">, </w:t>
      </w:r>
      <w:proofErr w:type="spellStart"/>
      <w:r w:rsidRPr="00721A18">
        <w:t>z.B.</w:t>
      </w:r>
      <w:proofErr w:type="spellEnd"/>
      <w:r w:rsidRPr="00721A18">
        <w:t xml:space="preserve"> </w:t>
      </w:r>
      <w:proofErr w:type="spellStart"/>
      <w:r w:rsidRPr="00721A18">
        <w:t>Programmiersprachen</w:t>
      </w:r>
      <w:proofErr w:type="spellEnd"/>
      <w:r w:rsidRPr="00721A18">
        <w:t xml:space="preserve"> </w:t>
      </w:r>
      <w:proofErr w:type="spellStart"/>
      <w:r w:rsidRPr="00721A18">
        <w:t>werden</w:t>
      </w:r>
      <w:proofErr w:type="spellEnd"/>
      <w:r w:rsidRPr="00721A18">
        <w:t xml:space="preserve"> </w:t>
      </w:r>
      <w:proofErr w:type="spellStart"/>
      <w:r w:rsidRPr="00721A18">
        <w:t>verwendet</w:t>
      </w:r>
      <w:proofErr w:type="spellEnd"/>
      <w:r w:rsidRPr="00721A18">
        <w:t>)</w:t>
      </w:r>
    </w:p>
    <w:p w14:paraId="4AEB0C1F" w14:textId="77777777" w:rsidR="00284FA6" w:rsidRPr="00721A18" w:rsidRDefault="00284FA6" w:rsidP="006634CE">
      <w:pPr>
        <w:numPr>
          <w:ilvl w:val="0"/>
          <w:numId w:val="14"/>
        </w:numPr>
      </w:pPr>
      <w:proofErr w:type="spellStart"/>
      <w:r w:rsidRPr="00721A18">
        <w:t>Beschreibung</w:t>
      </w:r>
      <w:proofErr w:type="spellEnd"/>
      <w:r w:rsidRPr="00721A18">
        <w:t xml:space="preserve"> der </w:t>
      </w:r>
      <w:proofErr w:type="spellStart"/>
      <w:r w:rsidRPr="00721A18">
        <w:t>durchgeführten</w:t>
      </w:r>
      <w:proofErr w:type="spellEnd"/>
      <w:r w:rsidRPr="00721A18">
        <w:t xml:space="preserve"> </w:t>
      </w:r>
      <w:proofErr w:type="spellStart"/>
      <w:r w:rsidRPr="00721A18">
        <w:t>Arbeiten</w:t>
      </w:r>
      <w:proofErr w:type="spellEnd"/>
    </w:p>
    <w:p w14:paraId="4AEB0C20" w14:textId="77777777" w:rsidR="00284FA6" w:rsidRPr="00721A18" w:rsidRDefault="00284FA6" w:rsidP="006634CE">
      <w:pPr>
        <w:numPr>
          <w:ilvl w:val="0"/>
          <w:numId w:val="14"/>
        </w:numPr>
      </w:pPr>
      <w:proofErr w:type="spellStart"/>
      <w:r w:rsidRPr="00721A18">
        <w:t>Ergebnis</w:t>
      </w:r>
      <w:proofErr w:type="spellEnd"/>
      <w:r w:rsidRPr="00721A18">
        <w:t xml:space="preserve"> (</w:t>
      </w:r>
      <w:proofErr w:type="spellStart"/>
      <w:r w:rsidRPr="00721A18">
        <w:t>z.B.</w:t>
      </w:r>
      <w:proofErr w:type="spellEnd"/>
      <w:r w:rsidRPr="00721A18">
        <w:t xml:space="preserve"> Screenshots </w:t>
      </w:r>
      <w:proofErr w:type="spellStart"/>
      <w:r w:rsidRPr="00721A18">
        <w:t>mit</w:t>
      </w:r>
      <w:proofErr w:type="spellEnd"/>
      <w:r w:rsidRPr="00721A18">
        <w:t xml:space="preserve"> </w:t>
      </w:r>
      <w:proofErr w:type="spellStart"/>
      <w:r w:rsidRPr="00721A18">
        <w:t>Erläuterungen</w:t>
      </w:r>
      <w:proofErr w:type="spellEnd"/>
      <w:r w:rsidRPr="00721A18">
        <w:t>)</w:t>
      </w:r>
    </w:p>
    <w:p w14:paraId="4AEB0C21" w14:textId="77777777" w:rsidR="00284FA6" w:rsidRPr="00721A18" w:rsidRDefault="00284FA6" w:rsidP="006634CE">
      <w:pPr>
        <w:numPr>
          <w:ilvl w:val="0"/>
          <w:numId w:val="14"/>
        </w:numPr>
      </w:pPr>
      <w:proofErr w:type="spellStart"/>
      <w:r w:rsidRPr="00721A18">
        <w:t>Zusammenfassung</w:t>
      </w:r>
      <w:proofErr w:type="spellEnd"/>
      <w:r w:rsidRPr="00721A18">
        <w:t xml:space="preserve"> (</w:t>
      </w:r>
      <w:proofErr w:type="spellStart"/>
      <w:r w:rsidRPr="00721A18">
        <w:t>Erklärung</w:t>
      </w:r>
      <w:proofErr w:type="spellEnd"/>
      <w:r w:rsidRPr="00721A18">
        <w:t xml:space="preserve"> des </w:t>
      </w:r>
      <w:proofErr w:type="spellStart"/>
      <w:r w:rsidRPr="00721A18">
        <w:t>Nutzens</w:t>
      </w:r>
      <w:proofErr w:type="spellEnd"/>
      <w:r w:rsidRPr="00721A18">
        <w:t xml:space="preserve">), </w:t>
      </w:r>
      <w:proofErr w:type="spellStart"/>
      <w:r w:rsidRPr="00721A18">
        <w:t>Ausblick</w:t>
      </w:r>
      <w:proofErr w:type="spellEnd"/>
    </w:p>
    <w:p w14:paraId="4AEB0C22" w14:textId="77777777" w:rsidR="00284FA6" w:rsidRPr="00721A18" w:rsidRDefault="00284FA6">
      <w:proofErr w:type="spellStart"/>
      <w:r w:rsidRPr="00721A18">
        <w:t>Anhang</w:t>
      </w:r>
      <w:proofErr w:type="spellEnd"/>
      <w:r w:rsidRPr="00721A18">
        <w:t xml:space="preserve">: </w:t>
      </w:r>
      <w:proofErr w:type="spellStart"/>
      <w:r w:rsidRPr="00721A18">
        <w:t>evtl</w:t>
      </w:r>
      <w:proofErr w:type="spellEnd"/>
      <w:r w:rsidRPr="00721A18">
        <w:t>. (</w:t>
      </w:r>
      <w:proofErr w:type="spellStart"/>
      <w:r w:rsidRPr="00721A18">
        <w:t>ausgewählte</w:t>
      </w:r>
      <w:proofErr w:type="spellEnd"/>
      <w:r w:rsidRPr="00721A18">
        <w:t xml:space="preserve">) </w:t>
      </w:r>
      <w:proofErr w:type="spellStart"/>
      <w:r w:rsidRPr="00721A18">
        <w:t>Programmbeispiele</w:t>
      </w:r>
      <w:proofErr w:type="spellEnd"/>
    </w:p>
    <w:p w14:paraId="4AEB0C23" w14:textId="77777777" w:rsidR="00284FA6" w:rsidRPr="00721A18" w:rsidRDefault="00284FA6">
      <w:proofErr w:type="spellStart"/>
      <w:r w:rsidRPr="00721A18">
        <w:t>Evtl</w:t>
      </w:r>
      <w:proofErr w:type="spellEnd"/>
      <w:r w:rsidRPr="00721A18">
        <w:t xml:space="preserve">. CD-ROM </w:t>
      </w:r>
      <w:proofErr w:type="spellStart"/>
      <w:r w:rsidRPr="00721A18">
        <w:t>als</w:t>
      </w:r>
      <w:proofErr w:type="spellEnd"/>
      <w:r w:rsidRPr="00721A18">
        <w:t xml:space="preserve"> </w:t>
      </w:r>
      <w:proofErr w:type="spellStart"/>
      <w:r w:rsidRPr="00721A18">
        <w:t>Beilage</w:t>
      </w:r>
      <w:proofErr w:type="spellEnd"/>
    </w:p>
    <w:p w14:paraId="4AEB0C24" w14:textId="52DB72C6" w:rsidR="00284FA6" w:rsidRPr="00721A18" w:rsidRDefault="00284FA6">
      <w:pPr>
        <w:pStyle w:val="berschrift1"/>
        <w:numPr>
          <w:ilvl w:val="0"/>
          <w:numId w:val="0"/>
        </w:numPr>
      </w:pPr>
      <w:bookmarkStart w:id="88" w:name="_Toc108480948"/>
      <w:proofErr w:type="spellStart"/>
      <w:r w:rsidRPr="00721A18">
        <w:lastRenderedPageBreak/>
        <w:t>Anhang</w:t>
      </w:r>
      <w:proofErr w:type="spellEnd"/>
      <w:r w:rsidRPr="00721A18">
        <w:t xml:space="preserve"> B: </w:t>
      </w:r>
      <w:proofErr w:type="spellStart"/>
      <w:r w:rsidRPr="00721A18">
        <w:t>Formatvorlagen</w:t>
      </w:r>
      <w:bookmarkEnd w:id="88"/>
      <w:proofErr w:type="spellEnd"/>
    </w:p>
    <w:p w14:paraId="4AEB0C7A" w14:textId="5588CD3D" w:rsidR="00284FA6" w:rsidRPr="00721A18" w:rsidRDefault="00284FA6">
      <w:pPr>
        <w:sectPr w:rsidR="00284FA6" w:rsidRPr="00721A18">
          <w:headerReference w:type="default" r:id="rId26"/>
          <w:headerReference w:type="first" r:id="rId27"/>
          <w:type w:val="continuous"/>
          <w:pgSz w:w="11906" w:h="16838" w:code="9"/>
          <w:pgMar w:top="1418" w:right="1416" w:bottom="1134" w:left="1985" w:header="720" w:footer="720" w:gutter="0"/>
          <w:cols w:space="720"/>
          <w:titlePg/>
        </w:sectPr>
      </w:pPr>
      <w:proofErr w:type="spellStart"/>
      <w:r w:rsidRPr="00721A18">
        <w:t>Nachfolgend</w:t>
      </w:r>
      <w:proofErr w:type="spellEnd"/>
      <w:r w:rsidRPr="00721A18">
        <w:t xml:space="preserve"> </w:t>
      </w:r>
      <w:proofErr w:type="spellStart"/>
      <w:r w:rsidRPr="00721A18">
        <w:t>sind</w:t>
      </w:r>
      <w:proofErr w:type="spellEnd"/>
      <w:r w:rsidRPr="00721A18">
        <w:t xml:space="preserve"> die für die </w:t>
      </w:r>
      <w:proofErr w:type="spellStart"/>
      <w:r w:rsidRPr="00721A18">
        <w:t>Benutzer</w:t>
      </w:r>
      <w:proofErr w:type="spellEnd"/>
      <w:r w:rsidRPr="00721A18">
        <w:t xml:space="preserve"> der </w:t>
      </w:r>
      <w:proofErr w:type="spellStart"/>
      <w:r w:rsidRPr="00721A18">
        <w:t>Dokumentvorlage</w:t>
      </w:r>
      <w:proofErr w:type="spellEnd"/>
      <w:r w:rsidRPr="00721A18">
        <w:t xml:space="preserve"> </w:t>
      </w:r>
      <w:proofErr w:type="spellStart"/>
      <w:r w:rsidRPr="00721A18">
        <w:t>wichtigsten</w:t>
      </w:r>
      <w:proofErr w:type="spellEnd"/>
      <w:r w:rsidRPr="00721A18">
        <w:t xml:space="preserve"> </w:t>
      </w:r>
      <w:proofErr w:type="spellStart"/>
      <w:r w:rsidRPr="00721A18">
        <w:t>Formatvorlagen</w:t>
      </w:r>
      <w:proofErr w:type="spellEnd"/>
      <w:r w:rsidRPr="00721A18">
        <w:t xml:space="preserve"> </w:t>
      </w:r>
      <w:proofErr w:type="spellStart"/>
      <w:r w:rsidRPr="00721A18">
        <w:t>aufgelistet</w:t>
      </w:r>
      <w:proofErr w:type="spellEnd"/>
      <w:r w:rsidRPr="00721A18">
        <w:t xml:space="preserve">. </w:t>
      </w:r>
      <w:proofErr w:type="spellStart"/>
      <w:r w:rsidRPr="00721A18">
        <w:t>Vermerkt</w:t>
      </w:r>
      <w:proofErr w:type="spellEnd"/>
      <w:r w:rsidRPr="00721A18">
        <w:t xml:space="preserve"> </w:t>
      </w:r>
      <w:proofErr w:type="spellStart"/>
      <w:r w:rsidRPr="00721A18">
        <w:t>ist</w:t>
      </w:r>
      <w:proofErr w:type="spellEnd"/>
      <w:r w:rsidRPr="00721A18">
        <w:t xml:space="preserve"> </w:t>
      </w:r>
      <w:proofErr w:type="spellStart"/>
      <w:r w:rsidRPr="00721A18">
        <w:t>jeweils</w:t>
      </w:r>
      <w:proofErr w:type="spellEnd"/>
      <w:r w:rsidRPr="00721A18">
        <w:t xml:space="preserve"> </w:t>
      </w:r>
      <w:proofErr w:type="spellStart"/>
      <w:r w:rsidRPr="00721A18">
        <w:t>auch</w:t>
      </w:r>
      <w:proofErr w:type="spellEnd"/>
      <w:r w:rsidRPr="00721A18">
        <w:t xml:space="preserve"> der </w:t>
      </w:r>
      <w:proofErr w:type="spellStart"/>
      <w:r w:rsidRPr="00721A18">
        <w:t>Zweck</w:t>
      </w:r>
      <w:proofErr w:type="spellEnd"/>
      <w:r w:rsidRPr="00721A18">
        <w:t xml:space="preserve"> der </w:t>
      </w:r>
      <w:proofErr w:type="spellStart"/>
      <w:r w:rsidRPr="00721A18">
        <w:t>Formatvorlage</w:t>
      </w:r>
      <w:proofErr w:type="spellEnd"/>
      <w:r w:rsidRPr="00721A18">
        <w:t xml:space="preserve"> und </w:t>
      </w:r>
      <w:proofErr w:type="spellStart"/>
      <w:r w:rsidRPr="00721A18">
        <w:t>ob</w:t>
      </w:r>
      <w:proofErr w:type="spellEnd"/>
      <w:r w:rsidRPr="00721A18">
        <w:t xml:space="preserve"> es </w:t>
      </w:r>
      <w:proofErr w:type="spellStart"/>
      <w:r w:rsidRPr="00721A18">
        <w:t>sich</w:t>
      </w:r>
      <w:proofErr w:type="spellEnd"/>
      <w:r w:rsidRPr="00721A18">
        <w:t xml:space="preserve"> um </w:t>
      </w:r>
      <w:proofErr w:type="spellStart"/>
      <w:r w:rsidRPr="00721A18">
        <w:t>eine</w:t>
      </w:r>
      <w:proofErr w:type="spellEnd"/>
      <w:r w:rsidRPr="00721A18">
        <w:t xml:space="preserve"> </w:t>
      </w:r>
      <w:proofErr w:type="spellStart"/>
      <w:r w:rsidRPr="00721A18">
        <w:t>neue</w:t>
      </w:r>
      <w:proofErr w:type="spellEnd"/>
      <w:r w:rsidRPr="00721A18">
        <w:t xml:space="preserve"> </w:t>
      </w:r>
      <w:proofErr w:type="spellStart"/>
      <w:r w:rsidRPr="00721A18">
        <w:t>oder</w:t>
      </w:r>
      <w:proofErr w:type="spellEnd"/>
      <w:r w:rsidRPr="00721A18">
        <w:t xml:space="preserve"> </w:t>
      </w:r>
      <w:proofErr w:type="spellStart"/>
      <w:r w:rsidRPr="00721A18">
        <w:t>eine</w:t>
      </w:r>
      <w:proofErr w:type="spellEnd"/>
      <w:r w:rsidRPr="00721A18">
        <w:t xml:space="preserve"> </w:t>
      </w:r>
      <w:proofErr w:type="spellStart"/>
      <w:r w:rsidRPr="00721A18">
        <w:t>modifizierte</w:t>
      </w:r>
      <w:proofErr w:type="spellEnd"/>
      <w:r w:rsidRPr="00721A18">
        <w:t xml:space="preserve"> </w:t>
      </w:r>
      <w:proofErr w:type="spellStart"/>
      <w:r w:rsidRPr="00721A18">
        <w:t>Formatvorlage</w:t>
      </w:r>
      <w:proofErr w:type="spellEnd"/>
      <w:r w:rsidRPr="00721A18">
        <w:t xml:space="preserve"> </w:t>
      </w:r>
      <w:proofErr w:type="spellStart"/>
      <w:r w:rsidRPr="00721A18">
        <w:t>handelt</w:t>
      </w:r>
      <w:proofErr w:type="spellEnd"/>
      <w:r w:rsidRPr="00721A18">
        <w:t>.</w:t>
      </w:r>
    </w:p>
    <w:p w14:paraId="4AEB0C7B" w14:textId="0A7E2369" w:rsidR="00284FA6" w:rsidRPr="00721A18" w:rsidRDefault="005C7085">
      <w:pPr>
        <w:pStyle w:val="berschrift1"/>
        <w:numPr>
          <w:ilvl w:val="0"/>
          <w:numId w:val="0"/>
        </w:numPr>
      </w:pPr>
      <w:bookmarkStart w:id="89" w:name="_Toc108480949"/>
      <w:r w:rsidRPr="00721A18">
        <w:lastRenderedPageBreak/>
        <w:t>Index</w:t>
      </w:r>
      <w:bookmarkEnd w:id="89"/>
    </w:p>
    <w:p w14:paraId="4AEB0C7C" w14:textId="77777777" w:rsidR="00824316" w:rsidRPr="00721A18" w:rsidRDefault="00284FA6">
      <w:pPr>
        <w:rPr>
          <w:noProof/>
        </w:rPr>
        <w:sectPr w:rsidR="00824316" w:rsidRPr="00721A18" w:rsidSect="00824316">
          <w:headerReference w:type="first" r:id="rId28"/>
          <w:type w:val="continuous"/>
          <w:pgSz w:w="11906" w:h="16838" w:code="9"/>
          <w:pgMar w:top="1418" w:right="1418" w:bottom="1134" w:left="1985" w:header="720" w:footer="720" w:gutter="0"/>
          <w:cols w:space="720"/>
        </w:sectPr>
      </w:pPr>
      <w:r w:rsidRPr="00721A18">
        <w:fldChar w:fldCharType="begin"/>
      </w:r>
      <w:r w:rsidRPr="00721A18">
        <w:instrText xml:space="preserve"> INDEX \c "2" </w:instrText>
      </w:r>
      <w:r w:rsidRPr="00721A18">
        <w:fldChar w:fldCharType="separate"/>
      </w:r>
    </w:p>
    <w:p w14:paraId="4AEB0C7D" w14:textId="77777777" w:rsidR="00824316" w:rsidRPr="00721A18" w:rsidRDefault="00824316">
      <w:pPr>
        <w:pStyle w:val="Index1"/>
        <w:tabs>
          <w:tab w:val="right" w:leader="dot" w:pos="3881"/>
        </w:tabs>
      </w:pPr>
      <w:r w:rsidRPr="00721A18">
        <w:t>Abbildung  25</w:t>
      </w:r>
    </w:p>
    <w:p w14:paraId="4AEB0C7E" w14:textId="77777777" w:rsidR="00824316" w:rsidRPr="00721A18" w:rsidRDefault="00824316">
      <w:pPr>
        <w:pStyle w:val="Index1"/>
        <w:tabs>
          <w:tab w:val="right" w:leader="dot" w:pos="3881"/>
        </w:tabs>
      </w:pPr>
      <w:r w:rsidRPr="00721A18">
        <w:t>Abbildungsverzeichnis  18</w:t>
      </w:r>
    </w:p>
    <w:p w14:paraId="4AEB0C7F" w14:textId="77777777" w:rsidR="00824316" w:rsidRPr="00721A18" w:rsidRDefault="00824316">
      <w:pPr>
        <w:pStyle w:val="Index1"/>
        <w:tabs>
          <w:tab w:val="right" w:leader="dot" w:pos="3881"/>
        </w:tabs>
      </w:pPr>
      <w:r w:rsidRPr="00721A18">
        <w:t>Abkürzungsverzeichnis  18</w:t>
      </w:r>
    </w:p>
    <w:p w14:paraId="4AEB0C80" w14:textId="77777777" w:rsidR="00824316" w:rsidRPr="00721A18" w:rsidRDefault="00824316">
      <w:pPr>
        <w:pStyle w:val="Index1"/>
        <w:tabs>
          <w:tab w:val="right" w:leader="dot" w:pos="3881"/>
        </w:tabs>
      </w:pPr>
      <w:r w:rsidRPr="00721A18">
        <w:t>Absatz  35, 44</w:t>
      </w:r>
    </w:p>
    <w:p w14:paraId="4AEB0C81" w14:textId="77777777" w:rsidR="00824316" w:rsidRPr="00721A18" w:rsidRDefault="00824316">
      <w:pPr>
        <w:pStyle w:val="Index1"/>
        <w:tabs>
          <w:tab w:val="right" w:leader="dot" w:pos="3881"/>
        </w:tabs>
      </w:pPr>
      <w:r w:rsidRPr="00721A18">
        <w:t>Absatzmarken  39</w:t>
      </w:r>
    </w:p>
    <w:p w14:paraId="4AEB0C82" w14:textId="77777777" w:rsidR="00824316" w:rsidRPr="00721A18" w:rsidRDefault="00824316">
      <w:pPr>
        <w:pStyle w:val="Index1"/>
        <w:tabs>
          <w:tab w:val="right" w:leader="dot" w:pos="3881"/>
        </w:tabs>
      </w:pPr>
      <w:r w:rsidRPr="00721A18">
        <w:t>Abstand zwischen Absätzen  35</w:t>
      </w:r>
    </w:p>
    <w:p w14:paraId="4AEB0C83" w14:textId="77777777" w:rsidR="00824316" w:rsidRPr="00721A18" w:rsidRDefault="00824316">
      <w:pPr>
        <w:pStyle w:val="Index1"/>
        <w:tabs>
          <w:tab w:val="right" w:leader="dot" w:pos="3881"/>
        </w:tabs>
      </w:pPr>
      <w:r w:rsidRPr="00721A18">
        <w:t>Abstract  18</w:t>
      </w:r>
    </w:p>
    <w:p w14:paraId="4AEB0C84" w14:textId="77777777" w:rsidR="00824316" w:rsidRPr="00721A18" w:rsidRDefault="00824316">
      <w:pPr>
        <w:pStyle w:val="Index1"/>
        <w:tabs>
          <w:tab w:val="right" w:leader="dot" w:pos="3881"/>
        </w:tabs>
      </w:pPr>
      <w:r w:rsidRPr="00721A18">
        <w:t>Angebotsorientiertheit  12</w:t>
      </w:r>
    </w:p>
    <w:p w14:paraId="4AEB0C85" w14:textId="77777777" w:rsidR="00824316" w:rsidRPr="00721A18" w:rsidRDefault="00824316">
      <w:pPr>
        <w:pStyle w:val="Index1"/>
        <w:tabs>
          <w:tab w:val="right" w:leader="dot" w:pos="3881"/>
        </w:tabs>
      </w:pPr>
      <w:r w:rsidRPr="00721A18">
        <w:t>Anhänge  19</w:t>
      </w:r>
    </w:p>
    <w:p w14:paraId="4AEB0C86" w14:textId="77777777" w:rsidR="00824316" w:rsidRPr="00721A18" w:rsidRDefault="00824316">
      <w:pPr>
        <w:pStyle w:val="Index1"/>
        <w:tabs>
          <w:tab w:val="right" w:leader="dot" w:pos="3881"/>
        </w:tabs>
      </w:pPr>
      <w:r w:rsidRPr="00721A18">
        <w:t>Anleitungen  13</w:t>
      </w:r>
    </w:p>
    <w:p w14:paraId="4AEB0C87" w14:textId="77777777" w:rsidR="00824316" w:rsidRPr="00721A18" w:rsidRDefault="00824316">
      <w:pPr>
        <w:pStyle w:val="Index1"/>
        <w:tabs>
          <w:tab w:val="right" w:leader="dot" w:pos="3881"/>
        </w:tabs>
      </w:pPr>
      <w:r w:rsidRPr="00721A18">
        <w:t>Ansicht  37</w:t>
      </w:r>
    </w:p>
    <w:p w14:paraId="4AEB0C88" w14:textId="77777777" w:rsidR="00824316" w:rsidRPr="00721A18" w:rsidRDefault="00824316">
      <w:pPr>
        <w:pStyle w:val="Index1"/>
        <w:tabs>
          <w:tab w:val="right" w:leader="dot" w:pos="3881"/>
        </w:tabs>
      </w:pPr>
      <w:r w:rsidRPr="00721A18">
        <w:t>Arbeitserleichterung  12</w:t>
      </w:r>
    </w:p>
    <w:p w14:paraId="4AEB0C89" w14:textId="77777777" w:rsidR="00824316" w:rsidRPr="00721A18" w:rsidRDefault="00824316">
      <w:pPr>
        <w:pStyle w:val="Index1"/>
        <w:tabs>
          <w:tab w:val="right" w:leader="dot" w:pos="3881"/>
        </w:tabs>
      </w:pPr>
      <w:r w:rsidRPr="00721A18">
        <w:t>Aufzählungen  30</w:t>
      </w:r>
    </w:p>
    <w:p w14:paraId="4AEB0C8A" w14:textId="77777777" w:rsidR="00824316" w:rsidRPr="00721A18" w:rsidRDefault="00824316">
      <w:pPr>
        <w:pStyle w:val="Index1"/>
        <w:tabs>
          <w:tab w:val="right" w:leader="dot" w:pos="3881"/>
        </w:tabs>
      </w:pPr>
      <w:r w:rsidRPr="00721A18">
        <w:t>Auto-Wiederherstellen  38</w:t>
      </w:r>
    </w:p>
    <w:p w14:paraId="4AEB0C8B" w14:textId="77777777" w:rsidR="00824316" w:rsidRPr="00721A18" w:rsidRDefault="00824316">
      <w:pPr>
        <w:pStyle w:val="Index1"/>
        <w:tabs>
          <w:tab w:val="right" w:leader="dot" w:pos="3881"/>
        </w:tabs>
      </w:pPr>
      <w:r w:rsidRPr="00721A18">
        <w:t>Beschriftung  25</w:t>
      </w:r>
    </w:p>
    <w:p w14:paraId="4AEB0C8C" w14:textId="77777777" w:rsidR="00824316" w:rsidRPr="00721A18" w:rsidRDefault="00824316">
      <w:pPr>
        <w:pStyle w:val="Index1"/>
        <w:tabs>
          <w:tab w:val="right" w:leader="dot" w:pos="3881"/>
        </w:tabs>
      </w:pPr>
      <w:r w:rsidRPr="00721A18">
        <w:t>Bildschirmabzüge  25</w:t>
      </w:r>
    </w:p>
    <w:p w14:paraId="4AEB0C8D" w14:textId="77777777" w:rsidR="00824316" w:rsidRPr="00721A18" w:rsidRDefault="00824316">
      <w:pPr>
        <w:pStyle w:val="Index1"/>
        <w:tabs>
          <w:tab w:val="right" w:leader="dot" w:pos="3881"/>
        </w:tabs>
      </w:pPr>
      <w:r w:rsidRPr="00721A18">
        <w:t>Bindestrich  36</w:t>
      </w:r>
    </w:p>
    <w:p w14:paraId="4AEB0C8E" w14:textId="77777777" w:rsidR="00824316" w:rsidRPr="00721A18" w:rsidRDefault="00824316">
      <w:pPr>
        <w:pStyle w:val="Index1"/>
        <w:tabs>
          <w:tab w:val="right" w:leader="dot" w:pos="3881"/>
        </w:tabs>
      </w:pPr>
      <w:r w:rsidRPr="00721A18">
        <w:t>Computerprogramm  29</w:t>
      </w:r>
    </w:p>
    <w:p w14:paraId="4AEB0C8F" w14:textId="77777777" w:rsidR="00824316" w:rsidRPr="00721A18" w:rsidRDefault="00824316">
      <w:pPr>
        <w:pStyle w:val="Index1"/>
        <w:tabs>
          <w:tab w:val="right" w:leader="dot" w:pos="3881"/>
        </w:tabs>
      </w:pPr>
      <w:r w:rsidRPr="00721A18">
        <w:t>Datei-Info  39</w:t>
      </w:r>
    </w:p>
    <w:p w14:paraId="4AEB0C90" w14:textId="77777777" w:rsidR="00824316" w:rsidRPr="00721A18" w:rsidRDefault="00824316">
      <w:pPr>
        <w:pStyle w:val="Index1"/>
        <w:tabs>
          <w:tab w:val="right" w:leader="dot" w:pos="3881"/>
        </w:tabs>
      </w:pPr>
      <w:r w:rsidRPr="00721A18">
        <w:t>Dokumentvorlage  13, 44</w:t>
      </w:r>
    </w:p>
    <w:p w14:paraId="4AEB0C91" w14:textId="77777777" w:rsidR="00824316" w:rsidRPr="00721A18" w:rsidRDefault="00824316">
      <w:pPr>
        <w:pStyle w:val="Index1"/>
        <w:tabs>
          <w:tab w:val="right" w:leader="dot" w:pos="3881"/>
        </w:tabs>
      </w:pPr>
      <w:r w:rsidRPr="00721A18">
        <w:t>Ebenen  31</w:t>
      </w:r>
    </w:p>
    <w:p w14:paraId="4AEB0C92" w14:textId="77777777" w:rsidR="00824316" w:rsidRPr="00721A18" w:rsidRDefault="00824316">
      <w:pPr>
        <w:pStyle w:val="Index1"/>
        <w:tabs>
          <w:tab w:val="right" w:leader="dot" w:pos="3881"/>
        </w:tabs>
      </w:pPr>
      <w:r w:rsidRPr="00721A18">
        <w:t>Eidesstattliche Versicherung  18</w:t>
      </w:r>
    </w:p>
    <w:p w14:paraId="4AEB0C93" w14:textId="77777777" w:rsidR="00824316" w:rsidRPr="00721A18" w:rsidRDefault="00824316">
      <w:pPr>
        <w:pStyle w:val="Index1"/>
        <w:tabs>
          <w:tab w:val="right" w:leader="dot" w:pos="3881"/>
        </w:tabs>
      </w:pPr>
      <w:r w:rsidRPr="00721A18">
        <w:t>Einrückungen  30</w:t>
      </w:r>
    </w:p>
    <w:p w14:paraId="4AEB0C94" w14:textId="77777777" w:rsidR="00824316" w:rsidRPr="00721A18" w:rsidRDefault="00824316">
      <w:pPr>
        <w:pStyle w:val="Index1"/>
        <w:tabs>
          <w:tab w:val="right" w:leader="dot" w:pos="3881"/>
        </w:tabs>
      </w:pPr>
      <w:r w:rsidRPr="00721A18">
        <w:t>Fehler  37</w:t>
      </w:r>
    </w:p>
    <w:p w14:paraId="4AEB0C95" w14:textId="77777777" w:rsidR="00824316" w:rsidRPr="00721A18" w:rsidRDefault="00824316">
      <w:pPr>
        <w:pStyle w:val="Index1"/>
        <w:tabs>
          <w:tab w:val="right" w:leader="dot" w:pos="3881"/>
        </w:tabs>
      </w:pPr>
      <w:r w:rsidRPr="00721A18">
        <w:t>Fließtext  24</w:t>
      </w:r>
    </w:p>
    <w:p w14:paraId="4AEB0C96" w14:textId="77777777" w:rsidR="00824316" w:rsidRPr="00721A18" w:rsidRDefault="00824316">
      <w:pPr>
        <w:pStyle w:val="Index1"/>
        <w:tabs>
          <w:tab w:val="right" w:leader="dot" w:pos="3881"/>
        </w:tabs>
      </w:pPr>
      <w:r w:rsidRPr="00721A18">
        <w:t>Formatvorlage  14, 22, 44</w:t>
      </w:r>
    </w:p>
    <w:p w14:paraId="4AEB0C97" w14:textId="77777777" w:rsidR="00824316" w:rsidRPr="00721A18" w:rsidRDefault="00824316">
      <w:pPr>
        <w:pStyle w:val="Index1"/>
        <w:tabs>
          <w:tab w:val="right" w:leader="dot" w:pos="3881"/>
        </w:tabs>
      </w:pPr>
      <w:r w:rsidRPr="00721A18">
        <w:t>Formatvorlagen-Katalog  33</w:t>
      </w:r>
    </w:p>
    <w:p w14:paraId="4AEB0C98" w14:textId="77777777" w:rsidR="00824316" w:rsidRPr="00721A18" w:rsidRDefault="00824316">
      <w:pPr>
        <w:pStyle w:val="Index1"/>
        <w:tabs>
          <w:tab w:val="right" w:leader="dot" w:pos="3881"/>
        </w:tabs>
      </w:pPr>
      <w:r w:rsidRPr="00721A18">
        <w:t>Funktionalitäten  22</w:t>
      </w:r>
    </w:p>
    <w:p w14:paraId="4AEB0C99" w14:textId="77777777" w:rsidR="00824316" w:rsidRPr="00721A18" w:rsidRDefault="00824316">
      <w:pPr>
        <w:pStyle w:val="Index1"/>
        <w:tabs>
          <w:tab w:val="right" w:leader="dot" w:pos="3881"/>
        </w:tabs>
      </w:pPr>
      <w:r w:rsidRPr="00721A18">
        <w:t>Fußnoten  25</w:t>
      </w:r>
    </w:p>
    <w:p w14:paraId="4AEB0C9A" w14:textId="77777777" w:rsidR="00824316" w:rsidRPr="00721A18" w:rsidRDefault="00824316">
      <w:pPr>
        <w:pStyle w:val="Index1"/>
        <w:tabs>
          <w:tab w:val="right" w:leader="dot" w:pos="3881"/>
        </w:tabs>
      </w:pPr>
      <w:r w:rsidRPr="00721A18">
        <w:t>Glossar  20</w:t>
      </w:r>
    </w:p>
    <w:p w14:paraId="4AEB0C9B" w14:textId="77777777" w:rsidR="00824316" w:rsidRPr="00721A18" w:rsidRDefault="00824316">
      <w:pPr>
        <w:pStyle w:val="Index1"/>
        <w:tabs>
          <w:tab w:val="right" w:leader="dot" w:pos="3881"/>
        </w:tabs>
      </w:pPr>
      <w:r w:rsidRPr="00721A18">
        <w:t>Index  20</w:t>
      </w:r>
    </w:p>
    <w:p w14:paraId="4AEB0C9C" w14:textId="77777777" w:rsidR="00824316" w:rsidRPr="00721A18" w:rsidRDefault="00824316">
      <w:pPr>
        <w:pStyle w:val="Index1"/>
        <w:tabs>
          <w:tab w:val="right" w:leader="dot" w:pos="3881"/>
        </w:tabs>
      </w:pPr>
      <w:r w:rsidRPr="00721A18">
        <w:t>Inhalt der Arbeit  19</w:t>
      </w:r>
    </w:p>
    <w:p w14:paraId="4AEB0C9D" w14:textId="77777777" w:rsidR="00824316" w:rsidRPr="00721A18" w:rsidRDefault="00824316">
      <w:pPr>
        <w:pStyle w:val="Index1"/>
        <w:tabs>
          <w:tab w:val="right" w:leader="dot" w:pos="3881"/>
        </w:tabs>
      </w:pPr>
      <w:r w:rsidRPr="00721A18">
        <w:t>Inhaltsverzeichnis  18</w:t>
      </w:r>
    </w:p>
    <w:p w14:paraId="4AEB0C9E" w14:textId="77777777" w:rsidR="00824316" w:rsidRPr="00721A18" w:rsidRDefault="00824316">
      <w:pPr>
        <w:pStyle w:val="Index1"/>
        <w:tabs>
          <w:tab w:val="right" w:leader="dot" w:pos="3881"/>
        </w:tabs>
      </w:pPr>
      <w:r w:rsidRPr="00721A18">
        <w:t>Keywords  18</w:t>
      </w:r>
    </w:p>
    <w:p w14:paraId="4AEB0C9F" w14:textId="77777777" w:rsidR="00824316" w:rsidRPr="00721A18" w:rsidRDefault="00824316">
      <w:pPr>
        <w:pStyle w:val="Index1"/>
        <w:tabs>
          <w:tab w:val="right" w:leader="dot" w:pos="3881"/>
        </w:tabs>
      </w:pPr>
      <w:r w:rsidRPr="00721A18">
        <w:t>Kopfzeile  23</w:t>
      </w:r>
    </w:p>
    <w:p w14:paraId="4AEB0CA0" w14:textId="77777777" w:rsidR="00824316" w:rsidRPr="00721A18" w:rsidRDefault="00824316">
      <w:pPr>
        <w:pStyle w:val="Index1"/>
        <w:tabs>
          <w:tab w:val="right" w:leader="dot" w:pos="3881"/>
        </w:tabs>
      </w:pPr>
      <w:r w:rsidRPr="00721A18">
        <w:t>Kurzfassung  18</w:t>
      </w:r>
    </w:p>
    <w:p w14:paraId="4AEB0CA1" w14:textId="77777777" w:rsidR="00824316" w:rsidRPr="00721A18" w:rsidRDefault="00824316">
      <w:pPr>
        <w:pStyle w:val="Index1"/>
        <w:tabs>
          <w:tab w:val="right" w:leader="dot" w:pos="3881"/>
        </w:tabs>
      </w:pPr>
      <w:r w:rsidRPr="00721A18">
        <w:t>Leerzeichen  39</w:t>
      </w:r>
    </w:p>
    <w:p w14:paraId="4AEB0CA2" w14:textId="77777777" w:rsidR="00824316" w:rsidRPr="00721A18" w:rsidRDefault="00824316">
      <w:pPr>
        <w:pStyle w:val="Index1"/>
        <w:tabs>
          <w:tab w:val="right" w:leader="dot" w:pos="3881"/>
        </w:tabs>
      </w:pPr>
      <w:r w:rsidRPr="00721A18">
        <w:t>Literaturverzeichnis  33</w:t>
      </w:r>
    </w:p>
    <w:p w14:paraId="4AEB0CA3" w14:textId="77777777" w:rsidR="00824316" w:rsidRPr="00721A18" w:rsidRDefault="00824316">
      <w:pPr>
        <w:pStyle w:val="Index1"/>
        <w:tabs>
          <w:tab w:val="right" w:leader="dot" w:pos="3881"/>
        </w:tabs>
      </w:pPr>
      <w:r w:rsidRPr="00721A18">
        <w:t>Muster  14, 16</w:t>
      </w:r>
    </w:p>
    <w:p w14:paraId="4AEB0CA4" w14:textId="77777777" w:rsidR="00824316" w:rsidRPr="00721A18" w:rsidRDefault="00824316">
      <w:pPr>
        <w:pStyle w:val="Index1"/>
        <w:tabs>
          <w:tab w:val="right" w:leader="dot" w:pos="3881"/>
        </w:tabs>
      </w:pPr>
      <w:r w:rsidRPr="00721A18">
        <w:t>nicht druckbare Zeichen  20, 36</w:t>
      </w:r>
    </w:p>
    <w:p w14:paraId="4AEB0CA5" w14:textId="77777777" w:rsidR="00824316" w:rsidRPr="00721A18" w:rsidRDefault="00824316">
      <w:pPr>
        <w:pStyle w:val="Index1"/>
        <w:tabs>
          <w:tab w:val="right" w:leader="dot" w:pos="3881"/>
        </w:tabs>
      </w:pPr>
      <w:r w:rsidRPr="00721A18">
        <w:t>Nummerierungen  30</w:t>
      </w:r>
    </w:p>
    <w:p w14:paraId="4AEB0CA6" w14:textId="77777777" w:rsidR="00824316" w:rsidRPr="00721A18" w:rsidRDefault="00824316">
      <w:pPr>
        <w:pStyle w:val="Index1"/>
        <w:tabs>
          <w:tab w:val="right" w:leader="dot" w:pos="3881"/>
        </w:tabs>
      </w:pPr>
      <w:r w:rsidRPr="00721A18">
        <w:t>Qualitätssicherung  12</w:t>
      </w:r>
    </w:p>
    <w:p w14:paraId="4AEB0CA7" w14:textId="77777777" w:rsidR="00824316" w:rsidRPr="00721A18" w:rsidRDefault="00824316">
      <w:pPr>
        <w:pStyle w:val="Index1"/>
        <w:tabs>
          <w:tab w:val="right" w:leader="dot" w:pos="3881"/>
        </w:tabs>
      </w:pPr>
      <w:r w:rsidRPr="00721A18">
        <w:t>Quellenangabe  29</w:t>
      </w:r>
    </w:p>
    <w:p w14:paraId="4AEB0CA8" w14:textId="77777777" w:rsidR="00824316" w:rsidRPr="00721A18" w:rsidRDefault="00824316">
      <w:pPr>
        <w:pStyle w:val="Index1"/>
        <w:tabs>
          <w:tab w:val="right" w:leader="dot" w:pos="3881"/>
        </w:tabs>
      </w:pPr>
      <w:r w:rsidRPr="00721A18">
        <w:t>Rechtschreibprüfung  25</w:t>
      </w:r>
    </w:p>
    <w:p w14:paraId="4AEB0CA9" w14:textId="77777777" w:rsidR="00824316" w:rsidRPr="00721A18" w:rsidRDefault="00824316">
      <w:pPr>
        <w:pStyle w:val="Index1"/>
        <w:tabs>
          <w:tab w:val="right" w:leader="dot" w:pos="3881"/>
        </w:tabs>
      </w:pPr>
      <w:r w:rsidRPr="00721A18">
        <w:t>Rechtschreibung  16, 35, 39</w:t>
      </w:r>
    </w:p>
    <w:p w14:paraId="4AEB0CAA" w14:textId="77777777" w:rsidR="00824316" w:rsidRPr="00721A18" w:rsidRDefault="00824316">
      <w:pPr>
        <w:pStyle w:val="Index1"/>
        <w:tabs>
          <w:tab w:val="right" w:leader="dot" w:pos="3881"/>
        </w:tabs>
      </w:pPr>
      <w:r w:rsidRPr="00721A18">
        <w:t>Schlagwörter  18</w:t>
      </w:r>
    </w:p>
    <w:p w14:paraId="4AEB0CAB" w14:textId="77777777" w:rsidR="00824316" w:rsidRPr="00721A18" w:rsidRDefault="00824316">
      <w:pPr>
        <w:pStyle w:val="Index1"/>
        <w:tabs>
          <w:tab w:val="right" w:leader="dot" w:pos="3881"/>
        </w:tabs>
      </w:pPr>
      <w:r w:rsidRPr="00721A18">
        <w:t>Schnellspeicheroption  38</w:t>
      </w:r>
    </w:p>
    <w:p w14:paraId="4AEB0CAC" w14:textId="77777777" w:rsidR="00824316" w:rsidRPr="00721A18" w:rsidRDefault="00824316">
      <w:pPr>
        <w:pStyle w:val="Index1"/>
        <w:tabs>
          <w:tab w:val="right" w:leader="dot" w:pos="3881"/>
        </w:tabs>
      </w:pPr>
      <w:r w:rsidRPr="00721A18">
        <w:t>Schriftart  24</w:t>
      </w:r>
    </w:p>
    <w:p w14:paraId="4AEB0CAD" w14:textId="77777777" w:rsidR="00824316" w:rsidRPr="00721A18" w:rsidRDefault="00824316">
      <w:pPr>
        <w:pStyle w:val="Index1"/>
        <w:tabs>
          <w:tab w:val="right" w:leader="dot" w:pos="3881"/>
        </w:tabs>
      </w:pPr>
      <w:r w:rsidRPr="00721A18">
        <w:t>Seiteneinrichtung  23</w:t>
      </w:r>
    </w:p>
    <w:p w14:paraId="4AEB0CAE" w14:textId="77777777" w:rsidR="00824316" w:rsidRPr="00721A18" w:rsidRDefault="00824316">
      <w:pPr>
        <w:pStyle w:val="Index1"/>
        <w:tabs>
          <w:tab w:val="right" w:leader="dot" w:pos="3881"/>
        </w:tabs>
      </w:pPr>
      <w:r w:rsidRPr="00721A18">
        <w:t>Serifenschrift  24</w:t>
      </w:r>
    </w:p>
    <w:p w14:paraId="4AEB0CAF" w14:textId="77777777" w:rsidR="00824316" w:rsidRPr="00721A18" w:rsidRDefault="00824316">
      <w:pPr>
        <w:pStyle w:val="Index1"/>
        <w:tabs>
          <w:tab w:val="right" w:leader="dot" w:pos="3881"/>
        </w:tabs>
      </w:pPr>
      <w:r w:rsidRPr="00721A18">
        <w:t>Sicherungen  37</w:t>
      </w:r>
    </w:p>
    <w:p w14:paraId="4AEB0CB0" w14:textId="77777777" w:rsidR="00824316" w:rsidRPr="00721A18" w:rsidRDefault="00824316">
      <w:pPr>
        <w:pStyle w:val="Index1"/>
        <w:tabs>
          <w:tab w:val="right" w:leader="dot" w:pos="3881"/>
        </w:tabs>
      </w:pPr>
      <w:r w:rsidRPr="00721A18">
        <w:t>Sichtbarkeit  36</w:t>
      </w:r>
    </w:p>
    <w:p w14:paraId="4AEB0CB1" w14:textId="77777777" w:rsidR="00824316" w:rsidRPr="00721A18" w:rsidRDefault="00824316">
      <w:pPr>
        <w:pStyle w:val="Index1"/>
        <w:tabs>
          <w:tab w:val="right" w:leader="dot" w:pos="3881"/>
        </w:tabs>
      </w:pPr>
      <w:r w:rsidRPr="00721A18">
        <w:t>Silbentrennung  25, 36, 39</w:t>
      </w:r>
    </w:p>
    <w:p w14:paraId="4AEB0CB2" w14:textId="77777777" w:rsidR="00824316" w:rsidRPr="00721A18" w:rsidRDefault="00824316">
      <w:pPr>
        <w:pStyle w:val="Index1"/>
        <w:tabs>
          <w:tab w:val="right" w:leader="dot" w:pos="3881"/>
        </w:tabs>
      </w:pPr>
      <w:r w:rsidRPr="00721A18">
        <w:t>Speichern  37</w:t>
      </w:r>
    </w:p>
    <w:p w14:paraId="4AEB0CB3" w14:textId="77777777" w:rsidR="00824316" w:rsidRPr="00721A18" w:rsidRDefault="00824316">
      <w:pPr>
        <w:pStyle w:val="Index1"/>
        <w:tabs>
          <w:tab w:val="right" w:leader="dot" w:pos="3881"/>
        </w:tabs>
      </w:pPr>
      <w:r w:rsidRPr="00721A18">
        <w:t>Standard (Formatvorlage)  24</w:t>
      </w:r>
    </w:p>
    <w:p w14:paraId="4AEB0CB4" w14:textId="77777777" w:rsidR="00824316" w:rsidRPr="00721A18" w:rsidRDefault="00824316">
      <w:pPr>
        <w:pStyle w:val="Index1"/>
        <w:tabs>
          <w:tab w:val="right" w:leader="dot" w:pos="3881"/>
        </w:tabs>
      </w:pPr>
      <w:r w:rsidRPr="00721A18">
        <w:t>Stichwortverzeichnis  20</w:t>
      </w:r>
    </w:p>
    <w:p w14:paraId="4AEB0CB5" w14:textId="77777777" w:rsidR="00824316" w:rsidRPr="00721A18" w:rsidRDefault="00824316">
      <w:pPr>
        <w:pStyle w:val="Index1"/>
        <w:tabs>
          <w:tab w:val="right" w:leader="dot" w:pos="3881"/>
        </w:tabs>
      </w:pPr>
      <w:r w:rsidRPr="00721A18">
        <w:t>Tabellen  27</w:t>
      </w:r>
    </w:p>
    <w:p w14:paraId="4AEB0CB6" w14:textId="77777777" w:rsidR="00824316" w:rsidRPr="00721A18" w:rsidRDefault="00824316">
      <w:pPr>
        <w:pStyle w:val="Index1"/>
        <w:tabs>
          <w:tab w:val="right" w:leader="dot" w:pos="3881"/>
        </w:tabs>
      </w:pPr>
      <w:r w:rsidRPr="00721A18">
        <w:t>Tabellenüberschrift  28</w:t>
      </w:r>
    </w:p>
    <w:p w14:paraId="4AEB0CB7" w14:textId="77777777" w:rsidR="00824316" w:rsidRPr="00721A18" w:rsidRDefault="00824316">
      <w:pPr>
        <w:pStyle w:val="Index1"/>
        <w:tabs>
          <w:tab w:val="right" w:leader="dot" w:pos="3881"/>
        </w:tabs>
      </w:pPr>
      <w:r w:rsidRPr="00721A18">
        <w:t>Tabellenverzeichnis  18</w:t>
      </w:r>
    </w:p>
    <w:p w14:paraId="4AEB0CB8" w14:textId="77777777" w:rsidR="00824316" w:rsidRPr="00721A18" w:rsidRDefault="00824316">
      <w:pPr>
        <w:pStyle w:val="Index1"/>
        <w:tabs>
          <w:tab w:val="right" w:leader="dot" w:pos="3881"/>
        </w:tabs>
      </w:pPr>
      <w:r w:rsidRPr="00721A18">
        <w:t>Titelblatt  17</w:t>
      </w:r>
    </w:p>
    <w:p w14:paraId="4AEB0CB9" w14:textId="77777777" w:rsidR="00824316" w:rsidRPr="00721A18" w:rsidRDefault="00824316">
      <w:pPr>
        <w:pStyle w:val="Index1"/>
        <w:tabs>
          <w:tab w:val="right" w:leader="dot" w:pos="3881"/>
        </w:tabs>
      </w:pPr>
      <w:r w:rsidRPr="00721A18">
        <w:t>Trennstriche  36</w:t>
      </w:r>
    </w:p>
    <w:p w14:paraId="4AEB0CBA" w14:textId="77777777" w:rsidR="00824316" w:rsidRPr="00721A18" w:rsidRDefault="00824316">
      <w:pPr>
        <w:pStyle w:val="Index1"/>
        <w:tabs>
          <w:tab w:val="right" w:leader="dot" w:pos="3881"/>
        </w:tabs>
      </w:pPr>
      <w:r w:rsidRPr="00721A18">
        <w:t>Überschriften  31</w:t>
      </w:r>
    </w:p>
    <w:p w14:paraId="4AEB0CBB" w14:textId="77777777" w:rsidR="00824316" w:rsidRPr="00721A18" w:rsidRDefault="00824316">
      <w:pPr>
        <w:pStyle w:val="Index1"/>
        <w:tabs>
          <w:tab w:val="right" w:leader="dot" w:pos="3881"/>
        </w:tabs>
      </w:pPr>
      <w:r w:rsidRPr="00721A18">
        <w:t>Untertitel  17</w:t>
      </w:r>
    </w:p>
    <w:p w14:paraId="4AEB0CBC" w14:textId="77777777" w:rsidR="00824316" w:rsidRPr="00721A18" w:rsidRDefault="00824316">
      <w:pPr>
        <w:pStyle w:val="Index1"/>
        <w:tabs>
          <w:tab w:val="right" w:leader="dot" w:pos="3881"/>
        </w:tabs>
      </w:pPr>
      <w:r w:rsidRPr="00721A18">
        <w:t>Vorgaben  13</w:t>
      </w:r>
    </w:p>
    <w:p w14:paraId="4AEB0CBD" w14:textId="77777777" w:rsidR="00824316" w:rsidRPr="00721A18" w:rsidRDefault="00824316">
      <w:pPr>
        <w:pStyle w:val="Index1"/>
        <w:tabs>
          <w:tab w:val="right" w:leader="dot" w:pos="3881"/>
        </w:tabs>
      </w:pPr>
      <w:r w:rsidRPr="00721A18">
        <w:t>Vorwort  19</w:t>
      </w:r>
    </w:p>
    <w:p w14:paraId="4AEB0CBE" w14:textId="77777777" w:rsidR="00824316" w:rsidRPr="00721A18" w:rsidRDefault="00824316">
      <w:pPr>
        <w:pStyle w:val="Index1"/>
        <w:tabs>
          <w:tab w:val="right" w:leader="dot" w:pos="3881"/>
        </w:tabs>
      </w:pPr>
      <w:r w:rsidRPr="00721A18">
        <w:t>Word-Dokument  14</w:t>
      </w:r>
    </w:p>
    <w:p w14:paraId="4AEB0CBF" w14:textId="77777777" w:rsidR="00824316" w:rsidRPr="00721A18" w:rsidRDefault="00824316">
      <w:pPr>
        <w:pStyle w:val="Index1"/>
        <w:tabs>
          <w:tab w:val="right" w:leader="dot" w:pos="3881"/>
        </w:tabs>
      </w:pPr>
      <w:r w:rsidRPr="00721A18">
        <w:t>Word-Dokumentvorlage  14, 33</w:t>
      </w:r>
    </w:p>
    <w:p w14:paraId="4AEB0CC0" w14:textId="77777777" w:rsidR="00824316" w:rsidRPr="00721A18" w:rsidRDefault="00824316">
      <w:pPr>
        <w:pStyle w:val="Index1"/>
        <w:tabs>
          <w:tab w:val="right" w:leader="dot" w:pos="3881"/>
        </w:tabs>
      </w:pPr>
      <w:r w:rsidRPr="00721A18">
        <w:t>Zitat  28</w:t>
      </w:r>
    </w:p>
    <w:p w14:paraId="4AEB0CC1" w14:textId="77777777" w:rsidR="00824316" w:rsidRPr="00721A18" w:rsidRDefault="00824316">
      <w:pPr>
        <w:rPr>
          <w:noProof/>
        </w:rPr>
        <w:sectPr w:rsidR="00824316" w:rsidRPr="00721A18" w:rsidSect="00824316">
          <w:type w:val="continuous"/>
          <w:pgSz w:w="11906" w:h="16838" w:code="9"/>
          <w:pgMar w:top="1418" w:right="1418" w:bottom="1134" w:left="1985" w:header="720" w:footer="720" w:gutter="0"/>
          <w:cols w:num="2" w:space="720"/>
        </w:sectPr>
      </w:pPr>
    </w:p>
    <w:p w14:paraId="4AEB0CC2" w14:textId="3D226A4A" w:rsidR="00284FA6" w:rsidRDefault="00284FA6">
      <w:r w:rsidRPr="00721A18">
        <w:fldChar w:fldCharType="end"/>
      </w:r>
    </w:p>
    <w:sdt>
      <w:sdtPr>
        <w:tag w:val="CitaviBibliography"/>
        <w:id w:val="-1045905485"/>
        <w:placeholder>
          <w:docPart w:val="DefaultPlaceholder_-1854013440"/>
        </w:placeholder>
      </w:sdtPr>
      <w:sdtEndPr/>
      <w:sdtContent>
        <w:p w14:paraId="5B0FA32B" w14:textId="77777777" w:rsidR="00F4733B" w:rsidRDefault="00B32AE3" w:rsidP="00F4733B">
          <w:pPr>
            <w:pStyle w:val="CitaviBibliographyHeading"/>
          </w:pPr>
          <w:r>
            <w:fldChar w:fldCharType="begin"/>
          </w:r>
          <w:r>
            <w:instrText>ADDIN CitaviBibliography</w:instrText>
          </w:r>
          <w:r>
            <w:fldChar w:fldCharType="separate"/>
          </w:r>
          <w:r w:rsidR="00F4733B">
            <w:t>References</w:t>
          </w:r>
        </w:p>
        <w:p w14:paraId="26495B68" w14:textId="77777777" w:rsidR="00F4733B" w:rsidRDefault="00F4733B" w:rsidP="00F4733B">
          <w:pPr>
            <w:pStyle w:val="CitaviBibliographyEntry"/>
          </w:pPr>
          <w:bookmarkStart w:id="90" w:name="_CTVL001bf7be05068d34d3d83f8ebfe6e564de7"/>
          <w:r>
            <w:t>Aggarwal, C. C. (2016).</w:t>
          </w:r>
          <w:bookmarkEnd w:id="90"/>
          <w:r>
            <w:t xml:space="preserve"> </w:t>
          </w:r>
          <w:r w:rsidRPr="00F4733B">
            <w:rPr>
              <w:i/>
            </w:rPr>
            <w:t>Recommender Systems: The Textbook</w:t>
          </w:r>
          <w:r w:rsidRPr="00F4733B">
            <w:t xml:space="preserve">. Cham: Springer International Publishing. </w:t>
          </w:r>
        </w:p>
        <w:p w14:paraId="0DB1AF7D" w14:textId="77777777" w:rsidR="00F4733B" w:rsidRDefault="00F4733B" w:rsidP="00F4733B">
          <w:pPr>
            <w:pStyle w:val="CitaviBibliographyEntry"/>
          </w:pPr>
          <w:bookmarkStart w:id="91" w:name="_CTVL001ef9eb371e62945e8834e93cbf9af643e"/>
          <w:r>
            <w:t>Algorithmia.</w:t>
          </w:r>
          <w:bookmarkEnd w:id="91"/>
          <w:r>
            <w:t xml:space="preserve"> </w:t>
          </w:r>
          <w:r w:rsidRPr="00F4733B">
            <w:rPr>
              <w:i/>
            </w:rPr>
            <w:t>2020 state of enterprise machine learning</w:t>
          </w:r>
          <w:r w:rsidRPr="00F4733B">
            <w:t xml:space="preserve">. Retrieved from https://info.algorithmia.com/hubfs/2019/Whitepapers/The-State-of-Enterprise-ML-2020/Algorithmia_2020_State_of_Enterprise_ML.pdf </w:t>
          </w:r>
        </w:p>
        <w:p w14:paraId="3079A024" w14:textId="77777777" w:rsidR="00F4733B" w:rsidRDefault="00F4733B" w:rsidP="00F4733B">
          <w:pPr>
            <w:pStyle w:val="CitaviBibliographyEntry"/>
          </w:pPr>
          <w:bookmarkStart w:id="92" w:name="_CTVL001919eee7a1c16499caea3e4511e683d97"/>
          <w:proofErr w:type="spellStart"/>
          <w:r>
            <w:t>Alla</w:t>
          </w:r>
          <w:proofErr w:type="spellEnd"/>
          <w:r>
            <w:t xml:space="preserve">, S., &amp; </w:t>
          </w:r>
          <w:proofErr w:type="spellStart"/>
          <w:r>
            <w:t>Adari</w:t>
          </w:r>
          <w:proofErr w:type="spellEnd"/>
          <w:r>
            <w:t>, S. K. (2021).</w:t>
          </w:r>
          <w:bookmarkEnd w:id="92"/>
          <w:r>
            <w:t xml:space="preserve"> </w:t>
          </w:r>
          <w:r w:rsidRPr="00F4733B">
            <w:rPr>
              <w:i/>
            </w:rPr>
            <w:t>Beginning MLOps with MLFlow</w:t>
          </w:r>
          <w:r w:rsidRPr="00F4733B">
            <w:t xml:space="preserve">. Springer. </w:t>
          </w:r>
        </w:p>
        <w:p w14:paraId="44D3BF91" w14:textId="77777777" w:rsidR="00F4733B" w:rsidRDefault="00F4733B" w:rsidP="00F4733B">
          <w:pPr>
            <w:pStyle w:val="CitaviBibliographyEntry"/>
          </w:pPr>
          <w:bookmarkStart w:id="93" w:name="_CTVL001fd07bc3413044e978717eaf0067c54c7"/>
          <w:proofErr w:type="spellStart"/>
          <w:r>
            <w:t>Alyari</w:t>
          </w:r>
          <w:proofErr w:type="spellEnd"/>
          <w:r>
            <w:t xml:space="preserve">, F., &amp; Jafari </w:t>
          </w:r>
          <w:proofErr w:type="spellStart"/>
          <w:r>
            <w:t>Navimipour</w:t>
          </w:r>
          <w:proofErr w:type="spellEnd"/>
          <w:r>
            <w:t>, N. (2018). Recommender systems.</w:t>
          </w:r>
          <w:bookmarkEnd w:id="93"/>
          <w:r>
            <w:t xml:space="preserve"> </w:t>
          </w:r>
          <w:proofErr w:type="spellStart"/>
          <w:r w:rsidRPr="00F4733B">
            <w:rPr>
              <w:i/>
            </w:rPr>
            <w:t>Kybernetes</w:t>
          </w:r>
          <w:proofErr w:type="spellEnd"/>
          <w:r w:rsidRPr="00F4733B">
            <w:t xml:space="preserve">, </w:t>
          </w:r>
          <w:r w:rsidRPr="00F4733B">
            <w:rPr>
              <w:i/>
            </w:rPr>
            <w:t>47</w:t>
          </w:r>
          <w:r w:rsidRPr="00F4733B">
            <w:t>(5), 985–1017. https://doi.org/10.1108/K-06-2017-0196</w:t>
          </w:r>
        </w:p>
        <w:p w14:paraId="63EA83BB" w14:textId="77777777" w:rsidR="00F4733B" w:rsidRDefault="00F4733B" w:rsidP="00F4733B">
          <w:pPr>
            <w:pStyle w:val="CitaviBibliographyEntry"/>
          </w:pPr>
          <w:bookmarkStart w:id="94" w:name="_CTVL001c80a14e85177455ba24180869b32b913"/>
          <w:r>
            <w:t>Apache Software Foundation (n.d.). Airflow. Retrieved from https://airflow.apache.org/</w:t>
          </w:r>
        </w:p>
        <w:p w14:paraId="337FEE49" w14:textId="77777777" w:rsidR="00F4733B" w:rsidRDefault="00F4733B" w:rsidP="00F4733B">
          <w:pPr>
            <w:pStyle w:val="CitaviBibliographyEntry"/>
          </w:pPr>
          <w:bookmarkStart w:id="95" w:name="_CTVL001fd47c7fdc1ee495ab5f08ee97bc58ac8"/>
          <w:bookmarkEnd w:id="94"/>
          <w:proofErr w:type="spellStart"/>
          <w:r>
            <w:t>Arrikto</w:t>
          </w:r>
          <w:proofErr w:type="spellEnd"/>
          <w:r>
            <w:t xml:space="preserve"> (n.d.). </w:t>
          </w:r>
          <w:proofErr w:type="spellStart"/>
          <w:r>
            <w:t>Arrikto</w:t>
          </w:r>
          <w:proofErr w:type="spellEnd"/>
          <w:r>
            <w:t xml:space="preserve"> Enterprise Kubeflow Documentation. Retrieved from https://docs.arrikto.com/</w:t>
          </w:r>
        </w:p>
        <w:p w14:paraId="13B1D6A2" w14:textId="77777777" w:rsidR="00F4733B" w:rsidRDefault="00F4733B" w:rsidP="00F4733B">
          <w:pPr>
            <w:pStyle w:val="CitaviBibliographyEntry"/>
          </w:pPr>
          <w:bookmarkStart w:id="96" w:name="_CTVL001158273169e054b2daed4a28cb665123f"/>
          <w:bookmarkEnd w:id="95"/>
          <w:proofErr w:type="spellStart"/>
          <w:r>
            <w:t>Baena-Garcıa</w:t>
          </w:r>
          <w:proofErr w:type="spellEnd"/>
          <w:r>
            <w:t xml:space="preserve">, M., Del Campo-Ávila, J., </w:t>
          </w:r>
          <w:proofErr w:type="spellStart"/>
          <w:r>
            <w:t>Fidalgo</w:t>
          </w:r>
          <w:proofErr w:type="spellEnd"/>
          <w:r>
            <w:t xml:space="preserve">, R., </w:t>
          </w:r>
          <w:proofErr w:type="spellStart"/>
          <w:r>
            <w:t>Bifet</w:t>
          </w:r>
          <w:proofErr w:type="spellEnd"/>
          <w:r>
            <w:t xml:space="preserve">, A., </w:t>
          </w:r>
          <w:proofErr w:type="spellStart"/>
          <w:r>
            <w:t>Gavalda</w:t>
          </w:r>
          <w:proofErr w:type="spellEnd"/>
          <w:r>
            <w:t>, R., &amp; Morales-Bueno, R. (2006). Early drift detection method. In</w:t>
          </w:r>
          <w:bookmarkEnd w:id="96"/>
          <w:r>
            <w:t xml:space="preserve"> </w:t>
          </w:r>
          <w:r w:rsidRPr="00F4733B">
            <w:rPr>
              <w:i/>
            </w:rPr>
            <w:t>Fourth international workshop on knowledge discovery from data streams</w:t>
          </w:r>
          <w:r w:rsidRPr="00F4733B">
            <w:t>.</w:t>
          </w:r>
        </w:p>
        <w:p w14:paraId="3AB6B3F1" w14:textId="77777777" w:rsidR="00F4733B" w:rsidRDefault="00F4733B" w:rsidP="00F4733B">
          <w:pPr>
            <w:pStyle w:val="CitaviBibliographyEntry"/>
          </w:pPr>
          <w:bookmarkStart w:id="97" w:name="_CTVL001b684d2f5565d4f0aaf008928c14fa66d"/>
          <w:r>
            <w:t>Baker, T. (2019).</w:t>
          </w:r>
          <w:bookmarkEnd w:id="97"/>
          <w:r>
            <w:t xml:space="preserve"> </w:t>
          </w:r>
          <w:r w:rsidRPr="00F4733B">
            <w:rPr>
              <w:i/>
            </w:rPr>
            <w:t>Smarter Humans. Smarter Machines.</w:t>
          </w:r>
          <w:r w:rsidRPr="00F4733B">
            <w:t xml:space="preserve"> Retrieved from Refinitiv website: https://www.refinitiv.com/en/resources/special-report/refinitiv-2019-artificial-intelligence-machine-learning-global-study </w:t>
          </w:r>
        </w:p>
        <w:p w14:paraId="6291F050" w14:textId="77777777" w:rsidR="00F4733B" w:rsidRDefault="00F4733B" w:rsidP="00F4733B">
          <w:pPr>
            <w:pStyle w:val="CitaviBibliographyEntry"/>
          </w:pPr>
          <w:bookmarkStart w:id="98" w:name="_CTVL001f4e39ccb1a2d478db83b45fe62e544fa"/>
          <w:r>
            <w:t>Baylor, D., Breck, E., Cheng, H.</w:t>
          </w:r>
          <w:r>
            <w:rPr>
              <w:rFonts w:ascii="Cambria Math" w:hAnsi="Cambria Math" w:cs="Cambria Math"/>
            </w:rPr>
            <w:t>‑</w:t>
          </w:r>
          <w:r>
            <w:t xml:space="preserve">T., </w:t>
          </w:r>
          <w:proofErr w:type="spellStart"/>
          <w:r>
            <w:t>Fiedel</w:t>
          </w:r>
          <w:proofErr w:type="spellEnd"/>
          <w:r>
            <w:t>,</w:t>
          </w:r>
          <w:r>
            <w:rPr>
              <w:rFonts w:cs="Arial"/>
            </w:rPr>
            <w:t> </w:t>
          </w:r>
          <w:r>
            <w:t>N., Foo,</w:t>
          </w:r>
          <w:r>
            <w:rPr>
              <w:rFonts w:cs="Arial"/>
            </w:rPr>
            <w:t> </w:t>
          </w:r>
          <w:r>
            <w:t>C.</w:t>
          </w:r>
          <w:r>
            <w:rPr>
              <w:rFonts w:cs="Arial"/>
            </w:rPr>
            <w:t> </w:t>
          </w:r>
          <w:r>
            <w:t>Y., Haque,</w:t>
          </w:r>
          <w:r>
            <w:rPr>
              <w:rFonts w:cs="Arial"/>
            </w:rPr>
            <w:t> </w:t>
          </w:r>
          <w:r>
            <w:t>Z.,</w:t>
          </w:r>
          <w:r>
            <w:rPr>
              <w:rFonts w:cs="Arial"/>
            </w:rPr>
            <w:t> </w:t>
          </w:r>
          <w:r>
            <w:t>.</w:t>
          </w:r>
          <w:r>
            <w:rPr>
              <w:rFonts w:cs="Arial"/>
            </w:rPr>
            <w:t> </w:t>
          </w:r>
          <w:r>
            <w:t>.</w:t>
          </w:r>
          <w:r>
            <w:rPr>
              <w:rFonts w:cs="Arial"/>
            </w:rPr>
            <w:t> </w:t>
          </w:r>
          <w:r>
            <w:t xml:space="preserve">. </w:t>
          </w:r>
          <w:proofErr w:type="spellStart"/>
          <w:r>
            <w:t>Zinkevich</w:t>
          </w:r>
          <w:proofErr w:type="spellEnd"/>
          <w:r>
            <w:t>,</w:t>
          </w:r>
          <w:r>
            <w:rPr>
              <w:rFonts w:cs="Arial"/>
            </w:rPr>
            <w:t> </w:t>
          </w:r>
          <w:r>
            <w:t xml:space="preserve">M. (2017). TFX: A TensorFlow-Based Production-Scale Machine Learning Platform. In S. </w:t>
          </w:r>
          <w:proofErr w:type="spellStart"/>
          <w:r>
            <w:t>Matwin</w:t>
          </w:r>
          <w:proofErr w:type="spellEnd"/>
          <w:r>
            <w:t>, S. Yu, &amp; F. Farooq (Eds.),</w:t>
          </w:r>
          <w:bookmarkEnd w:id="98"/>
          <w:r>
            <w:t xml:space="preserve"> </w:t>
          </w:r>
          <w:r w:rsidRPr="00F4733B">
            <w:rPr>
              <w:i/>
            </w:rPr>
            <w:t xml:space="preserve">Proceedings of the 23rd ACM SIGKDD International Conference on Knowledge Discovery and Data Mining </w:t>
          </w:r>
          <w:r w:rsidRPr="00F4733B">
            <w:t>(pp. 1387–1395). New York, NY, USA: ACM. https://doi.org/10.1145/3097983.3098021</w:t>
          </w:r>
        </w:p>
        <w:p w14:paraId="3CE03489" w14:textId="77777777" w:rsidR="00F4733B" w:rsidRDefault="00F4733B" w:rsidP="00F4733B">
          <w:pPr>
            <w:pStyle w:val="CitaviBibliographyEntry"/>
          </w:pPr>
          <w:bookmarkStart w:id="99" w:name="_CTVL001b47bf1972e3f414bbc935ff06fc7caec"/>
          <w:r>
            <w:t xml:space="preserve">Bennett, J., Lanning, S., &amp; others (2007). The </w:t>
          </w:r>
          <w:proofErr w:type="spellStart"/>
          <w:r>
            <w:t>netflix</w:t>
          </w:r>
          <w:proofErr w:type="spellEnd"/>
          <w:r>
            <w:t xml:space="preserve"> prize. In</w:t>
          </w:r>
          <w:bookmarkEnd w:id="99"/>
          <w:r>
            <w:t xml:space="preserve"> </w:t>
          </w:r>
          <w:r w:rsidRPr="00F4733B">
            <w:rPr>
              <w:i/>
            </w:rPr>
            <w:t xml:space="preserve">Proceedings of KDD cup and workshop. </w:t>
          </w:r>
          <w:r w:rsidRPr="00F4733B">
            <w:t xml:space="preserve">Symposium conducted at the meeting of </w:t>
          </w:r>
          <w:proofErr w:type="spellStart"/>
          <w:r w:rsidRPr="00F4733B">
            <w:t>Citeseer</w:t>
          </w:r>
          <w:proofErr w:type="spellEnd"/>
          <w:r w:rsidRPr="00F4733B">
            <w:t>.</w:t>
          </w:r>
        </w:p>
        <w:p w14:paraId="7C7E1583" w14:textId="77777777" w:rsidR="00F4733B" w:rsidRDefault="00F4733B" w:rsidP="00F4733B">
          <w:pPr>
            <w:pStyle w:val="CitaviBibliographyEntry"/>
          </w:pPr>
          <w:bookmarkStart w:id="100" w:name="_CTVL001c1e2e2b70b224eeea8b4f4e4a16d5d0e"/>
          <w:r>
            <w:t xml:space="preserve">Blondel, M., </w:t>
          </w:r>
          <w:proofErr w:type="spellStart"/>
          <w:r>
            <w:t>Fujino</w:t>
          </w:r>
          <w:proofErr w:type="spellEnd"/>
          <w:r>
            <w:t xml:space="preserve">, A., Ueda, N., &amp; </w:t>
          </w:r>
          <w:proofErr w:type="spellStart"/>
          <w:r>
            <w:t>Ishihata</w:t>
          </w:r>
          <w:proofErr w:type="spellEnd"/>
          <w:r>
            <w:t>, M. (2016, July 25).</w:t>
          </w:r>
          <w:bookmarkEnd w:id="100"/>
          <w:r>
            <w:t xml:space="preserve"> </w:t>
          </w:r>
          <w:r w:rsidRPr="00F4733B">
            <w:rPr>
              <w:i/>
            </w:rPr>
            <w:t>Higher-Order Factorization Machines</w:t>
          </w:r>
          <w:r w:rsidRPr="00F4733B">
            <w:t xml:space="preserve">. Retrieved from http://arxiv.org/pdf/1607.07195v2 </w:t>
          </w:r>
        </w:p>
        <w:p w14:paraId="2BB39722" w14:textId="77777777" w:rsidR="00F4733B" w:rsidRDefault="00F4733B" w:rsidP="00F4733B">
          <w:pPr>
            <w:pStyle w:val="CitaviBibliographyEntry"/>
          </w:pPr>
          <w:bookmarkStart w:id="101" w:name="_CTVL001a9002594473d43069e6dda4150413420"/>
          <w:r>
            <w:t xml:space="preserve">Blondel, M., </w:t>
          </w:r>
          <w:proofErr w:type="spellStart"/>
          <w:r>
            <w:t>Ishihata</w:t>
          </w:r>
          <w:proofErr w:type="spellEnd"/>
          <w:r>
            <w:t xml:space="preserve">, M., </w:t>
          </w:r>
          <w:proofErr w:type="spellStart"/>
          <w:r>
            <w:t>Fujino</w:t>
          </w:r>
          <w:proofErr w:type="spellEnd"/>
          <w:r>
            <w:t>, A., &amp; Ueda, N. (2016, July 29).</w:t>
          </w:r>
          <w:bookmarkEnd w:id="101"/>
          <w:r>
            <w:t xml:space="preserve"> </w:t>
          </w:r>
          <w:r w:rsidRPr="00F4733B">
            <w:rPr>
              <w:i/>
            </w:rPr>
            <w:t>Polynomial Networks and Factorization Machines: New Insights and Efficient Training Algorithms</w:t>
          </w:r>
          <w:r w:rsidRPr="00F4733B">
            <w:t xml:space="preserve">. Retrieved from http://arxiv.org/pdf/1607.08810v1 </w:t>
          </w:r>
        </w:p>
        <w:p w14:paraId="7A886013" w14:textId="77777777" w:rsidR="00F4733B" w:rsidRDefault="00F4733B" w:rsidP="00F4733B">
          <w:pPr>
            <w:pStyle w:val="CitaviBibliographyEntry"/>
          </w:pPr>
          <w:bookmarkStart w:id="102" w:name="_CTVL001fbc9ffd86716462b83884eb5f60782e7"/>
          <w:r>
            <w:t>Cai, L., &amp; Zhu, Y. (2015). The Challenges of Data Quality and Data Quality Assessment in the Big Data Era.</w:t>
          </w:r>
          <w:bookmarkEnd w:id="102"/>
          <w:r>
            <w:t xml:space="preserve"> </w:t>
          </w:r>
          <w:r w:rsidRPr="00F4733B">
            <w:rPr>
              <w:i/>
            </w:rPr>
            <w:t>Data Science Journal</w:t>
          </w:r>
          <w:r w:rsidRPr="00F4733B">
            <w:t xml:space="preserve">, </w:t>
          </w:r>
          <w:r w:rsidRPr="00F4733B">
            <w:rPr>
              <w:i/>
            </w:rPr>
            <w:t>14</w:t>
          </w:r>
          <w:r w:rsidRPr="00F4733B">
            <w:t>(0), 2. https://doi.org/10.5334/dsj-2015-002</w:t>
          </w:r>
        </w:p>
        <w:p w14:paraId="2689FC2A" w14:textId="77777777" w:rsidR="00F4733B" w:rsidRDefault="00F4733B" w:rsidP="00F4733B">
          <w:pPr>
            <w:pStyle w:val="CitaviBibliographyEntry"/>
          </w:pPr>
          <w:bookmarkStart w:id="103" w:name="_CTVL0012e1b3234f86f45b88caca3262c856813"/>
          <w:proofErr w:type="spellStart"/>
          <w:r>
            <w:t>Charniak</w:t>
          </w:r>
          <w:proofErr w:type="spellEnd"/>
          <w:r>
            <w:t>, E. (2019).</w:t>
          </w:r>
          <w:bookmarkEnd w:id="103"/>
          <w:r>
            <w:t xml:space="preserve"> </w:t>
          </w:r>
          <w:r w:rsidRPr="00F4733B">
            <w:rPr>
              <w:i/>
            </w:rPr>
            <w:t>Introduction to Deep Learning</w:t>
          </w:r>
          <w:r w:rsidRPr="00F4733B">
            <w:t xml:space="preserve">. The MIT Press. </w:t>
          </w:r>
        </w:p>
        <w:p w14:paraId="2A46CB4C" w14:textId="77777777" w:rsidR="00F4733B" w:rsidRDefault="00F4733B" w:rsidP="00F4733B">
          <w:pPr>
            <w:pStyle w:val="CitaviBibliographyEntry"/>
          </w:pPr>
          <w:bookmarkStart w:id="104" w:name="_CTVL0019744b604bd6f4aab8cfb22955c063b01"/>
          <w:r>
            <w:t xml:space="preserve">Choy, G., </w:t>
          </w:r>
          <w:proofErr w:type="spellStart"/>
          <w:r>
            <w:t>Khalilzadeh</w:t>
          </w:r>
          <w:proofErr w:type="spellEnd"/>
          <w:r>
            <w:t xml:space="preserve">, O., Michalski, M., Do, S., Samir, A. E., </w:t>
          </w:r>
          <w:proofErr w:type="spellStart"/>
          <w:r>
            <w:t>Pianykh</w:t>
          </w:r>
          <w:proofErr w:type="spellEnd"/>
          <w:r>
            <w:t>, O. S., . . . Dreyer, K. J. (2018). Current Applications and Future Impact of Machine Learning in Radiology.</w:t>
          </w:r>
          <w:bookmarkEnd w:id="104"/>
          <w:r>
            <w:t xml:space="preserve"> </w:t>
          </w:r>
          <w:r w:rsidRPr="00F4733B">
            <w:rPr>
              <w:i/>
            </w:rPr>
            <w:t>Radiology</w:t>
          </w:r>
          <w:r w:rsidRPr="00F4733B">
            <w:t xml:space="preserve">, </w:t>
          </w:r>
          <w:r w:rsidRPr="00F4733B">
            <w:rPr>
              <w:i/>
            </w:rPr>
            <w:t>288</w:t>
          </w:r>
          <w:r w:rsidRPr="00F4733B">
            <w:t>(2), 318–328. https://doi.org/10.1148/radiol.2018171820</w:t>
          </w:r>
        </w:p>
        <w:p w14:paraId="0DAB6F51" w14:textId="77777777" w:rsidR="00F4733B" w:rsidRDefault="00F4733B" w:rsidP="00F4733B">
          <w:pPr>
            <w:pStyle w:val="CitaviBibliographyEntry"/>
          </w:pPr>
          <w:bookmarkStart w:id="105" w:name="_CTVL00197902646bc564eaaa19ebaba329abb2e"/>
          <w:r>
            <w:lastRenderedPageBreak/>
            <w:t xml:space="preserve">Chui, M., Hall, B., Singla, A., &amp; </w:t>
          </w:r>
          <w:proofErr w:type="spellStart"/>
          <w:r>
            <w:t>Sukharevsky</w:t>
          </w:r>
          <w:proofErr w:type="spellEnd"/>
          <w:r>
            <w:t>, A. (2021, December 8).</w:t>
          </w:r>
          <w:bookmarkEnd w:id="105"/>
          <w:r>
            <w:t xml:space="preserve"> </w:t>
          </w:r>
          <w:r w:rsidRPr="00F4733B">
            <w:rPr>
              <w:i/>
            </w:rPr>
            <w:t>The state of AI in 2021</w:t>
          </w:r>
          <w:r w:rsidRPr="00F4733B">
            <w:t xml:space="preserve">. Retrieved from McKinsey website: https://www.mckinsey.com/business-functions/quantumblack/our-insights/global-survey-the-state-of-ai-in-2021 </w:t>
          </w:r>
        </w:p>
        <w:p w14:paraId="64CFFAA7" w14:textId="77777777" w:rsidR="00F4733B" w:rsidRDefault="00F4733B" w:rsidP="00F4733B">
          <w:pPr>
            <w:pStyle w:val="CitaviBibliographyEntry"/>
          </w:pPr>
          <w:bookmarkStart w:id="106" w:name="_CTVL00149778e4f4dd14bdcaf583e52ef68d592"/>
          <w:r>
            <w:t>Columbus, L. (2017, July 9). McKinsey's State Of Machine Learning And AI, 2017.</w:t>
          </w:r>
          <w:bookmarkEnd w:id="106"/>
          <w:r>
            <w:t xml:space="preserve"> </w:t>
          </w:r>
          <w:r w:rsidRPr="00F4733B">
            <w:rPr>
              <w:i/>
            </w:rPr>
            <w:t>Forbes</w:t>
          </w:r>
          <w:r w:rsidRPr="00F4733B">
            <w:t>. Retrieved from https://www.forbes.com/sites/louiscolumbus/2017/07/09/mckinseys-state-of-machine-learning-and-ai-2017/?sh=63414b1b75b6</w:t>
          </w:r>
        </w:p>
        <w:p w14:paraId="3100621E" w14:textId="77777777" w:rsidR="00F4733B" w:rsidRDefault="00F4733B" w:rsidP="00F4733B">
          <w:pPr>
            <w:pStyle w:val="CitaviBibliographyEntry"/>
          </w:pPr>
          <w:bookmarkStart w:id="107" w:name="_CTVL001c55ccbf27da94b1286e464e0afcaef5b"/>
          <w:r>
            <w:t xml:space="preserve">Covington, P., Adams, J., &amp; </w:t>
          </w:r>
          <w:proofErr w:type="spellStart"/>
          <w:r>
            <w:t>Sargin</w:t>
          </w:r>
          <w:proofErr w:type="spellEnd"/>
          <w:r>
            <w:t xml:space="preserve">, E. (2016). Deep Neural Networks for YouTube Recommendations. In S. Sen, W. Geyer, J. </w:t>
          </w:r>
          <w:proofErr w:type="spellStart"/>
          <w:r>
            <w:t>Freyne</w:t>
          </w:r>
          <w:proofErr w:type="spellEnd"/>
          <w:r>
            <w:t>, &amp; P. Castells (Eds.),</w:t>
          </w:r>
          <w:bookmarkEnd w:id="107"/>
          <w:r>
            <w:t xml:space="preserve"> </w:t>
          </w:r>
          <w:r w:rsidRPr="00F4733B">
            <w:rPr>
              <w:i/>
            </w:rPr>
            <w:t xml:space="preserve">Proceedings of the 10th ACM Conference on Recommender Systems </w:t>
          </w:r>
          <w:r w:rsidRPr="00F4733B">
            <w:t>(pp. 191–198). New York, NY, USA: ACM. https://doi.org/10.1145/2959100.2959190</w:t>
          </w:r>
        </w:p>
        <w:p w14:paraId="5E525C0C" w14:textId="77777777" w:rsidR="00F4733B" w:rsidRDefault="00F4733B" w:rsidP="00F4733B">
          <w:pPr>
            <w:pStyle w:val="CitaviBibliographyEntry"/>
          </w:pPr>
          <w:bookmarkStart w:id="108" w:name="_CTVL00150b0f86621224fbdba5efdb4653f2f67"/>
          <w:r>
            <w:t>Crowe, R. (2019). Why do I need metadata? (TensorFlow Extended). Retrieved from https://www.youtube.com/watch?v=cc1-eocgm1E</w:t>
          </w:r>
        </w:p>
        <w:p w14:paraId="75B1EFC1" w14:textId="77777777" w:rsidR="00F4733B" w:rsidRDefault="00F4733B" w:rsidP="00F4733B">
          <w:pPr>
            <w:pStyle w:val="CitaviBibliographyEntry"/>
          </w:pPr>
          <w:bookmarkStart w:id="109" w:name="_CTVL001fb97b694f03d42c9a36caf595751ceb9"/>
          <w:bookmarkEnd w:id="108"/>
          <w:r>
            <w:t xml:space="preserve">Cunningham, W. (1993). The </w:t>
          </w:r>
          <w:proofErr w:type="spellStart"/>
          <w:r>
            <w:t>WyCash</w:t>
          </w:r>
          <w:proofErr w:type="spellEnd"/>
          <w:r>
            <w:t xml:space="preserve"> portfolio management system.</w:t>
          </w:r>
          <w:bookmarkEnd w:id="109"/>
          <w:r>
            <w:t xml:space="preserve"> </w:t>
          </w:r>
          <w:r w:rsidRPr="00F4733B">
            <w:rPr>
              <w:i/>
            </w:rPr>
            <w:t>ACM SIGPLAN OOPS Messenger</w:t>
          </w:r>
          <w:r w:rsidRPr="00F4733B">
            <w:t xml:space="preserve">, </w:t>
          </w:r>
          <w:r w:rsidRPr="00F4733B">
            <w:rPr>
              <w:i/>
            </w:rPr>
            <w:t>4</w:t>
          </w:r>
          <w:r w:rsidRPr="00F4733B">
            <w:t>(2), 29–30. https://doi.org/10.1145/157710.157715</w:t>
          </w:r>
        </w:p>
        <w:p w14:paraId="71F351CF" w14:textId="77777777" w:rsidR="00F4733B" w:rsidRDefault="00F4733B" w:rsidP="00F4733B">
          <w:pPr>
            <w:pStyle w:val="CitaviBibliographyEntry"/>
          </w:pPr>
          <w:bookmarkStart w:id="110" w:name="_CTVL001710c1204a13d463e8e62fbb832370a37"/>
          <w:proofErr w:type="spellStart"/>
          <w:r>
            <w:t>Dacrema</w:t>
          </w:r>
          <w:proofErr w:type="spellEnd"/>
          <w:r>
            <w:t xml:space="preserve">, M. F., </w:t>
          </w:r>
          <w:proofErr w:type="spellStart"/>
          <w:r>
            <w:t>Boglio</w:t>
          </w:r>
          <w:proofErr w:type="spellEnd"/>
          <w:r>
            <w:t xml:space="preserve">, S., </w:t>
          </w:r>
          <w:proofErr w:type="spellStart"/>
          <w:r>
            <w:t>Cremonesi</w:t>
          </w:r>
          <w:proofErr w:type="spellEnd"/>
          <w:r>
            <w:t xml:space="preserve">, P., &amp; </w:t>
          </w:r>
          <w:proofErr w:type="spellStart"/>
          <w:r>
            <w:t>Jannach</w:t>
          </w:r>
          <w:proofErr w:type="spellEnd"/>
          <w:r>
            <w:t>, D. (2021). A Troubling Analysis of Reproducibility and Progress in Recommender Systems Research.</w:t>
          </w:r>
          <w:bookmarkEnd w:id="110"/>
          <w:r>
            <w:t xml:space="preserve"> </w:t>
          </w:r>
          <w:r w:rsidRPr="00F4733B">
            <w:rPr>
              <w:i/>
            </w:rPr>
            <w:t>ACM Transactions on Information Systems</w:t>
          </w:r>
          <w:r w:rsidRPr="00F4733B">
            <w:t xml:space="preserve">, </w:t>
          </w:r>
          <w:r w:rsidRPr="00F4733B">
            <w:rPr>
              <w:i/>
            </w:rPr>
            <w:t>39</w:t>
          </w:r>
          <w:r w:rsidRPr="00F4733B">
            <w:t>(2), 1–49. https://doi.org/10.1145/3434185</w:t>
          </w:r>
        </w:p>
        <w:p w14:paraId="013AD3E8" w14:textId="77777777" w:rsidR="00F4733B" w:rsidRDefault="00F4733B" w:rsidP="00F4733B">
          <w:pPr>
            <w:pStyle w:val="CitaviBibliographyEntry"/>
          </w:pPr>
          <w:bookmarkStart w:id="111" w:name="_CTVL001830c1a9ca9254f63871238fb355a70ed"/>
          <w:r>
            <w:t>Databricks (2018). MLflow Documentation. Retrieved from https://mlflow.org/docs/latest/index.html</w:t>
          </w:r>
        </w:p>
        <w:p w14:paraId="1B3F94BF" w14:textId="77777777" w:rsidR="00F4733B" w:rsidRDefault="00F4733B" w:rsidP="00F4733B">
          <w:pPr>
            <w:pStyle w:val="CitaviBibliographyEntry"/>
          </w:pPr>
          <w:bookmarkStart w:id="112" w:name="_CTVL00179925f646bbf4c4bba88881ae61c4bc5"/>
          <w:bookmarkEnd w:id="111"/>
          <w:r>
            <w:t xml:space="preserve">Denis Baylor, Kevin Haas, Konstantinos </w:t>
          </w:r>
          <w:proofErr w:type="spellStart"/>
          <w:r>
            <w:t>Katsiapis</w:t>
          </w:r>
          <w:proofErr w:type="spellEnd"/>
          <w:r>
            <w:t xml:space="preserve">, Sammy Leong, Rose Liu, Clemens </w:t>
          </w:r>
          <w:proofErr w:type="spellStart"/>
          <w:r>
            <w:t>Menwald</w:t>
          </w:r>
          <w:proofErr w:type="spellEnd"/>
          <w:r>
            <w:t xml:space="preserve">, . . . Martin </w:t>
          </w:r>
          <w:proofErr w:type="spellStart"/>
          <w:r>
            <w:t>Zinkevich</w:t>
          </w:r>
          <w:proofErr w:type="spellEnd"/>
          <w:r>
            <w:t xml:space="preserve"> (2019). Continuous Training for Production ML in the TensorFlow Extended (TFX) Platform. In</w:t>
          </w:r>
          <w:bookmarkEnd w:id="112"/>
          <w:r>
            <w:t xml:space="preserve"> </w:t>
          </w:r>
          <w:r w:rsidRPr="00F4733B">
            <w:rPr>
              <w:i/>
            </w:rPr>
            <w:t>2019 USENIX Conference on Operational Machine Learning (</w:t>
          </w:r>
          <w:proofErr w:type="spellStart"/>
          <w:r w:rsidRPr="00F4733B">
            <w:rPr>
              <w:i/>
            </w:rPr>
            <w:t>OpML</w:t>
          </w:r>
          <w:proofErr w:type="spellEnd"/>
          <w:r w:rsidRPr="00F4733B">
            <w:rPr>
              <w:i/>
            </w:rPr>
            <w:t xml:space="preserve"> 19) </w:t>
          </w:r>
          <w:r w:rsidRPr="00F4733B">
            <w:t>(pp. 51–53). Santa Clara, CA: USENIX Association. Retrieved from https://www.usenix.org/conference/opml19/presentation/baylor</w:t>
          </w:r>
        </w:p>
        <w:p w14:paraId="29F2BD43" w14:textId="77777777" w:rsidR="00F4733B" w:rsidRDefault="00F4733B" w:rsidP="00F4733B">
          <w:pPr>
            <w:pStyle w:val="CitaviBibliographyEntry"/>
          </w:pPr>
          <w:bookmarkStart w:id="113" w:name="_CTVL00178bde63258fc4478a84dc315104cb344"/>
          <w:r>
            <w:t>Deo, N. (2019).</w:t>
          </w:r>
          <w:bookmarkEnd w:id="113"/>
          <w:r>
            <w:t xml:space="preserve"> </w:t>
          </w:r>
          <w:r w:rsidRPr="00F4733B">
            <w:rPr>
              <w:i/>
            </w:rPr>
            <w:t>Graph theory: With applications to engineering &amp; computer science</w:t>
          </w:r>
          <w:r w:rsidRPr="00F4733B">
            <w:t xml:space="preserve">. </w:t>
          </w:r>
          <w:r w:rsidRPr="00F4733B">
            <w:rPr>
              <w:i/>
            </w:rPr>
            <w:t>Dover books on mathematics</w:t>
          </w:r>
          <w:r w:rsidRPr="00F4733B">
            <w:t xml:space="preserve">. Mineola, NY: Dover Publications. </w:t>
          </w:r>
        </w:p>
        <w:p w14:paraId="260DBD0C" w14:textId="77777777" w:rsidR="00F4733B" w:rsidRDefault="00F4733B" w:rsidP="00F4733B">
          <w:pPr>
            <w:pStyle w:val="CitaviBibliographyEntry"/>
          </w:pPr>
          <w:bookmarkStart w:id="114" w:name="_CTVL001e10d663035094d0dabe93aea4a76aa1d"/>
          <w:r>
            <w:t xml:space="preserve">Feng Gu, Zhang, G., </w:t>
          </w:r>
          <w:proofErr w:type="spellStart"/>
          <w:r>
            <w:t>Jie</w:t>
          </w:r>
          <w:proofErr w:type="spellEnd"/>
          <w:r>
            <w:t xml:space="preserve"> Lu, &amp; Chin-Teng Lin (2016). Concept drift detection based on equal density estimation. In</w:t>
          </w:r>
          <w:bookmarkEnd w:id="114"/>
          <w:r>
            <w:t xml:space="preserve"> </w:t>
          </w:r>
          <w:r w:rsidRPr="00F4733B">
            <w:rPr>
              <w:i/>
            </w:rPr>
            <w:t>2016 International Joint Conference on Neural Networks (IJCNN)</w:t>
          </w:r>
          <w:r w:rsidRPr="00F4733B">
            <w:t>.</w:t>
          </w:r>
        </w:p>
        <w:p w14:paraId="09198FF2" w14:textId="77777777" w:rsidR="00F4733B" w:rsidRDefault="00F4733B" w:rsidP="00F4733B">
          <w:pPr>
            <w:pStyle w:val="CitaviBibliographyEntry"/>
          </w:pPr>
          <w:bookmarkStart w:id="115" w:name="_CTVL0018cc7b0b1d1c040be8955aa26dfb58238"/>
          <w:r>
            <w:t xml:space="preserve">Fernández-Tobias, I., </w:t>
          </w:r>
          <w:proofErr w:type="spellStart"/>
          <w:r>
            <w:t>Cantador</w:t>
          </w:r>
          <w:proofErr w:type="spellEnd"/>
          <w:r>
            <w:t xml:space="preserve">, I., </w:t>
          </w:r>
          <w:proofErr w:type="spellStart"/>
          <w:r>
            <w:t>Kaminskas</w:t>
          </w:r>
          <w:proofErr w:type="spellEnd"/>
          <w:r>
            <w:t>, M., &amp; Ricci, F. (2012). Cross-domain recommender systems: A survey of the state of the art. In</w:t>
          </w:r>
          <w:bookmarkEnd w:id="115"/>
          <w:r>
            <w:t xml:space="preserve"> </w:t>
          </w:r>
          <w:r w:rsidRPr="00F4733B">
            <w:rPr>
              <w:i/>
            </w:rPr>
            <w:t xml:space="preserve">Spanish conference on information retrieval. </w:t>
          </w:r>
          <w:r w:rsidRPr="00F4733B">
            <w:t xml:space="preserve">Symposium conducted at the meeting of </w:t>
          </w:r>
          <w:proofErr w:type="spellStart"/>
          <w:r w:rsidRPr="00F4733B">
            <w:t>sn</w:t>
          </w:r>
          <w:proofErr w:type="spellEnd"/>
          <w:r w:rsidRPr="00F4733B">
            <w:t>.</w:t>
          </w:r>
        </w:p>
        <w:p w14:paraId="222E8937" w14:textId="77777777" w:rsidR="00F4733B" w:rsidRDefault="00F4733B" w:rsidP="00F4733B">
          <w:pPr>
            <w:pStyle w:val="CitaviBibliographyEntry"/>
          </w:pPr>
          <w:bookmarkStart w:id="116" w:name="_CTVL00178465058005b469e9e9c92c9b56f4926"/>
          <w:r>
            <w:t xml:space="preserve">Fleder, D. M., &amp; </w:t>
          </w:r>
          <w:proofErr w:type="spellStart"/>
          <w:r>
            <w:t>Hosanagar</w:t>
          </w:r>
          <w:proofErr w:type="spellEnd"/>
          <w:r>
            <w:t xml:space="preserve">, K. (2007). Recommender systems and their impact on sales diversity. In J. </w:t>
          </w:r>
          <w:proofErr w:type="spellStart"/>
          <w:r>
            <w:t>MacKie</w:t>
          </w:r>
          <w:proofErr w:type="spellEnd"/>
          <w:r>
            <w:t>-Mason, D. Parkes, &amp; P. Resnick (Eds.),</w:t>
          </w:r>
          <w:bookmarkEnd w:id="116"/>
          <w:r>
            <w:t xml:space="preserve"> </w:t>
          </w:r>
          <w:r w:rsidRPr="00F4733B">
            <w:rPr>
              <w:i/>
            </w:rPr>
            <w:t xml:space="preserve">Proceedings of the 8th ACM conference on Electronic commerce - EC '07 </w:t>
          </w:r>
          <w:r w:rsidRPr="00F4733B">
            <w:t>(p. 192). New York, New York, USA: ACM Press. https://doi.org/10.1145/1250910.1250939</w:t>
          </w:r>
        </w:p>
        <w:p w14:paraId="16259295" w14:textId="77777777" w:rsidR="00F4733B" w:rsidRDefault="00F4733B" w:rsidP="00F4733B">
          <w:pPr>
            <w:pStyle w:val="CitaviBibliographyEntry"/>
          </w:pPr>
          <w:bookmarkStart w:id="117" w:name="_CTVL001763ac34e606e4d8c8770aa0a38822775"/>
          <w:r>
            <w:t>Fowler, M. (2019).</w:t>
          </w:r>
          <w:bookmarkEnd w:id="117"/>
          <w:r>
            <w:t xml:space="preserve"> </w:t>
          </w:r>
          <w:r w:rsidRPr="00F4733B">
            <w:rPr>
              <w:i/>
            </w:rPr>
            <w:t xml:space="preserve">Refactoring: Improving the design of existing code </w:t>
          </w:r>
          <w:r w:rsidRPr="00F4733B">
            <w:t xml:space="preserve">(Second edition). </w:t>
          </w:r>
          <w:r w:rsidRPr="00F4733B">
            <w:rPr>
              <w:i/>
            </w:rPr>
            <w:t>Addison-Wesley signature series</w:t>
          </w:r>
          <w:r w:rsidRPr="00F4733B">
            <w:t xml:space="preserve">. Boston: Addison-Wesley. </w:t>
          </w:r>
        </w:p>
        <w:p w14:paraId="134060E4" w14:textId="77777777" w:rsidR="00F4733B" w:rsidRDefault="00F4733B" w:rsidP="00F4733B">
          <w:pPr>
            <w:pStyle w:val="CitaviBibliographyEntry"/>
          </w:pPr>
          <w:bookmarkStart w:id="118" w:name="_CTVL001b0fb2471a881445c8dc036c62001ecb9"/>
          <w:r>
            <w:lastRenderedPageBreak/>
            <w:t xml:space="preserve">Gama, J. [João], </w:t>
          </w:r>
          <w:proofErr w:type="spellStart"/>
          <w:r>
            <w:t>Medas</w:t>
          </w:r>
          <w:proofErr w:type="spellEnd"/>
          <w:r>
            <w:t xml:space="preserve">, P., Castillo, G., &amp; Rodrigues, P. (2004). Learning with Drift Detection. In D. Hutchison, T. </w:t>
          </w:r>
          <w:proofErr w:type="spellStart"/>
          <w:r>
            <w:t>Kanade</w:t>
          </w:r>
          <w:proofErr w:type="spellEnd"/>
          <w:r>
            <w:t xml:space="preserve">, J. </w:t>
          </w:r>
          <w:proofErr w:type="spellStart"/>
          <w:r>
            <w:t>Kittler</w:t>
          </w:r>
          <w:proofErr w:type="spellEnd"/>
          <w:r>
            <w:t xml:space="preserve">, J. M. Kleinberg, F. </w:t>
          </w:r>
          <w:proofErr w:type="spellStart"/>
          <w:r>
            <w:t>Mattern</w:t>
          </w:r>
          <w:proofErr w:type="spellEnd"/>
          <w:r>
            <w:t xml:space="preserve">, J. C. Mitchell, . . . S. </w:t>
          </w:r>
          <w:proofErr w:type="spellStart"/>
          <w:r>
            <w:t>Labidi</w:t>
          </w:r>
          <w:proofErr w:type="spellEnd"/>
          <w:r>
            <w:t xml:space="preserve"> (Eds.),</w:t>
          </w:r>
          <w:bookmarkEnd w:id="118"/>
          <w:r>
            <w:t xml:space="preserve"> </w:t>
          </w:r>
          <w:r w:rsidRPr="00F4733B">
            <w:rPr>
              <w:i/>
            </w:rPr>
            <w:t xml:space="preserve">Lecture Notes in Computer Science. Advances in Artificial Intelligence – SBIA 2004 </w:t>
          </w:r>
          <w:r w:rsidRPr="00F4733B">
            <w:t>(Vol. 3171, pp. 286–295). Berlin, Heidelberg: Springer Berlin Heidelberg. https://doi.org/10.1007/978-3-540-28645-5_29</w:t>
          </w:r>
        </w:p>
        <w:p w14:paraId="23DA60ED" w14:textId="77777777" w:rsidR="00F4733B" w:rsidRDefault="00F4733B" w:rsidP="00F4733B">
          <w:pPr>
            <w:pStyle w:val="CitaviBibliographyEntry"/>
          </w:pPr>
          <w:bookmarkStart w:id="119" w:name="_CTVL001d690626a0d1d4171a217966ba82f96eb"/>
          <w:r>
            <w:t xml:space="preserve">Gama, J. [João], </w:t>
          </w:r>
          <w:proofErr w:type="spellStart"/>
          <w:r>
            <w:t>Žliobaitė</w:t>
          </w:r>
          <w:proofErr w:type="spellEnd"/>
          <w:r>
            <w:t xml:space="preserve">, I., </w:t>
          </w:r>
          <w:proofErr w:type="spellStart"/>
          <w:r>
            <w:t>Bifet</w:t>
          </w:r>
          <w:proofErr w:type="spellEnd"/>
          <w:r>
            <w:t xml:space="preserve">, A., </w:t>
          </w:r>
          <w:proofErr w:type="spellStart"/>
          <w:r>
            <w:t>Pechenizkiy</w:t>
          </w:r>
          <w:proofErr w:type="spellEnd"/>
          <w:r>
            <w:t xml:space="preserve">, M., &amp; </w:t>
          </w:r>
          <w:proofErr w:type="spellStart"/>
          <w:r>
            <w:t>Bouchachia</w:t>
          </w:r>
          <w:proofErr w:type="spellEnd"/>
          <w:r>
            <w:t>, A. (2014). A survey on concept drift adaptation.</w:t>
          </w:r>
          <w:bookmarkEnd w:id="119"/>
          <w:r>
            <w:t xml:space="preserve"> </w:t>
          </w:r>
          <w:r w:rsidRPr="00F4733B">
            <w:rPr>
              <w:i/>
            </w:rPr>
            <w:t>ACM Computing Surveys</w:t>
          </w:r>
          <w:r w:rsidRPr="00F4733B">
            <w:t xml:space="preserve">, </w:t>
          </w:r>
          <w:r w:rsidRPr="00F4733B">
            <w:rPr>
              <w:i/>
            </w:rPr>
            <w:t>46</w:t>
          </w:r>
          <w:r w:rsidRPr="00F4733B">
            <w:t>(4), 1–37. https://doi.org/10.1145/2523813</w:t>
          </w:r>
        </w:p>
        <w:p w14:paraId="3C7AFAE2" w14:textId="77777777" w:rsidR="00F4733B" w:rsidRDefault="00F4733B" w:rsidP="00F4733B">
          <w:pPr>
            <w:pStyle w:val="CitaviBibliographyEntry"/>
          </w:pPr>
          <w:bookmarkStart w:id="120" w:name="_CTVL001c3b9079eba754490bd2aaf2143422945"/>
          <w:proofErr w:type="spellStart"/>
          <w:r>
            <w:t>Garousi</w:t>
          </w:r>
          <w:proofErr w:type="spellEnd"/>
          <w:r>
            <w:t xml:space="preserve">, V., Petersen, K., &amp; </w:t>
          </w:r>
          <w:proofErr w:type="spellStart"/>
          <w:r>
            <w:t>Ozkan</w:t>
          </w:r>
          <w:proofErr w:type="spellEnd"/>
          <w:r>
            <w:t>, B. (2016). Challenges and best practices in industry-academia collaborations in software engineering: A systematic literature review.</w:t>
          </w:r>
          <w:bookmarkEnd w:id="120"/>
          <w:r>
            <w:t xml:space="preserve"> </w:t>
          </w:r>
          <w:r w:rsidRPr="00F4733B">
            <w:rPr>
              <w:i/>
            </w:rPr>
            <w:t>Information and Software Technology</w:t>
          </w:r>
          <w:r w:rsidRPr="00F4733B">
            <w:t xml:space="preserve">, </w:t>
          </w:r>
          <w:r w:rsidRPr="00F4733B">
            <w:rPr>
              <w:i/>
            </w:rPr>
            <w:t>79</w:t>
          </w:r>
          <w:r w:rsidRPr="00F4733B">
            <w:t>, 106–127. https://doi.org/10.1016/j.infsof.2016.07.006</w:t>
          </w:r>
        </w:p>
        <w:p w14:paraId="0524AB32" w14:textId="77777777" w:rsidR="00F4733B" w:rsidRDefault="00F4733B" w:rsidP="00F4733B">
          <w:pPr>
            <w:pStyle w:val="CitaviBibliographyEntry"/>
          </w:pPr>
          <w:bookmarkStart w:id="121" w:name="_CTVL0018d4fed8a98654daeb3548ca922cf243c"/>
          <w:r>
            <w:t>GOODFELLOW, I., BENGIO, Y., &amp; COURVILLE, A. (2016).</w:t>
          </w:r>
          <w:bookmarkEnd w:id="121"/>
          <w:r>
            <w:t xml:space="preserve"> </w:t>
          </w:r>
          <w:r w:rsidRPr="00F4733B">
            <w:rPr>
              <w:i/>
            </w:rPr>
            <w:t>Deep learning</w:t>
          </w:r>
          <w:r w:rsidRPr="00F4733B">
            <w:t xml:space="preserve">. </w:t>
          </w:r>
          <w:r w:rsidRPr="00F4733B">
            <w:rPr>
              <w:i/>
            </w:rPr>
            <w:t>Adaptive computation and machine learning series</w:t>
          </w:r>
          <w:r w:rsidRPr="00F4733B">
            <w:t xml:space="preserve">. Cambridge, Massachusetts, London: MIT Press. </w:t>
          </w:r>
        </w:p>
        <w:p w14:paraId="23D05CCC" w14:textId="77777777" w:rsidR="00F4733B" w:rsidRDefault="00F4733B" w:rsidP="00F4733B">
          <w:pPr>
            <w:pStyle w:val="CitaviBibliographyEntry"/>
          </w:pPr>
          <w:bookmarkStart w:id="122" w:name="_CTVL0011990eb52702640a18329744adeb86831"/>
          <w:r>
            <w:t>Google LLC. TFRS Releases. Retrieved from https://github.com/tensorflow/recommenders/releases?page=2</w:t>
          </w:r>
        </w:p>
        <w:p w14:paraId="1AC9DB47" w14:textId="77777777" w:rsidR="00F4733B" w:rsidRDefault="00F4733B" w:rsidP="00F4733B">
          <w:pPr>
            <w:pStyle w:val="CitaviBibliographyEntry"/>
          </w:pPr>
          <w:bookmarkStart w:id="123" w:name="_CTVL001a3fedc94349543e1aabaee1c8b8fb527"/>
          <w:bookmarkEnd w:id="122"/>
          <w:r>
            <w:t>Google LLC. TFX Releases. Retrieved from https://github.com/tensorflow/tfx/releases?page=8</w:t>
          </w:r>
        </w:p>
        <w:p w14:paraId="3E5C2D5B" w14:textId="77777777" w:rsidR="00F4733B" w:rsidRDefault="00F4733B" w:rsidP="00F4733B">
          <w:pPr>
            <w:pStyle w:val="CitaviBibliographyEntry"/>
          </w:pPr>
          <w:bookmarkStart w:id="124" w:name="_CTVL00153595849bbbb4ea78a8943ce924df1e3"/>
          <w:bookmarkEnd w:id="123"/>
          <w:r>
            <w:t>Google LLC (2019a). TFX: TensorFlow Extended (TFX) is an end-to-end platform for deploying production ML pipelines. Retrieved from https://www.tensorflow.org/tfx</w:t>
          </w:r>
        </w:p>
        <w:p w14:paraId="122F435B" w14:textId="77777777" w:rsidR="00F4733B" w:rsidRDefault="00F4733B" w:rsidP="00F4733B">
          <w:pPr>
            <w:pStyle w:val="CitaviBibliographyEntry"/>
          </w:pPr>
          <w:bookmarkStart w:id="125" w:name="_CTVL001d3cdcd950e2a49329c21cbd53479d962"/>
          <w:bookmarkEnd w:id="124"/>
          <w:r>
            <w:t>Google LLC (2019b). The TFX User Guide. Retrieved from https://www.tensorflow.org/tfx/guide</w:t>
          </w:r>
        </w:p>
        <w:p w14:paraId="314790B1" w14:textId="77777777" w:rsidR="00F4733B" w:rsidRDefault="00F4733B" w:rsidP="00F4733B">
          <w:pPr>
            <w:pStyle w:val="CitaviBibliographyEntry"/>
          </w:pPr>
          <w:bookmarkStart w:id="126" w:name="_CTVL001d2f8e608cbb643dd8ea8382e0466bfcb"/>
          <w:bookmarkEnd w:id="125"/>
          <w:r>
            <w:t>Google LLC (2020a). MLOps: Continuous delivery and automation pipelines in machine learning.</w:t>
          </w:r>
        </w:p>
        <w:p w14:paraId="68DA6756" w14:textId="77777777" w:rsidR="00F4733B" w:rsidRDefault="00F4733B" w:rsidP="00F4733B">
          <w:pPr>
            <w:pStyle w:val="CitaviBibliographyEntry"/>
          </w:pPr>
          <w:bookmarkStart w:id="127" w:name="_CTVL0010c5fefc6e3a049d0a273fe3903075504"/>
          <w:bookmarkEnd w:id="126"/>
          <w:r>
            <w:t>Google LLC (2020b). Retrieval. Retrieved from https://developers.google.com/machine-learning/recommendation/dnn/retrieval</w:t>
          </w:r>
        </w:p>
        <w:p w14:paraId="76E9DC59" w14:textId="77777777" w:rsidR="00F4733B" w:rsidRDefault="00F4733B" w:rsidP="00F4733B">
          <w:pPr>
            <w:pStyle w:val="CitaviBibliographyEntry"/>
          </w:pPr>
          <w:bookmarkStart w:id="128" w:name="_CTVL001694dd77899d64e07981f6b154f32e0a2"/>
          <w:bookmarkEnd w:id="127"/>
          <w:r>
            <w:t>Google LLC (2020c, February 11). Scoring. Retrieved from https://developers.google.com/machine-learning/recommendation/dnn/scoring</w:t>
          </w:r>
        </w:p>
        <w:p w14:paraId="1DB057F9" w14:textId="77777777" w:rsidR="00F4733B" w:rsidRDefault="00F4733B" w:rsidP="00F4733B">
          <w:pPr>
            <w:pStyle w:val="CitaviBibliographyEntry"/>
          </w:pPr>
          <w:bookmarkStart w:id="129" w:name="_CTVL001881c7646beae441ba2aedcf0fc087258"/>
          <w:bookmarkEnd w:id="128"/>
          <w:r>
            <w:t>Google LLC (2021). Collaborative Filtering. Retrieved from https://developers.google.com/machine-learning/recommendation/collaborative/basics</w:t>
          </w:r>
        </w:p>
        <w:p w14:paraId="18D548CC" w14:textId="77777777" w:rsidR="00F4733B" w:rsidRDefault="00F4733B" w:rsidP="00F4733B">
          <w:pPr>
            <w:pStyle w:val="CitaviBibliographyEntry"/>
          </w:pPr>
          <w:bookmarkStart w:id="130" w:name="_CTVL00166b3fcf554834f10a86ad93e3792bcdc"/>
          <w:bookmarkEnd w:id="129"/>
          <w:r>
            <w:t>Google LLC (2022). Using TensorFlow Recommenders with TFX. Retrieved from https://www.tensorflow.org/recommenders/examples/ranking_tfx</w:t>
          </w:r>
        </w:p>
        <w:p w14:paraId="7629E83E" w14:textId="77777777" w:rsidR="00F4733B" w:rsidRDefault="00F4733B" w:rsidP="00F4733B">
          <w:pPr>
            <w:pStyle w:val="CitaviBibliographyEntry"/>
          </w:pPr>
          <w:bookmarkStart w:id="131" w:name="_CTVL001ee58a99f79544237b9479ca65c2aa2ea"/>
          <w:bookmarkEnd w:id="130"/>
          <w:r>
            <w:t xml:space="preserve">Greenberg, D., Taylor, C., </w:t>
          </w:r>
          <w:proofErr w:type="spellStart"/>
          <w:r>
            <w:t>Ivchenko</w:t>
          </w:r>
          <w:proofErr w:type="spellEnd"/>
          <w:r>
            <w:t>, D., Liu, X., &amp; Sudarshan, A. (2022). Introducing TorchRec, a library for modern production recommendation systems. Retrieved from https://pytorch.org/blog/introducing-torchrec/</w:t>
          </w:r>
        </w:p>
        <w:p w14:paraId="1F2DCA92" w14:textId="77777777" w:rsidR="00F4733B" w:rsidRDefault="00F4733B" w:rsidP="00F4733B">
          <w:pPr>
            <w:pStyle w:val="CitaviBibliographyEntry"/>
          </w:pPr>
          <w:bookmarkStart w:id="132" w:name="_CTVL001f2155f36e9a14ae9b7128f794429b9c9"/>
          <w:bookmarkEnd w:id="131"/>
          <w:r>
            <w:lastRenderedPageBreak/>
            <w:t>GroupLens (n.d.). Index of /datasets/</w:t>
          </w:r>
          <w:proofErr w:type="spellStart"/>
          <w:r>
            <w:t>movielens</w:t>
          </w:r>
          <w:proofErr w:type="spellEnd"/>
          <w:r>
            <w:t>. Retrieved from https://files.grouplens.org/datasets/movielens/</w:t>
          </w:r>
        </w:p>
        <w:p w14:paraId="67950658" w14:textId="77777777" w:rsidR="00F4733B" w:rsidRDefault="00F4733B" w:rsidP="00F4733B">
          <w:pPr>
            <w:pStyle w:val="CitaviBibliographyEntry"/>
          </w:pPr>
          <w:bookmarkStart w:id="133" w:name="_CTVL001f1232ab5da244beab53e817bc0746eef"/>
          <w:bookmarkEnd w:id="132"/>
          <w:r>
            <w:t>Gurney, K. (2014).</w:t>
          </w:r>
          <w:bookmarkEnd w:id="133"/>
          <w:r>
            <w:t xml:space="preserve"> </w:t>
          </w:r>
          <w:r w:rsidRPr="00F4733B">
            <w:rPr>
              <w:i/>
            </w:rPr>
            <w:t>An Introduction to Neural Networks</w:t>
          </w:r>
          <w:r w:rsidRPr="00F4733B">
            <w:t xml:space="preserve">. Hoboken: CRC Press. </w:t>
          </w:r>
        </w:p>
        <w:p w14:paraId="08982BA4" w14:textId="77777777" w:rsidR="00F4733B" w:rsidRDefault="00F4733B" w:rsidP="00F4733B">
          <w:pPr>
            <w:pStyle w:val="CitaviBibliographyEntry"/>
          </w:pPr>
          <w:bookmarkStart w:id="134" w:name="_CTVL0010b9917081b69417498147edab6f32c00"/>
          <w:proofErr w:type="spellStart"/>
          <w:r>
            <w:t>Hanin</w:t>
          </w:r>
          <w:proofErr w:type="spellEnd"/>
          <w:r>
            <w:t>, B. (2019). Universal Function Approximation by Deep Neural Nets with Bounded Width and ReLU Activations.</w:t>
          </w:r>
          <w:bookmarkEnd w:id="134"/>
          <w:r>
            <w:t xml:space="preserve"> </w:t>
          </w:r>
          <w:r w:rsidRPr="00F4733B">
            <w:rPr>
              <w:i/>
            </w:rPr>
            <w:t>Mathematics</w:t>
          </w:r>
          <w:r w:rsidRPr="00F4733B">
            <w:t xml:space="preserve">, </w:t>
          </w:r>
          <w:r w:rsidRPr="00F4733B">
            <w:rPr>
              <w:i/>
            </w:rPr>
            <w:t>7</w:t>
          </w:r>
          <w:r w:rsidRPr="00F4733B">
            <w:t>(10), 992. https://doi.org/10.3390/math7100992</w:t>
          </w:r>
        </w:p>
        <w:p w14:paraId="3112FE36" w14:textId="77777777" w:rsidR="00F4733B" w:rsidRDefault="00F4733B" w:rsidP="00F4733B">
          <w:pPr>
            <w:pStyle w:val="CitaviBibliographyEntry"/>
          </w:pPr>
          <w:bookmarkStart w:id="135" w:name="_CTVL001634d98acf50144469825ebc062ca962b"/>
          <w:proofErr w:type="spellStart"/>
          <w:r>
            <w:t>Harenslak</w:t>
          </w:r>
          <w:proofErr w:type="spellEnd"/>
          <w:r>
            <w:t>, B., &amp; Ruiter, J. de (2021).</w:t>
          </w:r>
          <w:bookmarkEnd w:id="135"/>
          <w:r>
            <w:t xml:space="preserve"> </w:t>
          </w:r>
          <w:r w:rsidRPr="00F4733B">
            <w:rPr>
              <w:i/>
            </w:rPr>
            <w:t>Data Pipelines with Apache Airflow</w:t>
          </w:r>
          <w:r w:rsidRPr="00F4733B">
            <w:t xml:space="preserve"> (1st edition). Manning Publications. </w:t>
          </w:r>
        </w:p>
        <w:p w14:paraId="734DCD06" w14:textId="77777777" w:rsidR="00F4733B" w:rsidRDefault="00F4733B" w:rsidP="00F4733B">
          <w:pPr>
            <w:pStyle w:val="CitaviBibliographyEntry"/>
          </w:pPr>
          <w:bookmarkStart w:id="136" w:name="_CTVL00136b8502ded834304baa155db44b47126"/>
          <w:r>
            <w:t xml:space="preserve">Harper, F. M., &amp; </w:t>
          </w:r>
          <w:proofErr w:type="spellStart"/>
          <w:r>
            <w:t>Konstan</w:t>
          </w:r>
          <w:proofErr w:type="spellEnd"/>
          <w:r>
            <w:t>, J. A. (2016). The MovieLens Datasets.</w:t>
          </w:r>
          <w:bookmarkEnd w:id="136"/>
          <w:r>
            <w:t xml:space="preserve"> </w:t>
          </w:r>
          <w:r w:rsidRPr="00F4733B">
            <w:rPr>
              <w:i/>
            </w:rPr>
            <w:t>ACM Transactions on Interactive Intelligent Systems</w:t>
          </w:r>
          <w:r w:rsidRPr="00F4733B">
            <w:t xml:space="preserve">, </w:t>
          </w:r>
          <w:r w:rsidRPr="00F4733B">
            <w:rPr>
              <w:i/>
            </w:rPr>
            <w:t>5</w:t>
          </w:r>
          <w:r w:rsidRPr="00F4733B">
            <w:t>(4), 1–19. https://doi.org/10.1145/2827872</w:t>
          </w:r>
        </w:p>
        <w:p w14:paraId="43A984A8" w14:textId="77777777" w:rsidR="00F4733B" w:rsidRDefault="00F4733B" w:rsidP="00F4733B">
          <w:pPr>
            <w:pStyle w:val="CitaviBibliographyEntry"/>
          </w:pPr>
          <w:bookmarkStart w:id="137" w:name="_CTVL001cbf109a3b5f343beb3a89a206939a584"/>
          <w:r>
            <w:t>Heaton, J. (2012).</w:t>
          </w:r>
          <w:bookmarkEnd w:id="137"/>
          <w:r>
            <w:t xml:space="preserve"> </w:t>
          </w:r>
          <w:r w:rsidRPr="00F4733B">
            <w:rPr>
              <w:i/>
            </w:rPr>
            <w:t>Introduction to the Math of Neural Networks</w:t>
          </w:r>
          <w:r w:rsidRPr="00F4733B">
            <w:t xml:space="preserve">. Heaton Research. </w:t>
          </w:r>
        </w:p>
        <w:p w14:paraId="77609AFB" w14:textId="77777777" w:rsidR="00F4733B" w:rsidRDefault="00F4733B" w:rsidP="00F4733B">
          <w:pPr>
            <w:pStyle w:val="CitaviBibliographyEntry"/>
          </w:pPr>
          <w:bookmarkStart w:id="138" w:name="_CTVL00116f72f7f5a45430ba4f2c0e106b99ae4"/>
          <w:proofErr w:type="spellStart"/>
          <w:r>
            <w:t>Heemstra</w:t>
          </w:r>
          <w:proofErr w:type="spellEnd"/>
          <w:r>
            <w:t>, F. J. (1992). Software cost estimation.</w:t>
          </w:r>
          <w:bookmarkEnd w:id="138"/>
          <w:r>
            <w:t xml:space="preserve"> </w:t>
          </w:r>
          <w:r w:rsidRPr="00F4733B">
            <w:rPr>
              <w:i/>
            </w:rPr>
            <w:t>Information and Software Technology</w:t>
          </w:r>
          <w:r w:rsidRPr="00F4733B">
            <w:t xml:space="preserve">, </w:t>
          </w:r>
          <w:r w:rsidRPr="00F4733B">
            <w:rPr>
              <w:i/>
            </w:rPr>
            <w:t>34</w:t>
          </w:r>
          <w:r w:rsidRPr="00F4733B">
            <w:t>(10), 627–639. https://doi.org/10.1016/0950-5849(92)90068-Z</w:t>
          </w:r>
        </w:p>
        <w:p w14:paraId="7F3F47DE" w14:textId="77777777" w:rsidR="00F4733B" w:rsidRDefault="00F4733B" w:rsidP="00F4733B">
          <w:pPr>
            <w:pStyle w:val="CitaviBibliographyEntry"/>
          </w:pPr>
          <w:bookmarkStart w:id="139" w:name="_CTVL0010daafa33d72a4042bead89db40d7ec70"/>
          <w:r>
            <w:t>Hevner, March, Park, &amp; Ram (2004). Design Science in Information Systems Research.</w:t>
          </w:r>
          <w:bookmarkEnd w:id="139"/>
          <w:r>
            <w:t xml:space="preserve"> </w:t>
          </w:r>
          <w:r w:rsidRPr="00F4733B">
            <w:rPr>
              <w:i/>
            </w:rPr>
            <w:t>MIS Quarterly</w:t>
          </w:r>
          <w:r w:rsidRPr="00F4733B">
            <w:t xml:space="preserve">, </w:t>
          </w:r>
          <w:r w:rsidRPr="00F4733B">
            <w:rPr>
              <w:i/>
            </w:rPr>
            <w:t>28</w:t>
          </w:r>
          <w:r w:rsidRPr="00F4733B">
            <w:t>(1), 75. https://doi.org/10.2307/25148625</w:t>
          </w:r>
        </w:p>
        <w:p w14:paraId="53F603BD" w14:textId="77777777" w:rsidR="00F4733B" w:rsidRDefault="00F4733B" w:rsidP="00F4733B">
          <w:pPr>
            <w:pStyle w:val="CitaviBibliographyEntry"/>
          </w:pPr>
          <w:bookmarkStart w:id="140" w:name="_CTVL0017cad381a320f42cba9baf9c17761c6c5"/>
          <w:r>
            <w:t>Hevner, A. (2007). A Three Cycle View of Design Science Research.</w:t>
          </w:r>
          <w:bookmarkEnd w:id="140"/>
          <w:r>
            <w:t xml:space="preserve"> </w:t>
          </w:r>
          <w:r w:rsidRPr="00F4733B">
            <w:rPr>
              <w:i/>
            </w:rPr>
            <w:t>Scandinavian Journal of Information Systems</w:t>
          </w:r>
          <w:r w:rsidRPr="00F4733B">
            <w:t xml:space="preserve">, </w:t>
          </w:r>
          <w:r w:rsidRPr="00F4733B">
            <w:rPr>
              <w:i/>
            </w:rPr>
            <w:t>19</w:t>
          </w:r>
          <w:r w:rsidRPr="00F4733B">
            <w:t>.</w:t>
          </w:r>
        </w:p>
        <w:p w14:paraId="166AACB9" w14:textId="77777777" w:rsidR="00F4733B" w:rsidRDefault="00F4733B" w:rsidP="00F4733B">
          <w:pPr>
            <w:pStyle w:val="CitaviBibliographyEntry"/>
          </w:pPr>
          <w:bookmarkStart w:id="141" w:name="_CTVL00110b37f8f93e242b18b6a9f2679d528d6"/>
          <w:r>
            <w:t>Hevner, A., &amp; Chatterjee, S. (Eds.) (2010).</w:t>
          </w:r>
          <w:bookmarkEnd w:id="141"/>
          <w:r>
            <w:t xml:space="preserve"> </w:t>
          </w:r>
          <w:r w:rsidRPr="00F4733B">
            <w:rPr>
              <w:i/>
            </w:rPr>
            <w:t>Integrated Series in Information Systems</w:t>
          </w:r>
          <w:r w:rsidRPr="00F4733B">
            <w:t xml:space="preserve">. </w:t>
          </w:r>
          <w:r w:rsidRPr="00F4733B">
            <w:rPr>
              <w:i/>
            </w:rPr>
            <w:t>Design Research in Information Systems</w:t>
          </w:r>
          <w:r w:rsidRPr="00F4733B">
            <w:t>. Boston, MA: Springer US. https://doi.org/10.1007/978-1-4419-5653-8</w:t>
          </w:r>
        </w:p>
        <w:p w14:paraId="7524C380" w14:textId="77777777" w:rsidR="00F4733B" w:rsidRDefault="00F4733B" w:rsidP="00F4733B">
          <w:pPr>
            <w:pStyle w:val="CitaviBibliographyEntry"/>
          </w:pPr>
          <w:bookmarkStart w:id="142" w:name="_CTVL0010e9ec149535d4289a0b8d4561bb086da"/>
          <w:r>
            <w:t xml:space="preserve">Hinton, G. E., Srivastava, N., </w:t>
          </w:r>
          <w:proofErr w:type="spellStart"/>
          <w:r>
            <w:t>Krizhevsky</w:t>
          </w:r>
          <w:proofErr w:type="spellEnd"/>
          <w:r>
            <w:t xml:space="preserve">, A., </w:t>
          </w:r>
          <w:proofErr w:type="spellStart"/>
          <w:r>
            <w:t>Sutskever</w:t>
          </w:r>
          <w:proofErr w:type="spellEnd"/>
          <w:r>
            <w:t xml:space="preserve">, I., &amp; </w:t>
          </w:r>
          <w:proofErr w:type="spellStart"/>
          <w:r>
            <w:t>Salakhutdinov</w:t>
          </w:r>
          <w:proofErr w:type="spellEnd"/>
          <w:r>
            <w:t>, R. R. (2012, July 3).</w:t>
          </w:r>
          <w:bookmarkEnd w:id="142"/>
          <w:r>
            <w:t xml:space="preserve"> </w:t>
          </w:r>
          <w:r w:rsidRPr="00F4733B">
            <w:rPr>
              <w:i/>
            </w:rPr>
            <w:t>Improving neural networks by preventing co-adaptation of feature detectors</w:t>
          </w:r>
          <w:r w:rsidRPr="00F4733B">
            <w:t xml:space="preserve">. Retrieved from http://arxiv.org/pdf/1207.0580v1 </w:t>
          </w:r>
        </w:p>
        <w:p w14:paraId="2B4590F8" w14:textId="77777777" w:rsidR="00F4733B" w:rsidRDefault="00F4733B" w:rsidP="00F4733B">
          <w:pPr>
            <w:pStyle w:val="CitaviBibliographyEntry"/>
          </w:pPr>
          <w:bookmarkStart w:id="143" w:name="_CTVL00193be1fd5b33945d7a9e331c0c218d643"/>
          <w:r>
            <w:t>Huang, T., She, Q., Wang, Z., &amp; Zhang, J. [</w:t>
          </w:r>
          <w:proofErr w:type="spellStart"/>
          <w:r>
            <w:t>Junlin</w:t>
          </w:r>
          <w:proofErr w:type="spellEnd"/>
          <w:r>
            <w:t>] (2020, July 6).</w:t>
          </w:r>
          <w:bookmarkEnd w:id="143"/>
          <w:r>
            <w:t xml:space="preserve"> </w:t>
          </w:r>
          <w:proofErr w:type="spellStart"/>
          <w:r w:rsidRPr="00F4733B">
            <w:rPr>
              <w:i/>
            </w:rPr>
            <w:t>GateNet</w:t>
          </w:r>
          <w:proofErr w:type="spellEnd"/>
          <w:r w:rsidRPr="00F4733B">
            <w:rPr>
              <w:i/>
            </w:rPr>
            <w:t>: Gating-Enhanced Deep Network for Click-Through Rate Prediction</w:t>
          </w:r>
          <w:r w:rsidRPr="00F4733B">
            <w:t xml:space="preserve">. Retrieved from http://arxiv.org/pdf/2007.03519v1 </w:t>
          </w:r>
        </w:p>
        <w:p w14:paraId="712B2C64" w14:textId="77777777" w:rsidR="00F4733B" w:rsidRDefault="00F4733B" w:rsidP="00F4733B">
          <w:pPr>
            <w:pStyle w:val="CitaviBibliographyEntry"/>
          </w:pPr>
          <w:bookmarkStart w:id="144" w:name="_CTVL00176a6665db2704d7b9b5282a79f014646"/>
          <w:r>
            <w:t>IMDb (2022). IMDb frontpage.</w:t>
          </w:r>
        </w:p>
        <w:p w14:paraId="16C1B865" w14:textId="77777777" w:rsidR="00F4733B" w:rsidRDefault="00F4733B" w:rsidP="00F4733B">
          <w:pPr>
            <w:pStyle w:val="CitaviBibliographyEntry"/>
          </w:pPr>
          <w:bookmarkStart w:id="145" w:name="_CTVL001886f89abbbba4a8289f0aec45fbb70ac"/>
          <w:bookmarkEnd w:id="144"/>
          <w:r>
            <w:t>International Air Transport Association (2022).</w:t>
          </w:r>
          <w:bookmarkEnd w:id="145"/>
          <w:r>
            <w:t xml:space="preserve"> </w:t>
          </w:r>
          <w:r w:rsidRPr="00F4733B">
            <w:rPr>
              <w:i/>
            </w:rPr>
            <w:t>The impact of the war in Ukraine on the aviation industry</w:t>
          </w:r>
          <w:r w:rsidRPr="00F4733B">
            <w:t xml:space="preserve">. Retrieved from https://www.iata.org/en/iata-repository/publications/economic-reports/the-impact-of-the-conflict-between-russia-and-ukraine-on-aviation/ </w:t>
          </w:r>
        </w:p>
        <w:p w14:paraId="3C90CCCE" w14:textId="77777777" w:rsidR="00F4733B" w:rsidRDefault="00F4733B" w:rsidP="00F4733B">
          <w:pPr>
            <w:pStyle w:val="CitaviBibliographyEntry"/>
          </w:pPr>
          <w:bookmarkStart w:id="146" w:name="_CTVL0015edca3f99dda4512955009b73aef6eca"/>
          <w:proofErr w:type="spellStart"/>
          <w:r>
            <w:t>Jannach</w:t>
          </w:r>
          <w:proofErr w:type="spellEnd"/>
          <w:r>
            <w:t xml:space="preserve">, D., &amp; </w:t>
          </w:r>
          <w:proofErr w:type="spellStart"/>
          <w:r>
            <w:t>Zanker</w:t>
          </w:r>
          <w:proofErr w:type="spellEnd"/>
          <w:r>
            <w:t xml:space="preserve">, M. (2022). Value and Impact of Recommender Systems. In F. Ricci, L. </w:t>
          </w:r>
          <w:proofErr w:type="spellStart"/>
          <w:r>
            <w:t>Rokach</w:t>
          </w:r>
          <w:proofErr w:type="spellEnd"/>
          <w:r>
            <w:t>, &amp; B. Shapira (Eds.),</w:t>
          </w:r>
          <w:bookmarkEnd w:id="146"/>
          <w:r>
            <w:t xml:space="preserve"> </w:t>
          </w:r>
          <w:r w:rsidRPr="00F4733B">
            <w:rPr>
              <w:i/>
            </w:rPr>
            <w:t xml:space="preserve">Recommender Systems Handbook </w:t>
          </w:r>
          <w:r w:rsidRPr="00F4733B">
            <w:t>(pp. 519–546). New York, NY: Springer US. https://doi.org/10.1007/978-1-0716-2197-4_14</w:t>
          </w:r>
        </w:p>
        <w:p w14:paraId="5BDB8090" w14:textId="77777777" w:rsidR="00F4733B" w:rsidRDefault="00F4733B" w:rsidP="00F4733B">
          <w:pPr>
            <w:pStyle w:val="CitaviBibliographyEntry"/>
          </w:pPr>
          <w:bookmarkStart w:id="147" w:name="_CTVL0010b83f2565e124d86b611987ebec659a4"/>
          <w:r>
            <w:t>Jordan, M. I., &amp; Mitchell, T. M. (2015). Machine learning: Trends, perspectives, and prospects.</w:t>
          </w:r>
          <w:bookmarkEnd w:id="147"/>
          <w:r>
            <w:t xml:space="preserve"> </w:t>
          </w:r>
          <w:r w:rsidRPr="00F4733B">
            <w:rPr>
              <w:i/>
            </w:rPr>
            <w:t>Science (New York, N.Y.)</w:t>
          </w:r>
          <w:r w:rsidRPr="00F4733B">
            <w:t xml:space="preserve">, </w:t>
          </w:r>
          <w:r w:rsidRPr="00F4733B">
            <w:rPr>
              <w:i/>
            </w:rPr>
            <w:t>349</w:t>
          </w:r>
          <w:r w:rsidRPr="00F4733B">
            <w:t>(6245), 255–260. https://doi.org/10.1126/science.aaa8415</w:t>
          </w:r>
        </w:p>
        <w:p w14:paraId="1F2493AA" w14:textId="77777777" w:rsidR="00F4733B" w:rsidRDefault="00F4733B" w:rsidP="00F4733B">
          <w:pPr>
            <w:pStyle w:val="CitaviBibliographyEntry"/>
          </w:pPr>
          <w:bookmarkStart w:id="148" w:name="_CTVL001d5515f9eb5e948bdbbf60d88c456d0f7"/>
          <w:proofErr w:type="spellStart"/>
          <w:r>
            <w:lastRenderedPageBreak/>
            <w:t>Kakantousis</w:t>
          </w:r>
          <w:proofErr w:type="spellEnd"/>
          <w:r>
            <w:t xml:space="preserve">, T., </w:t>
          </w:r>
          <w:proofErr w:type="spellStart"/>
          <w:r>
            <w:t>Kouzoupis</w:t>
          </w:r>
          <w:proofErr w:type="spellEnd"/>
          <w:r>
            <w:t xml:space="preserve">, A., </w:t>
          </w:r>
          <w:proofErr w:type="spellStart"/>
          <w:r>
            <w:t>Buso</w:t>
          </w:r>
          <w:proofErr w:type="spellEnd"/>
          <w:r>
            <w:t xml:space="preserve">, F., </w:t>
          </w:r>
          <w:proofErr w:type="spellStart"/>
          <w:r>
            <w:t>Berthou</w:t>
          </w:r>
          <w:proofErr w:type="spellEnd"/>
          <w:r>
            <w:t xml:space="preserve">, G., Dowling, J., &amp; </w:t>
          </w:r>
          <w:proofErr w:type="spellStart"/>
          <w:r>
            <w:t>Haridi</w:t>
          </w:r>
          <w:proofErr w:type="spellEnd"/>
          <w:r>
            <w:t>, S. (2019). Horizontally scalable ml pipelines with a feature store. In</w:t>
          </w:r>
          <w:bookmarkEnd w:id="148"/>
          <w:r>
            <w:t xml:space="preserve"> </w:t>
          </w:r>
          <w:r w:rsidRPr="00F4733B">
            <w:rPr>
              <w:i/>
            </w:rPr>
            <w:t xml:space="preserve">Proceedings of the 2nd </w:t>
          </w:r>
          <w:proofErr w:type="spellStart"/>
          <w:r w:rsidRPr="00F4733B">
            <w:rPr>
              <w:i/>
            </w:rPr>
            <w:t>SysML</w:t>
          </w:r>
          <w:proofErr w:type="spellEnd"/>
          <w:r w:rsidRPr="00F4733B">
            <w:rPr>
              <w:i/>
            </w:rPr>
            <w:t xml:space="preserve"> Conference, Palo Alto, CA, USA</w:t>
          </w:r>
          <w:r w:rsidRPr="00F4733B">
            <w:t>.</w:t>
          </w:r>
        </w:p>
        <w:p w14:paraId="0D833D5F" w14:textId="77777777" w:rsidR="00F4733B" w:rsidRDefault="00F4733B" w:rsidP="00F4733B">
          <w:pPr>
            <w:pStyle w:val="CitaviBibliographyEntry"/>
          </w:pPr>
          <w:bookmarkStart w:id="149" w:name="_CTVL001eca74e8050e745bc970d19974d4fd76e"/>
          <w:proofErr w:type="spellStart"/>
          <w:r>
            <w:t>Karmaker</w:t>
          </w:r>
          <w:proofErr w:type="spellEnd"/>
          <w:r>
            <w:t xml:space="preserve">, S. K., Hassan, M. M., Smith, M. J., Xu, L., </w:t>
          </w:r>
          <w:proofErr w:type="spellStart"/>
          <w:r>
            <w:t>Zhai</w:t>
          </w:r>
          <w:proofErr w:type="spellEnd"/>
          <w:r>
            <w:t xml:space="preserve">, C., &amp; </w:t>
          </w:r>
          <w:proofErr w:type="spellStart"/>
          <w:r>
            <w:t>Veeramachaneni</w:t>
          </w:r>
          <w:proofErr w:type="spellEnd"/>
          <w:r>
            <w:t>, K. (2022). AutoML to Date and Beyond: Challenges and Opportunities.</w:t>
          </w:r>
          <w:bookmarkEnd w:id="149"/>
          <w:r>
            <w:t xml:space="preserve"> </w:t>
          </w:r>
          <w:r w:rsidRPr="00F4733B">
            <w:rPr>
              <w:i/>
            </w:rPr>
            <w:t>ACM Computing Surveys</w:t>
          </w:r>
          <w:r w:rsidRPr="00F4733B">
            <w:t xml:space="preserve">, </w:t>
          </w:r>
          <w:r w:rsidRPr="00F4733B">
            <w:rPr>
              <w:i/>
            </w:rPr>
            <w:t>54</w:t>
          </w:r>
          <w:r w:rsidRPr="00F4733B">
            <w:t>(8), 1–36. https://doi.org/10.1145/3470918</w:t>
          </w:r>
        </w:p>
        <w:p w14:paraId="7F4B6098" w14:textId="77777777" w:rsidR="00F4733B" w:rsidRDefault="00F4733B" w:rsidP="00F4733B">
          <w:pPr>
            <w:pStyle w:val="CitaviBibliographyEntry"/>
          </w:pPr>
          <w:bookmarkStart w:id="150" w:name="_CTVL00148ad357a9ebf4a0ca672c995fb3f24c0"/>
          <w:proofErr w:type="spellStart"/>
          <w:r>
            <w:t>Khusro</w:t>
          </w:r>
          <w:proofErr w:type="spellEnd"/>
          <w:r>
            <w:t xml:space="preserve">, S., Ali, Z., &amp; Ullah, I. (2016). Recommender Systems: Issues, Challenges, and Research Opportunities. In K. J. Kim &amp; N. </w:t>
          </w:r>
          <w:proofErr w:type="spellStart"/>
          <w:r>
            <w:t>Joukov</w:t>
          </w:r>
          <w:proofErr w:type="spellEnd"/>
          <w:r>
            <w:t xml:space="preserve"> (Eds.),</w:t>
          </w:r>
          <w:bookmarkEnd w:id="150"/>
          <w:r>
            <w:t xml:space="preserve"> </w:t>
          </w:r>
          <w:r w:rsidRPr="00F4733B">
            <w:rPr>
              <w:i/>
            </w:rPr>
            <w:t xml:space="preserve">Lecture Notes in Electrical Engineering. Information Science and Applications (ICISA) 2016 </w:t>
          </w:r>
          <w:r w:rsidRPr="00F4733B">
            <w:t>(Vol. 376, pp. 1179–1189). Singapore: Springer Singapore. https://doi.org/10.1007/978-981-10-0557-2_112</w:t>
          </w:r>
        </w:p>
        <w:p w14:paraId="143C37D4" w14:textId="77777777" w:rsidR="00F4733B" w:rsidRDefault="00F4733B" w:rsidP="00F4733B">
          <w:pPr>
            <w:pStyle w:val="CitaviBibliographyEntry"/>
          </w:pPr>
          <w:bookmarkStart w:id="151" w:name="_CTVL0014c55dd7351cd4cd59e8dc46a52a0850c"/>
          <w:proofErr w:type="spellStart"/>
          <w:r>
            <w:t>Knotek</w:t>
          </w:r>
          <w:proofErr w:type="spellEnd"/>
          <w:r>
            <w:t>, J., &amp; Pereira, W. (2011). Survey on Concept Drift. Retrieved from https://is.muni.cz/el/1433/podzim2011/PA164/um/drift_detection_methods.pdf</w:t>
          </w:r>
        </w:p>
        <w:p w14:paraId="19E6F4A2" w14:textId="77777777" w:rsidR="00F4733B" w:rsidRDefault="00F4733B" w:rsidP="00F4733B">
          <w:pPr>
            <w:pStyle w:val="CitaviBibliographyEntry"/>
          </w:pPr>
          <w:bookmarkStart w:id="152" w:name="_CTVL001e09816deb52c493f9f6555c38fa8d5d7"/>
          <w:bookmarkEnd w:id="151"/>
          <w:proofErr w:type="spellStart"/>
          <w:r>
            <w:t>Koren</w:t>
          </w:r>
          <w:proofErr w:type="spellEnd"/>
          <w:r>
            <w:t xml:space="preserve">, Y. (2009a). The </w:t>
          </w:r>
          <w:proofErr w:type="spellStart"/>
          <w:r>
            <w:t>bellkor</w:t>
          </w:r>
          <w:proofErr w:type="spellEnd"/>
          <w:r>
            <w:t xml:space="preserve"> solution to the </w:t>
          </w:r>
          <w:proofErr w:type="spellStart"/>
          <w:r>
            <w:t>netflix</w:t>
          </w:r>
          <w:proofErr w:type="spellEnd"/>
          <w:r>
            <w:t xml:space="preserve"> grand prize.</w:t>
          </w:r>
          <w:bookmarkEnd w:id="152"/>
          <w:r>
            <w:t xml:space="preserve"> </w:t>
          </w:r>
          <w:r w:rsidRPr="00F4733B">
            <w:rPr>
              <w:i/>
            </w:rPr>
            <w:t>Netflix Prize Documentation</w:t>
          </w:r>
          <w:r w:rsidRPr="00F4733B">
            <w:t xml:space="preserve">, </w:t>
          </w:r>
          <w:r w:rsidRPr="00F4733B">
            <w:rPr>
              <w:i/>
            </w:rPr>
            <w:t>81</w:t>
          </w:r>
          <w:r w:rsidRPr="00F4733B">
            <w:t>(2009), 1–10.</w:t>
          </w:r>
        </w:p>
        <w:p w14:paraId="3F5C05AB" w14:textId="77777777" w:rsidR="00F4733B" w:rsidRDefault="00F4733B" w:rsidP="00F4733B">
          <w:pPr>
            <w:pStyle w:val="CitaviBibliographyEntry"/>
          </w:pPr>
          <w:bookmarkStart w:id="153" w:name="_CTVL001a20676b54b8a43989152965decf346ee"/>
          <w:proofErr w:type="spellStart"/>
          <w:r>
            <w:t>Koren</w:t>
          </w:r>
          <w:proofErr w:type="spellEnd"/>
          <w:r>
            <w:t>, Y. (2009b). Collaborative Filtering with Temporal Dynamics. In</w:t>
          </w:r>
          <w:bookmarkEnd w:id="153"/>
          <w:r>
            <w:t xml:space="preserve"> </w:t>
          </w:r>
          <w:r w:rsidRPr="00F4733B">
            <w:rPr>
              <w:i/>
            </w:rPr>
            <w:t xml:space="preserve">KDD ’09, Proceedings of the 15th ACM SIGKDD International Conference on Knowledge Discovery and Data Mining </w:t>
          </w:r>
          <w:r w:rsidRPr="00F4733B">
            <w:t>(pp. 447–456). New York, NY, USA: Association for Computing Machinery. https://doi.org/10.1145/1557019.1557072</w:t>
          </w:r>
        </w:p>
        <w:p w14:paraId="117F1DA7" w14:textId="77777777" w:rsidR="00F4733B" w:rsidRDefault="00F4733B" w:rsidP="00F4733B">
          <w:pPr>
            <w:pStyle w:val="CitaviBibliographyEntry"/>
          </w:pPr>
          <w:bookmarkStart w:id="154" w:name="_CTVL0013acab353f995448f9001a34f1b7997fa"/>
          <w:proofErr w:type="spellStart"/>
          <w:r>
            <w:t>Koren</w:t>
          </w:r>
          <w:proofErr w:type="spellEnd"/>
          <w:r>
            <w:t xml:space="preserve">, Y., Bell, R., &amp; </w:t>
          </w:r>
          <w:proofErr w:type="spellStart"/>
          <w:r>
            <w:t>Volinsky</w:t>
          </w:r>
          <w:proofErr w:type="spellEnd"/>
          <w:r>
            <w:t>, C. (2009). Matrix factorization techniques for recommender systems.</w:t>
          </w:r>
          <w:bookmarkEnd w:id="154"/>
          <w:r>
            <w:t xml:space="preserve"> </w:t>
          </w:r>
          <w:r w:rsidRPr="00F4733B">
            <w:rPr>
              <w:i/>
            </w:rPr>
            <w:t>Computer</w:t>
          </w:r>
          <w:r w:rsidRPr="00F4733B">
            <w:t xml:space="preserve">, </w:t>
          </w:r>
          <w:r w:rsidRPr="00F4733B">
            <w:rPr>
              <w:i/>
            </w:rPr>
            <w:t>42</w:t>
          </w:r>
          <w:r w:rsidRPr="00F4733B">
            <w:t>(8), 30–37.</w:t>
          </w:r>
        </w:p>
        <w:p w14:paraId="49C93402" w14:textId="77777777" w:rsidR="00F4733B" w:rsidRDefault="00F4733B" w:rsidP="00F4733B">
          <w:pPr>
            <w:pStyle w:val="CitaviBibliographyEntry"/>
          </w:pPr>
          <w:bookmarkStart w:id="155" w:name="_CTVL0013f7e71e6872e4a60a11e19422ebe11a3"/>
          <w:proofErr w:type="spellStart"/>
          <w:r>
            <w:t>Koren</w:t>
          </w:r>
          <w:proofErr w:type="spellEnd"/>
          <w:r>
            <w:t xml:space="preserve">, Yehuda and </w:t>
          </w:r>
          <w:proofErr w:type="spellStart"/>
          <w:r>
            <w:t>Rendle</w:t>
          </w:r>
          <w:proofErr w:type="spellEnd"/>
          <w:r>
            <w:t xml:space="preserve">, Steffen and Bell, Robert (2022). Advances in Collaborative Filtering. In Ricci, Francesco and </w:t>
          </w:r>
          <w:proofErr w:type="spellStart"/>
          <w:r>
            <w:t>Rokach</w:t>
          </w:r>
          <w:proofErr w:type="spellEnd"/>
          <w:r>
            <w:t xml:space="preserve">, </w:t>
          </w:r>
          <w:proofErr w:type="spellStart"/>
          <w:r>
            <w:t>Lior</w:t>
          </w:r>
          <w:proofErr w:type="spellEnd"/>
          <w:r>
            <w:t xml:space="preserve"> and Shapira, </w:t>
          </w:r>
          <w:proofErr w:type="spellStart"/>
          <w:r>
            <w:t>Bracha</w:t>
          </w:r>
          <w:proofErr w:type="spellEnd"/>
          <w:r>
            <w:t xml:space="preserve"> (Ed.),</w:t>
          </w:r>
          <w:bookmarkEnd w:id="155"/>
          <w:r>
            <w:t xml:space="preserve"> </w:t>
          </w:r>
          <w:r w:rsidRPr="00F4733B">
            <w:rPr>
              <w:i/>
            </w:rPr>
            <w:t xml:space="preserve">Recommender Systems Handbook </w:t>
          </w:r>
          <w:r w:rsidRPr="00F4733B">
            <w:t>(pp. 91–142). New York, NY: Springer US. https://doi.org/10.1007/978-1-0716-2197-4_3</w:t>
          </w:r>
        </w:p>
        <w:p w14:paraId="6BC3931A" w14:textId="77777777" w:rsidR="00F4733B" w:rsidRDefault="00F4733B" w:rsidP="00F4733B">
          <w:pPr>
            <w:pStyle w:val="CitaviBibliographyEntry"/>
          </w:pPr>
          <w:bookmarkStart w:id="156" w:name="_CTVL0016de0e24082b54dcdbcf79d569c74b13d"/>
          <w:proofErr w:type="spellStart"/>
          <w:r>
            <w:t>Koychev</w:t>
          </w:r>
          <w:proofErr w:type="spellEnd"/>
          <w:r>
            <w:t>, I. (2004). Gradual Forgetting for Adaptation to Concept Drift.</w:t>
          </w:r>
          <w:bookmarkEnd w:id="156"/>
          <w:r>
            <w:t xml:space="preserve"> </w:t>
          </w:r>
          <w:r w:rsidRPr="00F4733B">
            <w:rPr>
              <w:i/>
            </w:rPr>
            <w:t>ECAI</w:t>
          </w:r>
          <w:r w:rsidRPr="00F4733B">
            <w:t>.</w:t>
          </w:r>
        </w:p>
        <w:p w14:paraId="3ECED79C" w14:textId="77777777" w:rsidR="00F4733B" w:rsidRDefault="00F4733B" w:rsidP="00F4733B">
          <w:pPr>
            <w:pStyle w:val="CitaviBibliographyEntry"/>
          </w:pPr>
          <w:bookmarkStart w:id="157" w:name="_CTVL001fc1c46eadf0f4264a6d46a3f6ad7ea9f"/>
          <w:proofErr w:type="spellStart"/>
          <w:r>
            <w:t>Kreuzberger</w:t>
          </w:r>
          <w:proofErr w:type="spellEnd"/>
          <w:r>
            <w:t xml:space="preserve">, D., </w:t>
          </w:r>
          <w:proofErr w:type="spellStart"/>
          <w:r>
            <w:t>Kühl</w:t>
          </w:r>
          <w:proofErr w:type="spellEnd"/>
          <w:r>
            <w:t xml:space="preserve">, N., &amp; </w:t>
          </w:r>
          <w:proofErr w:type="spellStart"/>
          <w:r>
            <w:t>Hirschl</w:t>
          </w:r>
          <w:proofErr w:type="spellEnd"/>
          <w:r>
            <w:t>, S. (2022, May 4).</w:t>
          </w:r>
          <w:bookmarkEnd w:id="157"/>
          <w:r>
            <w:t xml:space="preserve"> </w:t>
          </w:r>
          <w:r w:rsidRPr="00F4733B">
            <w:rPr>
              <w:i/>
            </w:rPr>
            <w:t>Machine Learning Operations (MLOps): Overview, Definition, and Architecture</w:t>
          </w:r>
          <w:r w:rsidRPr="00F4733B">
            <w:t xml:space="preserve">. Retrieved from http://arxiv.org/pdf/2205.02302v3 </w:t>
          </w:r>
        </w:p>
        <w:p w14:paraId="5DB567C8" w14:textId="77777777" w:rsidR="00F4733B" w:rsidRDefault="00F4733B" w:rsidP="00F4733B">
          <w:pPr>
            <w:pStyle w:val="CitaviBibliographyEntry"/>
          </w:pPr>
          <w:bookmarkStart w:id="158" w:name="_CTVL001429dcecf1b54405497e02fd6d6d23945"/>
          <w:r>
            <w:t>Kubeflow (n.d.). Kubeflow. Retrieved from https://www.kubeflow.org/</w:t>
          </w:r>
        </w:p>
        <w:p w14:paraId="417C0312" w14:textId="77777777" w:rsidR="00F4733B" w:rsidRDefault="00F4733B" w:rsidP="00F4733B">
          <w:pPr>
            <w:pStyle w:val="CitaviBibliographyEntry"/>
          </w:pPr>
          <w:bookmarkStart w:id="159" w:name="_CTVL00187cf55c5ac384f3fb06d168d5d1a6e17"/>
          <w:bookmarkEnd w:id="158"/>
          <w:proofErr w:type="spellStart"/>
          <w:r>
            <w:t>LeCun</w:t>
          </w:r>
          <w:proofErr w:type="spellEnd"/>
          <w:r>
            <w:t xml:space="preserve">, Y., </w:t>
          </w:r>
          <w:proofErr w:type="spellStart"/>
          <w:r>
            <w:t>Boser</w:t>
          </w:r>
          <w:proofErr w:type="spellEnd"/>
          <w:r>
            <w:t xml:space="preserve">, B., </w:t>
          </w:r>
          <w:proofErr w:type="spellStart"/>
          <w:r>
            <w:t>Denker</w:t>
          </w:r>
          <w:proofErr w:type="spellEnd"/>
          <w:r>
            <w:t xml:space="preserve">, J., Henderson, D., Howard, R., Hubbard, W., &amp; </w:t>
          </w:r>
          <w:proofErr w:type="spellStart"/>
          <w:r>
            <w:t>Jackel</w:t>
          </w:r>
          <w:proofErr w:type="spellEnd"/>
          <w:r>
            <w:t xml:space="preserve">, L. (1989). Handwritten Digit Recognition with a Back-Propagation Network. In D. </w:t>
          </w:r>
          <w:proofErr w:type="spellStart"/>
          <w:r>
            <w:t>Touretzky</w:t>
          </w:r>
          <w:proofErr w:type="spellEnd"/>
          <w:r>
            <w:t xml:space="preserve"> (Ed.),</w:t>
          </w:r>
          <w:bookmarkEnd w:id="159"/>
          <w:r>
            <w:t xml:space="preserve"> </w:t>
          </w:r>
          <w:r w:rsidRPr="00F4733B">
            <w:rPr>
              <w:i/>
            </w:rPr>
            <w:t xml:space="preserve">Advances in Neural Information Processing Systems </w:t>
          </w:r>
          <w:r w:rsidRPr="00F4733B">
            <w:t>(Vol. 2). Morgan-Kaufmann. Retrieved from https://proceedings.neurips.cc/paper/1989/file/53c3bce66e43be4f209556518c2fcb54-Paper.pdf</w:t>
          </w:r>
        </w:p>
        <w:p w14:paraId="352A1526" w14:textId="77777777" w:rsidR="00F4733B" w:rsidRDefault="00F4733B" w:rsidP="00F4733B">
          <w:pPr>
            <w:pStyle w:val="CitaviBibliographyEntry"/>
          </w:pPr>
          <w:bookmarkStart w:id="160" w:name="_CTVL001218861bc42aa479cad09dcbe4c912b05"/>
          <w:r>
            <w:t xml:space="preserve">Lian, J., Zhou, X., Zhang, F., Chen, Z., </w:t>
          </w:r>
          <w:proofErr w:type="spellStart"/>
          <w:r>
            <w:t>Xie</w:t>
          </w:r>
          <w:proofErr w:type="spellEnd"/>
          <w:r>
            <w:t xml:space="preserve">, X., &amp; Sun, G. (2018). </w:t>
          </w:r>
          <w:proofErr w:type="spellStart"/>
          <w:r>
            <w:t>xDeepFM</w:t>
          </w:r>
          <w:proofErr w:type="spellEnd"/>
          <w:r>
            <w:t>. In Y. Guo &amp; F. Farooq (Eds.),</w:t>
          </w:r>
          <w:bookmarkEnd w:id="160"/>
          <w:r>
            <w:t xml:space="preserve"> </w:t>
          </w:r>
          <w:r w:rsidRPr="00F4733B">
            <w:rPr>
              <w:i/>
            </w:rPr>
            <w:t xml:space="preserve">Proceedings of the 24th ACM SIGKDD International Conference </w:t>
          </w:r>
          <w:r w:rsidRPr="00F4733B">
            <w:rPr>
              <w:i/>
            </w:rPr>
            <w:lastRenderedPageBreak/>
            <w:t xml:space="preserve">on Knowledge Discovery &amp; Data Mining </w:t>
          </w:r>
          <w:r w:rsidRPr="00F4733B">
            <w:t>(pp. 1754–1763). New York, NY, USA: ACM. https://doi.org/10.1145/3219819.3220023</w:t>
          </w:r>
        </w:p>
        <w:p w14:paraId="24B33CD6" w14:textId="77777777" w:rsidR="00F4733B" w:rsidRDefault="00F4733B" w:rsidP="00F4733B">
          <w:pPr>
            <w:pStyle w:val="CitaviBibliographyEntry"/>
          </w:pPr>
          <w:bookmarkStart w:id="161" w:name="_CTVL0010cc5d094902949ab8a64bf8e2b94e237"/>
          <w:r>
            <w:t>Liu, A., Zhang, G., &amp; Lu, J. (2017). Fuzzy time windowing for gradual concept drift adaptation. In</w:t>
          </w:r>
          <w:bookmarkEnd w:id="161"/>
          <w:r>
            <w:t xml:space="preserve"> </w:t>
          </w:r>
          <w:r w:rsidRPr="00F4733B">
            <w:rPr>
              <w:i/>
            </w:rPr>
            <w:t xml:space="preserve">2017 IEEE International Conference on Fuzzy Systems (FUZZ-IEEE). </w:t>
          </w:r>
          <w:r w:rsidRPr="00F4733B">
            <w:t>Symposium conducted at the meeting of IEEE.</w:t>
          </w:r>
        </w:p>
        <w:p w14:paraId="34C60602" w14:textId="77777777" w:rsidR="00F4733B" w:rsidRDefault="00F4733B" w:rsidP="00F4733B">
          <w:pPr>
            <w:pStyle w:val="CitaviBibliographyEntry"/>
          </w:pPr>
          <w:bookmarkStart w:id="162" w:name="_CTVL001d4ead62552d744fbac9db498d7b0b3cb"/>
          <w:r>
            <w:t>Lo, Y.</w:t>
          </w:r>
          <w:r>
            <w:rPr>
              <w:rFonts w:ascii="Cambria Math" w:hAnsi="Cambria Math" w:cs="Cambria Math"/>
            </w:rPr>
            <w:t>‑</w:t>
          </w:r>
          <w:r>
            <w:t>Y., Liao,</w:t>
          </w:r>
          <w:r>
            <w:rPr>
              <w:rFonts w:cs="Arial"/>
            </w:rPr>
            <w:t> </w:t>
          </w:r>
          <w:r>
            <w:t>W., Chang,</w:t>
          </w:r>
          <w:r>
            <w:rPr>
              <w:rFonts w:cs="Arial"/>
            </w:rPr>
            <w:t> </w:t>
          </w:r>
          <w:r>
            <w:t>C.</w:t>
          </w:r>
          <w:r>
            <w:rPr>
              <w:rFonts w:ascii="Cambria Math" w:hAnsi="Cambria Math" w:cs="Cambria Math"/>
            </w:rPr>
            <w:t>‑</w:t>
          </w:r>
          <w:r>
            <w:t>S., &amp; Lee,</w:t>
          </w:r>
          <w:r>
            <w:rPr>
              <w:rFonts w:cs="Arial"/>
            </w:rPr>
            <w:t> </w:t>
          </w:r>
          <w:r>
            <w:t>Y.</w:t>
          </w:r>
          <w:r>
            <w:rPr>
              <w:rFonts w:ascii="Cambria Math" w:hAnsi="Cambria Math" w:cs="Cambria Math"/>
            </w:rPr>
            <w:t>‑</w:t>
          </w:r>
          <w:r>
            <w:t>C. (2018). Temporal Matrix Factorization for Tracking Concept Drift in Individual User Preferences.</w:t>
          </w:r>
          <w:bookmarkEnd w:id="162"/>
          <w:r>
            <w:t xml:space="preserve"> </w:t>
          </w:r>
          <w:r w:rsidRPr="00F4733B">
            <w:rPr>
              <w:i/>
            </w:rPr>
            <w:t>IEEE Transactions on Computational Social Systems</w:t>
          </w:r>
          <w:r w:rsidRPr="00F4733B">
            <w:t xml:space="preserve">, </w:t>
          </w:r>
          <w:r w:rsidRPr="00F4733B">
            <w:rPr>
              <w:i/>
            </w:rPr>
            <w:t>5</w:t>
          </w:r>
          <w:r w:rsidRPr="00F4733B">
            <w:t>(1), 156–168. https://doi.org/10.1109/TCSS.2017.2772295</w:t>
          </w:r>
        </w:p>
        <w:p w14:paraId="64FA8AB9" w14:textId="77777777" w:rsidR="00F4733B" w:rsidRDefault="00F4733B" w:rsidP="00F4733B">
          <w:pPr>
            <w:pStyle w:val="CitaviBibliographyEntry"/>
          </w:pPr>
          <w:bookmarkStart w:id="163" w:name="_CTVL001907f684504304dfda8468f963615ced1"/>
          <w:proofErr w:type="spellStart"/>
          <w:r>
            <w:t>Loehlin</w:t>
          </w:r>
          <w:proofErr w:type="spellEnd"/>
          <w:r>
            <w:t xml:space="preserve">, J. C., &amp; </w:t>
          </w:r>
          <w:proofErr w:type="spellStart"/>
          <w:r>
            <w:t>Beaujean</w:t>
          </w:r>
          <w:proofErr w:type="spellEnd"/>
          <w:r>
            <w:t>, A. A. (2017).</w:t>
          </w:r>
          <w:bookmarkEnd w:id="163"/>
          <w:r>
            <w:t xml:space="preserve"> </w:t>
          </w:r>
          <w:r w:rsidRPr="00F4733B">
            <w:rPr>
              <w:i/>
            </w:rPr>
            <w:t>Latent variable models: An introduction to factor, path, and structural equation analysis</w:t>
          </w:r>
          <w:r w:rsidRPr="00F4733B">
            <w:t xml:space="preserve"> (5. ed.). New York: Routledge. </w:t>
          </w:r>
        </w:p>
        <w:p w14:paraId="1ED2DEB1" w14:textId="77777777" w:rsidR="00F4733B" w:rsidRDefault="00F4733B" w:rsidP="00F4733B">
          <w:pPr>
            <w:pStyle w:val="CitaviBibliographyEntry"/>
          </w:pPr>
          <w:bookmarkStart w:id="164" w:name="_CTVL001fbc0401ba2d940d2a5b055a605ddb8ca"/>
          <w:r>
            <w:t>Lu, J., Liu, A., Dong, F., Gu, F., Gama, J. [Joao], &amp; Zhang, G. (2018). Learning under Concept Drift: A Review.</w:t>
          </w:r>
          <w:bookmarkEnd w:id="164"/>
          <w:r>
            <w:t xml:space="preserve"> </w:t>
          </w:r>
          <w:r w:rsidRPr="00F4733B">
            <w:rPr>
              <w:i/>
            </w:rPr>
            <w:t>IEEE Transactions on Knowledge and Data Engineering</w:t>
          </w:r>
          <w:r w:rsidRPr="00F4733B">
            <w:t>, 1. https://doi.org/10.1109/TKDE.2018.2876857</w:t>
          </w:r>
        </w:p>
        <w:p w14:paraId="6A8996CB" w14:textId="77777777" w:rsidR="00F4733B" w:rsidRDefault="00F4733B" w:rsidP="00F4733B">
          <w:pPr>
            <w:pStyle w:val="CitaviBibliographyEntry"/>
          </w:pPr>
          <w:bookmarkStart w:id="165" w:name="_CTVL0019bb281b4bebb4679a36c97d54fb93157"/>
          <w:proofErr w:type="spellStart"/>
          <w:r>
            <w:t>Lü</w:t>
          </w:r>
          <w:proofErr w:type="spellEnd"/>
          <w:r>
            <w:t xml:space="preserve">, L., </w:t>
          </w:r>
          <w:proofErr w:type="spellStart"/>
          <w:r>
            <w:t>Medo</w:t>
          </w:r>
          <w:proofErr w:type="spellEnd"/>
          <w:r>
            <w:t>, M., Yeung, C. H., Zhang, Y.</w:t>
          </w:r>
          <w:r>
            <w:rPr>
              <w:rFonts w:ascii="Cambria Math" w:hAnsi="Cambria Math" w:cs="Cambria Math"/>
            </w:rPr>
            <w:t>‑</w:t>
          </w:r>
          <w:r>
            <w:t>C., Zhang,</w:t>
          </w:r>
          <w:r>
            <w:rPr>
              <w:rFonts w:cs="Arial"/>
            </w:rPr>
            <w:t> </w:t>
          </w:r>
          <w:r>
            <w:t>Z.</w:t>
          </w:r>
          <w:r>
            <w:rPr>
              <w:rFonts w:ascii="Cambria Math" w:hAnsi="Cambria Math" w:cs="Cambria Math"/>
            </w:rPr>
            <w:t>‑</w:t>
          </w:r>
          <w:r>
            <w:t>K., &amp; Zhou, T. (2012). Recommender systems.</w:t>
          </w:r>
          <w:bookmarkEnd w:id="165"/>
          <w:r>
            <w:t xml:space="preserve"> </w:t>
          </w:r>
          <w:r w:rsidRPr="00F4733B">
            <w:rPr>
              <w:i/>
            </w:rPr>
            <w:t>Physics Reports</w:t>
          </w:r>
          <w:r w:rsidRPr="00F4733B">
            <w:t xml:space="preserve">, </w:t>
          </w:r>
          <w:r w:rsidRPr="00F4733B">
            <w:rPr>
              <w:i/>
            </w:rPr>
            <w:t>519</w:t>
          </w:r>
          <w:r w:rsidRPr="00F4733B">
            <w:t>(1), 1–49. https://doi.org/10.1016/j.physrep.2012.02.006</w:t>
          </w:r>
        </w:p>
        <w:p w14:paraId="520CC40D" w14:textId="77777777" w:rsidR="00F4733B" w:rsidRDefault="00F4733B" w:rsidP="00F4733B">
          <w:pPr>
            <w:pStyle w:val="CitaviBibliographyEntry"/>
          </w:pPr>
          <w:bookmarkStart w:id="166" w:name="_CTVL00184f8d176a3144a5d959f1184b2c24a08"/>
          <w:r>
            <w:t xml:space="preserve">Lui, M., </w:t>
          </w:r>
          <w:proofErr w:type="spellStart"/>
          <w:r>
            <w:t>Yetim</w:t>
          </w:r>
          <w:proofErr w:type="spellEnd"/>
          <w:r>
            <w:t xml:space="preserve">, Y., </w:t>
          </w:r>
          <w:proofErr w:type="spellStart"/>
          <w:r>
            <w:t>Özkan</w:t>
          </w:r>
          <w:proofErr w:type="spellEnd"/>
          <w:r>
            <w:t>, Ö., Zhao, Z., Tsai, S.</w:t>
          </w:r>
          <w:r>
            <w:rPr>
              <w:rFonts w:ascii="Cambria Math" w:hAnsi="Cambria Math" w:cs="Cambria Math"/>
            </w:rPr>
            <w:t>‑</w:t>
          </w:r>
          <w:r>
            <w:t>Y., Wu,</w:t>
          </w:r>
          <w:r>
            <w:rPr>
              <w:rFonts w:cs="Arial"/>
            </w:rPr>
            <w:t> </w:t>
          </w:r>
          <w:r>
            <w:t>C.</w:t>
          </w:r>
          <w:r>
            <w:rPr>
              <w:rFonts w:ascii="Cambria Math" w:hAnsi="Cambria Math" w:cs="Cambria Math"/>
            </w:rPr>
            <w:t>‑</w:t>
          </w:r>
          <w:r>
            <w:t>J., &amp; Hempstead,</w:t>
          </w:r>
          <w:r>
            <w:rPr>
              <w:rFonts w:cs="Arial"/>
            </w:rPr>
            <w:t> </w:t>
          </w:r>
          <w:r>
            <w:t>M. (2020, November 4).</w:t>
          </w:r>
          <w:bookmarkEnd w:id="166"/>
          <w:r>
            <w:t xml:space="preserve"> </w:t>
          </w:r>
          <w:r w:rsidRPr="00F4733B">
            <w:rPr>
              <w:i/>
            </w:rPr>
            <w:t>Understanding Capacity-Driven Scale-Out Neural Recommendation Inference</w:t>
          </w:r>
          <w:r w:rsidRPr="00F4733B">
            <w:t>. Retrieved from http://arxiv.org/pdf/2011.02084v2 https://doi.org/pages</w:t>
          </w:r>
        </w:p>
        <w:p w14:paraId="5A51F17B" w14:textId="77777777" w:rsidR="00F4733B" w:rsidRDefault="00F4733B" w:rsidP="00F4733B">
          <w:pPr>
            <w:pStyle w:val="CitaviBibliographyEntry"/>
          </w:pPr>
          <w:bookmarkStart w:id="167" w:name="_CTVL001923257e88f2f4d49a43054f27157a790"/>
          <w:proofErr w:type="spellStart"/>
          <w:r>
            <w:t>Makinen</w:t>
          </w:r>
          <w:proofErr w:type="spellEnd"/>
          <w:r>
            <w:t xml:space="preserve">, S., </w:t>
          </w:r>
          <w:proofErr w:type="spellStart"/>
          <w:r>
            <w:t>Skogstrom</w:t>
          </w:r>
          <w:proofErr w:type="spellEnd"/>
          <w:r>
            <w:t xml:space="preserve">, H., Laaksonen, E., &amp; </w:t>
          </w:r>
          <w:proofErr w:type="spellStart"/>
          <w:r>
            <w:t>Mikkonen</w:t>
          </w:r>
          <w:proofErr w:type="spellEnd"/>
          <w:r>
            <w:t>, T. (2021). Who Needs MLOps: What Data Scientists Seek to Accomplish and How Can MLOps Help? In</w:t>
          </w:r>
          <w:bookmarkEnd w:id="167"/>
          <w:r>
            <w:t xml:space="preserve"> </w:t>
          </w:r>
          <w:r w:rsidRPr="00F4733B">
            <w:rPr>
              <w:i/>
            </w:rPr>
            <w:t xml:space="preserve">2021 IEEE/ACM 1st Workshop on AI Engineering - Software Engineering for AI (WAIN) </w:t>
          </w:r>
          <w:r w:rsidRPr="00F4733B">
            <w:t>(pp. 109–112). IEEE. https://doi.org/10.1109/WAIN52551.2021.00024</w:t>
          </w:r>
        </w:p>
        <w:p w14:paraId="7CEAB944" w14:textId="77777777" w:rsidR="00F4733B" w:rsidRDefault="00F4733B" w:rsidP="00F4733B">
          <w:pPr>
            <w:pStyle w:val="CitaviBibliographyEntry"/>
          </w:pPr>
          <w:bookmarkStart w:id="168" w:name="_CTVL0012bb9aad68db3461e8217ecb3623bdd01"/>
          <w:r>
            <w:t>May, R. J., Maier, H. R., &amp; Dandy, G. C. (2010). Data splitting for artificial neural networks using SOM-based stratified sampling.</w:t>
          </w:r>
          <w:bookmarkEnd w:id="168"/>
          <w:r>
            <w:t xml:space="preserve"> </w:t>
          </w:r>
          <w:r w:rsidRPr="00F4733B">
            <w:rPr>
              <w:i/>
            </w:rPr>
            <w:t>Neural Networks : The Official Journal of the International Neural Network Society</w:t>
          </w:r>
          <w:r w:rsidRPr="00F4733B">
            <w:t xml:space="preserve">, </w:t>
          </w:r>
          <w:r w:rsidRPr="00F4733B">
            <w:rPr>
              <w:i/>
            </w:rPr>
            <w:t>23</w:t>
          </w:r>
          <w:r w:rsidRPr="00F4733B">
            <w:t>(2), 283–294. https://doi.org/10.1016/j.neunet.2009.11.009</w:t>
          </w:r>
        </w:p>
        <w:p w14:paraId="54692E9D" w14:textId="77777777" w:rsidR="00F4733B" w:rsidRDefault="00F4733B" w:rsidP="00F4733B">
          <w:pPr>
            <w:pStyle w:val="CitaviBibliographyEntry"/>
          </w:pPr>
          <w:bookmarkStart w:id="169" w:name="_CTVL0011ccbbbb49dcf408685ca9bfd44b85121"/>
          <w:r>
            <w:t>Meta (2022). Inside the Lab: AI breakthroughs that will power the metaverse. Retrieved from https://ai.facebook.com/blog/meta-ai-inside-the-lab/</w:t>
          </w:r>
        </w:p>
        <w:p w14:paraId="7525E752" w14:textId="77777777" w:rsidR="00F4733B" w:rsidRDefault="00F4733B" w:rsidP="00F4733B">
          <w:pPr>
            <w:pStyle w:val="CitaviBibliographyEntry"/>
          </w:pPr>
          <w:bookmarkStart w:id="170" w:name="_CTVL0018c36ee259d7f451d8e8b550cc773dae6"/>
          <w:bookmarkEnd w:id="169"/>
          <w:r>
            <w:t>Microsoft (n.d.). Machine Learning operations maturity model. Retrieved from https://docs.microsoft.com/en-us/azure/architecture/example-scenario/mlops/mlops-maturity-model</w:t>
          </w:r>
        </w:p>
        <w:p w14:paraId="207446AB" w14:textId="77777777" w:rsidR="00F4733B" w:rsidRDefault="00F4733B" w:rsidP="00F4733B">
          <w:pPr>
            <w:pStyle w:val="CitaviBibliographyEntry"/>
          </w:pPr>
          <w:bookmarkStart w:id="171" w:name="_CTVL0010e2d588e030b4862bdf22c8ec21c1879"/>
          <w:bookmarkEnd w:id="170"/>
          <w:r>
            <w:t>Minsky, M. (1961). Steps toward Artificial Intelligence.</w:t>
          </w:r>
          <w:bookmarkEnd w:id="171"/>
          <w:r>
            <w:t xml:space="preserve"> </w:t>
          </w:r>
          <w:r w:rsidRPr="00F4733B">
            <w:rPr>
              <w:i/>
            </w:rPr>
            <w:t>Proceedings of the IRE</w:t>
          </w:r>
          <w:r w:rsidRPr="00F4733B">
            <w:t xml:space="preserve">, </w:t>
          </w:r>
          <w:r w:rsidRPr="00F4733B">
            <w:rPr>
              <w:i/>
            </w:rPr>
            <w:t>49</w:t>
          </w:r>
          <w:r w:rsidRPr="00F4733B">
            <w:t>(1), 8–30. https://doi.org/10.1109/JRPROC.1961.287775</w:t>
          </w:r>
        </w:p>
        <w:p w14:paraId="164BE51D" w14:textId="77777777" w:rsidR="00F4733B" w:rsidRDefault="00F4733B" w:rsidP="00F4733B">
          <w:pPr>
            <w:pStyle w:val="CitaviBibliographyEntry"/>
          </w:pPr>
          <w:bookmarkStart w:id="172" w:name="_CTVL00109a964abb6b84f43a966831903f60a22"/>
          <w:r>
            <w:t>Miranda, L. J. (2021). Towards data-centric machine learning: a short review.</w:t>
          </w:r>
          <w:bookmarkEnd w:id="172"/>
          <w:r>
            <w:t xml:space="preserve"> </w:t>
          </w:r>
          <w:r w:rsidRPr="00F4733B">
            <w:rPr>
              <w:i/>
            </w:rPr>
            <w:t xml:space="preserve">Ljvmiranda921. </w:t>
          </w:r>
          <w:proofErr w:type="spellStart"/>
          <w:r w:rsidRPr="00F4733B">
            <w:rPr>
              <w:i/>
            </w:rPr>
            <w:t>Github</w:t>
          </w:r>
          <w:proofErr w:type="spellEnd"/>
          <w:r w:rsidRPr="00F4733B">
            <w:rPr>
              <w:i/>
            </w:rPr>
            <w:t>. Io</w:t>
          </w:r>
          <w:r w:rsidRPr="00F4733B">
            <w:t>.</w:t>
          </w:r>
        </w:p>
        <w:p w14:paraId="17AD94F8" w14:textId="77777777" w:rsidR="00F4733B" w:rsidRDefault="00F4733B" w:rsidP="00F4733B">
          <w:pPr>
            <w:pStyle w:val="CitaviBibliographyEntry"/>
          </w:pPr>
          <w:bookmarkStart w:id="173" w:name="_CTVL001940bb32260bb409d98e80f93a50dec03"/>
          <w:r>
            <w:lastRenderedPageBreak/>
            <w:t xml:space="preserve">Myers, B. L., </w:t>
          </w:r>
          <w:proofErr w:type="spellStart"/>
          <w:r>
            <w:t>Kappelman</w:t>
          </w:r>
          <w:proofErr w:type="spellEnd"/>
          <w:r>
            <w:t xml:space="preserve">, L. A., &amp; </w:t>
          </w:r>
          <w:proofErr w:type="spellStart"/>
          <w:r>
            <w:t>Prybutok</w:t>
          </w:r>
          <w:proofErr w:type="spellEnd"/>
          <w:r>
            <w:t>, V. R. (1997). A Comprehensive Model for Assessing the Quality and Productivity of the Information Systems Function.</w:t>
          </w:r>
          <w:bookmarkEnd w:id="173"/>
          <w:r>
            <w:t xml:space="preserve"> </w:t>
          </w:r>
          <w:r w:rsidRPr="00F4733B">
            <w:rPr>
              <w:i/>
            </w:rPr>
            <w:t>Information Resources Management Journal</w:t>
          </w:r>
          <w:r w:rsidRPr="00F4733B">
            <w:t xml:space="preserve">, </w:t>
          </w:r>
          <w:r w:rsidRPr="00F4733B">
            <w:rPr>
              <w:i/>
            </w:rPr>
            <w:t>10</w:t>
          </w:r>
          <w:r w:rsidRPr="00F4733B">
            <w:t>(1), 6–26. https://doi.org/10.4018/irmj.1997010101</w:t>
          </w:r>
        </w:p>
        <w:p w14:paraId="70A9E1A4" w14:textId="77777777" w:rsidR="00F4733B" w:rsidRDefault="00F4733B" w:rsidP="00F4733B">
          <w:pPr>
            <w:pStyle w:val="CitaviBibliographyEntry"/>
          </w:pPr>
          <w:bookmarkStart w:id="174" w:name="_CTVL0015a391e413c5a40859500b06eaa59c969"/>
          <w:r>
            <w:t xml:space="preserve">Nair, V., &amp; Hinton, G. E. (2010). Rectified linear units improve restricted </w:t>
          </w:r>
          <w:proofErr w:type="spellStart"/>
          <w:r>
            <w:t>boltzmann</w:t>
          </w:r>
          <w:proofErr w:type="spellEnd"/>
          <w:r>
            <w:t xml:space="preserve"> machines. In</w:t>
          </w:r>
          <w:bookmarkEnd w:id="174"/>
          <w:r>
            <w:t xml:space="preserve"> </w:t>
          </w:r>
          <w:proofErr w:type="spellStart"/>
          <w:r w:rsidRPr="00F4733B">
            <w:rPr>
              <w:i/>
            </w:rPr>
            <w:t>Icml</w:t>
          </w:r>
          <w:proofErr w:type="spellEnd"/>
          <w:r w:rsidRPr="00F4733B">
            <w:t>.</w:t>
          </w:r>
        </w:p>
        <w:p w14:paraId="7F4BBE9A" w14:textId="77777777" w:rsidR="00F4733B" w:rsidRDefault="00F4733B" w:rsidP="00F4733B">
          <w:pPr>
            <w:pStyle w:val="CitaviBibliographyEntry"/>
          </w:pPr>
          <w:bookmarkStart w:id="175" w:name="_CTVL001b5893b8b721c481a92fc8168361bba92"/>
          <w:proofErr w:type="spellStart"/>
          <w:r>
            <w:t>Naumov</w:t>
          </w:r>
          <w:proofErr w:type="spellEnd"/>
          <w:r>
            <w:t xml:space="preserve">, M., </w:t>
          </w:r>
          <w:proofErr w:type="spellStart"/>
          <w:r>
            <w:t>Mudigere</w:t>
          </w:r>
          <w:proofErr w:type="spellEnd"/>
          <w:r>
            <w:t>, D., Shi, H.</w:t>
          </w:r>
          <w:r>
            <w:rPr>
              <w:rFonts w:ascii="Cambria Math" w:hAnsi="Cambria Math" w:cs="Cambria Math"/>
            </w:rPr>
            <w:t>‑</w:t>
          </w:r>
          <w:r>
            <w:t>J.</w:t>
          </w:r>
          <w:r>
            <w:rPr>
              <w:rFonts w:cs="Arial"/>
            </w:rPr>
            <w:t> </w:t>
          </w:r>
          <w:r>
            <w:t>M., Huang,</w:t>
          </w:r>
          <w:r>
            <w:rPr>
              <w:rFonts w:cs="Arial"/>
            </w:rPr>
            <w:t> </w:t>
          </w:r>
          <w:r>
            <w:t xml:space="preserve">J., </w:t>
          </w:r>
          <w:proofErr w:type="spellStart"/>
          <w:r>
            <w:t>Sundaraman</w:t>
          </w:r>
          <w:proofErr w:type="spellEnd"/>
          <w:r>
            <w:t>,</w:t>
          </w:r>
          <w:r>
            <w:rPr>
              <w:rFonts w:cs="Arial"/>
            </w:rPr>
            <w:t> </w:t>
          </w:r>
          <w:r>
            <w:t>N., Park,</w:t>
          </w:r>
          <w:r>
            <w:rPr>
              <w:rFonts w:cs="Arial"/>
            </w:rPr>
            <w:t> </w:t>
          </w:r>
          <w:r>
            <w:t>J.,</w:t>
          </w:r>
          <w:r>
            <w:rPr>
              <w:rFonts w:cs="Arial"/>
            </w:rPr>
            <w:t> </w:t>
          </w:r>
          <w:r>
            <w:t>.</w:t>
          </w:r>
          <w:r>
            <w:rPr>
              <w:rFonts w:cs="Arial"/>
            </w:rPr>
            <w:t> </w:t>
          </w:r>
          <w:r>
            <w:t>.</w:t>
          </w:r>
          <w:r>
            <w:rPr>
              <w:rFonts w:cs="Arial"/>
            </w:rPr>
            <w:t> </w:t>
          </w:r>
          <w:r>
            <w:t xml:space="preserve">. </w:t>
          </w:r>
          <w:proofErr w:type="spellStart"/>
          <w:r>
            <w:t>Smelyanskiy</w:t>
          </w:r>
          <w:proofErr w:type="spellEnd"/>
          <w:r>
            <w:t>,</w:t>
          </w:r>
          <w:r>
            <w:rPr>
              <w:rFonts w:cs="Arial"/>
            </w:rPr>
            <w:t> </w:t>
          </w:r>
          <w:r>
            <w:t>M. (2019, May 31).</w:t>
          </w:r>
          <w:bookmarkEnd w:id="175"/>
          <w:r>
            <w:t xml:space="preserve"> </w:t>
          </w:r>
          <w:r w:rsidRPr="00F4733B">
            <w:rPr>
              <w:i/>
            </w:rPr>
            <w:t>Deep Learning Recommendation Model for Personalization and Recommendation Systems</w:t>
          </w:r>
          <w:r w:rsidRPr="00F4733B">
            <w:t xml:space="preserve">. Retrieved from http://arxiv.org/pdf/1906.00091v1 </w:t>
          </w:r>
        </w:p>
        <w:p w14:paraId="241C27D5" w14:textId="77777777" w:rsidR="00F4733B" w:rsidRDefault="00F4733B" w:rsidP="00F4733B">
          <w:pPr>
            <w:pStyle w:val="CitaviBibliographyEntry"/>
          </w:pPr>
          <w:bookmarkStart w:id="176" w:name="_CTVL0015bd7805bfa0e460fb7b515923023e5c4"/>
          <w:r>
            <w:t>Ng, A., Crowe, R., &amp; Moroney, L. (2021). Introduction to Machine Learning in Production. Retrieved from https://de.coursera.org/learn/introduction-to-machine-learning-in-production?specialization=machine-learning-engineering-for-production-mlops</w:t>
          </w:r>
        </w:p>
        <w:p w14:paraId="532931D3" w14:textId="77777777" w:rsidR="00F4733B" w:rsidRDefault="00F4733B" w:rsidP="00F4733B">
          <w:pPr>
            <w:pStyle w:val="CitaviBibliographyEntry"/>
          </w:pPr>
          <w:bookmarkStart w:id="177" w:name="_CTVL001d58c64bc525b456e8ec2c748df0c8f82"/>
          <w:bookmarkEnd w:id="176"/>
          <w:r>
            <w:t>Pandas (n.d.). pandas. Retrieved from https://pandas.pydata.org/</w:t>
          </w:r>
        </w:p>
        <w:p w14:paraId="11ECF658" w14:textId="77777777" w:rsidR="00F4733B" w:rsidRDefault="00F4733B" w:rsidP="00F4733B">
          <w:pPr>
            <w:pStyle w:val="CitaviBibliographyEntry"/>
          </w:pPr>
          <w:bookmarkStart w:id="178" w:name="_CTVL001eba84538ac07417892f6534d797d40ab"/>
          <w:bookmarkEnd w:id="177"/>
          <w:proofErr w:type="spellStart"/>
          <w:r>
            <w:t>Qahtan</w:t>
          </w:r>
          <w:proofErr w:type="spellEnd"/>
          <w:r>
            <w:t>, A. A., Alharbi, B., Wang, S., &amp; Zhang, X. [</w:t>
          </w:r>
          <w:proofErr w:type="spellStart"/>
          <w:r>
            <w:t>Xiangliang</w:t>
          </w:r>
          <w:proofErr w:type="spellEnd"/>
          <w:r>
            <w:t>] (2015). A PCA-Based Change Detection Framework for Multidimensional Data Streams: Change Detection in Multidimensional Data Streams. In</w:t>
          </w:r>
          <w:bookmarkEnd w:id="178"/>
          <w:r>
            <w:t xml:space="preserve"> </w:t>
          </w:r>
          <w:r w:rsidRPr="00F4733B">
            <w:rPr>
              <w:i/>
            </w:rPr>
            <w:t xml:space="preserve">KDD ’15, Proceedings of the 21th ACM SIGKDD International Conference on Knowledge Discovery and Data Mining </w:t>
          </w:r>
          <w:r w:rsidRPr="00F4733B">
            <w:t>(pp. 935–944). New York, NY, USA: Association for Computing Machinery. https://doi.org/10.1145/2783258.2783359</w:t>
          </w:r>
        </w:p>
        <w:p w14:paraId="296C8AA4" w14:textId="77777777" w:rsidR="00F4733B" w:rsidRDefault="00F4733B" w:rsidP="00F4733B">
          <w:pPr>
            <w:pStyle w:val="CitaviBibliographyEntry"/>
          </w:pPr>
          <w:bookmarkStart w:id="179" w:name="_CTVL001d7b32e07c55f47bf90cea967c13decb7"/>
          <w:r>
            <w:t>Refinitiv (2020).</w:t>
          </w:r>
          <w:bookmarkEnd w:id="179"/>
          <w:r>
            <w:t xml:space="preserve"> </w:t>
          </w:r>
          <w:r w:rsidRPr="00F4733B">
            <w:rPr>
              <w:i/>
            </w:rPr>
            <w:t>THE RISE OF THE DATA SCIENTIST:: Machine learning models for the future</w:t>
          </w:r>
          <w:r w:rsidRPr="00F4733B">
            <w:t xml:space="preserve">. Retrieved from https://www.refinitiv.com/en/resources/special-report/refinitiv-2020-artificial-intelligence-machine-learning-global-study </w:t>
          </w:r>
        </w:p>
        <w:p w14:paraId="78769E6C" w14:textId="77777777" w:rsidR="00F4733B" w:rsidRDefault="00F4733B" w:rsidP="00F4733B">
          <w:pPr>
            <w:pStyle w:val="CitaviBibliographyEntry"/>
          </w:pPr>
          <w:bookmarkStart w:id="180" w:name="_CTVL0011c377dae22404f24b133b8953277f652"/>
          <w:proofErr w:type="spellStart"/>
          <w:r>
            <w:t>Rendle</w:t>
          </w:r>
          <w:proofErr w:type="spellEnd"/>
          <w:r>
            <w:t xml:space="preserve">, S., </w:t>
          </w:r>
          <w:proofErr w:type="spellStart"/>
          <w:r>
            <w:t>Krichene</w:t>
          </w:r>
          <w:proofErr w:type="spellEnd"/>
          <w:r>
            <w:t>, W., Zhang, L., &amp; Anderson, J. (2020). Neural Collaborative Filtering vs. Matrix Factorization Revisited. In</w:t>
          </w:r>
          <w:bookmarkEnd w:id="180"/>
          <w:r>
            <w:t xml:space="preserve"> </w:t>
          </w:r>
          <w:r w:rsidRPr="00F4733B">
            <w:rPr>
              <w:i/>
            </w:rPr>
            <w:t xml:space="preserve">Fourteenth ACM Conference on Recommender Systems </w:t>
          </w:r>
          <w:r w:rsidRPr="00F4733B">
            <w:t>(pp. 240–248). New York, NY, USA: Association for Computing Machinery. https://doi.org/10.1145/3383313.3412488</w:t>
          </w:r>
        </w:p>
        <w:p w14:paraId="0507528F" w14:textId="77777777" w:rsidR="00F4733B" w:rsidRDefault="00F4733B" w:rsidP="00F4733B">
          <w:pPr>
            <w:pStyle w:val="CitaviBibliographyEntry"/>
          </w:pPr>
          <w:bookmarkStart w:id="181" w:name="_CTVL001f5088e61a86547eebc9ca98fef3c4212"/>
          <w:proofErr w:type="spellStart"/>
          <w:r>
            <w:t>Renggli</w:t>
          </w:r>
          <w:proofErr w:type="spellEnd"/>
          <w:r>
            <w:t xml:space="preserve">, C., </w:t>
          </w:r>
          <w:proofErr w:type="spellStart"/>
          <w:r>
            <w:t>Rimanic</w:t>
          </w:r>
          <w:proofErr w:type="spellEnd"/>
          <w:r>
            <w:t xml:space="preserve">, L., </w:t>
          </w:r>
          <w:proofErr w:type="spellStart"/>
          <w:r>
            <w:t>Gürel</w:t>
          </w:r>
          <w:proofErr w:type="spellEnd"/>
          <w:r>
            <w:t xml:space="preserve">, N. M., </w:t>
          </w:r>
          <w:proofErr w:type="spellStart"/>
          <w:r>
            <w:t>Karlaš</w:t>
          </w:r>
          <w:proofErr w:type="spellEnd"/>
          <w:r>
            <w:t>, B., Wu, W., &amp; Zhang, C. (2021, February 15).</w:t>
          </w:r>
          <w:bookmarkEnd w:id="181"/>
          <w:r>
            <w:t xml:space="preserve"> </w:t>
          </w:r>
          <w:r w:rsidRPr="00F4733B">
            <w:rPr>
              <w:i/>
            </w:rPr>
            <w:t>A Data Quality-Driven View of MLOps</w:t>
          </w:r>
          <w:r w:rsidRPr="00F4733B">
            <w:t xml:space="preserve">. Retrieved from http://arxiv.org/pdf/2102.07750v1 </w:t>
          </w:r>
        </w:p>
        <w:p w14:paraId="318FD455" w14:textId="77777777" w:rsidR="00F4733B" w:rsidRDefault="00F4733B" w:rsidP="00F4733B">
          <w:pPr>
            <w:pStyle w:val="CitaviBibliographyEntry"/>
          </w:pPr>
          <w:bookmarkStart w:id="182" w:name="_CTVL001afe4070d69ce4362aa65c65d75cc5021"/>
          <w:proofErr w:type="spellStart"/>
          <w:r>
            <w:t>Rimol</w:t>
          </w:r>
          <w:proofErr w:type="spellEnd"/>
          <w:r>
            <w:t>, M. (2021, November 22).</w:t>
          </w:r>
          <w:bookmarkEnd w:id="182"/>
          <w:r>
            <w:t xml:space="preserve"> </w:t>
          </w:r>
          <w:r w:rsidRPr="00F4733B">
            <w:rPr>
              <w:i/>
            </w:rPr>
            <w:t>Gartner Forecasts Worldwide Artificial Intelligence Software Market to Reach $62 Billion in 2022</w:t>
          </w:r>
          <w:r w:rsidRPr="00F4733B">
            <w:t xml:space="preserve">. Retrieved from Gartner website: https://www.gartner.com/en/newsroom/press-releases/2021-11-22-gartner-forecasts-worldwide-artificial-intelligence-software-market-to-reach-62-billion-in-2022 </w:t>
          </w:r>
        </w:p>
        <w:p w14:paraId="72479045" w14:textId="77777777" w:rsidR="00F4733B" w:rsidRDefault="00F4733B" w:rsidP="00F4733B">
          <w:pPr>
            <w:pStyle w:val="CitaviBibliographyEntry"/>
            <w:rPr>
              <w:i/>
            </w:rPr>
          </w:pPr>
          <w:bookmarkStart w:id="183" w:name="_CTVL0011b70ababf0ef401d957781d605e2c3e7"/>
          <w:r>
            <w:t>Rosenblatt, F. (1961).</w:t>
          </w:r>
          <w:bookmarkEnd w:id="183"/>
          <w:r>
            <w:t xml:space="preserve"> </w:t>
          </w:r>
          <w:r w:rsidRPr="00F4733B">
            <w:rPr>
              <w:i/>
            </w:rPr>
            <w:t xml:space="preserve">Principles of </w:t>
          </w:r>
          <w:proofErr w:type="spellStart"/>
          <w:r w:rsidRPr="00F4733B">
            <w:rPr>
              <w:i/>
            </w:rPr>
            <w:t>neurodynamics</w:t>
          </w:r>
          <w:proofErr w:type="spellEnd"/>
          <w:r w:rsidRPr="00F4733B">
            <w:rPr>
              <w:i/>
            </w:rPr>
            <w:t xml:space="preserve">. </w:t>
          </w:r>
          <w:proofErr w:type="spellStart"/>
          <w:r w:rsidRPr="00F4733B">
            <w:rPr>
              <w:i/>
            </w:rPr>
            <w:t>perceptrons</w:t>
          </w:r>
          <w:proofErr w:type="spellEnd"/>
          <w:r w:rsidRPr="00F4733B">
            <w:rPr>
              <w:i/>
            </w:rPr>
            <w:t xml:space="preserve"> and the theory of brain mechanisms. </w:t>
          </w:r>
        </w:p>
        <w:p w14:paraId="153131D9" w14:textId="77777777" w:rsidR="00F4733B" w:rsidRDefault="00F4733B" w:rsidP="00F4733B">
          <w:pPr>
            <w:pStyle w:val="CitaviBibliographyEntry"/>
          </w:pPr>
          <w:bookmarkStart w:id="184" w:name="_CTVL001fda79fb0273c4e0dadd2eb66caed3747"/>
          <w:proofErr w:type="spellStart"/>
          <w:r>
            <w:lastRenderedPageBreak/>
            <w:t>Ruf</w:t>
          </w:r>
          <w:proofErr w:type="spellEnd"/>
          <w:r>
            <w:t xml:space="preserve">, P., Madan, M., Reich, C., &amp; </w:t>
          </w:r>
          <w:proofErr w:type="spellStart"/>
          <w:r>
            <w:t>Ould</w:t>
          </w:r>
          <w:proofErr w:type="spellEnd"/>
          <w:r>
            <w:t>-Abdeslam, D. (2021). Demystifying MLOps and Presenting a Recipe for the Selection of Open-Source Tools.</w:t>
          </w:r>
          <w:bookmarkEnd w:id="184"/>
          <w:r>
            <w:t xml:space="preserve"> </w:t>
          </w:r>
          <w:r w:rsidRPr="00F4733B">
            <w:rPr>
              <w:i/>
            </w:rPr>
            <w:t>Applied Sciences</w:t>
          </w:r>
          <w:r w:rsidRPr="00F4733B">
            <w:t xml:space="preserve">, </w:t>
          </w:r>
          <w:r w:rsidRPr="00F4733B">
            <w:rPr>
              <w:i/>
            </w:rPr>
            <w:t>11</w:t>
          </w:r>
          <w:r w:rsidRPr="00F4733B">
            <w:t>(19), 8861. https://doi.org/10.3390/app11198861</w:t>
          </w:r>
        </w:p>
        <w:p w14:paraId="228CF141" w14:textId="77777777" w:rsidR="00F4733B" w:rsidRDefault="00F4733B" w:rsidP="00F4733B">
          <w:pPr>
            <w:pStyle w:val="CitaviBibliographyEntry"/>
          </w:pPr>
          <w:bookmarkStart w:id="185" w:name="_CTVL0014bf08d4fa6364499985088a327444fd9"/>
          <w:r>
            <w:t xml:space="preserve">Salama, K., </w:t>
          </w:r>
          <w:proofErr w:type="spellStart"/>
          <w:r>
            <w:t>Kazmierczak</w:t>
          </w:r>
          <w:proofErr w:type="spellEnd"/>
          <w:r>
            <w:t xml:space="preserve">, J., &amp; </w:t>
          </w:r>
          <w:proofErr w:type="spellStart"/>
          <w:r>
            <w:t>Schut</w:t>
          </w:r>
          <w:proofErr w:type="spellEnd"/>
          <w:r>
            <w:t>, D. (2021). Practitioners guide to MLOps: A framework for continuous delivery and automation of machine learning. Retrieved from https://services.google.com/fh/files/misc/practitioners_guide_to_mlops_whitepaper.pdf</w:t>
          </w:r>
        </w:p>
        <w:p w14:paraId="40F6FA62" w14:textId="77777777" w:rsidR="00F4733B" w:rsidRDefault="00F4733B" w:rsidP="00F4733B">
          <w:pPr>
            <w:pStyle w:val="CitaviBibliographyEntry"/>
          </w:pPr>
          <w:bookmarkStart w:id="186" w:name="_CTVL0018c0e0b3fa7c240d7ac6e9536b78b8304"/>
          <w:bookmarkEnd w:id="185"/>
          <w:r>
            <w:t xml:space="preserve">Sculley, D., Holt, G., </w:t>
          </w:r>
          <w:proofErr w:type="spellStart"/>
          <w:r>
            <w:t>Golovin</w:t>
          </w:r>
          <w:proofErr w:type="spellEnd"/>
          <w:r>
            <w:t xml:space="preserve">, D., </w:t>
          </w:r>
          <w:proofErr w:type="spellStart"/>
          <w:r>
            <w:t>Davydov</w:t>
          </w:r>
          <w:proofErr w:type="spellEnd"/>
          <w:r>
            <w:t>, E., Phillips, T., Ebner, D., . . . Dennison, D. (2015). Hidden technical debt in machine learning systems.</w:t>
          </w:r>
          <w:bookmarkEnd w:id="186"/>
          <w:r>
            <w:t xml:space="preserve"> </w:t>
          </w:r>
          <w:r w:rsidRPr="00F4733B">
            <w:rPr>
              <w:i/>
            </w:rPr>
            <w:t>Advances in Neural Information Processing Systems</w:t>
          </w:r>
          <w:r w:rsidRPr="00F4733B">
            <w:t xml:space="preserve">, </w:t>
          </w:r>
          <w:r w:rsidRPr="00F4733B">
            <w:rPr>
              <w:i/>
            </w:rPr>
            <w:t>28</w:t>
          </w:r>
          <w:r w:rsidRPr="00F4733B">
            <w:t>(2), 2503–2511.</w:t>
          </w:r>
        </w:p>
        <w:p w14:paraId="17512B28" w14:textId="77777777" w:rsidR="00F4733B" w:rsidRDefault="00F4733B" w:rsidP="00F4733B">
          <w:pPr>
            <w:pStyle w:val="CitaviBibliographyEntry"/>
          </w:pPr>
          <w:bookmarkStart w:id="187" w:name="_CTVL001bf6fe32adde348f7870c8c5e52d6b439"/>
          <w:proofErr w:type="spellStart"/>
          <w:r>
            <w:t>Serban</w:t>
          </w:r>
          <w:proofErr w:type="spellEnd"/>
          <w:r>
            <w:t xml:space="preserve">, A., van der </w:t>
          </w:r>
          <w:proofErr w:type="spellStart"/>
          <w:r>
            <w:t>Blom</w:t>
          </w:r>
          <w:proofErr w:type="spellEnd"/>
          <w:r>
            <w:t xml:space="preserve">, K., </w:t>
          </w:r>
          <w:proofErr w:type="spellStart"/>
          <w:r>
            <w:t>Hoos</w:t>
          </w:r>
          <w:proofErr w:type="spellEnd"/>
          <w:r>
            <w:t>, H., &amp; Visser, J. (2020). Adoption and Effects of Software Engineering Best Practices in Machine Learning,</w:t>
          </w:r>
          <w:bookmarkEnd w:id="187"/>
          <w:r>
            <w:t xml:space="preserve"> </w:t>
          </w:r>
          <w:r w:rsidRPr="00F4733B">
            <w:rPr>
              <w:i/>
            </w:rPr>
            <w:t>1</w:t>
          </w:r>
          <w:r w:rsidRPr="00F4733B">
            <w:t>, 1–12. https://doi.org/10.1145/3382494.3410681</w:t>
          </w:r>
        </w:p>
        <w:p w14:paraId="6AA953C4" w14:textId="77777777" w:rsidR="00F4733B" w:rsidRDefault="00F4733B" w:rsidP="00F4733B">
          <w:pPr>
            <w:pStyle w:val="CitaviBibliographyEntry"/>
          </w:pPr>
          <w:bookmarkStart w:id="188" w:name="_CTVL0010ea2218ffdb74a62a854f437b2d7d86c"/>
          <w:r>
            <w:t xml:space="preserve">Shan, Y., </w:t>
          </w:r>
          <w:proofErr w:type="spellStart"/>
          <w:r>
            <w:t>Hoens</w:t>
          </w:r>
          <w:proofErr w:type="spellEnd"/>
          <w:r>
            <w:t xml:space="preserve">, T. R., Jiao, J., Wang, H., Yu, D., &amp; Mao, J. C. (2016). Deep Crossing. In B. </w:t>
          </w:r>
          <w:proofErr w:type="spellStart"/>
          <w:r>
            <w:t>Krishnapuram</w:t>
          </w:r>
          <w:proofErr w:type="spellEnd"/>
          <w:r>
            <w:t xml:space="preserve">, M. Shah, A. </w:t>
          </w:r>
          <w:proofErr w:type="spellStart"/>
          <w:r>
            <w:t>Smola</w:t>
          </w:r>
          <w:proofErr w:type="spellEnd"/>
          <w:r>
            <w:t>, C. Aggarwal, D. Shen, &amp; R. Rastogi (Eds.),</w:t>
          </w:r>
          <w:bookmarkEnd w:id="188"/>
          <w:r>
            <w:t xml:space="preserve"> </w:t>
          </w:r>
          <w:r w:rsidRPr="00F4733B">
            <w:rPr>
              <w:i/>
            </w:rPr>
            <w:t xml:space="preserve">Proceedings of the 22nd ACM SIGKDD International Conference on Knowledge Discovery and Data Mining </w:t>
          </w:r>
          <w:r w:rsidRPr="00F4733B">
            <w:t>(pp. 255–262). New York, NY, USA: ACM. https://doi.org/10.1145/2939672.2939704</w:t>
          </w:r>
        </w:p>
        <w:p w14:paraId="52D9376B" w14:textId="77777777" w:rsidR="00F4733B" w:rsidRDefault="00F4733B" w:rsidP="00F4733B">
          <w:pPr>
            <w:pStyle w:val="CitaviBibliographyEntry"/>
          </w:pPr>
          <w:bookmarkStart w:id="189" w:name="_CTVL001f3c9377022c340969aa07cf5a944794c"/>
          <w:r>
            <w:t xml:space="preserve">Singh, P. K., Choudhury, P., Dey, A. K., &amp; </w:t>
          </w:r>
          <w:proofErr w:type="spellStart"/>
          <w:r>
            <w:t>Pramanik</w:t>
          </w:r>
          <w:proofErr w:type="spellEnd"/>
          <w:r>
            <w:t>, P. K. D. (2021). Recommender systems: an overview, research trends, and future directions.</w:t>
          </w:r>
          <w:bookmarkEnd w:id="189"/>
          <w:r>
            <w:t xml:space="preserve"> </w:t>
          </w:r>
          <w:r w:rsidRPr="00F4733B">
            <w:rPr>
              <w:i/>
            </w:rPr>
            <w:t>International Journal of Business and Systems Research</w:t>
          </w:r>
          <w:r w:rsidRPr="00F4733B">
            <w:t xml:space="preserve">, </w:t>
          </w:r>
          <w:r w:rsidRPr="00F4733B">
            <w:rPr>
              <w:i/>
            </w:rPr>
            <w:t>15</w:t>
          </w:r>
          <w:r w:rsidRPr="00F4733B">
            <w:t>(1), 14. https://doi.org/10.1504/ijbsr.2021.10033303</w:t>
          </w:r>
        </w:p>
        <w:p w14:paraId="6500276C" w14:textId="77777777" w:rsidR="00F4733B" w:rsidRDefault="00F4733B" w:rsidP="00F4733B">
          <w:pPr>
            <w:pStyle w:val="CitaviBibliographyEntry"/>
          </w:pPr>
          <w:bookmarkStart w:id="190" w:name="_CTVL0014f95dc68361e46f69f783007e76fa1c7"/>
          <w:r>
            <w:t xml:space="preserve">Studer, S., Bui, T. B., Drescher, C., </w:t>
          </w:r>
          <w:proofErr w:type="spellStart"/>
          <w:r>
            <w:t>Hanuschkin</w:t>
          </w:r>
          <w:proofErr w:type="spellEnd"/>
          <w:r>
            <w:t>, A., Winkler, L., Peters, S., &amp; Müller, K.</w:t>
          </w:r>
          <w:r>
            <w:rPr>
              <w:rFonts w:ascii="Cambria Math" w:hAnsi="Cambria Math" w:cs="Cambria Math"/>
            </w:rPr>
            <w:t>‑</w:t>
          </w:r>
          <w:r>
            <w:t>R. (2021). Towards CRISP-ML(Q): A Machine Learning Process Model with Quality Assurance Methodology.</w:t>
          </w:r>
          <w:bookmarkEnd w:id="190"/>
          <w:r>
            <w:t xml:space="preserve"> </w:t>
          </w:r>
          <w:r w:rsidRPr="00F4733B">
            <w:rPr>
              <w:i/>
            </w:rPr>
            <w:t>Machine Learning and Knowledge Extraction</w:t>
          </w:r>
          <w:r w:rsidRPr="00F4733B">
            <w:t xml:space="preserve">, </w:t>
          </w:r>
          <w:r w:rsidRPr="00F4733B">
            <w:rPr>
              <w:i/>
            </w:rPr>
            <w:t>3</w:t>
          </w:r>
          <w:r w:rsidRPr="00F4733B">
            <w:t>(2), 392–413. https://doi.org/10.3390/make3020020</w:t>
          </w:r>
        </w:p>
        <w:p w14:paraId="3C22E922" w14:textId="77777777" w:rsidR="00F4733B" w:rsidRDefault="00F4733B" w:rsidP="00F4733B">
          <w:pPr>
            <w:pStyle w:val="CitaviBibliographyEntry"/>
          </w:pPr>
          <w:bookmarkStart w:id="191" w:name="_CTVL001d901da9015e84747bfcb5647573b2436"/>
          <w:proofErr w:type="spellStart"/>
          <w:r>
            <w:t>Su</w:t>
          </w:r>
          <w:proofErr w:type="spellEnd"/>
          <w:r>
            <w:t xml:space="preserve">, X., &amp; </w:t>
          </w:r>
          <w:proofErr w:type="spellStart"/>
          <w:r>
            <w:t>Khoshgoftaar</w:t>
          </w:r>
          <w:proofErr w:type="spellEnd"/>
          <w:r>
            <w:t>, T. M. (2009). A Survey of Collaborative Filtering Techniques.</w:t>
          </w:r>
          <w:bookmarkEnd w:id="191"/>
          <w:r>
            <w:t xml:space="preserve"> </w:t>
          </w:r>
          <w:r w:rsidRPr="00F4733B">
            <w:rPr>
              <w:i/>
            </w:rPr>
            <w:t>Advances in Artificial Intelligence</w:t>
          </w:r>
          <w:r w:rsidRPr="00F4733B">
            <w:t xml:space="preserve">, </w:t>
          </w:r>
          <w:r w:rsidRPr="00F4733B">
            <w:rPr>
              <w:i/>
            </w:rPr>
            <w:t>2009</w:t>
          </w:r>
          <w:r w:rsidRPr="00F4733B">
            <w:t>, 1–19. https://doi.org/10.1155/2009/421425</w:t>
          </w:r>
        </w:p>
        <w:p w14:paraId="7A36C97C" w14:textId="77777777" w:rsidR="00F4733B" w:rsidRDefault="00F4733B" w:rsidP="00F4733B">
          <w:pPr>
            <w:pStyle w:val="CitaviBibliographyEntry"/>
          </w:pPr>
          <w:bookmarkStart w:id="192" w:name="_CTVL0014d0825e1efea49a4a221d4a6aa77abec"/>
          <w:proofErr w:type="spellStart"/>
          <w:r>
            <w:t>Symeonidis</w:t>
          </w:r>
          <w:proofErr w:type="spellEnd"/>
          <w:r>
            <w:t xml:space="preserve">, G., </w:t>
          </w:r>
          <w:proofErr w:type="spellStart"/>
          <w:r>
            <w:t>Nerantzis</w:t>
          </w:r>
          <w:proofErr w:type="spellEnd"/>
          <w:r>
            <w:t xml:space="preserve">, E., </w:t>
          </w:r>
          <w:proofErr w:type="spellStart"/>
          <w:r>
            <w:t>Kazakis</w:t>
          </w:r>
          <w:proofErr w:type="spellEnd"/>
          <w:r>
            <w:t xml:space="preserve">, A., &amp; </w:t>
          </w:r>
          <w:proofErr w:type="spellStart"/>
          <w:r>
            <w:t>Papakostas</w:t>
          </w:r>
          <w:proofErr w:type="spellEnd"/>
          <w:r>
            <w:t>, G. A. (2022). MLOps - Definitions, Tools and Challenges. In</w:t>
          </w:r>
          <w:bookmarkEnd w:id="192"/>
          <w:r>
            <w:t xml:space="preserve"> </w:t>
          </w:r>
          <w:r w:rsidRPr="00F4733B">
            <w:rPr>
              <w:i/>
            </w:rPr>
            <w:t xml:space="preserve">2022 IEEE 12th Annual Computing and Communication Workshop and Conference (CCWC) </w:t>
          </w:r>
          <w:r w:rsidRPr="00F4733B">
            <w:t>(pp. 453–460). IEEE. https://doi.org/10.1109/CCWC54503.2022.9720902</w:t>
          </w:r>
        </w:p>
        <w:p w14:paraId="18C6CFC4" w14:textId="77777777" w:rsidR="00F4733B" w:rsidRDefault="00F4733B" w:rsidP="00F4733B">
          <w:pPr>
            <w:pStyle w:val="CitaviBibliographyEntry"/>
          </w:pPr>
          <w:bookmarkStart w:id="193" w:name="_CTVL001be73c4f845cc48e1b8ca161c0d73770a"/>
          <w:r>
            <w:t>Tamburri, D. A. (2020). Sustainable MLOps: Trends and Challenges. In</w:t>
          </w:r>
          <w:bookmarkEnd w:id="193"/>
          <w:r>
            <w:t xml:space="preserve"> </w:t>
          </w:r>
          <w:r w:rsidRPr="00F4733B">
            <w:rPr>
              <w:i/>
            </w:rPr>
            <w:t xml:space="preserve">2020 22nd International Symposium on Symbolic and Numeric Algorithms for Scientific Computing (SYNASC) </w:t>
          </w:r>
          <w:r w:rsidRPr="00F4733B">
            <w:t>(pp. 17–23). IEEE. https://doi.org/10.1109/SYNASC51798.2020.00015</w:t>
          </w:r>
        </w:p>
        <w:p w14:paraId="09C74D6F" w14:textId="77777777" w:rsidR="00F4733B" w:rsidRDefault="00F4733B" w:rsidP="00F4733B">
          <w:pPr>
            <w:pStyle w:val="CitaviBibliographyEntry"/>
          </w:pPr>
          <w:bookmarkStart w:id="194" w:name="_CTVL001ca86fb2216cc4684a0165370b7561d52"/>
          <w:r>
            <w:t>TensorFlow (n.d.). TensorFlow Recommenders. Retrieved from https://www.tensorflow.org/recommenders</w:t>
          </w:r>
        </w:p>
        <w:p w14:paraId="33149079" w14:textId="77777777" w:rsidR="00F4733B" w:rsidRDefault="00F4733B" w:rsidP="00F4733B">
          <w:pPr>
            <w:pStyle w:val="CitaviBibliographyEntry"/>
          </w:pPr>
          <w:bookmarkStart w:id="195" w:name="_CTVL0014f6a45c63ee14703a167af60e42ede23"/>
          <w:bookmarkEnd w:id="194"/>
          <w:r>
            <w:lastRenderedPageBreak/>
            <w:t>TensorFlow (2022a). Deep &amp; Cross Network (DCN). Retrieved from https://www.tensorflow.org/recommenders/examples/dcn</w:t>
          </w:r>
        </w:p>
        <w:p w14:paraId="06E58932" w14:textId="77777777" w:rsidR="00F4733B" w:rsidRDefault="00F4733B" w:rsidP="00F4733B">
          <w:pPr>
            <w:pStyle w:val="CitaviBibliographyEntry"/>
          </w:pPr>
          <w:bookmarkStart w:id="196" w:name="_CTVL00152fb0ebe12bf4715811c42ff098d666d"/>
          <w:bookmarkEnd w:id="195"/>
          <w:r>
            <w:t>TensorFlow (2022b). TFRS API: All symbols in TensorFlow Recommenders. Retrieved from https://www.tensorflow.org/recommenders/api_docs/python/tfrs/all_symbols</w:t>
          </w:r>
        </w:p>
        <w:p w14:paraId="20BED463" w14:textId="77777777" w:rsidR="00F4733B" w:rsidRDefault="00F4733B" w:rsidP="00F4733B">
          <w:pPr>
            <w:pStyle w:val="CitaviBibliographyEntry"/>
          </w:pPr>
          <w:bookmarkStart w:id="197" w:name="_CTVL0010396afe5ba6442bbb8faaa092f83e6ed"/>
          <w:bookmarkEnd w:id="196"/>
          <w:r>
            <w:t xml:space="preserve">Theodoridis, J., &amp; </w:t>
          </w:r>
          <w:proofErr w:type="spellStart"/>
          <w:r>
            <w:t>Grießhaber</w:t>
          </w:r>
          <w:proofErr w:type="spellEnd"/>
          <w:r>
            <w:t xml:space="preserve">, D. (n.d.). </w:t>
          </w:r>
          <w:proofErr w:type="spellStart"/>
          <w:r>
            <w:t>Deeplearning</w:t>
          </w:r>
          <w:proofErr w:type="spellEnd"/>
          <w:r>
            <w:t xml:space="preserve"> Cluster - Docs. Retrieved from https://deeplearn.pages.mi.hdm-stuttgart.de/docs/</w:t>
          </w:r>
        </w:p>
        <w:p w14:paraId="2E05A493" w14:textId="77777777" w:rsidR="00F4733B" w:rsidRDefault="00F4733B" w:rsidP="00F4733B">
          <w:pPr>
            <w:pStyle w:val="CitaviBibliographyEntry"/>
          </w:pPr>
          <w:bookmarkStart w:id="198" w:name="_CTVL0017b613a10395c40f9b01f41448c8ad104"/>
          <w:bookmarkEnd w:id="197"/>
          <w:proofErr w:type="spellStart"/>
          <w:r>
            <w:t>Vellido</w:t>
          </w:r>
          <w:proofErr w:type="spellEnd"/>
          <w:r>
            <w:t xml:space="preserve">, A., </w:t>
          </w:r>
          <w:proofErr w:type="spellStart"/>
          <w:r>
            <w:t>Lisboa</w:t>
          </w:r>
          <w:proofErr w:type="spellEnd"/>
          <w:r>
            <w:t>, P. J., &amp; Meehan, K. (2000). Quantitative Characterization and Prediction of On-Line Purchasing Behavior: A Latent Variable Approach.</w:t>
          </w:r>
          <w:bookmarkEnd w:id="198"/>
          <w:r>
            <w:t xml:space="preserve"> </w:t>
          </w:r>
          <w:r w:rsidRPr="00F4733B">
            <w:rPr>
              <w:i/>
            </w:rPr>
            <w:t>International Journal of Electronic Commerce</w:t>
          </w:r>
          <w:r w:rsidRPr="00F4733B">
            <w:t xml:space="preserve">, </w:t>
          </w:r>
          <w:r w:rsidRPr="00F4733B">
            <w:rPr>
              <w:i/>
            </w:rPr>
            <w:t>4</w:t>
          </w:r>
          <w:r w:rsidRPr="00F4733B">
            <w:t>(4), 83–104. https://doi.org/10.1080/10864415.2000.11518380</w:t>
          </w:r>
        </w:p>
        <w:p w14:paraId="7D41F824" w14:textId="77777777" w:rsidR="00F4733B" w:rsidRDefault="00F4733B" w:rsidP="00F4733B">
          <w:pPr>
            <w:pStyle w:val="CitaviBibliographyEntry"/>
          </w:pPr>
          <w:bookmarkStart w:id="199" w:name="_CTVL00107b59ad7728a4751ac1c97f8b0ba36fb"/>
          <w:r>
            <w:t>Wang, R., Fu, B., Fu, G., &amp; Wang, M. (2017, August 17).</w:t>
          </w:r>
          <w:bookmarkEnd w:id="199"/>
          <w:r>
            <w:t xml:space="preserve"> </w:t>
          </w:r>
          <w:r w:rsidRPr="00F4733B">
            <w:rPr>
              <w:i/>
            </w:rPr>
            <w:t>Deep &amp; Cross Network for Ad Click Predictions</w:t>
          </w:r>
          <w:r w:rsidRPr="00F4733B">
            <w:t>. Retrieved from http://arxiv.org/pdf/1708.05123v1 https://doi.org/AdKDD</w:t>
          </w:r>
        </w:p>
        <w:p w14:paraId="1E5854E8" w14:textId="77777777" w:rsidR="00F4733B" w:rsidRDefault="00F4733B" w:rsidP="00F4733B">
          <w:pPr>
            <w:pStyle w:val="CitaviBibliographyEntry"/>
          </w:pPr>
          <w:bookmarkStart w:id="200" w:name="_CTVL00168c5ea5f5f1349bb9588b1d3e0cda53b"/>
          <w:r>
            <w:t xml:space="preserve">Wang, R., </w:t>
          </w:r>
          <w:proofErr w:type="spellStart"/>
          <w:r>
            <w:t>Shivanna</w:t>
          </w:r>
          <w:proofErr w:type="spellEnd"/>
          <w:r>
            <w:t xml:space="preserve">, R., Cheng, D., Jain, S., Lin, D., Hong, L., &amp; Chi, E. (2021). DCN V2: Improved Deep &amp; Cross Network and Practical Lessons for Web-scale Learning to Rank Systems. In J. </w:t>
          </w:r>
          <w:proofErr w:type="spellStart"/>
          <w:r>
            <w:t>Leskovec</w:t>
          </w:r>
          <w:proofErr w:type="spellEnd"/>
          <w:r>
            <w:t xml:space="preserve">, M. </w:t>
          </w:r>
          <w:proofErr w:type="spellStart"/>
          <w:r>
            <w:t>Grobelnik</w:t>
          </w:r>
          <w:proofErr w:type="spellEnd"/>
          <w:r>
            <w:t xml:space="preserve">, M. </w:t>
          </w:r>
          <w:proofErr w:type="spellStart"/>
          <w:r>
            <w:t>Najork</w:t>
          </w:r>
          <w:proofErr w:type="spellEnd"/>
          <w:r>
            <w:t>, J. Tang, &amp; L. Zia (Eds.),</w:t>
          </w:r>
          <w:bookmarkEnd w:id="200"/>
          <w:r>
            <w:t xml:space="preserve"> </w:t>
          </w:r>
          <w:r w:rsidRPr="00F4733B">
            <w:rPr>
              <w:i/>
            </w:rPr>
            <w:t xml:space="preserve">Proceedings of the Web Conference 2021 </w:t>
          </w:r>
          <w:r w:rsidRPr="00F4733B">
            <w:t>(pp. 1785–1797). New York, NY, USA: ACM. https://doi.org/10.1145/3442381.3450078</w:t>
          </w:r>
        </w:p>
        <w:p w14:paraId="43B976C5" w14:textId="77777777" w:rsidR="00F4733B" w:rsidRDefault="00F4733B" w:rsidP="00F4733B">
          <w:pPr>
            <w:pStyle w:val="CitaviBibliographyEntry"/>
          </w:pPr>
          <w:bookmarkStart w:id="201" w:name="_CTVL001ac17342124684964b43fc4b0238de8e6"/>
          <w:r>
            <w:t xml:space="preserve">Wei, W. (2022, June 9). Question: examples/best practices for integrating </w:t>
          </w:r>
          <w:proofErr w:type="spellStart"/>
          <w:r>
            <w:t>tfrs</w:t>
          </w:r>
          <w:proofErr w:type="spellEnd"/>
          <w:r>
            <w:t xml:space="preserve"> with </w:t>
          </w:r>
          <w:proofErr w:type="spellStart"/>
          <w:r>
            <w:t>tfx</w:t>
          </w:r>
          <w:proofErr w:type="spellEnd"/>
          <w:r>
            <w:t xml:space="preserve"> #380. Retrieved from https://github.com/tensorflow/recommenders/issues/380#issuecomment-1151934730</w:t>
          </w:r>
        </w:p>
        <w:p w14:paraId="0C692D4C" w14:textId="77777777" w:rsidR="00F4733B" w:rsidRDefault="00F4733B" w:rsidP="00F4733B">
          <w:pPr>
            <w:pStyle w:val="CitaviBibliographyEntry"/>
          </w:pPr>
          <w:bookmarkStart w:id="202" w:name="_CTVL0014c2e6615c4b542419b7a225008c0f5c7"/>
          <w:bookmarkEnd w:id="201"/>
          <w:r>
            <w:t xml:space="preserve">Yan, Y., &amp; Li, L. (2020). </w:t>
          </w:r>
          <w:proofErr w:type="spellStart"/>
          <w:r>
            <w:t>xDeepInt</w:t>
          </w:r>
          <w:proofErr w:type="spellEnd"/>
          <w:r>
            <w:t>: a hybrid architecture for modeling the vector-wise and bit-wise feature interactions.</w:t>
          </w:r>
        </w:p>
        <w:p w14:paraId="68F69FED" w14:textId="77777777" w:rsidR="00F4733B" w:rsidRDefault="00F4733B" w:rsidP="00F4733B">
          <w:pPr>
            <w:pStyle w:val="CitaviBibliographyEntry"/>
          </w:pPr>
          <w:bookmarkStart w:id="203" w:name="_CTVL001dbb186a3b223468da3083f0961f01254"/>
          <w:bookmarkEnd w:id="202"/>
          <w:r>
            <w:t xml:space="preserve">Yavuz, B., &amp; </w:t>
          </w:r>
          <w:proofErr w:type="spellStart"/>
          <w:r>
            <w:t>Chockalingam</w:t>
          </w:r>
          <w:proofErr w:type="spellEnd"/>
          <w:r>
            <w:t>, P. (2019). Introducing Delta Time Travel for Large Scale Data Lakes. Retrieved from https://databricks.com/de/blog/2019/02/04/introducing-delta-time-travel-for-large-scale-data-lakes.html</w:t>
          </w:r>
        </w:p>
        <w:p w14:paraId="52AF7886" w14:textId="77777777" w:rsidR="00F4733B" w:rsidRDefault="00F4733B" w:rsidP="00F4733B">
          <w:pPr>
            <w:pStyle w:val="CitaviBibliographyEntry"/>
          </w:pPr>
          <w:bookmarkStart w:id="204" w:name="_CTVL001bfb220fb294440b4ac6b74af960989b8"/>
          <w:bookmarkEnd w:id="203"/>
          <w:proofErr w:type="spellStart"/>
          <w:r>
            <w:t>Zaharia</w:t>
          </w:r>
          <w:proofErr w:type="spellEnd"/>
          <w:r>
            <w:t xml:space="preserve">, M., Chen, A., Davidson, A., </w:t>
          </w:r>
          <w:proofErr w:type="spellStart"/>
          <w:r>
            <w:t>Ghodsi</w:t>
          </w:r>
          <w:proofErr w:type="spellEnd"/>
          <w:r>
            <w:t xml:space="preserve">, A., Hong, S. A., </w:t>
          </w:r>
          <w:proofErr w:type="spellStart"/>
          <w:r>
            <w:t>Konwinski</w:t>
          </w:r>
          <w:proofErr w:type="spellEnd"/>
          <w:r>
            <w:t>, A., . . . others (2018). Accelerating the machine learning lifecycle with MLflow.</w:t>
          </w:r>
          <w:bookmarkEnd w:id="204"/>
          <w:r>
            <w:t xml:space="preserve"> </w:t>
          </w:r>
          <w:r w:rsidRPr="00F4733B">
            <w:rPr>
              <w:i/>
            </w:rPr>
            <w:t>IEEE Data Eng. Bull.</w:t>
          </w:r>
          <w:r w:rsidRPr="00F4733B">
            <w:t xml:space="preserve">, </w:t>
          </w:r>
          <w:r w:rsidRPr="00F4733B">
            <w:rPr>
              <w:i/>
            </w:rPr>
            <w:t>41</w:t>
          </w:r>
          <w:r w:rsidRPr="00F4733B">
            <w:t>(4), 39–45.</w:t>
          </w:r>
        </w:p>
        <w:p w14:paraId="6C546B3A" w14:textId="33DCD8D1" w:rsidR="00B32AE3" w:rsidRDefault="00F4733B" w:rsidP="00F4733B">
          <w:pPr>
            <w:pStyle w:val="CitaviBibliographyEntry"/>
          </w:pPr>
          <w:bookmarkStart w:id="205" w:name="_CTVL001d2ee07bd224242238ebb8b67b546de84"/>
          <w:r>
            <w:t>Zhang, Y., Chen, L., Yang, S., Yuan, M., Yi, H., Zhang, J. [</w:t>
          </w:r>
          <w:proofErr w:type="spellStart"/>
          <w:r>
            <w:t>Jie</w:t>
          </w:r>
          <w:proofErr w:type="spellEnd"/>
          <w:r>
            <w:t>], . . . Zheng, B. (2022, April 11).</w:t>
          </w:r>
          <w:bookmarkEnd w:id="205"/>
          <w:r>
            <w:t xml:space="preserve"> </w:t>
          </w:r>
          <w:r w:rsidRPr="00F4733B">
            <w:rPr>
              <w:i/>
            </w:rPr>
            <w:t>PICASSO: Unleashing the Potential of GPU-centric Training for Wide-and-deep Recommender Systems</w:t>
          </w:r>
          <w:r w:rsidRPr="00F4733B">
            <w:t xml:space="preserve">. Retrieved from http://arxiv.org/pdf/2204.04903v2 </w:t>
          </w:r>
          <w:r w:rsidR="00B32AE3">
            <w:fldChar w:fldCharType="end"/>
          </w:r>
        </w:p>
      </w:sdtContent>
    </w:sdt>
    <w:p w14:paraId="00F76676" w14:textId="564FC5FF" w:rsidR="00B32AE3" w:rsidRDefault="00B32AE3" w:rsidP="00B32AE3"/>
    <w:sectPr w:rsidR="00B32AE3" w:rsidSect="00824316">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0FA535" w14:textId="77777777" w:rsidR="00E72FC8" w:rsidRDefault="00E72FC8">
      <w:pPr>
        <w:spacing w:before="0" w:line="240" w:lineRule="auto"/>
      </w:pPr>
      <w:r>
        <w:separator/>
      </w:r>
    </w:p>
  </w:endnote>
  <w:endnote w:type="continuationSeparator" w:id="0">
    <w:p w14:paraId="43D4D033" w14:textId="77777777" w:rsidR="00E72FC8" w:rsidRDefault="00E72FC8">
      <w:pPr>
        <w:spacing w:before="0" w:line="240" w:lineRule="auto"/>
      </w:pPr>
      <w:r>
        <w:continuationSeparator/>
      </w:r>
    </w:p>
  </w:endnote>
  <w:endnote w:type="continuationNotice" w:id="1">
    <w:p w14:paraId="0BF09D70" w14:textId="77777777" w:rsidR="00E72FC8" w:rsidRDefault="00E72FC8">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95D477" w14:textId="77777777" w:rsidR="00E72FC8" w:rsidRDefault="00E72FC8">
      <w:pPr>
        <w:spacing w:before="0" w:line="240" w:lineRule="auto"/>
      </w:pPr>
      <w:r>
        <w:separator/>
      </w:r>
    </w:p>
  </w:footnote>
  <w:footnote w:type="continuationSeparator" w:id="0">
    <w:p w14:paraId="283BFE56" w14:textId="77777777" w:rsidR="00E72FC8" w:rsidRDefault="00E72FC8">
      <w:pPr>
        <w:spacing w:before="0" w:line="240" w:lineRule="auto"/>
      </w:pPr>
      <w:r>
        <w:continuationSeparator/>
      </w:r>
    </w:p>
  </w:footnote>
  <w:footnote w:type="continuationNotice" w:id="1">
    <w:p w14:paraId="27718150" w14:textId="77777777" w:rsidR="00E72FC8" w:rsidRDefault="00E72FC8">
      <w:pPr>
        <w:spacing w:before="0" w:line="240" w:lineRule="auto"/>
      </w:pPr>
    </w:p>
  </w:footnote>
  <w:footnote w:id="2">
    <w:p w14:paraId="40708476" w14:textId="33E37A9D" w:rsidR="00A47A5A" w:rsidRDefault="00A47A5A">
      <w:pPr>
        <w:pStyle w:val="Funotentext"/>
      </w:pPr>
      <w:r>
        <w:rPr>
          <w:rStyle w:val="Funotenzeichen"/>
        </w:rPr>
        <w:footnoteRef/>
      </w:r>
      <w:r>
        <w:t xml:space="preserve"> Throughout this paper ML and AI will be used interchangeably.</w:t>
      </w:r>
    </w:p>
  </w:footnote>
  <w:footnote w:id="3">
    <w:p w14:paraId="39CCA044" w14:textId="6681314E" w:rsidR="006E7D26" w:rsidRPr="007901B7" w:rsidRDefault="006E7D26">
      <w:pPr>
        <w:pStyle w:val="Funotentext"/>
      </w:pPr>
      <w:r w:rsidRPr="007901B7">
        <w:rPr>
          <w:rStyle w:val="Funotenzeichen"/>
        </w:rPr>
        <w:footnoteRef/>
      </w:r>
      <w:r w:rsidRPr="007901B7">
        <w:t xml:space="preserve"> </w:t>
      </w:r>
      <w:r w:rsidR="00751040" w:rsidRPr="007901B7">
        <w:t>R</w:t>
      </w:r>
      <w:r w:rsidR="00C949F1" w:rsidRPr="007901B7">
        <w:t xml:space="preserve">ank refers to </w:t>
      </w:r>
      <w:r w:rsidR="00D55A17" w:rsidRPr="007901B7">
        <w:t xml:space="preserve">the dimensionality </w:t>
      </w:r>
      <m:oMath>
        <m:r>
          <w:rPr>
            <w:rFonts w:ascii="Cambria Math" w:hAnsi="Cambria Math"/>
          </w:rPr>
          <m:t>k</m:t>
        </m:r>
      </m:oMath>
      <w:r w:rsidR="00D55A17" w:rsidRPr="007901B7">
        <w:t xml:space="preserve"> of </w:t>
      </w:r>
      <w:r w:rsidR="00751040" w:rsidRPr="007901B7">
        <w:t>a</w:t>
      </w:r>
      <w:r w:rsidR="00945914" w:rsidRPr="007901B7">
        <w:t xml:space="preserve"> latent factor</w:t>
      </w:r>
      <w:r w:rsidR="00751040" w:rsidRPr="007901B7">
        <w:t xml:space="preserve"> </w:t>
      </w:r>
      <m:oMath>
        <m:r>
          <w:rPr>
            <w:rFonts w:ascii="Cambria Math" w:hAnsi="Cambria Math"/>
          </w:rPr>
          <m:t>m×k</m:t>
        </m:r>
      </m:oMath>
      <w:r w:rsidR="00CA3BEE">
        <w:t xml:space="preserve"> for Matrix </w:t>
      </w:r>
      <m:oMath>
        <m:r>
          <w:rPr>
            <w:rFonts w:ascii="Cambria Math" w:hAnsi="Cambria Math"/>
          </w:rPr>
          <m:t>U</m:t>
        </m:r>
      </m:oMath>
      <w:r w:rsidR="00CA3BEE">
        <w:t xml:space="preserve"> and </w:t>
      </w:r>
      <m:oMath>
        <m:r>
          <w:rPr>
            <w:rFonts w:ascii="Cambria Math" w:hAnsi="Cambria Math"/>
          </w:rPr>
          <m:t>n×k</m:t>
        </m:r>
      </m:oMath>
      <w:r w:rsidR="000C3652">
        <w:t xml:space="preserve"> for </w:t>
      </w:r>
      <w:r w:rsidR="00262420">
        <w:t xml:space="preserve">Matrix </w:t>
      </w:r>
      <m:oMath>
        <m:r>
          <w:rPr>
            <w:rFonts w:ascii="Cambria Math" w:hAnsi="Cambria Math"/>
          </w:rPr>
          <m:t>V</m:t>
        </m:r>
      </m:oMath>
      <w:r w:rsidR="00262420">
        <w:t>, l</w:t>
      </w:r>
      <w:r w:rsidR="00817EEF" w:rsidRPr="007901B7">
        <w:t xml:space="preserve">ow-rank meaning that </w:t>
      </w:r>
      <m:oMath>
        <m:r>
          <w:rPr>
            <w:rFonts w:ascii="Cambria Math" w:hAnsi="Cambria Math"/>
          </w:rPr>
          <m:t>k≪</m:t>
        </m:r>
        <m:r>
          <m:rPr>
            <m:sty m:val="p"/>
          </m:rPr>
          <w:rPr>
            <w:rFonts w:ascii="Cambria Math" w:hAnsi="Cambria Math"/>
          </w:rPr>
          <m:t>min⁡</m:t>
        </m:r>
        <m:r>
          <w:rPr>
            <w:rFonts w:ascii="Cambria Math" w:hAnsi="Cambria Math"/>
          </w:rPr>
          <m:t>{m,n}</m:t>
        </m:r>
      </m:oMath>
      <w:r w:rsidR="00C44007">
        <w:t>.</w:t>
      </w:r>
      <w:r w:rsidR="00131577">
        <w:t xml:space="preserve"> </w:t>
      </w:r>
      <m:oMath>
        <m:r>
          <w:rPr>
            <w:rFonts w:ascii="Cambria Math" w:hAnsi="Cambria Math"/>
          </w:rPr>
          <m:t>k</m:t>
        </m:r>
      </m:oMath>
      <w:r w:rsidR="007203FE">
        <w:t xml:space="preserve"> </w:t>
      </w:r>
      <w:r w:rsidR="003065CD">
        <w:t xml:space="preserve">represents the amount of linearly independent factors </w:t>
      </w:r>
      <w:r w:rsidR="00A02F7C">
        <w:t>in</w:t>
      </w:r>
      <w:r w:rsidR="00A32ECA">
        <w:t xml:space="preserve"> a latent factor </w:t>
      </w:r>
      <w:r w:rsidR="00D450E9">
        <w:t>(</w:t>
      </w:r>
      <w:sdt>
        <w:sdtPr>
          <w:alias w:val="To edit, see citavi.com/edit"/>
          <w:tag w:val="CitaviPlaceholder#6b349787-003d-4277-934c-990dddf8d152"/>
          <w:id w:val="489986127"/>
          <w:placeholder>
            <w:docPart w:val="DefaultPlaceholder_-1854013440"/>
          </w:placeholder>
        </w:sdtPr>
        <w:sdtEndPr/>
        <w:sdtContent>
          <w:r w:rsidR="00A32ECA">
            <w:fldChar w:fldCharType="begin"/>
          </w:r>
          <w:r w:rsidR="00A32EC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NWU4ZTFjLTFmODAtNDlkNS04MjA1LWFjOTEzYzc0ODNiMyIsIlJhbmdlTGVuZ3RoIjoxNS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QWdnYXJ3YWwgKDIwMTYpIn1dfSwiVGFnIjoiQ2l0YXZpUGxhY2Vob2xkZXIjNmIzNDk3ODctMDAzZC00Mjc3LTkzNGMtOTkwZGRkZjhkMTUyIiwiVGV4dCI6IkFnZ2Fyd2FsICgyMDE2KSIsIldBSVZlcnNpb24iOiI2LjEyLjAuMCJ9}</w:instrText>
          </w:r>
          <w:r w:rsidR="00A32ECA">
            <w:fldChar w:fldCharType="separate"/>
          </w:r>
          <w:r w:rsidR="00601E6C">
            <w:t>Aggarwal (2016)</w:t>
          </w:r>
          <w:r w:rsidR="00A32ECA">
            <w:fldChar w:fldCharType="end"/>
          </w:r>
        </w:sdtContent>
      </w:sdt>
      <w:r w:rsidR="00A32ECA">
        <w:t>.</w:t>
      </w:r>
    </w:p>
  </w:footnote>
  <w:footnote w:id="4">
    <w:p w14:paraId="2BEF4199" w14:textId="5216EE87" w:rsidR="008E3EB4" w:rsidRPr="008134B0" w:rsidRDefault="008E3EB4">
      <w:pPr>
        <w:pStyle w:val="Funotentext"/>
      </w:pPr>
      <w:r w:rsidRPr="008134B0">
        <w:rPr>
          <w:rStyle w:val="Funotenzeichen"/>
        </w:rPr>
        <w:footnoteRef/>
      </w:r>
      <w:r w:rsidRPr="008134B0">
        <w:t xml:space="preserve"> </w:t>
      </w:r>
      <w:r w:rsidR="008134B0" w:rsidRPr="008134B0">
        <w:t>NNs and ANNs will be used interc</w:t>
      </w:r>
      <w:r w:rsidR="008134B0">
        <w:t>hangeably</w:t>
      </w:r>
      <w:r w:rsidR="00C707F1">
        <w:t xml:space="preserve"> in this paper.</w:t>
      </w:r>
    </w:p>
  </w:footnote>
  <w:footnote w:id="5">
    <w:p w14:paraId="7C306421" w14:textId="22EECFD5" w:rsidR="006C2193" w:rsidRDefault="006C2193">
      <w:pPr>
        <w:pStyle w:val="Funotentext"/>
      </w:pPr>
      <w:r>
        <w:rPr>
          <w:rStyle w:val="Funotenzeichen"/>
        </w:rPr>
        <w:footnoteRef/>
      </w:r>
      <w:r>
        <w:t xml:space="preserve"> </w:t>
      </w:r>
      <w:r w:rsidR="00D83125">
        <w:t xml:space="preserve">The </w:t>
      </w:r>
      <w:r w:rsidR="005E7E63">
        <w:t>Softmax</w:t>
      </w:r>
      <w:r w:rsidR="00D83125">
        <w:t xml:space="preserve"> function maps the neural output on range </w:t>
      </w:r>
      <w:r w:rsidR="00F0744F">
        <w:t xml:space="preserve">[0;1]. </w:t>
      </w:r>
      <w:r w:rsidR="000E4D90">
        <w:t>Highly n</w:t>
      </w:r>
      <w:r w:rsidR="00F0744F">
        <w:t xml:space="preserve">egative </w:t>
      </w:r>
      <w:r w:rsidR="0090051A">
        <w:t>inputs</w:t>
      </w:r>
      <w:r w:rsidR="00B37BED">
        <w:t xml:space="preserve"> </w:t>
      </w:r>
      <w:r w:rsidR="007F1D2A">
        <w:t xml:space="preserve">approach </w:t>
      </w:r>
      <w:r w:rsidR="0090051A">
        <w:t xml:space="preserve">value </w:t>
      </w:r>
      <w:r w:rsidR="000E4D90">
        <w:t xml:space="preserve">0, while highly positive </w:t>
      </w:r>
      <w:r w:rsidR="0090051A">
        <w:t>inputs</w:t>
      </w:r>
      <w:r w:rsidR="000E4D90">
        <w:t xml:space="preserve"> approach value 1</w:t>
      </w:r>
      <w:r w:rsidR="0090051A">
        <w:t>.</w:t>
      </w:r>
      <w:r w:rsidR="00E5256C">
        <w:t xml:space="preserve"> </w:t>
      </w:r>
    </w:p>
  </w:footnote>
  <w:footnote w:id="6">
    <w:p w14:paraId="669AB400" w14:textId="2B9F7F31" w:rsidR="00D235EE" w:rsidRPr="00D235EE" w:rsidRDefault="00D235EE">
      <w:pPr>
        <w:pStyle w:val="Funotentext"/>
        <w:rPr>
          <w:lang w:val="de-DE"/>
        </w:rPr>
      </w:pPr>
      <w:r>
        <w:rPr>
          <w:rStyle w:val="Funotenzeichen"/>
        </w:rPr>
        <w:footnoteRef/>
      </w:r>
      <w:r>
        <w:t xml:space="preserve"> </w:t>
      </w:r>
      <w:r w:rsidR="005919CA">
        <w:t xml:space="preserve">In dropout regularization random </w:t>
      </w:r>
      <w:r w:rsidR="00070E39">
        <w:t xml:space="preserve">neurons are skipped </w:t>
      </w:r>
      <w:r w:rsidR="000A108A">
        <w:t>during the training process to combat overfit of the model</w:t>
      </w:r>
      <w:r w:rsidR="003B55EC">
        <w:t xml:space="preserve"> </w:t>
      </w:r>
      <w:r w:rsidR="007D555A">
        <w:t>(</w:t>
      </w:r>
      <w:sdt>
        <w:sdtPr>
          <w:alias w:val="To edit, see citavi.com/edit"/>
          <w:tag w:val="CitaviPlaceholder#211da6ad-f4f1-42d6-bba9-8e4f790c27b4"/>
          <w:id w:val="-1549830040"/>
          <w:placeholder>
            <w:docPart w:val="DefaultPlaceholder_-1854013440"/>
          </w:placeholder>
        </w:sdtPr>
        <w:sdtEndPr/>
        <w:sdtContent>
          <w:r w:rsidR="003B55EC">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2FyeGl2Lm9yZy9wZGYvMTIwNy4wNTgwdjEiLCJVcmlTdHJpbmciOiJodHRwOi8vYXJ4aXYub3JnL3BkZi8xMjA3LjA1ODB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M1QyMzozMDozMSIsIk1vZGlmaWVkQnkiOiJfU2ViYXN0aWFuIFPDpHR6bGVyIiwiSWQiOiI3YmViODQ3Mi01ZTYxLTRiOWEtYjgyMy04Zjk2YzIzOWI0MTMiLCJNb2RpZmllZE9uIjoiMjAyMi0wNi0yM1QyMzozMDozM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yMDcuMDU4MHYxIiwiVXJpU3RyaW5nIjoiaHR0cHM6Ly9hcnhpdi5vcmcvcGRmLzEyMDcuMDU4MH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2ViYXN0aWFuIFPDpHR6bGVyIiwiQ3JlYXRlZE9uIjoiMjAyMi0wNi0yM1QyMzozMDozMSIsIk1vZGlmaWVkQnkiOiJfU2ViYXN0aWFuIFPDpHR6bGVyIiwiSWQiOiJmZDYwMDNjOS0wYzFmLTRjOTMtYjUzNy05ZDYxOWRmNDAxNTAiLCJNb2RpZmllZE9uIjoiMjAyMi0wNi0yM1QyMzozMDozMS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YWJzLzEyMDcuMDU4MHYxIiwiVXJpU3RyaW5nIjoiaHR0cDovL2FyeGl2Lm9yZy9hYnMvMTIwNy4wNTgwdj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}</w:instrText>
          </w:r>
          <w:r w:rsidR="003B55EC">
            <w:fldChar w:fldCharType="separate"/>
          </w:r>
          <w:r w:rsidR="00601E6C">
            <w:t xml:space="preserve">Hinton, Srivastava, </w:t>
          </w:r>
          <w:proofErr w:type="spellStart"/>
          <w:r w:rsidR="00601E6C">
            <w:t>Krizhevsky</w:t>
          </w:r>
          <w:proofErr w:type="spellEnd"/>
          <w:r w:rsidR="00601E6C">
            <w:t xml:space="preserve">, </w:t>
          </w:r>
          <w:proofErr w:type="spellStart"/>
          <w:r w:rsidR="00601E6C">
            <w:t>Sutskever</w:t>
          </w:r>
          <w:proofErr w:type="spellEnd"/>
          <w:r w:rsidR="00601E6C">
            <w:t xml:space="preserve">, and </w:t>
          </w:r>
          <w:proofErr w:type="spellStart"/>
          <w:r w:rsidR="00601E6C">
            <w:t>Salakhutdinov</w:t>
          </w:r>
          <w:proofErr w:type="spellEnd"/>
          <w:r w:rsidR="00601E6C">
            <w:t xml:space="preserve"> (2012)</w:t>
          </w:r>
          <w:r w:rsidR="003B55EC">
            <w:fldChar w:fldCharType="end"/>
          </w:r>
        </w:sdtContent>
      </w:sdt>
      <w:r w:rsidR="000A108A">
        <w:t>.</w:t>
      </w:r>
    </w:p>
  </w:footnote>
  <w:footnote w:id="7">
    <w:p w14:paraId="06199A37" w14:textId="600E1903" w:rsidR="00CA6E7B" w:rsidRPr="003F0F5D" w:rsidRDefault="00CA6E7B" w:rsidP="00CA6E7B">
      <w:pPr>
        <w:pStyle w:val="Funotentext"/>
        <w:rPr>
          <w:lang w:val="de-DE"/>
        </w:rPr>
      </w:pPr>
      <w:r>
        <w:rPr>
          <w:rStyle w:val="Funotenzeichen"/>
        </w:rPr>
        <w:footnoteRef/>
      </w:r>
      <w:r>
        <w:t xml:space="preserve"> Explicit feature interactions </w:t>
      </w:r>
      <w:r w:rsidR="000F6EC7">
        <w:t xml:space="preserve">are </w:t>
      </w:r>
      <w:r w:rsidR="0058636B">
        <w:t xml:space="preserve">usually </w:t>
      </w:r>
      <w:r w:rsidR="000F6EC7">
        <w:t xml:space="preserve">retrieved </w:t>
      </w:r>
      <w:r w:rsidR="0058636B">
        <w:t xml:space="preserve">by dedicated components in </w:t>
      </w:r>
      <w:r w:rsidR="00862D6E">
        <w:t xml:space="preserve">the model, such as </w:t>
      </w:r>
      <w:r w:rsidR="00FF7C36">
        <w:t xml:space="preserve">the cross network in DCN. </w:t>
      </w:r>
      <w:r w:rsidR="00033B9A">
        <w:t xml:space="preserve">The order of feature interaction </w:t>
      </w:r>
      <w:r w:rsidR="00B33221">
        <w:t>can be set</w:t>
      </w:r>
      <w:r w:rsidR="005F1495" w:rsidRPr="005F1495">
        <w:t xml:space="preserve"> </w:t>
      </w:r>
      <w:r w:rsidR="005F1495">
        <w:t>(bounded-degree)</w:t>
      </w:r>
      <w:r w:rsidR="0003136F">
        <w:t xml:space="preserve"> and inferred</w:t>
      </w:r>
      <w:r w:rsidR="00B33221">
        <w:t xml:space="preserve"> by said component</w:t>
      </w:r>
      <w:r w:rsidR="00FB695F">
        <w:t xml:space="preserve">, which makes the feature extraction more controllable and predictable. </w:t>
      </w:r>
      <w:r w:rsidR="002F7709">
        <w:t xml:space="preserve">On the contrary, implicit feature interactions can have an arbitrary </w:t>
      </w:r>
      <w:r w:rsidR="006029A0">
        <w:t xml:space="preserve">order, as </w:t>
      </w:r>
      <w:r w:rsidR="00AF7C31">
        <w:t xml:space="preserve">it is not explicitly defined </w:t>
      </w:r>
      <w:r w:rsidR="00997F54">
        <w:t>in the model</w:t>
      </w:r>
      <w:r w:rsidR="002C1881">
        <w:t xml:space="preserve"> to wh</w:t>
      </w:r>
      <w:r w:rsidR="008401FA">
        <w:t>ich</w:t>
      </w:r>
      <w:r w:rsidR="002C1881">
        <w:t xml:space="preserve"> degree </w:t>
      </w:r>
      <w:r w:rsidR="008401FA">
        <w:t xml:space="preserve">the interaction </w:t>
      </w:r>
      <w:r w:rsidR="002C1881">
        <w:t>is bound to</w:t>
      </w:r>
      <w:r w:rsidR="001147E9">
        <w:t xml:space="preserve"> (i.e. DNN)</w:t>
      </w:r>
      <w:r w:rsidR="00B4769C">
        <w:t>.</w:t>
      </w:r>
      <w:r w:rsidR="00631AB6">
        <w:t xml:space="preserve"> </w:t>
      </w:r>
      <w:r w:rsidR="0088160C">
        <w:t xml:space="preserve">Implicit feature </w:t>
      </w:r>
      <w:r w:rsidR="007973BB">
        <w:t xml:space="preserve">extraction </w:t>
      </w:r>
      <w:r w:rsidR="00203FE9">
        <w:t>is</w:t>
      </w:r>
      <w:r w:rsidR="007973BB">
        <w:t xml:space="preserve"> more flexib</w:t>
      </w:r>
      <w:r w:rsidR="00203FE9">
        <w:t xml:space="preserve">le at </w:t>
      </w:r>
      <w:r w:rsidR="00FB7B56">
        <w:t xml:space="preserve">picking up any </w:t>
      </w:r>
      <w:r w:rsidR="00624568">
        <w:t>pattern</w:t>
      </w:r>
      <w:r w:rsidR="00FA020B">
        <w:t>s</w:t>
      </w:r>
      <w:r w:rsidR="00624568">
        <w:t xml:space="preserve"> in the data</w:t>
      </w:r>
      <w:r w:rsidR="002A004F">
        <w:t>,</w:t>
      </w:r>
      <w:r w:rsidR="00E955B3">
        <w:t xml:space="preserve"> </w:t>
      </w:r>
      <w:r w:rsidR="00634B44">
        <w:t xml:space="preserve">at the cost of certainty </w:t>
      </w:r>
      <w:r w:rsidR="00737A6F">
        <w:t>of</w:t>
      </w:r>
      <w:r w:rsidR="00634B44">
        <w:t xml:space="preserve"> the degree of</w:t>
      </w:r>
      <w:r w:rsidR="00275EC9">
        <w:t xml:space="preserve"> </w:t>
      </w:r>
      <w:r w:rsidR="00737A6F">
        <w:t>the</w:t>
      </w:r>
      <w:r w:rsidR="00634B44">
        <w:t xml:space="preserve"> feature</w:t>
      </w:r>
      <w:r w:rsidR="000B4A08">
        <w:t xml:space="preserve"> </w:t>
      </w:r>
      <w:r w:rsidR="00737A6F">
        <w:t xml:space="preserve">interaction </w:t>
      </w:r>
      <w:sdt>
        <w:sdtPr>
          <w:alias w:val="To edit, see citavi.com/edit"/>
          <w:tag w:val="CitaviPlaceholder#a55261fe-9458-44b8-98b4-503a6d12e174"/>
          <w:id w:val="-560326660"/>
          <w:placeholder>
            <w:docPart w:val="DefaultPlaceholder_-1854013440"/>
          </w:placeholder>
        </w:sdtPr>
        <w:sdtEndPr/>
        <w:sdtContent>
          <w:r w:rsidR="000B4A08">
            <w:t>(</w:t>
          </w:r>
          <w:r w:rsidR="000B4A08">
            <w:fldChar w:fldCharType="begin"/>
          </w:r>
          <w:r w:rsidR="008728A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NDFjYTcwLWY5ZWEtNDAzZC05MDY3LTc3OTBiMWY0ZTc4ZSIsIlJhbmdlTGVuZ3RoIjoxOCwiUmVmZXJlbmNlSWQiOiIyMTg4NjFiYy00MmFhLTQ3OWMtYWQwOS1kY2JlNGM5MTJiM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zMjE5ODE5LjMyMjAwMjMiLCJVcmlTdHJpbmciOiJodHRwczovL2RvaS5vcmcvMTAuMTE0NS8zMjE5ODE5LjMyMjAwMj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dUMDA6Mzg6NDciLCJNb2RpZmllZEJ5IjoiX1NlYmFzdGlhbiBTw6R0emxlciIsIklkIjoiZmY0ZmQ5MGQtMWM3OC00NmJhLThiNjctM2NkZDkxZTVjODdlIiwiTW9kaWZpZWRPbiI6IjIwMjItMDYtMjdUMDA6Mzg6NDc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sLmFjbS5vcmcvZG9pL3Byb2NlZWRpbmdzLzEwLjExNDUvMzIxOTgxOSIsIlVyaVN0cmluZyI6Imh0dHBzOi8vZGwuYWNtLm9yZy9kb2kvcHJvY2VlZGluZ3MvMTAuMTE0NS8zMjE5ODE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E0NS8zMjE5ODE5IiwiVXJpU3RyaW5nIjoiaHR0cHM6Ly9kb2kub3JnLzEwLjExNDUvMzIxOTgxO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IwMDcuMDM1MTl2MSIsIlVyaVN0cmluZyI6Imh0dHBzOi8vYXJ4aXYub3JnL3BkZi8yMDA3LjAzNTE5djEucGRm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3VDAwOjQ2OjE5IiwiTW9kaWZpZWRCeSI6Il9TZWJhc3RpYW4gU8OkdHpsZXIiLCJJZCI6ImU0OGUwMDRlLTIwOWQtNGIzZi04ZTg2LTU0MjcxN2Y2NWYzYyIsIk1vZGlmaWVkT24iOiIyMDIyLTA2LTI3VDAwOjQ2OjE5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aHR0cDovL2FyeGl2Lm9yZy9hYnMvMjAwNy4wMzUxOXYxIiwiVXJpU3RyaW5nIjoiaHR0cDovL2FyeGl2Lm9yZy9hYnMvMjAwNy4wMzUxOXYx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}</w:instrText>
          </w:r>
          <w:r w:rsidR="000B4A08">
            <w:fldChar w:fldCharType="separate"/>
          </w:r>
          <w:r w:rsidR="00601E6C">
            <w:t>Lian et al. (2018); Huang, She, Wang, and Zhang (2020); Yan and Li (2020)</w:t>
          </w:r>
          <w:r w:rsidR="000B4A08">
            <w:fldChar w:fldCharType="end"/>
          </w:r>
        </w:sdtContent>
      </w:sdt>
      <w:r w:rsidR="00506838">
        <w:t>.</w:t>
      </w:r>
    </w:p>
  </w:footnote>
  <w:footnote w:id="8">
    <w:p w14:paraId="6BAEB846" w14:textId="2D455FDC" w:rsidR="00DB5C16" w:rsidRPr="00827B31" w:rsidRDefault="00DB5C16">
      <w:pPr>
        <w:pStyle w:val="Funotentext"/>
      </w:pPr>
      <w:r w:rsidRPr="00827B31">
        <w:rPr>
          <w:rStyle w:val="Funotenzeichen"/>
        </w:rPr>
        <w:footnoteRef/>
      </w:r>
      <w:r w:rsidRPr="00827B31">
        <w:t xml:space="preserve"> </w:t>
      </w:r>
      <w:r w:rsidR="00DC7206" w:rsidRPr="00827B31">
        <w:t>A f</w:t>
      </w:r>
      <w:r w:rsidRPr="00827B31">
        <w:t>eature store</w:t>
      </w:r>
      <w:r w:rsidR="00827B31">
        <w:t xml:space="preserve"> is a</w:t>
      </w:r>
      <w:r w:rsidR="00AD5D8B">
        <w:t xml:space="preserve"> </w:t>
      </w:r>
      <w:r w:rsidR="00827B31">
        <w:t xml:space="preserve">data management layer that tracks </w:t>
      </w:r>
      <w:r w:rsidR="00846984">
        <w:t>and maintains features in ML data.</w:t>
      </w:r>
      <w:r w:rsidR="00FD2DDE">
        <w:t xml:space="preserve"> Feature stores </w:t>
      </w:r>
      <w:r w:rsidR="00CB4479">
        <w:t>simplify ML pipelines</w:t>
      </w:r>
      <w:r w:rsidR="006048CF">
        <w:t xml:space="preserve"> </w:t>
      </w:r>
      <w:r w:rsidR="006454B7">
        <w:t xml:space="preserve">and </w:t>
      </w:r>
      <w:r w:rsidR="006048CF">
        <w:t>the data engineering process</w:t>
      </w:r>
      <w:r w:rsidR="00CB4479">
        <w:t xml:space="preserve">, </w:t>
      </w:r>
      <w:r w:rsidR="00FB2617">
        <w:t xml:space="preserve">by providing a centralized space </w:t>
      </w:r>
      <w:r w:rsidR="007F44CD">
        <w:t>where</w:t>
      </w:r>
      <w:r w:rsidR="005D74CD">
        <w:t xml:space="preserve"> all raw and transformed data features are stored in.</w:t>
      </w:r>
      <w:r w:rsidR="00F12C9B">
        <w:t xml:space="preserve"> Previous</w:t>
      </w:r>
      <w:r w:rsidR="004847F6">
        <w:t xml:space="preserve"> data transformation steps are saved in the feature store</w:t>
      </w:r>
      <w:r w:rsidR="0015778C">
        <w:t>, where they can be reused</w:t>
      </w:r>
      <w:r w:rsidR="00D35129">
        <w:t xml:space="preserve"> </w:t>
      </w:r>
      <w:r w:rsidR="00B93D95">
        <w:t>by other</w:t>
      </w:r>
      <w:r w:rsidR="004847F6">
        <w:t xml:space="preserve"> data scientists</w:t>
      </w:r>
      <w:r w:rsidR="002866C0">
        <w:t xml:space="preserve"> </w:t>
      </w:r>
      <w:sdt>
        <w:sdtPr>
          <w:alias w:val="To edit, see citavi.com/edit"/>
          <w:tag w:val="CitaviPlaceholder#fe9251d8-3830-4b9f-a768-aca55ec25791"/>
          <w:id w:val="-1753812464"/>
          <w:placeholder>
            <w:docPart w:val="DefaultPlaceholder_-1854013440"/>
          </w:placeholder>
        </w:sdtPr>
        <w:sdtEndPr/>
        <w:sdtContent>
          <w:r w:rsidR="00A75EF8">
            <w:t>(</w:t>
          </w:r>
          <w:proofErr w:type="spellStart"/>
          <w:r w:rsidR="002866C0">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ZThhMDJhLTI4Y2EtNGVmYS1iODYyLTYzNzRjOGYzNmY0YSIsIlJhbmdlTGVuZ3RoIjoyNSwiUmVmZXJlbmNlSWQiOiJkNTUxNWY5ZS1iNWU5LTQ4YmQtYmJmNi0wZDg4YzQ1NmQwZ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cmVudFJlZmVyZW5jZSI6eyIkaWQiOiIxM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}</w:instrText>
          </w:r>
          <w:r w:rsidR="002866C0">
            <w:fldChar w:fldCharType="separate"/>
          </w:r>
          <w:r w:rsidR="00601E6C">
            <w:t>Kakantousis</w:t>
          </w:r>
          <w:proofErr w:type="spellEnd"/>
          <w:r w:rsidR="00601E6C">
            <w:t xml:space="preserve"> et al. (2019)</w:t>
          </w:r>
          <w:r w:rsidR="002866C0">
            <w:fldChar w:fldCharType="end"/>
          </w:r>
        </w:sdtContent>
      </w:sdt>
      <w:r w:rsidR="004847F6">
        <w:t>.</w:t>
      </w:r>
    </w:p>
  </w:footnote>
  <w:footnote w:id="9">
    <w:p w14:paraId="5FCB683D" w14:textId="23D3226B" w:rsidR="003178C8" w:rsidRPr="003178C8" w:rsidRDefault="003178C8">
      <w:pPr>
        <w:pStyle w:val="Funotentext"/>
        <w:rPr>
          <w:lang w:val="de-DE"/>
        </w:rPr>
      </w:pPr>
      <w:r>
        <w:rPr>
          <w:rStyle w:val="Funotenzeichen"/>
        </w:rPr>
        <w:footnoteRef/>
      </w:r>
      <w:r>
        <w:t xml:space="preserve"> </w:t>
      </w:r>
      <w:r w:rsidR="00291D9B">
        <w:t>Distribution</w:t>
      </w:r>
      <w:r w:rsidR="00F45E2F">
        <w:t xml:space="preserve"> and concept are used synonymously in the context of concept drift.</w:t>
      </w:r>
    </w:p>
  </w:footnote>
  <w:footnote w:id="10">
    <w:p w14:paraId="6EF299B9" w14:textId="77777777" w:rsidR="00610785" w:rsidRDefault="00610785" w:rsidP="00610785">
      <w:pPr>
        <w:pStyle w:val="Funotentext"/>
      </w:pPr>
      <w:r>
        <w:rPr>
          <w:rStyle w:val="Funotenzeichen"/>
        </w:rPr>
        <w:footnoteRef/>
      </w:r>
      <w:r>
        <w:t xml:space="preserve"> </w:t>
      </w:r>
      <w:r w:rsidRPr="003F2CFC">
        <w:t>https://github.com/MyPetOctocat/bachelor_2022</w:t>
      </w:r>
    </w:p>
  </w:footnote>
  <w:footnote w:id="11">
    <w:p w14:paraId="161BAD5C" w14:textId="09FEA78A" w:rsidR="00E17E66" w:rsidRPr="00E17E66" w:rsidRDefault="00E17E66">
      <w:pPr>
        <w:pStyle w:val="Funotentext"/>
        <w:rPr>
          <w:lang w:val="de-DE"/>
        </w:rPr>
      </w:pPr>
      <w:r>
        <w:rPr>
          <w:rStyle w:val="Funotenzeichen"/>
        </w:rPr>
        <w:footnoteRef/>
      </w:r>
      <w:r>
        <w:t xml:space="preserve"> IMDb </w:t>
      </w:r>
      <w:r w:rsidR="00BD15B9">
        <w:t>(Internet Movie Database) is a database</w:t>
      </w:r>
      <w:r w:rsidR="005162CC">
        <w:t xml:space="preserve"> </w:t>
      </w:r>
      <w:r w:rsidR="000366CA">
        <w:t xml:space="preserve">of entertainment media. It </w:t>
      </w:r>
      <w:r w:rsidR="001F7514">
        <w:t xml:space="preserve">provides information about movies, TV shows and videogames. </w:t>
      </w:r>
      <w:sdt>
        <w:sdtPr>
          <w:alias w:val="To edit, see citavi.com/edit"/>
          <w:tag w:val="CitaviPlaceholder#99a86228-1e69-4632-a5b6-c25054c9d091"/>
          <w:id w:val="707614439"/>
          <w:placeholder>
            <w:docPart w:val="DefaultPlaceholder_-1854013440"/>
          </w:placeholder>
        </w:sdtPr>
        <w:sdtEndPr/>
        <w:sdtContent>
          <w:r w:rsidR="005D3CD0">
            <w:t>(</w:t>
          </w:r>
          <w:r w:rsidR="005D3CD0">
            <w:fldChar w:fldCharType="begin"/>
          </w:r>
          <w:r w:rsidR="008728A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}</w:instrText>
          </w:r>
          <w:r w:rsidR="005D3CD0">
            <w:fldChar w:fldCharType="separate"/>
          </w:r>
          <w:r w:rsidR="005D3CD0">
            <w:t>IMDb, 2022)</w:t>
          </w:r>
          <w:r w:rsidR="005D3CD0">
            <w:fldChar w:fldCharType="end"/>
          </w:r>
        </w:sdtContent>
      </w:sdt>
      <w:r w:rsidR="005E7D45">
        <w:t xml:space="preserve"> </w:t>
      </w:r>
    </w:p>
  </w:footnote>
  <w:footnote w:id="12">
    <w:p w14:paraId="6D302E1B" w14:textId="643FE164" w:rsidR="005817AE" w:rsidRPr="005817AE" w:rsidRDefault="005817AE">
      <w:pPr>
        <w:pStyle w:val="Funotentext"/>
        <w:rPr>
          <w:lang w:val="de-DE"/>
        </w:rPr>
      </w:pPr>
      <w:r>
        <w:rPr>
          <w:rStyle w:val="Funotenzeichen"/>
        </w:rPr>
        <w:footnoteRef/>
      </w:r>
      <w:r>
        <w:t xml:space="preserve"> </w:t>
      </w:r>
      <w:r w:rsidR="00C326F4">
        <w:t xml:space="preserve">The different </w:t>
      </w:r>
      <w:r w:rsidR="00C80451">
        <w:t xml:space="preserve">data preparation approaches can be reviewed in the repository of </w:t>
      </w:r>
      <w:r w:rsidR="003D652C">
        <w:t xml:space="preserve">this research under </w:t>
      </w:r>
      <w:r w:rsidR="003D652C" w:rsidRPr="003D652C">
        <w:rPr>
          <w:rFonts w:ascii="Courier New" w:hAnsi="Courier New" w:cs="Courier New"/>
          <w:i/>
        </w:rPr>
        <w:t>artifact/</w:t>
      </w:r>
      <w:proofErr w:type="spellStart"/>
      <w:r w:rsidR="003D652C" w:rsidRPr="003D652C">
        <w:rPr>
          <w:rFonts w:ascii="Courier New" w:hAnsi="Courier New" w:cs="Courier New"/>
          <w:i/>
        </w:rPr>
        <w:t>data_fetch</w:t>
      </w:r>
      <w:proofErr w:type="spellEnd"/>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B0CE1" w14:textId="3A9B4F5B" w:rsidR="007035C5" w:rsidRDefault="007035C5">
    <w:pPr>
      <w:pStyle w:val="Kopfzeile"/>
      <w:tabs>
        <w:tab w:val="clear" w:pos="7938"/>
        <w:tab w:val="right" w:pos="8505"/>
      </w:tabs>
    </w:pPr>
    <w:r>
      <w:fldChar w:fldCharType="begin"/>
    </w:r>
    <w:r>
      <w:instrText xml:space="preserve"> IF  </w:instrText>
    </w:r>
    <w:fldSimple w:instr=" STYLEREF &quot;Überschrift 1&quot; \n \* MERGEFORMAT ">
      <w:r w:rsidR="001F53E2">
        <w:rPr>
          <w:noProof/>
        </w:rPr>
        <w:instrText>2</w:instrText>
      </w:r>
    </w:fldSimple>
    <w:r>
      <w:instrText xml:space="preserve">&lt;&gt;"0" </w:instrText>
    </w:r>
    <w:r>
      <w:fldChar w:fldCharType="begin"/>
    </w:r>
    <w:r>
      <w:instrText xml:space="preserve"> QUOTE </w:instrText>
    </w:r>
    <w:fldSimple w:instr=" STYLEREF &quot;Überschrift 1&quot; \n \* MERGEFORMAT ">
      <w:r w:rsidR="001F53E2">
        <w:rPr>
          <w:noProof/>
        </w:rPr>
        <w:instrText>2</w:instrText>
      </w:r>
    </w:fldSimple>
    <w:r>
      <w:instrText xml:space="preserve"> " " \* MERGEFORMAT </w:instrText>
    </w:r>
    <w:r>
      <w:fldChar w:fldCharType="separate"/>
    </w:r>
    <w:r w:rsidR="001F53E2">
      <w:rPr>
        <w:noProof/>
      </w:rPr>
      <w:instrText>2</w:instrText>
    </w:r>
    <w:r w:rsidR="001F53E2">
      <w:instrText xml:space="preserve"> </w:instrText>
    </w:r>
    <w:r>
      <w:fldChar w:fldCharType="end"/>
    </w:r>
    <w:r>
      <w:instrText xml:space="preserve"> \* MERGEFORMAT </w:instrText>
    </w:r>
    <w:r w:rsidR="001F53E2">
      <w:fldChar w:fldCharType="separate"/>
    </w:r>
    <w:r w:rsidR="001F53E2">
      <w:rPr>
        <w:noProof/>
      </w:rPr>
      <w:t xml:space="preserve">2 </w:t>
    </w:r>
    <w:r>
      <w:fldChar w:fldCharType="end"/>
    </w:r>
    <w:fldSimple w:instr=" STYLEREF &quot;Überschrift 1&quot; \* MERGEFORMAT ">
      <w:r w:rsidR="001F53E2">
        <w:rPr>
          <w:noProof/>
        </w:rPr>
        <w:t>Current Environment &amp; State of Research</w:t>
      </w:r>
    </w:fldSimple>
    <w:r>
      <w:tab/>
    </w:r>
    <w:r>
      <w:fldChar w:fldCharType="begin"/>
    </w:r>
    <w:r>
      <w:instrText xml:space="preserve"> PAGE  \* MERGEFORMAT </w:instrText>
    </w:r>
    <w:r>
      <w:fldChar w:fldCharType="separate"/>
    </w:r>
    <w:r w:rsidR="005A4107">
      <w:rPr>
        <w:noProof/>
      </w:rPr>
      <w:t>9</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B0CE4" w14:textId="77777777" w:rsidR="007035C5" w:rsidRDefault="007035C5">
    <w:pPr>
      <w:pStyle w:val="Kopfzeile"/>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B0CE6" w14:textId="77777777" w:rsidR="007035C5" w:rsidRDefault="007035C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F7E0E6A"/>
    <w:multiLevelType w:val="hybridMultilevel"/>
    <w:tmpl w:val="33D033A6"/>
    <w:lvl w:ilvl="0" w:tplc="28CA53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48542B"/>
    <w:multiLevelType w:val="hybridMultilevel"/>
    <w:tmpl w:val="620283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9CB1279"/>
    <w:multiLevelType w:val="hybridMultilevel"/>
    <w:tmpl w:val="E0526A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6047A92"/>
    <w:multiLevelType w:val="multilevel"/>
    <w:tmpl w:val="004A5F58"/>
    <w:styleLink w:val="Formatvorlage1"/>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41EC3C1E"/>
    <w:multiLevelType w:val="hybridMultilevel"/>
    <w:tmpl w:val="11B82EC4"/>
    <w:lvl w:ilvl="0" w:tplc="A216BD8A">
      <w:start w:val="1995"/>
      <w:numFmt w:val="bullet"/>
      <w:lvlText w:val="-"/>
      <w:lvlJc w:val="left"/>
      <w:pPr>
        <w:ind w:left="780" w:hanging="360"/>
      </w:pPr>
      <w:rPr>
        <w:rFonts w:ascii="Courier New" w:eastAsia="Times New Roman" w:hAnsi="Courier New" w:cs="Courier New"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5"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6" w15:restartNumberingAfterBreak="0">
    <w:nsid w:val="4C7A2C6B"/>
    <w:multiLevelType w:val="multilevel"/>
    <w:tmpl w:val="04070025"/>
    <w:styleLink w:val="Formatvorlage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5A687E31"/>
    <w:multiLevelType w:val="hybridMultilevel"/>
    <w:tmpl w:val="796A6420"/>
    <w:lvl w:ilvl="0" w:tplc="6F9AC49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1A37C05"/>
    <w:multiLevelType w:val="hybridMultilevel"/>
    <w:tmpl w:val="0D782EDC"/>
    <w:lvl w:ilvl="0" w:tplc="A216BD8A">
      <w:start w:val="1995"/>
      <w:numFmt w:val="bullet"/>
      <w:lvlText w:val="-"/>
      <w:lvlJc w:val="left"/>
      <w:pPr>
        <w:ind w:left="720" w:hanging="360"/>
      </w:pPr>
      <w:rPr>
        <w:rFonts w:ascii="Courier New" w:eastAsia="Times New Roman"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20"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21" w15:restartNumberingAfterBreak="0">
    <w:nsid w:val="75D70A73"/>
    <w:multiLevelType w:val="hybridMultilevel"/>
    <w:tmpl w:val="148A42B0"/>
    <w:lvl w:ilvl="0" w:tplc="0407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7D8A6FE6"/>
    <w:multiLevelType w:val="multilevel"/>
    <w:tmpl w:val="F5123CA6"/>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3374"/>
        </w:tabs>
        <w:ind w:left="3374"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16cid:durableId="1673952391">
    <w:abstractNumId w:val="22"/>
  </w:num>
  <w:num w:numId="2" w16cid:durableId="2027632644">
    <w:abstractNumId w:val="6"/>
  </w:num>
  <w:num w:numId="3" w16cid:durableId="571505255">
    <w:abstractNumId w:val="9"/>
  </w:num>
  <w:num w:numId="4" w16cid:durableId="919867804">
    <w:abstractNumId w:val="7"/>
  </w:num>
  <w:num w:numId="5" w16cid:durableId="1383596785">
    <w:abstractNumId w:val="5"/>
  </w:num>
  <w:num w:numId="6" w16cid:durableId="248973708">
    <w:abstractNumId w:val="4"/>
  </w:num>
  <w:num w:numId="7" w16cid:durableId="1960524124">
    <w:abstractNumId w:val="8"/>
  </w:num>
  <w:num w:numId="8" w16cid:durableId="1945645206">
    <w:abstractNumId w:val="3"/>
  </w:num>
  <w:num w:numId="9" w16cid:durableId="466363423">
    <w:abstractNumId w:val="2"/>
  </w:num>
  <w:num w:numId="10" w16cid:durableId="1134906795">
    <w:abstractNumId w:val="1"/>
  </w:num>
  <w:num w:numId="11" w16cid:durableId="1861889826">
    <w:abstractNumId w:val="0"/>
  </w:num>
  <w:num w:numId="12" w16cid:durableId="850728202">
    <w:abstractNumId w:val="15"/>
  </w:num>
  <w:num w:numId="13" w16cid:durableId="2077435889">
    <w:abstractNumId w:val="20"/>
  </w:num>
  <w:num w:numId="14" w16cid:durableId="332536453">
    <w:abstractNumId w:val="19"/>
  </w:num>
  <w:num w:numId="15" w16cid:durableId="940842027">
    <w:abstractNumId w:val="13"/>
  </w:num>
  <w:num w:numId="16" w16cid:durableId="1668512502">
    <w:abstractNumId w:val="16"/>
  </w:num>
  <w:num w:numId="17" w16cid:durableId="1000933984">
    <w:abstractNumId w:val="17"/>
  </w:num>
  <w:num w:numId="18" w16cid:durableId="1935359487">
    <w:abstractNumId w:val="10"/>
  </w:num>
  <w:num w:numId="19" w16cid:durableId="43526500">
    <w:abstractNumId w:val="11"/>
  </w:num>
  <w:num w:numId="20" w16cid:durableId="372925390">
    <w:abstractNumId w:val="12"/>
  </w:num>
  <w:num w:numId="21" w16cid:durableId="1616138353">
    <w:abstractNumId w:val="18"/>
  </w:num>
  <w:num w:numId="22" w16cid:durableId="33359086">
    <w:abstractNumId w:val="14"/>
  </w:num>
  <w:num w:numId="23" w16cid:durableId="2052339678">
    <w:abstractNumId w:val="21"/>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3242D"/>
    <w:rsid w:val="000001D6"/>
    <w:rsid w:val="000008E0"/>
    <w:rsid w:val="00000BA5"/>
    <w:rsid w:val="0000129E"/>
    <w:rsid w:val="000014BF"/>
    <w:rsid w:val="000017A3"/>
    <w:rsid w:val="0000190A"/>
    <w:rsid w:val="00001AF1"/>
    <w:rsid w:val="00001EEC"/>
    <w:rsid w:val="00002051"/>
    <w:rsid w:val="00002C90"/>
    <w:rsid w:val="0000300F"/>
    <w:rsid w:val="000030AB"/>
    <w:rsid w:val="0000310B"/>
    <w:rsid w:val="0000418A"/>
    <w:rsid w:val="000047D1"/>
    <w:rsid w:val="00005675"/>
    <w:rsid w:val="000057EA"/>
    <w:rsid w:val="00005A91"/>
    <w:rsid w:val="00005AEC"/>
    <w:rsid w:val="00006B03"/>
    <w:rsid w:val="00006B4D"/>
    <w:rsid w:val="00006E0F"/>
    <w:rsid w:val="000076BF"/>
    <w:rsid w:val="0001008E"/>
    <w:rsid w:val="000104D3"/>
    <w:rsid w:val="00010ABD"/>
    <w:rsid w:val="000111F8"/>
    <w:rsid w:val="000112D2"/>
    <w:rsid w:val="000114F5"/>
    <w:rsid w:val="00011667"/>
    <w:rsid w:val="00011858"/>
    <w:rsid w:val="00011F34"/>
    <w:rsid w:val="00012897"/>
    <w:rsid w:val="00012B9A"/>
    <w:rsid w:val="00012D31"/>
    <w:rsid w:val="000131D7"/>
    <w:rsid w:val="000139ED"/>
    <w:rsid w:val="00013B83"/>
    <w:rsid w:val="000147AC"/>
    <w:rsid w:val="0001594F"/>
    <w:rsid w:val="00015E2A"/>
    <w:rsid w:val="000163C5"/>
    <w:rsid w:val="000173CE"/>
    <w:rsid w:val="0001755C"/>
    <w:rsid w:val="00017585"/>
    <w:rsid w:val="00020369"/>
    <w:rsid w:val="0002041F"/>
    <w:rsid w:val="00020F19"/>
    <w:rsid w:val="000220CD"/>
    <w:rsid w:val="0002265A"/>
    <w:rsid w:val="000226E4"/>
    <w:rsid w:val="00023CBC"/>
    <w:rsid w:val="00023ED3"/>
    <w:rsid w:val="000242D4"/>
    <w:rsid w:val="0002461B"/>
    <w:rsid w:val="0002469D"/>
    <w:rsid w:val="0002503F"/>
    <w:rsid w:val="000257CB"/>
    <w:rsid w:val="00025827"/>
    <w:rsid w:val="00025E95"/>
    <w:rsid w:val="000264A1"/>
    <w:rsid w:val="000265FA"/>
    <w:rsid w:val="00026758"/>
    <w:rsid w:val="0002680D"/>
    <w:rsid w:val="000269EC"/>
    <w:rsid w:val="00026C23"/>
    <w:rsid w:val="00027299"/>
    <w:rsid w:val="000278F8"/>
    <w:rsid w:val="00027FA5"/>
    <w:rsid w:val="00027FBE"/>
    <w:rsid w:val="000311EA"/>
    <w:rsid w:val="00031283"/>
    <w:rsid w:val="0003136F"/>
    <w:rsid w:val="00031CDD"/>
    <w:rsid w:val="0003242D"/>
    <w:rsid w:val="00032443"/>
    <w:rsid w:val="00032496"/>
    <w:rsid w:val="000326F9"/>
    <w:rsid w:val="000329B0"/>
    <w:rsid w:val="00032AA7"/>
    <w:rsid w:val="00033B9A"/>
    <w:rsid w:val="00033EB5"/>
    <w:rsid w:val="000344A1"/>
    <w:rsid w:val="00034A1E"/>
    <w:rsid w:val="00034B6A"/>
    <w:rsid w:val="0003576F"/>
    <w:rsid w:val="00035F3D"/>
    <w:rsid w:val="00036172"/>
    <w:rsid w:val="00036493"/>
    <w:rsid w:val="000366CA"/>
    <w:rsid w:val="0003731E"/>
    <w:rsid w:val="00037987"/>
    <w:rsid w:val="00040401"/>
    <w:rsid w:val="0004075A"/>
    <w:rsid w:val="00041301"/>
    <w:rsid w:val="00041683"/>
    <w:rsid w:val="000417BC"/>
    <w:rsid w:val="00041A2E"/>
    <w:rsid w:val="00041FE9"/>
    <w:rsid w:val="000425F5"/>
    <w:rsid w:val="000433AE"/>
    <w:rsid w:val="00043484"/>
    <w:rsid w:val="00043FB6"/>
    <w:rsid w:val="000444E4"/>
    <w:rsid w:val="00044DC5"/>
    <w:rsid w:val="00044FEA"/>
    <w:rsid w:val="00045EB2"/>
    <w:rsid w:val="00047563"/>
    <w:rsid w:val="000476DF"/>
    <w:rsid w:val="000479EC"/>
    <w:rsid w:val="00047E2D"/>
    <w:rsid w:val="0005004B"/>
    <w:rsid w:val="00050499"/>
    <w:rsid w:val="000508F6"/>
    <w:rsid w:val="00050A2F"/>
    <w:rsid w:val="000513B4"/>
    <w:rsid w:val="0005232B"/>
    <w:rsid w:val="00052531"/>
    <w:rsid w:val="0005264E"/>
    <w:rsid w:val="00052D52"/>
    <w:rsid w:val="00053BB1"/>
    <w:rsid w:val="00053DCF"/>
    <w:rsid w:val="00054188"/>
    <w:rsid w:val="00054A4B"/>
    <w:rsid w:val="00055A86"/>
    <w:rsid w:val="00056575"/>
    <w:rsid w:val="00056785"/>
    <w:rsid w:val="00056C01"/>
    <w:rsid w:val="00056DDB"/>
    <w:rsid w:val="00056EA0"/>
    <w:rsid w:val="0005717C"/>
    <w:rsid w:val="00057A4A"/>
    <w:rsid w:val="00060300"/>
    <w:rsid w:val="00060836"/>
    <w:rsid w:val="00060D86"/>
    <w:rsid w:val="00060ED5"/>
    <w:rsid w:val="00061245"/>
    <w:rsid w:val="000614F6"/>
    <w:rsid w:val="000616E6"/>
    <w:rsid w:val="00061C13"/>
    <w:rsid w:val="00061EA9"/>
    <w:rsid w:val="00062013"/>
    <w:rsid w:val="0006256B"/>
    <w:rsid w:val="000626FF"/>
    <w:rsid w:val="000627B6"/>
    <w:rsid w:val="00063290"/>
    <w:rsid w:val="000637EC"/>
    <w:rsid w:val="00063926"/>
    <w:rsid w:val="000646D8"/>
    <w:rsid w:val="0006472E"/>
    <w:rsid w:val="00065174"/>
    <w:rsid w:val="000653B6"/>
    <w:rsid w:val="000657BF"/>
    <w:rsid w:val="00065804"/>
    <w:rsid w:val="00065FD3"/>
    <w:rsid w:val="00066CB6"/>
    <w:rsid w:val="00066DC4"/>
    <w:rsid w:val="00066E6E"/>
    <w:rsid w:val="000671E3"/>
    <w:rsid w:val="000675BA"/>
    <w:rsid w:val="000677ED"/>
    <w:rsid w:val="000702B1"/>
    <w:rsid w:val="00070343"/>
    <w:rsid w:val="00070C9F"/>
    <w:rsid w:val="00070DD2"/>
    <w:rsid w:val="00070E39"/>
    <w:rsid w:val="00071381"/>
    <w:rsid w:val="000719A8"/>
    <w:rsid w:val="00072204"/>
    <w:rsid w:val="00072753"/>
    <w:rsid w:val="00072A0E"/>
    <w:rsid w:val="00073A55"/>
    <w:rsid w:val="00073A71"/>
    <w:rsid w:val="00074157"/>
    <w:rsid w:val="0007433C"/>
    <w:rsid w:val="000745EE"/>
    <w:rsid w:val="000747FE"/>
    <w:rsid w:val="00075373"/>
    <w:rsid w:val="00075C5E"/>
    <w:rsid w:val="00075E29"/>
    <w:rsid w:val="00076077"/>
    <w:rsid w:val="00076152"/>
    <w:rsid w:val="000767AD"/>
    <w:rsid w:val="00076EC1"/>
    <w:rsid w:val="0007749C"/>
    <w:rsid w:val="00077714"/>
    <w:rsid w:val="00077D9E"/>
    <w:rsid w:val="0008051B"/>
    <w:rsid w:val="0008066C"/>
    <w:rsid w:val="00080B9A"/>
    <w:rsid w:val="00080CFB"/>
    <w:rsid w:val="000813BA"/>
    <w:rsid w:val="00081782"/>
    <w:rsid w:val="000818AD"/>
    <w:rsid w:val="00081947"/>
    <w:rsid w:val="00081D4F"/>
    <w:rsid w:val="00081EE2"/>
    <w:rsid w:val="00081F03"/>
    <w:rsid w:val="00082979"/>
    <w:rsid w:val="00082B23"/>
    <w:rsid w:val="00082B2C"/>
    <w:rsid w:val="00082C43"/>
    <w:rsid w:val="00082EA1"/>
    <w:rsid w:val="000833A2"/>
    <w:rsid w:val="00084229"/>
    <w:rsid w:val="00084C65"/>
    <w:rsid w:val="000850DD"/>
    <w:rsid w:val="000856AC"/>
    <w:rsid w:val="00085AAC"/>
    <w:rsid w:val="00085BBE"/>
    <w:rsid w:val="00085BCD"/>
    <w:rsid w:val="00086052"/>
    <w:rsid w:val="00086383"/>
    <w:rsid w:val="00086416"/>
    <w:rsid w:val="00086559"/>
    <w:rsid w:val="00086719"/>
    <w:rsid w:val="000867AA"/>
    <w:rsid w:val="000872C4"/>
    <w:rsid w:val="0008738A"/>
    <w:rsid w:val="0008799F"/>
    <w:rsid w:val="000902BD"/>
    <w:rsid w:val="00090667"/>
    <w:rsid w:val="00090805"/>
    <w:rsid w:val="00090E26"/>
    <w:rsid w:val="00090F24"/>
    <w:rsid w:val="000912D5"/>
    <w:rsid w:val="000915A9"/>
    <w:rsid w:val="000921EA"/>
    <w:rsid w:val="00092C7C"/>
    <w:rsid w:val="0009380A"/>
    <w:rsid w:val="000938E9"/>
    <w:rsid w:val="0009398A"/>
    <w:rsid w:val="00093B22"/>
    <w:rsid w:val="00094236"/>
    <w:rsid w:val="00094299"/>
    <w:rsid w:val="00094428"/>
    <w:rsid w:val="00094582"/>
    <w:rsid w:val="0009636E"/>
    <w:rsid w:val="000970E1"/>
    <w:rsid w:val="00097B2B"/>
    <w:rsid w:val="00097D93"/>
    <w:rsid w:val="00097ECA"/>
    <w:rsid w:val="00097FFA"/>
    <w:rsid w:val="000A0566"/>
    <w:rsid w:val="000A0C72"/>
    <w:rsid w:val="000A0FE5"/>
    <w:rsid w:val="000A108A"/>
    <w:rsid w:val="000A1112"/>
    <w:rsid w:val="000A165F"/>
    <w:rsid w:val="000A1C19"/>
    <w:rsid w:val="000A202D"/>
    <w:rsid w:val="000A229A"/>
    <w:rsid w:val="000A2684"/>
    <w:rsid w:val="000A273A"/>
    <w:rsid w:val="000A2A94"/>
    <w:rsid w:val="000A30DA"/>
    <w:rsid w:val="000A31E5"/>
    <w:rsid w:val="000A3C0D"/>
    <w:rsid w:val="000A3DE1"/>
    <w:rsid w:val="000A4180"/>
    <w:rsid w:val="000A44CF"/>
    <w:rsid w:val="000A4A05"/>
    <w:rsid w:val="000A4AC8"/>
    <w:rsid w:val="000A4B5B"/>
    <w:rsid w:val="000A4CDB"/>
    <w:rsid w:val="000A4E01"/>
    <w:rsid w:val="000A521B"/>
    <w:rsid w:val="000A7214"/>
    <w:rsid w:val="000A75C7"/>
    <w:rsid w:val="000A784F"/>
    <w:rsid w:val="000A7A5A"/>
    <w:rsid w:val="000A7E58"/>
    <w:rsid w:val="000B00E2"/>
    <w:rsid w:val="000B0901"/>
    <w:rsid w:val="000B126B"/>
    <w:rsid w:val="000B137B"/>
    <w:rsid w:val="000B13BB"/>
    <w:rsid w:val="000B1C9C"/>
    <w:rsid w:val="000B1FDE"/>
    <w:rsid w:val="000B203E"/>
    <w:rsid w:val="000B3142"/>
    <w:rsid w:val="000B31CC"/>
    <w:rsid w:val="000B3768"/>
    <w:rsid w:val="000B3BE3"/>
    <w:rsid w:val="000B3C65"/>
    <w:rsid w:val="000B3CB4"/>
    <w:rsid w:val="000B43F0"/>
    <w:rsid w:val="000B4A08"/>
    <w:rsid w:val="000B4ECF"/>
    <w:rsid w:val="000B50D9"/>
    <w:rsid w:val="000B5420"/>
    <w:rsid w:val="000B5BDC"/>
    <w:rsid w:val="000B65C3"/>
    <w:rsid w:val="000B6D2F"/>
    <w:rsid w:val="000B705C"/>
    <w:rsid w:val="000B7B0E"/>
    <w:rsid w:val="000B7DF1"/>
    <w:rsid w:val="000C0C48"/>
    <w:rsid w:val="000C0C7E"/>
    <w:rsid w:val="000C0CCE"/>
    <w:rsid w:val="000C0FAB"/>
    <w:rsid w:val="000C278D"/>
    <w:rsid w:val="000C28FA"/>
    <w:rsid w:val="000C2D98"/>
    <w:rsid w:val="000C35BF"/>
    <w:rsid w:val="000C3652"/>
    <w:rsid w:val="000C3C14"/>
    <w:rsid w:val="000C3EB8"/>
    <w:rsid w:val="000C41E7"/>
    <w:rsid w:val="000C4466"/>
    <w:rsid w:val="000C4725"/>
    <w:rsid w:val="000C481F"/>
    <w:rsid w:val="000C4990"/>
    <w:rsid w:val="000C4DB8"/>
    <w:rsid w:val="000C510C"/>
    <w:rsid w:val="000C52C5"/>
    <w:rsid w:val="000C54A4"/>
    <w:rsid w:val="000C58F7"/>
    <w:rsid w:val="000C6265"/>
    <w:rsid w:val="000C68B0"/>
    <w:rsid w:val="000C76C3"/>
    <w:rsid w:val="000C7749"/>
    <w:rsid w:val="000C7A5F"/>
    <w:rsid w:val="000C7B10"/>
    <w:rsid w:val="000C7C8C"/>
    <w:rsid w:val="000C7CBD"/>
    <w:rsid w:val="000C7E47"/>
    <w:rsid w:val="000D01E0"/>
    <w:rsid w:val="000D049C"/>
    <w:rsid w:val="000D16C1"/>
    <w:rsid w:val="000D1CA3"/>
    <w:rsid w:val="000D21F3"/>
    <w:rsid w:val="000D24F4"/>
    <w:rsid w:val="000D2596"/>
    <w:rsid w:val="000D2666"/>
    <w:rsid w:val="000D2EE4"/>
    <w:rsid w:val="000D30C8"/>
    <w:rsid w:val="000D3A68"/>
    <w:rsid w:val="000D3DA4"/>
    <w:rsid w:val="000D4679"/>
    <w:rsid w:val="000D4697"/>
    <w:rsid w:val="000D494D"/>
    <w:rsid w:val="000D56E8"/>
    <w:rsid w:val="000D6079"/>
    <w:rsid w:val="000D631B"/>
    <w:rsid w:val="000D645C"/>
    <w:rsid w:val="000D655E"/>
    <w:rsid w:val="000D69C7"/>
    <w:rsid w:val="000D6F17"/>
    <w:rsid w:val="000D74BD"/>
    <w:rsid w:val="000D7919"/>
    <w:rsid w:val="000D7FAB"/>
    <w:rsid w:val="000E1C82"/>
    <w:rsid w:val="000E250B"/>
    <w:rsid w:val="000E2720"/>
    <w:rsid w:val="000E279F"/>
    <w:rsid w:val="000E2840"/>
    <w:rsid w:val="000E2EDB"/>
    <w:rsid w:val="000E2F84"/>
    <w:rsid w:val="000E3192"/>
    <w:rsid w:val="000E31A1"/>
    <w:rsid w:val="000E3348"/>
    <w:rsid w:val="000E45B2"/>
    <w:rsid w:val="000E4D90"/>
    <w:rsid w:val="000E4DF4"/>
    <w:rsid w:val="000E5065"/>
    <w:rsid w:val="000E52D9"/>
    <w:rsid w:val="000E573A"/>
    <w:rsid w:val="000E589C"/>
    <w:rsid w:val="000E5CB7"/>
    <w:rsid w:val="000E5F17"/>
    <w:rsid w:val="000E6948"/>
    <w:rsid w:val="000E6E02"/>
    <w:rsid w:val="000E6E47"/>
    <w:rsid w:val="000E713A"/>
    <w:rsid w:val="000E769C"/>
    <w:rsid w:val="000F02D3"/>
    <w:rsid w:val="000F059A"/>
    <w:rsid w:val="000F0C15"/>
    <w:rsid w:val="000F0EDE"/>
    <w:rsid w:val="000F1438"/>
    <w:rsid w:val="000F1DBA"/>
    <w:rsid w:val="000F2613"/>
    <w:rsid w:val="000F2BFF"/>
    <w:rsid w:val="000F2DF4"/>
    <w:rsid w:val="000F463F"/>
    <w:rsid w:val="000F4856"/>
    <w:rsid w:val="000F4C18"/>
    <w:rsid w:val="000F4D15"/>
    <w:rsid w:val="000F63ED"/>
    <w:rsid w:val="000F649B"/>
    <w:rsid w:val="000F69CF"/>
    <w:rsid w:val="000F6BFD"/>
    <w:rsid w:val="000F6EC7"/>
    <w:rsid w:val="000F730C"/>
    <w:rsid w:val="000F7746"/>
    <w:rsid w:val="000F7757"/>
    <w:rsid w:val="0010091A"/>
    <w:rsid w:val="00100CA2"/>
    <w:rsid w:val="00101166"/>
    <w:rsid w:val="0010185A"/>
    <w:rsid w:val="00101DF4"/>
    <w:rsid w:val="001025E7"/>
    <w:rsid w:val="001032D9"/>
    <w:rsid w:val="00103AB6"/>
    <w:rsid w:val="00104096"/>
    <w:rsid w:val="00104C91"/>
    <w:rsid w:val="0010599A"/>
    <w:rsid w:val="00106074"/>
    <w:rsid w:val="001061D5"/>
    <w:rsid w:val="00106CD0"/>
    <w:rsid w:val="001071C6"/>
    <w:rsid w:val="00107744"/>
    <w:rsid w:val="001078B2"/>
    <w:rsid w:val="00107CD0"/>
    <w:rsid w:val="00107DD4"/>
    <w:rsid w:val="00110148"/>
    <w:rsid w:val="001110F2"/>
    <w:rsid w:val="00111618"/>
    <w:rsid w:val="0011189E"/>
    <w:rsid w:val="00111AC6"/>
    <w:rsid w:val="00111C28"/>
    <w:rsid w:val="001120D2"/>
    <w:rsid w:val="00112B62"/>
    <w:rsid w:val="001131BD"/>
    <w:rsid w:val="00113B82"/>
    <w:rsid w:val="00114477"/>
    <w:rsid w:val="0011467A"/>
    <w:rsid w:val="001147E9"/>
    <w:rsid w:val="00114AA2"/>
    <w:rsid w:val="00114B57"/>
    <w:rsid w:val="00114D07"/>
    <w:rsid w:val="00114D61"/>
    <w:rsid w:val="001157DB"/>
    <w:rsid w:val="00116081"/>
    <w:rsid w:val="00116261"/>
    <w:rsid w:val="0011705B"/>
    <w:rsid w:val="00117EEC"/>
    <w:rsid w:val="00120215"/>
    <w:rsid w:val="00120314"/>
    <w:rsid w:val="0012038E"/>
    <w:rsid w:val="00120399"/>
    <w:rsid w:val="00120B6E"/>
    <w:rsid w:val="001217D8"/>
    <w:rsid w:val="00121EEC"/>
    <w:rsid w:val="00121EF9"/>
    <w:rsid w:val="00122317"/>
    <w:rsid w:val="001224C3"/>
    <w:rsid w:val="001230D7"/>
    <w:rsid w:val="00123146"/>
    <w:rsid w:val="00123777"/>
    <w:rsid w:val="00123ECA"/>
    <w:rsid w:val="0012465F"/>
    <w:rsid w:val="0012467F"/>
    <w:rsid w:val="00124A75"/>
    <w:rsid w:val="00124C56"/>
    <w:rsid w:val="00124F63"/>
    <w:rsid w:val="00125110"/>
    <w:rsid w:val="0012518B"/>
    <w:rsid w:val="00125742"/>
    <w:rsid w:val="00125852"/>
    <w:rsid w:val="0012587F"/>
    <w:rsid w:val="00125A37"/>
    <w:rsid w:val="0012603C"/>
    <w:rsid w:val="00126718"/>
    <w:rsid w:val="0012689E"/>
    <w:rsid w:val="00126999"/>
    <w:rsid w:val="001269B7"/>
    <w:rsid w:val="00126DF9"/>
    <w:rsid w:val="00126FC3"/>
    <w:rsid w:val="00127248"/>
    <w:rsid w:val="00127350"/>
    <w:rsid w:val="0013064C"/>
    <w:rsid w:val="001306FD"/>
    <w:rsid w:val="0013073E"/>
    <w:rsid w:val="0013081F"/>
    <w:rsid w:val="00130DB3"/>
    <w:rsid w:val="00131577"/>
    <w:rsid w:val="00131D2C"/>
    <w:rsid w:val="00131F9E"/>
    <w:rsid w:val="001328F9"/>
    <w:rsid w:val="00132B6B"/>
    <w:rsid w:val="00132CA5"/>
    <w:rsid w:val="00132D47"/>
    <w:rsid w:val="00132DF5"/>
    <w:rsid w:val="0013338B"/>
    <w:rsid w:val="00133AB3"/>
    <w:rsid w:val="00134687"/>
    <w:rsid w:val="00134AC6"/>
    <w:rsid w:val="001353B4"/>
    <w:rsid w:val="00135835"/>
    <w:rsid w:val="00135C54"/>
    <w:rsid w:val="00135CA3"/>
    <w:rsid w:val="00136471"/>
    <w:rsid w:val="0013664A"/>
    <w:rsid w:val="00136708"/>
    <w:rsid w:val="001368D4"/>
    <w:rsid w:val="00137673"/>
    <w:rsid w:val="0013787D"/>
    <w:rsid w:val="00140195"/>
    <w:rsid w:val="00140660"/>
    <w:rsid w:val="001406F3"/>
    <w:rsid w:val="0014073E"/>
    <w:rsid w:val="00140D67"/>
    <w:rsid w:val="0014109A"/>
    <w:rsid w:val="00141751"/>
    <w:rsid w:val="00141C94"/>
    <w:rsid w:val="00141F57"/>
    <w:rsid w:val="00142B72"/>
    <w:rsid w:val="00143321"/>
    <w:rsid w:val="00143D60"/>
    <w:rsid w:val="0014409D"/>
    <w:rsid w:val="00144BE2"/>
    <w:rsid w:val="00144EFB"/>
    <w:rsid w:val="0014524D"/>
    <w:rsid w:val="001460C5"/>
    <w:rsid w:val="0014677E"/>
    <w:rsid w:val="00146856"/>
    <w:rsid w:val="001468D5"/>
    <w:rsid w:val="00146FE1"/>
    <w:rsid w:val="001473E0"/>
    <w:rsid w:val="001506C9"/>
    <w:rsid w:val="00150C90"/>
    <w:rsid w:val="00151B11"/>
    <w:rsid w:val="00151C74"/>
    <w:rsid w:val="00151E36"/>
    <w:rsid w:val="00152410"/>
    <w:rsid w:val="0015286F"/>
    <w:rsid w:val="00152CF6"/>
    <w:rsid w:val="001548FC"/>
    <w:rsid w:val="0015517C"/>
    <w:rsid w:val="00155703"/>
    <w:rsid w:val="00155E3C"/>
    <w:rsid w:val="00155EDB"/>
    <w:rsid w:val="001560B2"/>
    <w:rsid w:val="0015634F"/>
    <w:rsid w:val="001563BA"/>
    <w:rsid w:val="0015652B"/>
    <w:rsid w:val="00156E16"/>
    <w:rsid w:val="0015778C"/>
    <w:rsid w:val="001579E4"/>
    <w:rsid w:val="001606A4"/>
    <w:rsid w:val="00160963"/>
    <w:rsid w:val="00160AD9"/>
    <w:rsid w:val="00160CFA"/>
    <w:rsid w:val="00160E08"/>
    <w:rsid w:val="001620A1"/>
    <w:rsid w:val="00162525"/>
    <w:rsid w:val="0016311C"/>
    <w:rsid w:val="00163B26"/>
    <w:rsid w:val="00163F5C"/>
    <w:rsid w:val="00164630"/>
    <w:rsid w:val="00165253"/>
    <w:rsid w:val="00165452"/>
    <w:rsid w:val="00165CAD"/>
    <w:rsid w:val="00166255"/>
    <w:rsid w:val="0016693F"/>
    <w:rsid w:val="00166AC1"/>
    <w:rsid w:val="00167371"/>
    <w:rsid w:val="00167523"/>
    <w:rsid w:val="0016783E"/>
    <w:rsid w:val="00167B1D"/>
    <w:rsid w:val="00170549"/>
    <w:rsid w:val="00171DDA"/>
    <w:rsid w:val="00172450"/>
    <w:rsid w:val="00172C5D"/>
    <w:rsid w:val="00173577"/>
    <w:rsid w:val="0017377E"/>
    <w:rsid w:val="00173A6B"/>
    <w:rsid w:val="001742EE"/>
    <w:rsid w:val="0017546E"/>
    <w:rsid w:val="00175C3E"/>
    <w:rsid w:val="0017628F"/>
    <w:rsid w:val="0017727E"/>
    <w:rsid w:val="0017732E"/>
    <w:rsid w:val="00177600"/>
    <w:rsid w:val="001776D1"/>
    <w:rsid w:val="00177C64"/>
    <w:rsid w:val="00177CF9"/>
    <w:rsid w:val="00177E0B"/>
    <w:rsid w:val="001807BC"/>
    <w:rsid w:val="00180B18"/>
    <w:rsid w:val="00181239"/>
    <w:rsid w:val="0018145C"/>
    <w:rsid w:val="00182277"/>
    <w:rsid w:val="00182553"/>
    <w:rsid w:val="001826BF"/>
    <w:rsid w:val="001826E5"/>
    <w:rsid w:val="001831F9"/>
    <w:rsid w:val="00183B1A"/>
    <w:rsid w:val="00183C06"/>
    <w:rsid w:val="00183CD7"/>
    <w:rsid w:val="00183E9D"/>
    <w:rsid w:val="00184360"/>
    <w:rsid w:val="00184999"/>
    <w:rsid w:val="001849B6"/>
    <w:rsid w:val="00185961"/>
    <w:rsid w:val="001859EF"/>
    <w:rsid w:val="00185A63"/>
    <w:rsid w:val="00185C8C"/>
    <w:rsid w:val="00186ED4"/>
    <w:rsid w:val="00186F97"/>
    <w:rsid w:val="00187CEF"/>
    <w:rsid w:val="00190A00"/>
    <w:rsid w:val="00190FB2"/>
    <w:rsid w:val="001910A7"/>
    <w:rsid w:val="001913AA"/>
    <w:rsid w:val="00191646"/>
    <w:rsid w:val="00191825"/>
    <w:rsid w:val="00191ED2"/>
    <w:rsid w:val="00192320"/>
    <w:rsid w:val="00192A55"/>
    <w:rsid w:val="00192E7A"/>
    <w:rsid w:val="001932BD"/>
    <w:rsid w:val="001932E8"/>
    <w:rsid w:val="00193DF1"/>
    <w:rsid w:val="00194638"/>
    <w:rsid w:val="001946A1"/>
    <w:rsid w:val="00194B41"/>
    <w:rsid w:val="001953CF"/>
    <w:rsid w:val="0019566A"/>
    <w:rsid w:val="0019585B"/>
    <w:rsid w:val="00196191"/>
    <w:rsid w:val="00196425"/>
    <w:rsid w:val="001968D3"/>
    <w:rsid w:val="00196C73"/>
    <w:rsid w:val="001975F6"/>
    <w:rsid w:val="00197DBE"/>
    <w:rsid w:val="001A0701"/>
    <w:rsid w:val="001A0C97"/>
    <w:rsid w:val="001A11C6"/>
    <w:rsid w:val="001A11FD"/>
    <w:rsid w:val="001A13C1"/>
    <w:rsid w:val="001A2263"/>
    <w:rsid w:val="001A2AD4"/>
    <w:rsid w:val="001A2B6D"/>
    <w:rsid w:val="001A2B8F"/>
    <w:rsid w:val="001A2D62"/>
    <w:rsid w:val="001A2F82"/>
    <w:rsid w:val="001A324F"/>
    <w:rsid w:val="001A32C0"/>
    <w:rsid w:val="001A34D2"/>
    <w:rsid w:val="001A3CFA"/>
    <w:rsid w:val="001A4253"/>
    <w:rsid w:val="001A4692"/>
    <w:rsid w:val="001A4E60"/>
    <w:rsid w:val="001A51C0"/>
    <w:rsid w:val="001A530B"/>
    <w:rsid w:val="001A536F"/>
    <w:rsid w:val="001A543D"/>
    <w:rsid w:val="001A58D8"/>
    <w:rsid w:val="001A5E33"/>
    <w:rsid w:val="001A61FB"/>
    <w:rsid w:val="001A6495"/>
    <w:rsid w:val="001A6C83"/>
    <w:rsid w:val="001A6C95"/>
    <w:rsid w:val="001A7F1F"/>
    <w:rsid w:val="001B077A"/>
    <w:rsid w:val="001B0A55"/>
    <w:rsid w:val="001B1A48"/>
    <w:rsid w:val="001B1F15"/>
    <w:rsid w:val="001B25BC"/>
    <w:rsid w:val="001B2A3B"/>
    <w:rsid w:val="001B2CC3"/>
    <w:rsid w:val="001B2EC3"/>
    <w:rsid w:val="001B34D9"/>
    <w:rsid w:val="001B3B4C"/>
    <w:rsid w:val="001B3CDA"/>
    <w:rsid w:val="001B3E3E"/>
    <w:rsid w:val="001B44BA"/>
    <w:rsid w:val="001B500E"/>
    <w:rsid w:val="001B56D3"/>
    <w:rsid w:val="001B5868"/>
    <w:rsid w:val="001B6163"/>
    <w:rsid w:val="001B6168"/>
    <w:rsid w:val="001B64C2"/>
    <w:rsid w:val="001B66F2"/>
    <w:rsid w:val="001B6B7D"/>
    <w:rsid w:val="001B6CCB"/>
    <w:rsid w:val="001B6EA7"/>
    <w:rsid w:val="001B7028"/>
    <w:rsid w:val="001B7658"/>
    <w:rsid w:val="001B7F8D"/>
    <w:rsid w:val="001C06EF"/>
    <w:rsid w:val="001C0B80"/>
    <w:rsid w:val="001C0EE5"/>
    <w:rsid w:val="001C0F90"/>
    <w:rsid w:val="001C1505"/>
    <w:rsid w:val="001C15C5"/>
    <w:rsid w:val="001C184F"/>
    <w:rsid w:val="001C195F"/>
    <w:rsid w:val="001C1A7A"/>
    <w:rsid w:val="001C231E"/>
    <w:rsid w:val="001C2FC2"/>
    <w:rsid w:val="001C3851"/>
    <w:rsid w:val="001C50A3"/>
    <w:rsid w:val="001C50D7"/>
    <w:rsid w:val="001C631B"/>
    <w:rsid w:val="001C6534"/>
    <w:rsid w:val="001C70A4"/>
    <w:rsid w:val="001C7663"/>
    <w:rsid w:val="001C7C23"/>
    <w:rsid w:val="001C7D41"/>
    <w:rsid w:val="001D0292"/>
    <w:rsid w:val="001D08DB"/>
    <w:rsid w:val="001D0AD6"/>
    <w:rsid w:val="001D1300"/>
    <w:rsid w:val="001D1920"/>
    <w:rsid w:val="001D238D"/>
    <w:rsid w:val="001D26AB"/>
    <w:rsid w:val="001D310D"/>
    <w:rsid w:val="001D36A4"/>
    <w:rsid w:val="001D3D88"/>
    <w:rsid w:val="001D4CE2"/>
    <w:rsid w:val="001D4D54"/>
    <w:rsid w:val="001D538C"/>
    <w:rsid w:val="001D573D"/>
    <w:rsid w:val="001D5A01"/>
    <w:rsid w:val="001D6836"/>
    <w:rsid w:val="001E00A2"/>
    <w:rsid w:val="001E056B"/>
    <w:rsid w:val="001E0577"/>
    <w:rsid w:val="001E07F1"/>
    <w:rsid w:val="001E0820"/>
    <w:rsid w:val="001E09B8"/>
    <w:rsid w:val="001E0EE1"/>
    <w:rsid w:val="001E12BE"/>
    <w:rsid w:val="001E14A6"/>
    <w:rsid w:val="001E19BD"/>
    <w:rsid w:val="001E19D5"/>
    <w:rsid w:val="001E283F"/>
    <w:rsid w:val="001E28AC"/>
    <w:rsid w:val="001E3729"/>
    <w:rsid w:val="001E3938"/>
    <w:rsid w:val="001E3AE4"/>
    <w:rsid w:val="001E3D20"/>
    <w:rsid w:val="001E3E25"/>
    <w:rsid w:val="001E3E5A"/>
    <w:rsid w:val="001E4891"/>
    <w:rsid w:val="001E4D20"/>
    <w:rsid w:val="001E4EE2"/>
    <w:rsid w:val="001E4FF9"/>
    <w:rsid w:val="001E502F"/>
    <w:rsid w:val="001E5217"/>
    <w:rsid w:val="001E59D8"/>
    <w:rsid w:val="001E7179"/>
    <w:rsid w:val="001E73B3"/>
    <w:rsid w:val="001E7514"/>
    <w:rsid w:val="001E7808"/>
    <w:rsid w:val="001E7A92"/>
    <w:rsid w:val="001E7BE6"/>
    <w:rsid w:val="001F0642"/>
    <w:rsid w:val="001F06DF"/>
    <w:rsid w:val="001F14C3"/>
    <w:rsid w:val="001F175E"/>
    <w:rsid w:val="001F1862"/>
    <w:rsid w:val="001F2B1A"/>
    <w:rsid w:val="001F2BDD"/>
    <w:rsid w:val="001F343B"/>
    <w:rsid w:val="001F3F8C"/>
    <w:rsid w:val="001F4C35"/>
    <w:rsid w:val="001F4CAB"/>
    <w:rsid w:val="001F4E71"/>
    <w:rsid w:val="001F52EE"/>
    <w:rsid w:val="001F53E2"/>
    <w:rsid w:val="001F56B1"/>
    <w:rsid w:val="001F5D94"/>
    <w:rsid w:val="001F5DC4"/>
    <w:rsid w:val="001F6990"/>
    <w:rsid w:val="001F6AFC"/>
    <w:rsid w:val="001F6DBC"/>
    <w:rsid w:val="001F6E12"/>
    <w:rsid w:val="001F7166"/>
    <w:rsid w:val="001F73A8"/>
    <w:rsid w:val="001F7514"/>
    <w:rsid w:val="00200533"/>
    <w:rsid w:val="00200EAF"/>
    <w:rsid w:val="0020143D"/>
    <w:rsid w:val="002036BB"/>
    <w:rsid w:val="00203971"/>
    <w:rsid w:val="002039C7"/>
    <w:rsid w:val="002039DB"/>
    <w:rsid w:val="00203DAB"/>
    <w:rsid w:val="00203FE9"/>
    <w:rsid w:val="00204267"/>
    <w:rsid w:val="00204B11"/>
    <w:rsid w:val="00204E4D"/>
    <w:rsid w:val="00205090"/>
    <w:rsid w:val="002052AE"/>
    <w:rsid w:val="0020543F"/>
    <w:rsid w:val="002057FD"/>
    <w:rsid w:val="00205E02"/>
    <w:rsid w:val="002063AA"/>
    <w:rsid w:val="002069F8"/>
    <w:rsid w:val="00207026"/>
    <w:rsid w:val="00207FD7"/>
    <w:rsid w:val="002100E4"/>
    <w:rsid w:val="00210883"/>
    <w:rsid w:val="0021168F"/>
    <w:rsid w:val="002116C5"/>
    <w:rsid w:val="00212563"/>
    <w:rsid w:val="002125E7"/>
    <w:rsid w:val="00212EAA"/>
    <w:rsid w:val="0021362D"/>
    <w:rsid w:val="00213CB2"/>
    <w:rsid w:val="002143C1"/>
    <w:rsid w:val="00214AAE"/>
    <w:rsid w:val="00215252"/>
    <w:rsid w:val="0021539F"/>
    <w:rsid w:val="002154A8"/>
    <w:rsid w:val="0021579E"/>
    <w:rsid w:val="00215BA3"/>
    <w:rsid w:val="0021633C"/>
    <w:rsid w:val="00216703"/>
    <w:rsid w:val="002167C3"/>
    <w:rsid w:val="002169A6"/>
    <w:rsid w:val="00217054"/>
    <w:rsid w:val="00217263"/>
    <w:rsid w:val="00217BC3"/>
    <w:rsid w:val="00217F71"/>
    <w:rsid w:val="0022027E"/>
    <w:rsid w:val="00220693"/>
    <w:rsid w:val="002212D9"/>
    <w:rsid w:val="00221FCC"/>
    <w:rsid w:val="00222822"/>
    <w:rsid w:val="00223825"/>
    <w:rsid w:val="00223B92"/>
    <w:rsid w:val="002242F4"/>
    <w:rsid w:val="00224C47"/>
    <w:rsid w:val="00225568"/>
    <w:rsid w:val="00225717"/>
    <w:rsid w:val="002257BC"/>
    <w:rsid w:val="002258F8"/>
    <w:rsid w:val="00225EC6"/>
    <w:rsid w:val="002265A2"/>
    <w:rsid w:val="00226D4B"/>
    <w:rsid w:val="00226EFA"/>
    <w:rsid w:val="00227019"/>
    <w:rsid w:val="0023025E"/>
    <w:rsid w:val="00230D28"/>
    <w:rsid w:val="00230D77"/>
    <w:rsid w:val="00231149"/>
    <w:rsid w:val="002314CF"/>
    <w:rsid w:val="0023165D"/>
    <w:rsid w:val="002318C1"/>
    <w:rsid w:val="00231C3F"/>
    <w:rsid w:val="00232ABB"/>
    <w:rsid w:val="00232C25"/>
    <w:rsid w:val="00233401"/>
    <w:rsid w:val="002334F3"/>
    <w:rsid w:val="00233D83"/>
    <w:rsid w:val="00233D8F"/>
    <w:rsid w:val="002340F5"/>
    <w:rsid w:val="002343DF"/>
    <w:rsid w:val="002363D7"/>
    <w:rsid w:val="00236538"/>
    <w:rsid w:val="00236DA2"/>
    <w:rsid w:val="002378C5"/>
    <w:rsid w:val="00237B17"/>
    <w:rsid w:val="00240151"/>
    <w:rsid w:val="0024070B"/>
    <w:rsid w:val="00241141"/>
    <w:rsid w:val="002415CA"/>
    <w:rsid w:val="00241C4C"/>
    <w:rsid w:val="00241DFF"/>
    <w:rsid w:val="002425A6"/>
    <w:rsid w:val="0024289C"/>
    <w:rsid w:val="002428BF"/>
    <w:rsid w:val="00242D40"/>
    <w:rsid w:val="00243864"/>
    <w:rsid w:val="00243E49"/>
    <w:rsid w:val="00244A17"/>
    <w:rsid w:val="00245267"/>
    <w:rsid w:val="00245304"/>
    <w:rsid w:val="00245FFE"/>
    <w:rsid w:val="002460F3"/>
    <w:rsid w:val="002467CC"/>
    <w:rsid w:val="002478C4"/>
    <w:rsid w:val="0025063D"/>
    <w:rsid w:val="00250769"/>
    <w:rsid w:val="00250DDD"/>
    <w:rsid w:val="00250F37"/>
    <w:rsid w:val="00251C42"/>
    <w:rsid w:val="0025206A"/>
    <w:rsid w:val="002529D4"/>
    <w:rsid w:val="002531A2"/>
    <w:rsid w:val="002535B1"/>
    <w:rsid w:val="00253F00"/>
    <w:rsid w:val="002541F5"/>
    <w:rsid w:val="00254D42"/>
    <w:rsid w:val="00254F2F"/>
    <w:rsid w:val="00255F11"/>
    <w:rsid w:val="002561D3"/>
    <w:rsid w:val="00256A3F"/>
    <w:rsid w:val="00257564"/>
    <w:rsid w:val="0025772F"/>
    <w:rsid w:val="00257BD3"/>
    <w:rsid w:val="00257C1C"/>
    <w:rsid w:val="00257CA8"/>
    <w:rsid w:val="00257DEA"/>
    <w:rsid w:val="0026016C"/>
    <w:rsid w:val="00260407"/>
    <w:rsid w:val="0026049F"/>
    <w:rsid w:val="002606FA"/>
    <w:rsid w:val="00261A00"/>
    <w:rsid w:val="00261AE3"/>
    <w:rsid w:val="00262020"/>
    <w:rsid w:val="002620D8"/>
    <w:rsid w:val="00262185"/>
    <w:rsid w:val="00262420"/>
    <w:rsid w:val="0026260A"/>
    <w:rsid w:val="0026298F"/>
    <w:rsid w:val="00262CE9"/>
    <w:rsid w:val="002642C9"/>
    <w:rsid w:val="00264A97"/>
    <w:rsid w:val="00264BDD"/>
    <w:rsid w:val="002651F4"/>
    <w:rsid w:val="0026584E"/>
    <w:rsid w:val="00265F36"/>
    <w:rsid w:val="00266304"/>
    <w:rsid w:val="0026631B"/>
    <w:rsid w:val="00266C07"/>
    <w:rsid w:val="00266C5D"/>
    <w:rsid w:val="0026717E"/>
    <w:rsid w:val="00267267"/>
    <w:rsid w:val="00267CB7"/>
    <w:rsid w:val="00267F9B"/>
    <w:rsid w:val="0027010D"/>
    <w:rsid w:val="00270313"/>
    <w:rsid w:val="0027081C"/>
    <w:rsid w:val="002708AC"/>
    <w:rsid w:val="00270A65"/>
    <w:rsid w:val="002710DB"/>
    <w:rsid w:val="002713AB"/>
    <w:rsid w:val="00271521"/>
    <w:rsid w:val="00271CCC"/>
    <w:rsid w:val="00271E8F"/>
    <w:rsid w:val="00272621"/>
    <w:rsid w:val="00273390"/>
    <w:rsid w:val="00273B1A"/>
    <w:rsid w:val="00273E03"/>
    <w:rsid w:val="002741F4"/>
    <w:rsid w:val="00274381"/>
    <w:rsid w:val="00274859"/>
    <w:rsid w:val="00274E27"/>
    <w:rsid w:val="00275884"/>
    <w:rsid w:val="00275BFF"/>
    <w:rsid w:val="00275D98"/>
    <w:rsid w:val="00275EC9"/>
    <w:rsid w:val="00276A29"/>
    <w:rsid w:val="002779A4"/>
    <w:rsid w:val="00277D50"/>
    <w:rsid w:val="00280C9B"/>
    <w:rsid w:val="00282BA2"/>
    <w:rsid w:val="00282DAD"/>
    <w:rsid w:val="00282E98"/>
    <w:rsid w:val="00283331"/>
    <w:rsid w:val="00283482"/>
    <w:rsid w:val="002835F3"/>
    <w:rsid w:val="00283827"/>
    <w:rsid w:val="00284BAA"/>
    <w:rsid w:val="00284FA6"/>
    <w:rsid w:val="00285507"/>
    <w:rsid w:val="00285595"/>
    <w:rsid w:val="0028586D"/>
    <w:rsid w:val="00285C5F"/>
    <w:rsid w:val="00286083"/>
    <w:rsid w:val="002864FD"/>
    <w:rsid w:val="00286621"/>
    <w:rsid w:val="002866C0"/>
    <w:rsid w:val="00287650"/>
    <w:rsid w:val="002877D1"/>
    <w:rsid w:val="00287B09"/>
    <w:rsid w:val="00287DF0"/>
    <w:rsid w:val="002905F6"/>
    <w:rsid w:val="00290852"/>
    <w:rsid w:val="00290984"/>
    <w:rsid w:val="00290B5F"/>
    <w:rsid w:val="002917AE"/>
    <w:rsid w:val="00291D9B"/>
    <w:rsid w:val="00291EF2"/>
    <w:rsid w:val="00291F6F"/>
    <w:rsid w:val="002920B9"/>
    <w:rsid w:val="00292DDE"/>
    <w:rsid w:val="00293A54"/>
    <w:rsid w:val="00294099"/>
    <w:rsid w:val="0029463E"/>
    <w:rsid w:val="00294F81"/>
    <w:rsid w:val="00295437"/>
    <w:rsid w:val="0029578B"/>
    <w:rsid w:val="002957DC"/>
    <w:rsid w:val="0029592F"/>
    <w:rsid w:val="00296067"/>
    <w:rsid w:val="0029624D"/>
    <w:rsid w:val="00296BF3"/>
    <w:rsid w:val="00296CB6"/>
    <w:rsid w:val="002971AD"/>
    <w:rsid w:val="0029770B"/>
    <w:rsid w:val="00297DAF"/>
    <w:rsid w:val="002A004F"/>
    <w:rsid w:val="002A02C6"/>
    <w:rsid w:val="002A0DFE"/>
    <w:rsid w:val="002A0F19"/>
    <w:rsid w:val="002A0FB0"/>
    <w:rsid w:val="002A118F"/>
    <w:rsid w:val="002A1628"/>
    <w:rsid w:val="002A2157"/>
    <w:rsid w:val="002A2276"/>
    <w:rsid w:val="002A2304"/>
    <w:rsid w:val="002A2942"/>
    <w:rsid w:val="002A30A3"/>
    <w:rsid w:val="002A30C4"/>
    <w:rsid w:val="002A3230"/>
    <w:rsid w:val="002A34FE"/>
    <w:rsid w:val="002A46AE"/>
    <w:rsid w:val="002A4880"/>
    <w:rsid w:val="002A5A5E"/>
    <w:rsid w:val="002A6873"/>
    <w:rsid w:val="002A7CBC"/>
    <w:rsid w:val="002B1115"/>
    <w:rsid w:val="002B210F"/>
    <w:rsid w:val="002B2E7B"/>
    <w:rsid w:val="002B32F9"/>
    <w:rsid w:val="002B33BE"/>
    <w:rsid w:val="002B3789"/>
    <w:rsid w:val="002B3E01"/>
    <w:rsid w:val="002B4D53"/>
    <w:rsid w:val="002B4D9E"/>
    <w:rsid w:val="002B527F"/>
    <w:rsid w:val="002B5BD6"/>
    <w:rsid w:val="002B64A0"/>
    <w:rsid w:val="002B66C0"/>
    <w:rsid w:val="002B68D8"/>
    <w:rsid w:val="002B6E02"/>
    <w:rsid w:val="002B71E9"/>
    <w:rsid w:val="002B77B9"/>
    <w:rsid w:val="002C09EF"/>
    <w:rsid w:val="002C09FD"/>
    <w:rsid w:val="002C0D6E"/>
    <w:rsid w:val="002C0E6D"/>
    <w:rsid w:val="002C103B"/>
    <w:rsid w:val="002C1881"/>
    <w:rsid w:val="002C1BCD"/>
    <w:rsid w:val="002C21B2"/>
    <w:rsid w:val="002C2223"/>
    <w:rsid w:val="002C23C4"/>
    <w:rsid w:val="002C3174"/>
    <w:rsid w:val="002C3336"/>
    <w:rsid w:val="002C3765"/>
    <w:rsid w:val="002C4529"/>
    <w:rsid w:val="002C45F9"/>
    <w:rsid w:val="002C523A"/>
    <w:rsid w:val="002C526C"/>
    <w:rsid w:val="002C55C0"/>
    <w:rsid w:val="002C586A"/>
    <w:rsid w:val="002C5EF8"/>
    <w:rsid w:val="002C669A"/>
    <w:rsid w:val="002C6B84"/>
    <w:rsid w:val="002D050F"/>
    <w:rsid w:val="002D07B9"/>
    <w:rsid w:val="002D0A37"/>
    <w:rsid w:val="002D1C1F"/>
    <w:rsid w:val="002D2676"/>
    <w:rsid w:val="002D2A1A"/>
    <w:rsid w:val="002D3810"/>
    <w:rsid w:val="002D3836"/>
    <w:rsid w:val="002D4038"/>
    <w:rsid w:val="002D4469"/>
    <w:rsid w:val="002D44EB"/>
    <w:rsid w:val="002D46D9"/>
    <w:rsid w:val="002D4C3D"/>
    <w:rsid w:val="002D4FBE"/>
    <w:rsid w:val="002D519D"/>
    <w:rsid w:val="002D5C45"/>
    <w:rsid w:val="002D5CBF"/>
    <w:rsid w:val="002D5D83"/>
    <w:rsid w:val="002D6006"/>
    <w:rsid w:val="002D6654"/>
    <w:rsid w:val="002D6CE9"/>
    <w:rsid w:val="002D6D90"/>
    <w:rsid w:val="002D7C8E"/>
    <w:rsid w:val="002E11DB"/>
    <w:rsid w:val="002E219D"/>
    <w:rsid w:val="002E3FF7"/>
    <w:rsid w:val="002E4534"/>
    <w:rsid w:val="002E453F"/>
    <w:rsid w:val="002E5035"/>
    <w:rsid w:val="002E5CC0"/>
    <w:rsid w:val="002E5D8D"/>
    <w:rsid w:val="002E5F21"/>
    <w:rsid w:val="002E6210"/>
    <w:rsid w:val="002E6309"/>
    <w:rsid w:val="002E7041"/>
    <w:rsid w:val="002E7435"/>
    <w:rsid w:val="002E791B"/>
    <w:rsid w:val="002E7B83"/>
    <w:rsid w:val="002F00A7"/>
    <w:rsid w:val="002F0176"/>
    <w:rsid w:val="002F088D"/>
    <w:rsid w:val="002F0D5D"/>
    <w:rsid w:val="002F113B"/>
    <w:rsid w:val="002F24BA"/>
    <w:rsid w:val="002F2E6F"/>
    <w:rsid w:val="002F2EF5"/>
    <w:rsid w:val="002F375F"/>
    <w:rsid w:val="002F3790"/>
    <w:rsid w:val="002F3B90"/>
    <w:rsid w:val="002F3BBD"/>
    <w:rsid w:val="002F4670"/>
    <w:rsid w:val="002F4DDE"/>
    <w:rsid w:val="002F63D1"/>
    <w:rsid w:val="002F63EE"/>
    <w:rsid w:val="002F64F8"/>
    <w:rsid w:val="002F678E"/>
    <w:rsid w:val="002F6A69"/>
    <w:rsid w:val="002F7709"/>
    <w:rsid w:val="002F7C0D"/>
    <w:rsid w:val="003004AC"/>
    <w:rsid w:val="003008ED"/>
    <w:rsid w:val="00301110"/>
    <w:rsid w:val="00301A99"/>
    <w:rsid w:val="00301BBE"/>
    <w:rsid w:val="00302259"/>
    <w:rsid w:val="0030256D"/>
    <w:rsid w:val="00302928"/>
    <w:rsid w:val="00302A1C"/>
    <w:rsid w:val="00302B1F"/>
    <w:rsid w:val="00302D09"/>
    <w:rsid w:val="00303178"/>
    <w:rsid w:val="00303295"/>
    <w:rsid w:val="003033A4"/>
    <w:rsid w:val="00303BF8"/>
    <w:rsid w:val="00303EBD"/>
    <w:rsid w:val="00303FB9"/>
    <w:rsid w:val="00304520"/>
    <w:rsid w:val="003048EE"/>
    <w:rsid w:val="00304AAF"/>
    <w:rsid w:val="00304E72"/>
    <w:rsid w:val="00304FCD"/>
    <w:rsid w:val="003056CC"/>
    <w:rsid w:val="00305E76"/>
    <w:rsid w:val="003065CD"/>
    <w:rsid w:val="00306886"/>
    <w:rsid w:val="003068C8"/>
    <w:rsid w:val="00306D74"/>
    <w:rsid w:val="00307262"/>
    <w:rsid w:val="0030762B"/>
    <w:rsid w:val="0030796D"/>
    <w:rsid w:val="00307D2A"/>
    <w:rsid w:val="00307D35"/>
    <w:rsid w:val="003101F1"/>
    <w:rsid w:val="0031088D"/>
    <w:rsid w:val="0031104B"/>
    <w:rsid w:val="00311242"/>
    <w:rsid w:val="00311599"/>
    <w:rsid w:val="003119CD"/>
    <w:rsid w:val="00311D26"/>
    <w:rsid w:val="00311D5E"/>
    <w:rsid w:val="00311E36"/>
    <w:rsid w:val="00312014"/>
    <w:rsid w:val="003121AE"/>
    <w:rsid w:val="00312487"/>
    <w:rsid w:val="00312FE9"/>
    <w:rsid w:val="0031323C"/>
    <w:rsid w:val="00313E23"/>
    <w:rsid w:val="00313FA7"/>
    <w:rsid w:val="00314277"/>
    <w:rsid w:val="00314DA1"/>
    <w:rsid w:val="00314E6B"/>
    <w:rsid w:val="00315411"/>
    <w:rsid w:val="00315472"/>
    <w:rsid w:val="003155EB"/>
    <w:rsid w:val="00315765"/>
    <w:rsid w:val="00315BBA"/>
    <w:rsid w:val="00315CE4"/>
    <w:rsid w:val="00316CD7"/>
    <w:rsid w:val="0031775E"/>
    <w:rsid w:val="003178C8"/>
    <w:rsid w:val="00317BF4"/>
    <w:rsid w:val="00320026"/>
    <w:rsid w:val="00320028"/>
    <w:rsid w:val="00320125"/>
    <w:rsid w:val="00320340"/>
    <w:rsid w:val="00320348"/>
    <w:rsid w:val="00320465"/>
    <w:rsid w:val="00320487"/>
    <w:rsid w:val="00320A37"/>
    <w:rsid w:val="0032136F"/>
    <w:rsid w:val="003228CD"/>
    <w:rsid w:val="00322BE4"/>
    <w:rsid w:val="00322FB9"/>
    <w:rsid w:val="003235DF"/>
    <w:rsid w:val="00323A32"/>
    <w:rsid w:val="00323DBF"/>
    <w:rsid w:val="0032415A"/>
    <w:rsid w:val="00324320"/>
    <w:rsid w:val="003250E8"/>
    <w:rsid w:val="00325120"/>
    <w:rsid w:val="0032547D"/>
    <w:rsid w:val="00325BD8"/>
    <w:rsid w:val="00325EF4"/>
    <w:rsid w:val="003263C0"/>
    <w:rsid w:val="00326CB8"/>
    <w:rsid w:val="00326E22"/>
    <w:rsid w:val="00327057"/>
    <w:rsid w:val="00327378"/>
    <w:rsid w:val="00327411"/>
    <w:rsid w:val="0032767F"/>
    <w:rsid w:val="00327796"/>
    <w:rsid w:val="00327CBC"/>
    <w:rsid w:val="00327ECE"/>
    <w:rsid w:val="0033035F"/>
    <w:rsid w:val="00330483"/>
    <w:rsid w:val="003304A8"/>
    <w:rsid w:val="0033076E"/>
    <w:rsid w:val="00330E36"/>
    <w:rsid w:val="00331124"/>
    <w:rsid w:val="0033113A"/>
    <w:rsid w:val="003316D9"/>
    <w:rsid w:val="003328A0"/>
    <w:rsid w:val="003328C5"/>
    <w:rsid w:val="003329A6"/>
    <w:rsid w:val="003331F5"/>
    <w:rsid w:val="00333997"/>
    <w:rsid w:val="0033399F"/>
    <w:rsid w:val="0033400C"/>
    <w:rsid w:val="0033408A"/>
    <w:rsid w:val="0033436B"/>
    <w:rsid w:val="00334598"/>
    <w:rsid w:val="00334BC2"/>
    <w:rsid w:val="00334C49"/>
    <w:rsid w:val="00334E9C"/>
    <w:rsid w:val="003353EE"/>
    <w:rsid w:val="00335597"/>
    <w:rsid w:val="00335697"/>
    <w:rsid w:val="00335C76"/>
    <w:rsid w:val="0033641C"/>
    <w:rsid w:val="0033686E"/>
    <w:rsid w:val="003373D0"/>
    <w:rsid w:val="00337547"/>
    <w:rsid w:val="0033770B"/>
    <w:rsid w:val="00340166"/>
    <w:rsid w:val="003401E0"/>
    <w:rsid w:val="00340216"/>
    <w:rsid w:val="0034041E"/>
    <w:rsid w:val="003404E5"/>
    <w:rsid w:val="0034086F"/>
    <w:rsid w:val="00340F00"/>
    <w:rsid w:val="00341071"/>
    <w:rsid w:val="00341085"/>
    <w:rsid w:val="003411FC"/>
    <w:rsid w:val="003412C0"/>
    <w:rsid w:val="00341769"/>
    <w:rsid w:val="0034189C"/>
    <w:rsid w:val="003423D1"/>
    <w:rsid w:val="00342883"/>
    <w:rsid w:val="00343479"/>
    <w:rsid w:val="00343573"/>
    <w:rsid w:val="003435DD"/>
    <w:rsid w:val="00343961"/>
    <w:rsid w:val="00343CE3"/>
    <w:rsid w:val="003448B4"/>
    <w:rsid w:val="00344E1A"/>
    <w:rsid w:val="0034544D"/>
    <w:rsid w:val="003456CC"/>
    <w:rsid w:val="003457B3"/>
    <w:rsid w:val="003462E7"/>
    <w:rsid w:val="00346793"/>
    <w:rsid w:val="0034689D"/>
    <w:rsid w:val="00347443"/>
    <w:rsid w:val="00347450"/>
    <w:rsid w:val="003504D8"/>
    <w:rsid w:val="00350B5D"/>
    <w:rsid w:val="00350C9C"/>
    <w:rsid w:val="00350D0A"/>
    <w:rsid w:val="00351108"/>
    <w:rsid w:val="003511CB"/>
    <w:rsid w:val="00351285"/>
    <w:rsid w:val="00352216"/>
    <w:rsid w:val="0035268F"/>
    <w:rsid w:val="00352949"/>
    <w:rsid w:val="00352A84"/>
    <w:rsid w:val="00352C46"/>
    <w:rsid w:val="00352F08"/>
    <w:rsid w:val="00352F77"/>
    <w:rsid w:val="00353214"/>
    <w:rsid w:val="003532A2"/>
    <w:rsid w:val="00353DF2"/>
    <w:rsid w:val="00354793"/>
    <w:rsid w:val="00354B92"/>
    <w:rsid w:val="00354C1F"/>
    <w:rsid w:val="00354EC6"/>
    <w:rsid w:val="003551E4"/>
    <w:rsid w:val="0035526C"/>
    <w:rsid w:val="00355AFD"/>
    <w:rsid w:val="0035671D"/>
    <w:rsid w:val="00356DBF"/>
    <w:rsid w:val="003575CE"/>
    <w:rsid w:val="003576F1"/>
    <w:rsid w:val="00357C4D"/>
    <w:rsid w:val="00360BE9"/>
    <w:rsid w:val="003612C1"/>
    <w:rsid w:val="003613A4"/>
    <w:rsid w:val="00361424"/>
    <w:rsid w:val="0036190D"/>
    <w:rsid w:val="00361C0F"/>
    <w:rsid w:val="00361EB4"/>
    <w:rsid w:val="0036242D"/>
    <w:rsid w:val="00362A62"/>
    <w:rsid w:val="0036361B"/>
    <w:rsid w:val="00364829"/>
    <w:rsid w:val="00364B2E"/>
    <w:rsid w:val="003653A9"/>
    <w:rsid w:val="00365631"/>
    <w:rsid w:val="00365AB6"/>
    <w:rsid w:val="0036627A"/>
    <w:rsid w:val="003663D8"/>
    <w:rsid w:val="00366B15"/>
    <w:rsid w:val="00366CD3"/>
    <w:rsid w:val="00367025"/>
    <w:rsid w:val="003672C3"/>
    <w:rsid w:val="00367448"/>
    <w:rsid w:val="00367506"/>
    <w:rsid w:val="00367700"/>
    <w:rsid w:val="003707E4"/>
    <w:rsid w:val="003711ED"/>
    <w:rsid w:val="003715DB"/>
    <w:rsid w:val="00371D61"/>
    <w:rsid w:val="00371D7E"/>
    <w:rsid w:val="003721DE"/>
    <w:rsid w:val="003722D0"/>
    <w:rsid w:val="0037293B"/>
    <w:rsid w:val="00372A73"/>
    <w:rsid w:val="003735E4"/>
    <w:rsid w:val="00373C18"/>
    <w:rsid w:val="00374A22"/>
    <w:rsid w:val="00374F39"/>
    <w:rsid w:val="003750B4"/>
    <w:rsid w:val="0037652C"/>
    <w:rsid w:val="00376DCD"/>
    <w:rsid w:val="00377767"/>
    <w:rsid w:val="00377EA0"/>
    <w:rsid w:val="003804B2"/>
    <w:rsid w:val="00380B66"/>
    <w:rsid w:val="00380C58"/>
    <w:rsid w:val="0038191A"/>
    <w:rsid w:val="00381B2E"/>
    <w:rsid w:val="00381BF0"/>
    <w:rsid w:val="00381F28"/>
    <w:rsid w:val="00381F60"/>
    <w:rsid w:val="00382B92"/>
    <w:rsid w:val="00382C51"/>
    <w:rsid w:val="00382F90"/>
    <w:rsid w:val="00383260"/>
    <w:rsid w:val="00383561"/>
    <w:rsid w:val="00383EB1"/>
    <w:rsid w:val="00384748"/>
    <w:rsid w:val="00384C2D"/>
    <w:rsid w:val="003855F6"/>
    <w:rsid w:val="003858D4"/>
    <w:rsid w:val="00386033"/>
    <w:rsid w:val="00386657"/>
    <w:rsid w:val="0038683E"/>
    <w:rsid w:val="00387B9F"/>
    <w:rsid w:val="00387CF8"/>
    <w:rsid w:val="00390AB5"/>
    <w:rsid w:val="00390C56"/>
    <w:rsid w:val="00390EA4"/>
    <w:rsid w:val="00391A99"/>
    <w:rsid w:val="00392AE3"/>
    <w:rsid w:val="0039323A"/>
    <w:rsid w:val="003932CC"/>
    <w:rsid w:val="0039343D"/>
    <w:rsid w:val="003938C8"/>
    <w:rsid w:val="0039409C"/>
    <w:rsid w:val="0039429D"/>
    <w:rsid w:val="0039448B"/>
    <w:rsid w:val="00394965"/>
    <w:rsid w:val="00394C7B"/>
    <w:rsid w:val="00395920"/>
    <w:rsid w:val="00395BD7"/>
    <w:rsid w:val="00396A61"/>
    <w:rsid w:val="003971BF"/>
    <w:rsid w:val="0039739C"/>
    <w:rsid w:val="0039766B"/>
    <w:rsid w:val="003A040D"/>
    <w:rsid w:val="003A04B2"/>
    <w:rsid w:val="003A0B41"/>
    <w:rsid w:val="003A0C20"/>
    <w:rsid w:val="003A0E15"/>
    <w:rsid w:val="003A19F4"/>
    <w:rsid w:val="003A1FF9"/>
    <w:rsid w:val="003A26DB"/>
    <w:rsid w:val="003A2768"/>
    <w:rsid w:val="003A3630"/>
    <w:rsid w:val="003A3A27"/>
    <w:rsid w:val="003A3F8E"/>
    <w:rsid w:val="003A4109"/>
    <w:rsid w:val="003A415D"/>
    <w:rsid w:val="003A4673"/>
    <w:rsid w:val="003A4FF9"/>
    <w:rsid w:val="003A5B05"/>
    <w:rsid w:val="003A5BA9"/>
    <w:rsid w:val="003A617B"/>
    <w:rsid w:val="003A6578"/>
    <w:rsid w:val="003A664C"/>
    <w:rsid w:val="003A6DF8"/>
    <w:rsid w:val="003A6FB3"/>
    <w:rsid w:val="003A7ACA"/>
    <w:rsid w:val="003B07BB"/>
    <w:rsid w:val="003B07F2"/>
    <w:rsid w:val="003B1208"/>
    <w:rsid w:val="003B12BE"/>
    <w:rsid w:val="003B1493"/>
    <w:rsid w:val="003B1995"/>
    <w:rsid w:val="003B2E18"/>
    <w:rsid w:val="003B30D4"/>
    <w:rsid w:val="003B3229"/>
    <w:rsid w:val="003B3A5E"/>
    <w:rsid w:val="003B3A6B"/>
    <w:rsid w:val="003B3FBB"/>
    <w:rsid w:val="003B3FD1"/>
    <w:rsid w:val="003B55EC"/>
    <w:rsid w:val="003B5C65"/>
    <w:rsid w:val="003B5CD2"/>
    <w:rsid w:val="003B6761"/>
    <w:rsid w:val="003B6A8B"/>
    <w:rsid w:val="003B6CAB"/>
    <w:rsid w:val="003B6DF9"/>
    <w:rsid w:val="003B75B3"/>
    <w:rsid w:val="003B7B78"/>
    <w:rsid w:val="003B7D45"/>
    <w:rsid w:val="003C0CA9"/>
    <w:rsid w:val="003C101E"/>
    <w:rsid w:val="003C1DF1"/>
    <w:rsid w:val="003C2CD1"/>
    <w:rsid w:val="003C4036"/>
    <w:rsid w:val="003C4565"/>
    <w:rsid w:val="003C4E90"/>
    <w:rsid w:val="003C57B5"/>
    <w:rsid w:val="003C5A85"/>
    <w:rsid w:val="003C62B0"/>
    <w:rsid w:val="003C62F3"/>
    <w:rsid w:val="003C63C2"/>
    <w:rsid w:val="003C6494"/>
    <w:rsid w:val="003C6FDB"/>
    <w:rsid w:val="003C7019"/>
    <w:rsid w:val="003C76AA"/>
    <w:rsid w:val="003C7A5F"/>
    <w:rsid w:val="003C7DF5"/>
    <w:rsid w:val="003C7F98"/>
    <w:rsid w:val="003D0407"/>
    <w:rsid w:val="003D071A"/>
    <w:rsid w:val="003D0ECF"/>
    <w:rsid w:val="003D1225"/>
    <w:rsid w:val="003D140A"/>
    <w:rsid w:val="003D1562"/>
    <w:rsid w:val="003D19F2"/>
    <w:rsid w:val="003D2DF5"/>
    <w:rsid w:val="003D2E17"/>
    <w:rsid w:val="003D3C95"/>
    <w:rsid w:val="003D3F42"/>
    <w:rsid w:val="003D4296"/>
    <w:rsid w:val="003D439A"/>
    <w:rsid w:val="003D43BB"/>
    <w:rsid w:val="003D44A4"/>
    <w:rsid w:val="003D4691"/>
    <w:rsid w:val="003D4EC2"/>
    <w:rsid w:val="003D51F4"/>
    <w:rsid w:val="003D54AD"/>
    <w:rsid w:val="003D5F56"/>
    <w:rsid w:val="003D622F"/>
    <w:rsid w:val="003D652C"/>
    <w:rsid w:val="003D6ABF"/>
    <w:rsid w:val="003D6B37"/>
    <w:rsid w:val="003D6C82"/>
    <w:rsid w:val="003D6E59"/>
    <w:rsid w:val="003D7B7E"/>
    <w:rsid w:val="003E10AF"/>
    <w:rsid w:val="003E1195"/>
    <w:rsid w:val="003E12FC"/>
    <w:rsid w:val="003E17AF"/>
    <w:rsid w:val="003E1E87"/>
    <w:rsid w:val="003E20D3"/>
    <w:rsid w:val="003E27A4"/>
    <w:rsid w:val="003E2A93"/>
    <w:rsid w:val="003E2D54"/>
    <w:rsid w:val="003E2F4E"/>
    <w:rsid w:val="003E2F95"/>
    <w:rsid w:val="003E3378"/>
    <w:rsid w:val="003E367A"/>
    <w:rsid w:val="003E3F84"/>
    <w:rsid w:val="003E3FA1"/>
    <w:rsid w:val="003E4179"/>
    <w:rsid w:val="003E485F"/>
    <w:rsid w:val="003E4CFA"/>
    <w:rsid w:val="003E5036"/>
    <w:rsid w:val="003E5535"/>
    <w:rsid w:val="003E5808"/>
    <w:rsid w:val="003E5841"/>
    <w:rsid w:val="003E5D85"/>
    <w:rsid w:val="003E6103"/>
    <w:rsid w:val="003E7389"/>
    <w:rsid w:val="003E77EC"/>
    <w:rsid w:val="003E78B8"/>
    <w:rsid w:val="003F06F8"/>
    <w:rsid w:val="003F0CEA"/>
    <w:rsid w:val="003F0D0D"/>
    <w:rsid w:val="003F0F5D"/>
    <w:rsid w:val="003F0FA8"/>
    <w:rsid w:val="003F105F"/>
    <w:rsid w:val="003F1A88"/>
    <w:rsid w:val="003F1BC1"/>
    <w:rsid w:val="003F1EFF"/>
    <w:rsid w:val="003F1F52"/>
    <w:rsid w:val="003F23C3"/>
    <w:rsid w:val="003F2CFC"/>
    <w:rsid w:val="003F2E86"/>
    <w:rsid w:val="003F35FD"/>
    <w:rsid w:val="003F3742"/>
    <w:rsid w:val="003F402A"/>
    <w:rsid w:val="003F492E"/>
    <w:rsid w:val="003F52B3"/>
    <w:rsid w:val="003F53F8"/>
    <w:rsid w:val="003F5517"/>
    <w:rsid w:val="003F5ACA"/>
    <w:rsid w:val="003F6505"/>
    <w:rsid w:val="003F682C"/>
    <w:rsid w:val="003F69E0"/>
    <w:rsid w:val="003F6D56"/>
    <w:rsid w:val="003F6E27"/>
    <w:rsid w:val="003F6EF3"/>
    <w:rsid w:val="003F7622"/>
    <w:rsid w:val="003F78C9"/>
    <w:rsid w:val="003F7D4F"/>
    <w:rsid w:val="004004A0"/>
    <w:rsid w:val="00400B4E"/>
    <w:rsid w:val="004012AC"/>
    <w:rsid w:val="004020FD"/>
    <w:rsid w:val="00402343"/>
    <w:rsid w:val="004032A4"/>
    <w:rsid w:val="004034BC"/>
    <w:rsid w:val="0040378A"/>
    <w:rsid w:val="004037A2"/>
    <w:rsid w:val="004037D2"/>
    <w:rsid w:val="0040398A"/>
    <w:rsid w:val="004039AD"/>
    <w:rsid w:val="00403CEF"/>
    <w:rsid w:val="004041F2"/>
    <w:rsid w:val="00404703"/>
    <w:rsid w:val="004051CB"/>
    <w:rsid w:val="00405464"/>
    <w:rsid w:val="00407323"/>
    <w:rsid w:val="0040767B"/>
    <w:rsid w:val="00407890"/>
    <w:rsid w:val="004107C5"/>
    <w:rsid w:val="00410C8B"/>
    <w:rsid w:val="00410F86"/>
    <w:rsid w:val="00410F8E"/>
    <w:rsid w:val="004113BC"/>
    <w:rsid w:val="004113C8"/>
    <w:rsid w:val="004117EF"/>
    <w:rsid w:val="00411DE7"/>
    <w:rsid w:val="00411DEE"/>
    <w:rsid w:val="004121E0"/>
    <w:rsid w:val="004122AB"/>
    <w:rsid w:val="00413281"/>
    <w:rsid w:val="00413FC9"/>
    <w:rsid w:val="00414091"/>
    <w:rsid w:val="00414BBC"/>
    <w:rsid w:val="004150CB"/>
    <w:rsid w:val="0041570E"/>
    <w:rsid w:val="004158DB"/>
    <w:rsid w:val="00415C36"/>
    <w:rsid w:val="00415E70"/>
    <w:rsid w:val="004161B9"/>
    <w:rsid w:val="0041633B"/>
    <w:rsid w:val="00416423"/>
    <w:rsid w:val="004164EF"/>
    <w:rsid w:val="00416962"/>
    <w:rsid w:val="00416D8F"/>
    <w:rsid w:val="00416FCB"/>
    <w:rsid w:val="00417DF3"/>
    <w:rsid w:val="004201D0"/>
    <w:rsid w:val="00420352"/>
    <w:rsid w:val="0042042B"/>
    <w:rsid w:val="004212C7"/>
    <w:rsid w:val="0042133C"/>
    <w:rsid w:val="004214EF"/>
    <w:rsid w:val="00421C50"/>
    <w:rsid w:val="00422232"/>
    <w:rsid w:val="00422302"/>
    <w:rsid w:val="00422DA8"/>
    <w:rsid w:val="0042317D"/>
    <w:rsid w:val="004233AA"/>
    <w:rsid w:val="00423741"/>
    <w:rsid w:val="004247DF"/>
    <w:rsid w:val="00424C1F"/>
    <w:rsid w:val="004253EF"/>
    <w:rsid w:val="0042572F"/>
    <w:rsid w:val="00425C5C"/>
    <w:rsid w:val="0042609F"/>
    <w:rsid w:val="00426182"/>
    <w:rsid w:val="00426B55"/>
    <w:rsid w:val="00426B6E"/>
    <w:rsid w:val="004272A5"/>
    <w:rsid w:val="004273C9"/>
    <w:rsid w:val="00427550"/>
    <w:rsid w:val="00427D88"/>
    <w:rsid w:val="00427E04"/>
    <w:rsid w:val="00430988"/>
    <w:rsid w:val="00430C57"/>
    <w:rsid w:val="00430E22"/>
    <w:rsid w:val="004315C7"/>
    <w:rsid w:val="0043211F"/>
    <w:rsid w:val="00432AE7"/>
    <w:rsid w:val="00433869"/>
    <w:rsid w:val="00433E78"/>
    <w:rsid w:val="004342B2"/>
    <w:rsid w:val="00434EDE"/>
    <w:rsid w:val="00435006"/>
    <w:rsid w:val="004379E2"/>
    <w:rsid w:val="004402CC"/>
    <w:rsid w:val="004404D8"/>
    <w:rsid w:val="00440893"/>
    <w:rsid w:val="00440AD4"/>
    <w:rsid w:val="00440D21"/>
    <w:rsid w:val="00441ACD"/>
    <w:rsid w:val="00442E22"/>
    <w:rsid w:val="00443621"/>
    <w:rsid w:val="004436C4"/>
    <w:rsid w:val="00443FC8"/>
    <w:rsid w:val="00444206"/>
    <w:rsid w:val="004442DC"/>
    <w:rsid w:val="00444BF3"/>
    <w:rsid w:val="0044505C"/>
    <w:rsid w:val="004451B0"/>
    <w:rsid w:val="0044603A"/>
    <w:rsid w:val="00447590"/>
    <w:rsid w:val="00447849"/>
    <w:rsid w:val="0045006C"/>
    <w:rsid w:val="00450517"/>
    <w:rsid w:val="004507D8"/>
    <w:rsid w:val="00450BC4"/>
    <w:rsid w:val="00450CC7"/>
    <w:rsid w:val="00450F28"/>
    <w:rsid w:val="004511D1"/>
    <w:rsid w:val="004514D0"/>
    <w:rsid w:val="004514D2"/>
    <w:rsid w:val="00451B08"/>
    <w:rsid w:val="00451B18"/>
    <w:rsid w:val="00451BBD"/>
    <w:rsid w:val="004527B5"/>
    <w:rsid w:val="00452D7D"/>
    <w:rsid w:val="004535AF"/>
    <w:rsid w:val="0045391C"/>
    <w:rsid w:val="0045673A"/>
    <w:rsid w:val="00456D6D"/>
    <w:rsid w:val="004570D5"/>
    <w:rsid w:val="004571B1"/>
    <w:rsid w:val="004572B2"/>
    <w:rsid w:val="004575BD"/>
    <w:rsid w:val="00460123"/>
    <w:rsid w:val="0046042A"/>
    <w:rsid w:val="004604D1"/>
    <w:rsid w:val="00460BA1"/>
    <w:rsid w:val="0046141A"/>
    <w:rsid w:val="00461633"/>
    <w:rsid w:val="00461675"/>
    <w:rsid w:val="00461FEA"/>
    <w:rsid w:val="00462002"/>
    <w:rsid w:val="00462144"/>
    <w:rsid w:val="00462527"/>
    <w:rsid w:val="0046322E"/>
    <w:rsid w:val="004639E3"/>
    <w:rsid w:val="00463A90"/>
    <w:rsid w:val="00464354"/>
    <w:rsid w:val="004643F2"/>
    <w:rsid w:val="00464CA5"/>
    <w:rsid w:val="00464DEF"/>
    <w:rsid w:val="0046552E"/>
    <w:rsid w:val="004663DF"/>
    <w:rsid w:val="00466611"/>
    <w:rsid w:val="0046689B"/>
    <w:rsid w:val="00466957"/>
    <w:rsid w:val="0046769C"/>
    <w:rsid w:val="00467DA2"/>
    <w:rsid w:val="00470569"/>
    <w:rsid w:val="00470805"/>
    <w:rsid w:val="0047083D"/>
    <w:rsid w:val="004708CA"/>
    <w:rsid w:val="004717BB"/>
    <w:rsid w:val="00472167"/>
    <w:rsid w:val="004723A9"/>
    <w:rsid w:val="0047241F"/>
    <w:rsid w:val="00472840"/>
    <w:rsid w:val="0047294B"/>
    <w:rsid w:val="00472C76"/>
    <w:rsid w:val="004734C1"/>
    <w:rsid w:val="00473617"/>
    <w:rsid w:val="004739AB"/>
    <w:rsid w:val="00473A97"/>
    <w:rsid w:val="00473EF0"/>
    <w:rsid w:val="00474573"/>
    <w:rsid w:val="004748A4"/>
    <w:rsid w:val="0047525A"/>
    <w:rsid w:val="00475527"/>
    <w:rsid w:val="0047561F"/>
    <w:rsid w:val="00475C5A"/>
    <w:rsid w:val="00475F37"/>
    <w:rsid w:val="004763A0"/>
    <w:rsid w:val="0047686B"/>
    <w:rsid w:val="004769B7"/>
    <w:rsid w:val="004776D2"/>
    <w:rsid w:val="004801F4"/>
    <w:rsid w:val="00480225"/>
    <w:rsid w:val="0048045A"/>
    <w:rsid w:val="00480A26"/>
    <w:rsid w:val="00481077"/>
    <w:rsid w:val="00481696"/>
    <w:rsid w:val="00482543"/>
    <w:rsid w:val="00482F60"/>
    <w:rsid w:val="00483354"/>
    <w:rsid w:val="00483C08"/>
    <w:rsid w:val="0048425B"/>
    <w:rsid w:val="004847F6"/>
    <w:rsid w:val="004848EB"/>
    <w:rsid w:val="00484C80"/>
    <w:rsid w:val="00484FAA"/>
    <w:rsid w:val="00485A16"/>
    <w:rsid w:val="00485CE1"/>
    <w:rsid w:val="00487B19"/>
    <w:rsid w:val="00487C14"/>
    <w:rsid w:val="00487DC6"/>
    <w:rsid w:val="00487EC2"/>
    <w:rsid w:val="00490189"/>
    <w:rsid w:val="004904E1"/>
    <w:rsid w:val="004908D0"/>
    <w:rsid w:val="00490B5D"/>
    <w:rsid w:val="00490D46"/>
    <w:rsid w:val="004913E3"/>
    <w:rsid w:val="0049155C"/>
    <w:rsid w:val="00491FB9"/>
    <w:rsid w:val="0049218D"/>
    <w:rsid w:val="004921CA"/>
    <w:rsid w:val="00492442"/>
    <w:rsid w:val="00492E31"/>
    <w:rsid w:val="00492F62"/>
    <w:rsid w:val="00493623"/>
    <w:rsid w:val="00493ACD"/>
    <w:rsid w:val="004940BE"/>
    <w:rsid w:val="0049494A"/>
    <w:rsid w:val="004949EA"/>
    <w:rsid w:val="00495509"/>
    <w:rsid w:val="00495687"/>
    <w:rsid w:val="00495988"/>
    <w:rsid w:val="00495FE3"/>
    <w:rsid w:val="004963FA"/>
    <w:rsid w:val="004965E4"/>
    <w:rsid w:val="00496C22"/>
    <w:rsid w:val="00497267"/>
    <w:rsid w:val="0049727F"/>
    <w:rsid w:val="0049742E"/>
    <w:rsid w:val="00497519"/>
    <w:rsid w:val="00497CBA"/>
    <w:rsid w:val="00497D51"/>
    <w:rsid w:val="004A05A1"/>
    <w:rsid w:val="004A05BB"/>
    <w:rsid w:val="004A192E"/>
    <w:rsid w:val="004A2036"/>
    <w:rsid w:val="004A2844"/>
    <w:rsid w:val="004A29C1"/>
    <w:rsid w:val="004A29F9"/>
    <w:rsid w:val="004A2BEB"/>
    <w:rsid w:val="004A307B"/>
    <w:rsid w:val="004A3EB2"/>
    <w:rsid w:val="004A3EB9"/>
    <w:rsid w:val="004A3EC6"/>
    <w:rsid w:val="004A430F"/>
    <w:rsid w:val="004A4EC0"/>
    <w:rsid w:val="004A55C5"/>
    <w:rsid w:val="004A5B7E"/>
    <w:rsid w:val="004A5E88"/>
    <w:rsid w:val="004A6375"/>
    <w:rsid w:val="004A644A"/>
    <w:rsid w:val="004A6720"/>
    <w:rsid w:val="004A6DD2"/>
    <w:rsid w:val="004A7447"/>
    <w:rsid w:val="004A762C"/>
    <w:rsid w:val="004B091F"/>
    <w:rsid w:val="004B0960"/>
    <w:rsid w:val="004B0F84"/>
    <w:rsid w:val="004B13D0"/>
    <w:rsid w:val="004B1A33"/>
    <w:rsid w:val="004B21EF"/>
    <w:rsid w:val="004B22EB"/>
    <w:rsid w:val="004B2305"/>
    <w:rsid w:val="004B241A"/>
    <w:rsid w:val="004B25DB"/>
    <w:rsid w:val="004B27EB"/>
    <w:rsid w:val="004B2E90"/>
    <w:rsid w:val="004B2FB9"/>
    <w:rsid w:val="004B3579"/>
    <w:rsid w:val="004B43FD"/>
    <w:rsid w:val="004B47BC"/>
    <w:rsid w:val="004B4C30"/>
    <w:rsid w:val="004B5080"/>
    <w:rsid w:val="004B524B"/>
    <w:rsid w:val="004B639B"/>
    <w:rsid w:val="004B74AE"/>
    <w:rsid w:val="004B7560"/>
    <w:rsid w:val="004B7CFE"/>
    <w:rsid w:val="004B7E66"/>
    <w:rsid w:val="004C0023"/>
    <w:rsid w:val="004C00A8"/>
    <w:rsid w:val="004C0743"/>
    <w:rsid w:val="004C0DF6"/>
    <w:rsid w:val="004C1321"/>
    <w:rsid w:val="004C1D66"/>
    <w:rsid w:val="004C2F04"/>
    <w:rsid w:val="004C3674"/>
    <w:rsid w:val="004C3F89"/>
    <w:rsid w:val="004C4143"/>
    <w:rsid w:val="004C4238"/>
    <w:rsid w:val="004C4B3B"/>
    <w:rsid w:val="004C4BC7"/>
    <w:rsid w:val="004C4BD8"/>
    <w:rsid w:val="004C4F0D"/>
    <w:rsid w:val="004C573F"/>
    <w:rsid w:val="004C5819"/>
    <w:rsid w:val="004C59B7"/>
    <w:rsid w:val="004C632E"/>
    <w:rsid w:val="004C6451"/>
    <w:rsid w:val="004C650C"/>
    <w:rsid w:val="004C680B"/>
    <w:rsid w:val="004C784F"/>
    <w:rsid w:val="004D01AF"/>
    <w:rsid w:val="004D09AE"/>
    <w:rsid w:val="004D16C6"/>
    <w:rsid w:val="004D1FF8"/>
    <w:rsid w:val="004D22A3"/>
    <w:rsid w:val="004D2D41"/>
    <w:rsid w:val="004D2F33"/>
    <w:rsid w:val="004D37E7"/>
    <w:rsid w:val="004D3C8A"/>
    <w:rsid w:val="004D3DB0"/>
    <w:rsid w:val="004D3F7D"/>
    <w:rsid w:val="004D4FFF"/>
    <w:rsid w:val="004D510D"/>
    <w:rsid w:val="004D5208"/>
    <w:rsid w:val="004D572D"/>
    <w:rsid w:val="004D5733"/>
    <w:rsid w:val="004D5B77"/>
    <w:rsid w:val="004D6C3D"/>
    <w:rsid w:val="004D7C5B"/>
    <w:rsid w:val="004E01A5"/>
    <w:rsid w:val="004E0602"/>
    <w:rsid w:val="004E0AB6"/>
    <w:rsid w:val="004E102E"/>
    <w:rsid w:val="004E1621"/>
    <w:rsid w:val="004E16C7"/>
    <w:rsid w:val="004E1736"/>
    <w:rsid w:val="004E20C2"/>
    <w:rsid w:val="004E2B05"/>
    <w:rsid w:val="004E2F72"/>
    <w:rsid w:val="004E301B"/>
    <w:rsid w:val="004E3455"/>
    <w:rsid w:val="004E436C"/>
    <w:rsid w:val="004E48C0"/>
    <w:rsid w:val="004E4A88"/>
    <w:rsid w:val="004E50FD"/>
    <w:rsid w:val="004E55DB"/>
    <w:rsid w:val="004E5A2B"/>
    <w:rsid w:val="004E5B82"/>
    <w:rsid w:val="004E5E13"/>
    <w:rsid w:val="004E5F60"/>
    <w:rsid w:val="004E6398"/>
    <w:rsid w:val="004E7863"/>
    <w:rsid w:val="004E7A51"/>
    <w:rsid w:val="004F0195"/>
    <w:rsid w:val="004F0288"/>
    <w:rsid w:val="004F045E"/>
    <w:rsid w:val="004F104B"/>
    <w:rsid w:val="004F180F"/>
    <w:rsid w:val="004F2349"/>
    <w:rsid w:val="004F2981"/>
    <w:rsid w:val="004F2CCB"/>
    <w:rsid w:val="004F35E2"/>
    <w:rsid w:val="004F3817"/>
    <w:rsid w:val="004F40BB"/>
    <w:rsid w:val="004F46C4"/>
    <w:rsid w:val="004F4736"/>
    <w:rsid w:val="004F4C4C"/>
    <w:rsid w:val="004F510F"/>
    <w:rsid w:val="004F5121"/>
    <w:rsid w:val="004F555D"/>
    <w:rsid w:val="004F57E5"/>
    <w:rsid w:val="004F59B9"/>
    <w:rsid w:val="004F5CE4"/>
    <w:rsid w:val="004F6539"/>
    <w:rsid w:val="004F68E2"/>
    <w:rsid w:val="004F6A35"/>
    <w:rsid w:val="004F6E3F"/>
    <w:rsid w:val="004F7585"/>
    <w:rsid w:val="005002D5"/>
    <w:rsid w:val="00500702"/>
    <w:rsid w:val="00500A45"/>
    <w:rsid w:val="00500D98"/>
    <w:rsid w:val="00500DFE"/>
    <w:rsid w:val="00500F17"/>
    <w:rsid w:val="00501D88"/>
    <w:rsid w:val="00502C4B"/>
    <w:rsid w:val="005032FF"/>
    <w:rsid w:val="005034D8"/>
    <w:rsid w:val="00503F7B"/>
    <w:rsid w:val="00503FB0"/>
    <w:rsid w:val="00503FE8"/>
    <w:rsid w:val="00504362"/>
    <w:rsid w:val="00504462"/>
    <w:rsid w:val="00504827"/>
    <w:rsid w:val="005049F9"/>
    <w:rsid w:val="0050535E"/>
    <w:rsid w:val="005059F5"/>
    <w:rsid w:val="0050650B"/>
    <w:rsid w:val="00506838"/>
    <w:rsid w:val="00506F02"/>
    <w:rsid w:val="00506F5F"/>
    <w:rsid w:val="005072EE"/>
    <w:rsid w:val="00507541"/>
    <w:rsid w:val="005075BE"/>
    <w:rsid w:val="005104D7"/>
    <w:rsid w:val="00510C3D"/>
    <w:rsid w:val="00511857"/>
    <w:rsid w:val="00511897"/>
    <w:rsid w:val="005122C9"/>
    <w:rsid w:val="005127F7"/>
    <w:rsid w:val="00512905"/>
    <w:rsid w:val="00512F4E"/>
    <w:rsid w:val="0051386E"/>
    <w:rsid w:val="0051399D"/>
    <w:rsid w:val="00513E37"/>
    <w:rsid w:val="00513FDA"/>
    <w:rsid w:val="00514114"/>
    <w:rsid w:val="00514325"/>
    <w:rsid w:val="00514775"/>
    <w:rsid w:val="00514797"/>
    <w:rsid w:val="005148C1"/>
    <w:rsid w:val="00514971"/>
    <w:rsid w:val="00515324"/>
    <w:rsid w:val="005153DD"/>
    <w:rsid w:val="005155C0"/>
    <w:rsid w:val="00516226"/>
    <w:rsid w:val="005162CC"/>
    <w:rsid w:val="005165CA"/>
    <w:rsid w:val="0051683D"/>
    <w:rsid w:val="005168E5"/>
    <w:rsid w:val="00517B6C"/>
    <w:rsid w:val="00517C5D"/>
    <w:rsid w:val="00517DEE"/>
    <w:rsid w:val="005202C3"/>
    <w:rsid w:val="00520C05"/>
    <w:rsid w:val="00521432"/>
    <w:rsid w:val="00521ECF"/>
    <w:rsid w:val="00521F48"/>
    <w:rsid w:val="00521FDF"/>
    <w:rsid w:val="00521FE9"/>
    <w:rsid w:val="005221A2"/>
    <w:rsid w:val="00522474"/>
    <w:rsid w:val="005228B1"/>
    <w:rsid w:val="00522AD7"/>
    <w:rsid w:val="00522FF1"/>
    <w:rsid w:val="0052308A"/>
    <w:rsid w:val="0052316D"/>
    <w:rsid w:val="00523DE7"/>
    <w:rsid w:val="00524B0C"/>
    <w:rsid w:val="00525896"/>
    <w:rsid w:val="00526182"/>
    <w:rsid w:val="00526706"/>
    <w:rsid w:val="00526AA2"/>
    <w:rsid w:val="0052719E"/>
    <w:rsid w:val="00527796"/>
    <w:rsid w:val="0052786D"/>
    <w:rsid w:val="005278AC"/>
    <w:rsid w:val="00527AFB"/>
    <w:rsid w:val="0053008F"/>
    <w:rsid w:val="005302A2"/>
    <w:rsid w:val="00530327"/>
    <w:rsid w:val="005308CF"/>
    <w:rsid w:val="0053116C"/>
    <w:rsid w:val="00531FC4"/>
    <w:rsid w:val="00533091"/>
    <w:rsid w:val="00533104"/>
    <w:rsid w:val="0053333C"/>
    <w:rsid w:val="00533A3B"/>
    <w:rsid w:val="00533CE8"/>
    <w:rsid w:val="00533D1C"/>
    <w:rsid w:val="00533DEE"/>
    <w:rsid w:val="00535041"/>
    <w:rsid w:val="005350B7"/>
    <w:rsid w:val="00535C00"/>
    <w:rsid w:val="005360D3"/>
    <w:rsid w:val="00536481"/>
    <w:rsid w:val="00536A1C"/>
    <w:rsid w:val="00536E4A"/>
    <w:rsid w:val="0053709A"/>
    <w:rsid w:val="00537196"/>
    <w:rsid w:val="005376DF"/>
    <w:rsid w:val="00540408"/>
    <w:rsid w:val="00540B0A"/>
    <w:rsid w:val="00540F16"/>
    <w:rsid w:val="00541058"/>
    <w:rsid w:val="005430ED"/>
    <w:rsid w:val="005433D0"/>
    <w:rsid w:val="00543D2E"/>
    <w:rsid w:val="00544C09"/>
    <w:rsid w:val="00545D7F"/>
    <w:rsid w:val="00545E8F"/>
    <w:rsid w:val="0054698A"/>
    <w:rsid w:val="00546FCC"/>
    <w:rsid w:val="00550C68"/>
    <w:rsid w:val="00550D1A"/>
    <w:rsid w:val="00551A90"/>
    <w:rsid w:val="00551D6B"/>
    <w:rsid w:val="00551E24"/>
    <w:rsid w:val="00553182"/>
    <w:rsid w:val="005538C6"/>
    <w:rsid w:val="005543F0"/>
    <w:rsid w:val="00555B7B"/>
    <w:rsid w:val="005563BF"/>
    <w:rsid w:val="005570B6"/>
    <w:rsid w:val="00557AE6"/>
    <w:rsid w:val="00557E5B"/>
    <w:rsid w:val="00560189"/>
    <w:rsid w:val="00560501"/>
    <w:rsid w:val="0056071D"/>
    <w:rsid w:val="0056093E"/>
    <w:rsid w:val="00560F45"/>
    <w:rsid w:val="00561056"/>
    <w:rsid w:val="00561A6B"/>
    <w:rsid w:val="00561D4A"/>
    <w:rsid w:val="00562416"/>
    <w:rsid w:val="00562C9C"/>
    <w:rsid w:val="00562C9D"/>
    <w:rsid w:val="00562ED5"/>
    <w:rsid w:val="00563014"/>
    <w:rsid w:val="005630D9"/>
    <w:rsid w:val="005635C0"/>
    <w:rsid w:val="0056399F"/>
    <w:rsid w:val="00563A94"/>
    <w:rsid w:val="00563BD0"/>
    <w:rsid w:val="00563F46"/>
    <w:rsid w:val="00564135"/>
    <w:rsid w:val="00564B1D"/>
    <w:rsid w:val="00564BFD"/>
    <w:rsid w:val="00565B12"/>
    <w:rsid w:val="00566444"/>
    <w:rsid w:val="00566544"/>
    <w:rsid w:val="00566AA8"/>
    <w:rsid w:val="00566AB6"/>
    <w:rsid w:val="00566B48"/>
    <w:rsid w:val="00566BEC"/>
    <w:rsid w:val="00566FAA"/>
    <w:rsid w:val="0057017D"/>
    <w:rsid w:val="005707CE"/>
    <w:rsid w:val="0057081F"/>
    <w:rsid w:val="00570A18"/>
    <w:rsid w:val="00571627"/>
    <w:rsid w:val="00571700"/>
    <w:rsid w:val="00571865"/>
    <w:rsid w:val="00571C33"/>
    <w:rsid w:val="00571F66"/>
    <w:rsid w:val="0057335E"/>
    <w:rsid w:val="0057371E"/>
    <w:rsid w:val="00573A2A"/>
    <w:rsid w:val="00573BB1"/>
    <w:rsid w:val="00573C8E"/>
    <w:rsid w:val="00573E2A"/>
    <w:rsid w:val="00573F47"/>
    <w:rsid w:val="005748C0"/>
    <w:rsid w:val="0057493E"/>
    <w:rsid w:val="00575452"/>
    <w:rsid w:val="00575735"/>
    <w:rsid w:val="005758CC"/>
    <w:rsid w:val="00575A20"/>
    <w:rsid w:val="005769CC"/>
    <w:rsid w:val="005771AA"/>
    <w:rsid w:val="005772AE"/>
    <w:rsid w:val="00577834"/>
    <w:rsid w:val="00580755"/>
    <w:rsid w:val="005817AE"/>
    <w:rsid w:val="005823C1"/>
    <w:rsid w:val="005834B9"/>
    <w:rsid w:val="00583636"/>
    <w:rsid w:val="0058370A"/>
    <w:rsid w:val="00583AA1"/>
    <w:rsid w:val="00583CC0"/>
    <w:rsid w:val="00583E72"/>
    <w:rsid w:val="005842E3"/>
    <w:rsid w:val="005843E0"/>
    <w:rsid w:val="00584486"/>
    <w:rsid w:val="00584772"/>
    <w:rsid w:val="00584879"/>
    <w:rsid w:val="00584957"/>
    <w:rsid w:val="00584F9D"/>
    <w:rsid w:val="0058526C"/>
    <w:rsid w:val="00585707"/>
    <w:rsid w:val="00586344"/>
    <w:rsid w:val="0058636B"/>
    <w:rsid w:val="00587177"/>
    <w:rsid w:val="00587858"/>
    <w:rsid w:val="00587B52"/>
    <w:rsid w:val="005903AF"/>
    <w:rsid w:val="00590BBC"/>
    <w:rsid w:val="005914A7"/>
    <w:rsid w:val="00591647"/>
    <w:rsid w:val="00591817"/>
    <w:rsid w:val="005919CA"/>
    <w:rsid w:val="00591CF8"/>
    <w:rsid w:val="00591D9D"/>
    <w:rsid w:val="00591F0A"/>
    <w:rsid w:val="00592048"/>
    <w:rsid w:val="0059219C"/>
    <w:rsid w:val="005921A2"/>
    <w:rsid w:val="005926FD"/>
    <w:rsid w:val="00592954"/>
    <w:rsid w:val="00592E90"/>
    <w:rsid w:val="00593023"/>
    <w:rsid w:val="005936BA"/>
    <w:rsid w:val="005943F5"/>
    <w:rsid w:val="005949DB"/>
    <w:rsid w:val="00594DD8"/>
    <w:rsid w:val="00596490"/>
    <w:rsid w:val="00597242"/>
    <w:rsid w:val="00597278"/>
    <w:rsid w:val="005A0113"/>
    <w:rsid w:val="005A0927"/>
    <w:rsid w:val="005A0B86"/>
    <w:rsid w:val="005A0DE8"/>
    <w:rsid w:val="005A133F"/>
    <w:rsid w:val="005A18DE"/>
    <w:rsid w:val="005A1960"/>
    <w:rsid w:val="005A25B8"/>
    <w:rsid w:val="005A25D3"/>
    <w:rsid w:val="005A289D"/>
    <w:rsid w:val="005A304C"/>
    <w:rsid w:val="005A34DC"/>
    <w:rsid w:val="005A360D"/>
    <w:rsid w:val="005A3B36"/>
    <w:rsid w:val="005A3C5F"/>
    <w:rsid w:val="005A4107"/>
    <w:rsid w:val="005A44F4"/>
    <w:rsid w:val="005A4596"/>
    <w:rsid w:val="005A4679"/>
    <w:rsid w:val="005A46F1"/>
    <w:rsid w:val="005A4E9F"/>
    <w:rsid w:val="005A4F34"/>
    <w:rsid w:val="005A514D"/>
    <w:rsid w:val="005A5522"/>
    <w:rsid w:val="005A55D1"/>
    <w:rsid w:val="005A68C2"/>
    <w:rsid w:val="005A6996"/>
    <w:rsid w:val="005A7692"/>
    <w:rsid w:val="005A76E3"/>
    <w:rsid w:val="005A7CBE"/>
    <w:rsid w:val="005B040E"/>
    <w:rsid w:val="005B06C5"/>
    <w:rsid w:val="005B094B"/>
    <w:rsid w:val="005B1086"/>
    <w:rsid w:val="005B18CB"/>
    <w:rsid w:val="005B207E"/>
    <w:rsid w:val="005B2854"/>
    <w:rsid w:val="005B2A92"/>
    <w:rsid w:val="005B2C3A"/>
    <w:rsid w:val="005B306E"/>
    <w:rsid w:val="005B3374"/>
    <w:rsid w:val="005B3920"/>
    <w:rsid w:val="005B3B19"/>
    <w:rsid w:val="005B4C13"/>
    <w:rsid w:val="005B50F6"/>
    <w:rsid w:val="005B5AD6"/>
    <w:rsid w:val="005B7419"/>
    <w:rsid w:val="005B74DF"/>
    <w:rsid w:val="005B7929"/>
    <w:rsid w:val="005C0163"/>
    <w:rsid w:val="005C0475"/>
    <w:rsid w:val="005C09A0"/>
    <w:rsid w:val="005C0C6C"/>
    <w:rsid w:val="005C1AE0"/>
    <w:rsid w:val="005C1F0B"/>
    <w:rsid w:val="005C1F9E"/>
    <w:rsid w:val="005C223B"/>
    <w:rsid w:val="005C2297"/>
    <w:rsid w:val="005C35B4"/>
    <w:rsid w:val="005C3778"/>
    <w:rsid w:val="005C42EA"/>
    <w:rsid w:val="005C4469"/>
    <w:rsid w:val="005C534B"/>
    <w:rsid w:val="005C5AD2"/>
    <w:rsid w:val="005C5E7B"/>
    <w:rsid w:val="005C6171"/>
    <w:rsid w:val="005C6635"/>
    <w:rsid w:val="005C6880"/>
    <w:rsid w:val="005C6B35"/>
    <w:rsid w:val="005C6CDA"/>
    <w:rsid w:val="005C7085"/>
    <w:rsid w:val="005C718E"/>
    <w:rsid w:val="005C7564"/>
    <w:rsid w:val="005C776B"/>
    <w:rsid w:val="005C7A47"/>
    <w:rsid w:val="005C7D3C"/>
    <w:rsid w:val="005C7EE2"/>
    <w:rsid w:val="005D009D"/>
    <w:rsid w:val="005D0218"/>
    <w:rsid w:val="005D15B2"/>
    <w:rsid w:val="005D1643"/>
    <w:rsid w:val="005D175A"/>
    <w:rsid w:val="005D19C2"/>
    <w:rsid w:val="005D1D9C"/>
    <w:rsid w:val="005D26BD"/>
    <w:rsid w:val="005D3164"/>
    <w:rsid w:val="005D31A5"/>
    <w:rsid w:val="005D33DE"/>
    <w:rsid w:val="005D3416"/>
    <w:rsid w:val="005D3C1E"/>
    <w:rsid w:val="005D3CD0"/>
    <w:rsid w:val="005D4201"/>
    <w:rsid w:val="005D4493"/>
    <w:rsid w:val="005D4625"/>
    <w:rsid w:val="005D4894"/>
    <w:rsid w:val="005D571C"/>
    <w:rsid w:val="005D6A3D"/>
    <w:rsid w:val="005D74CD"/>
    <w:rsid w:val="005D7722"/>
    <w:rsid w:val="005D7BF3"/>
    <w:rsid w:val="005D7F7C"/>
    <w:rsid w:val="005D7FE2"/>
    <w:rsid w:val="005E0BE4"/>
    <w:rsid w:val="005E0E3C"/>
    <w:rsid w:val="005E20BE"/>
    <w:rsid w:val="005E256B"/>
    <w:rsid w:val="005E29A7"/>
    <w:rsid w:val="005E347D"/>
    <w:rsid w:val="005E36FD"/>
    <w:rsid w:val="005E3EA4"/>
    <w:rsid w:val="005E3F75"/>
    <w:rsid w:val="005E4852"/>
    <w:rsid w:val="005E4BA8"/>
    <w:rsid w:val="005E4D7D"/>
    <w:rsid w:val="005E522F"/>
    <w:rsid w:val="005E523D"/>
    <w:rsid w:val="005E5C0D"/>
    <w:rsid w:val="005E5CC4"/>
    <w:rsid w:val="005E5DA9"/>
    <w:rsid w:val="005E6285"/>
    <w:rsid w:val="005E62AB"/>
    <w:rsid w:val="005E6F06"/>
    <w:rsid w:val="005E7AEF"/>
    <w:rsid w:val="005E7C63"/>
    <w:rsid w:val="005E7D45"/>
    <w:rsid w:val="005E7D55"/>
    <w:rsid w:val="005E7E63"/>
    <w:rsid w:val="005E7ED4"/>
    <w:rsid w:val="005F07F3"/>
    <w:rsid w:val="005F1293"/>
    <w:rsid w:val="005F13F2"/>
    <w:rsid w:val="005F1495"/>
    <w:rsid w:val="005F159C"/>
    <w:rsid w:val="005F1DBF"/>
    <w:rsid w:val="005F226E"/>
    <w:rsid w:val="005F26BC"/>
    <w:rsid w:val="005F2C91"/>
    <w:rsid w:val="005F2CC0"/>
    <w:rsid w:val="005F36D5"/>
    <w:rsid w:val="005F40D8"/>
    <w:rsid w:val="005F4230"/>
    <w:rsid w:val="005F48B2"/>
    <w:rsid w:val="005F4BD6"/>
    <w:rsid w:val="005F54E9"/>
    <w:rsid w:val="005F556F"/>
    <w:rsid w:val="005F55A3"/>
    <w:rsid w:val="005F58CD"/>
    <w:rsid w:val="005F60D4"/>
    <w:rsid w:val="005F621F"/>
    <w:rsid w:val="005F682C"/>
    <w:rsid w:val="005F6932"/>
    <w:rsid w:val="005F7BE1"/>
    <w:rsid w:val="005F7D28"/>
    <w:rsid w:val="005F7D5A"/>
    <w:rsid w:val="00600286"/>
    <w:rsid w:val="006009BB"/>
    <w:rsid w:val="006016D0"/>
    <w:rsid w:val="00601AC9"/>
    <w:rsid w:val="00601B0F"/>
    <w:rsid w:val="00601E63"/>
    <w:rsid w:val="00601E6C"/>
    <w:rsid w:val="00602471"/>
    <w:rsid w:val="00602722"/>
    <w:rsid w:val="006029A0"/>
    <w:rsid w:val="00603138"/>
    <w:rsid w:val="00603323"/>
    <w:rsid w:val="00604764"/>
    <w:rsid w:val="006048CF"/>
    <w:rsid w:val="006049B8"/>
    <w:rsid w:val="00604D49"/>
    <w:rsid w:val="00604E2C"/>
    <w:rsid w:val="006054F4"/>
    <w:rsid w:val="006058EA"/>
    <w:rsid w:val="00605A1B"/>
    <w:rsid w:val="00605E7B"/>
    <w:rsid w:val="0060607B"/>
    <w:rsid w:val="006060C1"/>
    <w:rsid w:val="00606531"/>
    <w:rsid w:val="00606B37"/>
    <w:rsid w:val="00606D0B"/>
    <w:rsid w:val="006074D1"/>
    <w:rsid w:val="006077B1"/>
    <w:rsid w:val="00607A7E"/>
    <w:rsid w:val="00607C55"/>
    <w:rsid w:val="00610316"/>
    <w:rsid w:val="006106B6"/>
    <w:rsid w:val="00610778"/>
    <w:rsid w:val="00610785"/>
    <w:rsid w:val="0061083A"/>
    <w:rsid w:val="00610DCE"/>
    <w:rsid w:val="00611531"/>
    <w:rsid w:val="00611A6C"/>
    <w:rsid w:val="00611FAF"/>
    <w:rsid w:val="006123D4"/>
    <w:rsid w:val="00612473"/>
    <w:rsid w:val="00612692"/>
    <w:rsid w:val="00612E29"/>
    <w:rsid w:val="00612F33"/>
    <w:rsid w:val="00613689"/>
    <w:rsid w:val="006136BB"/>
    <w:rsid w:val="00613A75"/>
    <w:rsid w:val="00614354"/>
    <w:rsid w:val="006145E8"/>
    <w:rsid w:val="00614677"/>
    <w:rsid w:val="006159BF"/>
    <w:rsid w:val="00615B48"/>
    <w:rsid w:val="00615F33"/>
    <w:rsid w:val="00616252"/>
    <w:rsid w:val="0061678E"/>
    <w:rsid w:val="006168AE"/>
    <w:rsid w:val="00616BAC"/>
    <w:rsid w:val="00617894"/>
    <w:rsid w:val="00617E76"/>
    <w:rsid w:val="00617E95"/>
    <w:rsid w:val="00620BAC"/>
    <w:rsid w:val="00620F63"/>
    <w:rsid w:val="00620FB0"/>
    <w:rsid w:val="00621153"/>
    <w:rsid w:val="0062117D"/>
    <w:rsid w:val="00621236"/>
    <w:rsid w:val="00621733"/>
    <w:rsid w:val="00621EE0"/>
    <w:rsid w:val="00622F51"/>
    <w:rsid w:val="00623333"/>
    <w:rsid w:val="0062357D"/>
    <w:rsid w:val="006237B3"/>
    <w:rsid w:val="006237CD"/>
    <w:rsid w:val="00624047"/>
    <w:rsid w:val="00624283"/>
    <w:rsid w:val="00624421"/>
    <w:rsid w:val="006244CD"/>
    <w:rsid w:val="00624568"/>
    <w:rsid w:val="006248C8"/>
    <w:rsid w:val="006249F4"/>
    <w:rsid w:val="00624FEE"/>
    <w:rsid w:val="0062590C"/>
    <w:rsid w:val="00625B24"/>
    <w:rsid w:val="00625F7F"/>
    <w:rsid w:val="00625F8F"/>
    <w:rsid w:val="0062639A"/>
    <w:rsid w:val="00626747"/>
    <w:rsid w:val="00626F98"/>
    <w:rsid w:val="00626FE3"/>
    <w:rsid w:val="006278E1"/>
    <w:rsid w:val="00627946"/>
    <w:rsid w:val="00627A18"/>
    <w:rsid w:val="00627DD7"/>
    <w:rsid w:val="0063006E"/>
    <w:rsid w:val="00630D10"/>
    <w:rsid w:val="006311EB"/>
    <w:rsid w:val="00631AB6"/>
    <w:rsid w:val="006327C9"/>
    <w:rsid w:val="00633381"/>
    <w:rsid w:val="006336DC"/>
    <w:rsid w:val="00633A45"/>
    <w:rsid w:val="00633C62"/>
    <w:rsid w:val="00633E24"/>
    <w:rsid w:val="00634112"/>
    <w:rsid w:val="00634200"/>
    <w:rsid w:val="00634B44"/>
    <w:rsid w:val="00635937"/>
    <w:rsid w:val="00635BC5"/>
    <w:rsid w:val="00635E29"/>
    <w:rsid w:val="00635F77"/>
    <w:rsid w:val="006365A4"/>
    <w:rsid w:val="00636E84"/>
    <w:rsid w:val="006370D3"/>
    <w:rsid w:val="006372FE"/>
    <w:rsid w:val="00640A10"/>
    <w:rsid w:val="00640F7F"/>
    <w:rsid w:val="00641087"/>
    <w:rsid w:val="0064160E"/>
    <w:rsid w:val="006417A2"/>
    <w:rsid w:val="006419B2"/>
    <w:rsid w:val="00641C53"/>
    <w:rsid w:val="00642E12"/>
    <w:rsid w:val="0064389A"/>
    <w:rsid w:val="00644189"/>
    <w:rsid w:val="00644588"/>
    <w:rsid w:val="006448BE"/>
    <w:rsid w:val="00644FDC"/>
    <w:rsid w:val="00645465"/>
    <w:rsid w:val="006454B7"/>
    <w:rsid w:val="00645AD6"/>
    <w:rsid w:val="00645E36"/>
    <w:rsid w:val="00646422"/>
    <w:rsid w:val="00646446"/>
    <w:rsid w:val="00646746"/>
    <w:rsid w:val="00646AFF"/>
    <w:rsid w:val="00646E25"/>
    <w:rsid w:val="00647752"/>
    <w:rsid w:val="00647D5F"/>
    <w:rsid w:val="006501C9"/>
    <w:rsid w:val="006503E6"/>
    <w:rsid w:val="00650A81"/>
    <w:rsid w:val="00650D31"/>
    <w:rsid w:val="00650DBF"/>
    <w:rsid w:val="00650E13"/>
    <w:rsid w:val="00651457"/>
    <w:rsid w:val="00651507"/>
    <w:rsid w:val="0065209B"/>
    <w:rsid w:val="00652B94"/>
    <w:rsid w:val="0065318A"/>
    <w:rsid w:val="00653526"/>
    <w:rsid w:val="0065364F"/>
    <w:rsid w:val="00653E0C"/>
    <w:rsid w:val="00653E75"/>
    <w:rsid w:val="006540CC"/>
    <w:rsid w:val="00654874"/>
    <w:rsid w:val="00654A75"/>
    <w:rsid w:val="006551F2"/>
    <w:rsid w:val="0065545E"/>
    <w:rsid w:val="00655FF1"/>
    <w:rsid w:val="0065677B"/>
    <w:rsid w:val="00656A44"/>
    <w:rsid w:val="00656F17"/>
    <w:rsid w:val="00657032"/>
    <w:rsid w:val="0065712D"/>
    <w:rsid w:val="006571CD"/>
    <w:rsid w:val="0066027D"/>
    <w:rsid w:val="00661B8B"/>
    <w:rsid w:val="00661F18"/>
    <w:rsid w:val="00662450"/>
    <w:rsid w:val="00662D76"/>
    <w:rsid w:val="00663054"/>
    <w:rsid w:val="006634CE"/>
    <w:rsid w:val="00663D69"/>
    <w:rsid w:val="00663DFC"/>
    <w:rsid w:val="006643CA"/>
    <w:rsid w:val="00664E8B"/>
    <w:rsid w:val="00664E8F"/>
    <w:rsid w:val="006655CD"/>
    <w:rsid w:val="00666636"/>
    <w:rsid w:val="006666C9"/>
    <w:rsid w:val="00667555"/>
    <w:rsid w:val="0066763B"/>
    <w:rsid w:val="00667C6D"/>
    <w:rsid w:val="0067106D"/>
    <w:rsid w:val="006711A4"/>
    <w:rsid w:val="00671D3F"/>
    <w:rsid w:val="00672198"/>
    <w:rsid w:val="00672874"/>
    <w:rsid w:val="006734CD"/>
    <w:rsid w:val="00673C40"/>
    <w:rsid w:val="00673F69"/>
    <w:rsid w:val="0067476B"/>
    <w:rsid w:val="00674EF6"/>
    <w:rsid w:val="006753A2"/>
    <w:rsid w:val="006756F9"/>
    <w:rsid w:val="00675D70"/>
    <w:rsid w:val="00676185"/>
    <w:rsid w:val="006764EF"/>
    <w:rsid w:val="006769ED"/>
    <w:rsid w:val="00676A79"/>
    <w:rsid w:val="00676AE4"/>
    <w:rsid w:val="00676C58"/>
    <w:rsid w:val="00677204"/>
    <w:rsid w:val="00677765"/>
    <w:rsid w:val="0067799A"/>
    <w:rsid w:val="006800FA"/>
    <w:rsid w:val="0068025C"/>
    <w:rsid w:val="006803F6"/>
    <w:rsid w:val="00680400"/>
    <w:rsid w:val="0068096C"/>
    <w:rsid w:val="00680F1F"/>
    <w:rsid w:val="00680F4F"/>
    <w:rsid w:val="006815F0"/>
    <w:rsid w:val="006816C3"/>
    <w:rsid w:val="006820EF"/>
    <w:rsid w:val="00682388"/>
    <w:rsid w:val="00682ADF"/>
    <w:rsid w:val="00682BAD"/>
    <w:rsid w:val="00683111"/>
    <w:rsid w:val="0068331C"/>
    <w:rsid w:val="00683A8F"/>
    <w:rsid w:val="00683B5A"/>
    <w:rsid w:val="00684942"/>
    <w:rsid w:val="0068518B"/>
    <w:rsid w:val="00685304"/>
    <w:rsid w:val="0068556B"/>
    <w:rsid w:val="00685AB2"/>
    <w:rsid w:val="00685D99"/>
    <w:rsid w:val="006861CA"/>
    <w:rsid w:val="00686265"/>
    <w:rsid w:val="0068679A"/>
    <w:rsid w:val="006871E3"/>
    <w:rsid w:val="006872D4"/>
    <w:rsid w:val="00687721"/>
    <w:rsid w:val="006879A8"/>
    <w:rsid w:val="00687D8E"/>
    <w:rsid w:val="00687DA9"/>
    <w:rsid w:val="00687DB8"/>
    <w:rsid w:val="0069011D"/>
    <w:rsid w:val="006905D7"/>
    <w:rsid w:val="00690AE0"/>
    <w:rsid w:val="00690BA7"/>
    <w:rsid w:val="00690C32"/>
    <w:rsid w:val="0069125F"/>
    <w:rsid w:val="0069179D"/>
    <w:rsid w:val="00691A58"/>
    <w:rsid w:val="00691AB9"/>
    <w:rsid w:val="00691DC8"/>
    <w:rsid w:val="00692103"/>
    <w:rsid w:val="006923FC"/>
    <w:rsid w:val="00692988"/>
    <w:rsid w:val="00692EEC"/>
    <w:rsid w:val="00692FA7"/>
    <w:rsid w:val="006931A6"/>
    <w:rsid w:val="00693268"/>
    <w:rsid w:val="006939EE"/>
    <w:rsid w:val="00694406"/>
    <w:rsid w:val="00695946"/>
    <w:rsid w:val="00696279"/>
    <w:rsid w:val="00696657"/>
    <w:rsid w:val="006967C9"/>
    <w:rsid w:val="00696AD3"/>
    <w:rsid w:val="00696BC1"/>
    <w:rsid w:val="00696F9D"/>
    <w:rsid w:val="006977C2"/>
    <w:rsid w:val="00697A1D"/>
    <w:rsid w:val="006A005C"/>
    <w:rsid w:val="006A008C"/>
    <w:rsid w:val="006A00EB"/>
    <w:rsid w:val="006A047C"/>
    <w:rsid w:val="006A0A00"/>
    <w:rsid w:val="006A0A0F"/>
    <w:rsid w:val="006A0A5C"/>
    <w:rsid w:val="006A1939"/>
    <w:rsid w:val="006A19A9"/>
    <w:rsid w:val="006A23D4"/>
    <w:rsid w:val="006A36D5"/>
    <w:rsid w:val="006A39DD"/>
    <w:rsid w:val="006A3A41"/>
    <w:rsid w:val="006A40DD"/>
    <w:rsid w:val="006A4DD8"/>
    <w:rsid w:val="006A4E99"/>
    <w:rsid w:val="006A65FE"/>
    <w:rsid w:val="006A68C7"/>
    <w:rsid w:val="006A6B4F"/>
    <w:rsid w:val="006A7086"/>
    <w:rsid w:val="006A725E"/>
    <w:rsid w:val="006A78D2"/>
    <w:rsid w:val="006A78F3"/>
    <w:rsid w:val="006B02C0"/>
    <w:rsid w:val="006B05B3"/>
    <w:rsid w:val="006B0B6E"/>
    <w:rsid w:val="006B216F"/>
    <w:rsid w:val="006B23C5"/>
    <w:rsid w:val="006B2932"/>
    <w:rsid w:val="006B296E"/>
    <w:rsid w:val="006B3150"/>
    <w:rsid w:val="006B321E"/>
    <w:rsid w:val="006B33E5"/>
    <w:rsid w:val="006B36A7"/>
    <w:rsid w:val="006B3ED5"/>
    <w:rsid w:val="006B426D"/>
    <w:rsid w:val="006B4459"/>
    <w:rsid w:val="006B45B1"/>
    <w:rsid w:val="006B4FDA"/>
    <w:rsid w:val="006B5AC3"/>
    <w:rsid w:val="006B5DC0"/>
    <w:rsid w:val="006B69D8"/>
    <w:rsid w:val="006B6C07"/>
    <w:rsid w:val="006B6CAD"/>
    <w:rsid w:val="006B6F05"/>
    <w:rsid w:val="006B701B"/>
    <w:rsid w:val="006B73F7"/>
    <w:rsid w:val="006B77EF"/>
    <w:rsid w:val="006B7949"/>
    <w:rsid w:val="006B7A3B"/>
    <w:rsid w:val="006B7B51"/>
    <w:rsid w:val="006B7E30"/>
    <w:rsid w:val="006C057F"/>
    <w:rsid w:val="006C09F2"/>
    <w:rsid w:val="006C0E18"/>
    <w:rsid w:val="006C1C94"/>
    <w:rsid w:val="006C1CE0"/>
    <w:rsid w:val="006C218F"/>
    <w:rsid w:val="006C2193"/>
    <w:rsid w:val="006C2A89"/>
    <w:rsid w:val="006C3841"/>
    <w:rsid w:val="006C385B"/>
    <w:rsid w:val="006C41D8"/>
    <w:rsid w:val="006C4287"/>
    <w:rsid w:val="006C4379"/>
    <w:rsid w:val="006C48B4"/>
    <w:rsid w:val="006C51A9"/>
    <w:rsid w:val="006C532A"/>
    <w:rsid w:val="006C6A74"/>
    <w:rsid w:val="006C6CD7"/>
    <w:rsid w:val="006C70BD"/>
    <w:rsid w:val="006C7312"/>
    <w:rsid w:val="006D004C"/>
    <w:rsid w:val="006D0DA4"/>
    <w:rsid w:val="006D11B3"/>
    <w:rsid w:val="006D13F2"/>
    <w:rsid w:val="006D14BF"/>
    <w:rsid w:val="006D193C"/>
    <w:rsid w:val="006D194E"/>
    <w:rsid w:val="006D1C03"/>
    <w:rsid w:val="006D27C7"/>
    <w:rsid w:val="006D2C75"/>
    <w:rsid w:val="006D2CA4"/>
    <w:rsid w:val="006D2CA5"/>
    <w:rsid w:val="006D33F2"/>
    <w:rsid w:val="006D3C98"/>
    <w:rsid w:val="006D4543"/>
    <w:rsid w:val="006D45A1"/>
    <w:rsid w:val="006D4787"/>
    <w:rsid w:val="006D4C18"/>
    <w:rsid w:val="006D50ED"/>
    <w:rsid w:val="006D54FF"/>
    <w:rsid w:val="006D55AA"/>
    <w:rsid w:val="006D56DD"/>
    <w:rsid w:val="006D586C"/>
    <w:rsid w:val="006D5D9C"/>
    <w:rsid w:val="006D6169"/>
    <w:rsid w:val="006D7118"/>
    <w:rsid w:val="006D73E6"/>
    <w:rsid w:val="006D7C69"/>
    <w:rsid w:val="006D7CB9"/>
    <w:rsid w:val="006E02A3"/>
    <w:rsid w:val="006E1228"/>
    <w:rsid w:val="006E13E3"/>
    <w:rsid w:val="006E1832"/>
    <w:rsid w:val="006E231F"/>
    <w:rsid w:val="006E27B5"/>
    <w:rsid w:val="006E2DE6"/>
    <w:rsid w:val="006E31C1"/>
    <w:rsid w:val="006E357B"/>
    <w:rsid w:val="006E378C"/>
    <w:rsid w:val="006E390D"/>
    <w:rsid w:val="006E3B46"/>
    <w:rsid w:val="006E3C41"/>
    <w:rsid w:val="006E3C51"/>
    <w:rsid w:val="006E4083"/>
    <w:rsid w:val="006E4449"/>
    <w:rsid w:val="006E4CBA"/>
    <w:rsid w:val="006E4FD3"/>
    <w:rsid w:val="006E5257"/>
    <w:rsid w:val="006E59DF"/>
    <w:rsid w:val="006E5AAB"/>
    <w:rsid w:val="006E5B06"/>
    <w:rsid w:val="006E5B6C"/>
    <w:rsid w:val="006E60F4"/>
    <w:rsid w:val="006E6153"/>
    <w:rsid w:val="006E61B6"/>
    <w:rsid w:val="006E66CF"/>
    <w:rsid w:val="006E681B"/>
    <w:rsid w:val="006E686D"/>
    <w:rsid w:val="006E7126"/>
    <w:rsid w:val="006E7D26"/>
    <w:rsid w:val="006F0CBF"/>
    <w:rsid w:val="006F194F"/>
    <w:rsid w:val="006F1A5B"/>
    <w:rsid w:val="006F1C00"/>
    <w:rsid w:val="006F208D"/>
    <w:rsid w:val="006F2DAE"/>
    <w:rsid w:val="006F2F0B"/>
    <w:rsid w:val="006F341B"/>
    <w:rsid w:val="006F3EE9"/>
    <w:rsid w:val="006F4849"/>
    <w:rsid w:val="006F484D"/>
    <w:rsid w:val="006F4B32"/>
    <w:rsid w:val="006F4D48"/>
    <w:rsid w:val="006F50E4"/>
    <w:rsid w:val="006F5788"/>
    <w:rsid w:val="006F5C39"/>
    <w:rsid w:val="006F618C"/>
    <w:rsid w:val="006F64C1"/>
    <w:rsid w:val="006F6D3C"/>
    <w:rsid w:val="006F75DC"/>
    <w:rsid w:val="006F768E"/>
    <w:rsid w:val="006F7F30"/>
    <w:rsid w:val="006F7F96"/>
    <w:rsid w:val="00700048"/>
    <w:rsid w:val="00700651"/>
    <w:rsid w:val="00700A1F"/>
    <w:rsid w:val="00700CCA"/>
    <w:rsid w:val="00700CD8"/>
    <w:rsid w:val="00700D22"/>
    <w:rsid w:val="0070117E"/>
    <w:rsid w:val="00701231"/>
    <w:rsid w:val="00701955"/>
    <w:rsid w:val="00701B05"/>
    <w:rsid w:val="00701D7F"/>
    <w:rsid w:val="007029A8"/>
    <w:rsid w:val="00702AE8"/>
    <w:rsid w:val="007035C5"/>
    <w:rsid w:val="007039F6"/>
    <w:rsid w:val="00704235"/>
    <w:rsid w:val="0070425D"/>
    <w:rsid w:val="00704BAB"/>
    <w:rsid w:val="00704E67"/>
    <w:rsid w:val="00705119"/>
    <w:rsid w:val="00705CF0"/>
    <w:rsid w:val="00705E9A"/>
    <w:rsid w:val="00705F45"/>
    <w:rsid w:val="007075A9"/>
    <w:rsid w:val="00707B29"/>
    <w:rsid w:val="00707F37"/>
    <w:rsid w:val="007102E3"/>
    <w:rsid w:val="00710433"/>
    <w:rsid w:val="00710B1C"/>
    <w:rsid w:val="00710DAA"/>
    <w:rsid w:val="00710FC0"/>
    <w:rsid w:val="007117A0"/>
    <w:rsid w:val="0071211F"/>
    <w:rsid w:val="00712923"/>
    <w:rsid w:val="00713397"/>
    <w:rsid w:val="007139B1"/>
    <w:rsid w:val="00715175"/>
    <w:rsid w:val="00715D60"/>
    <w:rsid w:val="00715F52"/>
    <w:rsid w:val="007162D2"/>
    <w:rsid w:val="00717608"/>
    <w:rsid w:val="00720383"/>
    <w:rsid w:val="007203FE"/>
    <w:rsid w:val="00720ADD"/>
    <w:rsid w:val="00720CB4"/>
    <w:rsid w:val="00720F66"/>
    <w:rsid w:val="00721218"/>
    <w:rsid w:val="00721412"/>
    <w:rsid w:val="00721A18"/>
    <w:rsid w:val="00721F39"/>
    <w:rsid w:val="007221AA"/>
    <w:rsid w:val="00722A85"/>
    <w:rsid w:val="0072524F"/>
    <w:rsid w:val="00725996"/>
    <w:rsid w:val="00725E08"/>
    <w:rsid w:val="00725EAB"/>
    <w:rsid w:val="007260FF"/>
    <w:rsid w:val="007262CE"/>
    <w:rsid w:val="00726562"/>
    <w:rsid w:val="007266E9"/>
    <w:rsid w:val="00726AC3"/>
    <w:rsid w:val="00726F1A"/>
    <w:rsid w:val="007273DD"/>
    <w:rsid w:val="007278C1"/>
    <w:rsid w:val="00727DA1"/>
    <w:rsid w:val="007310B7"/>
    <w:rsid w:val="00731710"/>
    <w:rsid w:val="00731846"/>
    <w:rsid w:val="0073196B"/>
    <w:rsid w:val="0073214B"/>
    <w:rsid w:val="007328A3"/>
    <w:rsid w:val="00733156"/>
    <w:rsid w:val="00733494"/>
    <w:rsid w:val="007341D5"/>
    <w:rsid w:val="00734D20"/>
    <w:rsid w:val="007358AD"/>
    <w:rsid w:val="00735C48"/>
    <w:rsid w:val="00735E69"/>
    <w:rsid w:val="00736362"/>
    <w:rsid w:val="00736623"/>
    <w:rsid w:val="007368F0"/>
    <w:rsid w:val="00736D29"/>
    <w:rsid w:val="00737639"/>
    <w:rsid w:val="00737A6F"/>
    <w:rsid w:val="00737DF9"/>
    <w:rsid w:val="0074035D"/>
    <w:rsid w:val="0074054D"/>
    <w:rsid w:val="00741224"/>
    <w:rsid w:val="00741716"/>
    <w:rsid w:val="00741831"/>
    <w:rsid w:val="00743C1A"/>
    <w:rsid w:val="00743F03"/>
    <w:rsid w:val="00744E21"/>
    <w:rsid w:val="00745412"/>
    <w:rsid w:val="0074604F"/>
    <w:rsid w:val="0074612B"/>
    <w:rsid w:val="007461B1"/>
    <w:rsid w:val="00746937"/>
    <w:rsid w:val="0074725B"/>
    <w:rsid w:val="007474C3"/>
    <w:rsid w:val="00750A43"/>
    <w:rsid w:val="00751040"/>
    <w:rsid w:val="007511BD"/>
    <w:rsid w:val="00751274"/>
    <w:rsid w:val="007517C0"/>
    <w:rsid w:val="007522D7"/>
    <w:rsid w:val="00752422"/>
    <w:rsid w:val="00752967"/>
    <w:rsid w:val="00752DBE"/>
    <w:rsid w:val="00753166"/>
    <w:rsid w:val="00753441"/>
    <w:rsid w:val="00753A51"/>
    <w:rsid w:val="00753DD6"/>
    <w:rsid w:val="00754046"/>
    <w:rsid w:val="00754089"/>
    <w:rsid w:val="0075427D"/>
    <w:rsid w:val="00754C6F"/>
    <w:rsid w:val="0075513F"/>
    <w:rsid w:val="0075524A"/>
    <w:rsid w:val="00755760"/>
    <w:rsid w:val="0075618F"/>
    <w:rsid w:val="00756402"/>
    <w:rsid w:val="007565F3"/>
    <w:rsid w:val="0075676E"/>
    <w:rsid w:val="007576FC"/>
    <w:rsid w:val="007578E5"/>
    <w:rsid w:val="00757A6B"/>
    <w:rsid w:val="0076043B"/>
    <w:rsid w:val="00760891"/>
    <w:rsid w:val="007608A3"/>
    <w:rsid w:val="00761129"/>
    <w:rsid w:val="007611E4"/>
    <w:rsid w:val="007612D0"/>
    <w:rsid w:val="00761513"/>
    <w:rsid w:val="007617AA"/>
    <w:rsid w:val="00761802"/>
    <w:rsid w:val="00762267"/>
    <w:rsid w:val="00762A48"/>
    <w:rsid w:val="00762B49"/>
    <w:rsid w:val="00762D22"/>
    <w:rsid w:val="00762DC1"/>
    <w:rsid w:val="00762E41"/>
    <w:rsid w:val="007636BA"/>
    <w:rsid w:val="00763F80"/>
    <w:rsid w:val="00763FD8"/>
    <w:rsid w:val="00764227"/>
    <w:rsid w:val="007642CD"/>
    <w:rsid w:val="007643C3"/>
    <w:rsid w:val="007648E0"/>
    <w:rsid w:val="00764FAE"/>
    <w:rsid w:val="00765351"/>
    <w:rsid w:val="00765849"/>
    <w:rsid w:val="007659A1"/>
    <w:rsid w:val="0076629B"/>
    <w:rsid w:val="007669E1"/>
    <w:rsid w:val="00766A0F"/>
    <w:rsid w:val="00766DC0"/>
    <w:rsid w:val="0076713E"/>
    <w:rsid w:val="007673AF"/>
    <w:rsid w:val="00767963"/>
    <w:rsid w:val="00770056"/>
    <w:rsid w:val="00770BF3"/>
    <w:rsid w:val="00770F3D"/>
    <w:rsid w:val="00770FE0"/>
    <w:rsid w:val="007713E9"/>
    <w:rsid w:val="007715C4"/>
    <w:rsid w:val="00771CCE"/>
    <w:rsid w:val="00771F85"/>
    <w:rsid w:val="00772283"/>
    <w:rsid w:val="0077232F"/>
    <w:rsid w:val="007727F0"/>
    <w:rsid w:val="00772C70"/>
    <w:rsid w:val="007730BD"/>
    <w:rsid w:val="007732EA"/>
    <w:rsid w:val="00773366"/>
    <w:rsid w:val="007735DF"/>
    <w:rsid w:val="00773E1F"/>
    <w:rsid w:val="00773F72"/>
    <w:rsid w:val="00774207"/>
    <w:rsid w:val="00776158"/>
    <w:rsid w:val="00776460"/>
    <w:rsid w:val="00776531"/>
    <w:rsid w:val="00776779"/>
    <w:rsid w:val="00776A76"/>
    <w:rsid w:val="00776FFF"/>
    <w:rsid w:val="00780D2B"/>
    <w:rsid w:val="00780E0A"/>
    <w:rsid w:val="00781591"/>
    <w:rsid w:val="00781679"/>
    <w:rsid w:val="0078221C"/>
    <w:rsid w:val="00782750"/>
    <w:rsid w:val="00782DBA"/>
    <w:rsid w:val="00782EA3"/>
    <w:rsid w:val="00782F63"/>
    <w:rsid w:val="00783095"/>
    <w:rsid w:val="00783A92"/>
    <w:rsid w:val="00784232"/>
    <w:rsid w:val="00784288"/>
    <w:rsid w:val="00784336"/>
    <w:rsid w:val="00784601"/>
    <w:rsid w:val="007849D1"/>
    <w:rsid w:val="00784B34"/>
    <w:rsid w:val="00784FEE"/>
    <w:rsid w:val="0078550D"/>
    <w:rsid w:val="0078574A"/>
    <w:rsid w:val="00785C62"/>
    <w:rsid w:val="00786D09"/>
    <w:rsid w:val="00786FE2"/>
    <w:rsid w:val="00787A07"/>
    <w:rsid w:val="00787C56"/>
    <w:rsid w:val="007901B7"/>
    <w:rsid w:val="00790E6B"/>
    <w:rsid w:val="00790F7A"/>
    <w:rsid w:val="00791471"/>
    <w:rsid w:val="007915F1"/>
    <w:rsid w:val="00791ACC"/>
    <w:rsid w:val="00792099"/>
    <w:rsid w:val="0079224B"/>
    <w:rsid w:val="007923E5"/>
    <w:rsid w:val="007929D0"/>
    <w:rsid w:val="00792B6C"/>
    <w:rsid w:val="00793199"/>
    <w:rsid w:val="007932DD"/>
    <w:rsid w:val="0079413B"/>
    <w:rsid w:val="0079433C"/>
    <w:rsid w:val="0079438C"/>
    <w:rsid w:val="007946CE"/>
    <w:rsid w:val="00794BDD"/>
    <w:rsid w:val="00795628"/>
    <w:rsid w:val="00795BE4"/>
    <w:rsid w:val="007973BB"/>
    <w:rsid w:val="007973FD"/>
    <w:rsid w:val="00797500"/>
    <w:rsid w:val="007977C1"/>
    <w:rsid w:val="007978DF"/>
    <w:rsid w:val="00797C7E"/>
    <w:rsid w:val="007A060E"/>
    <w:rsid w:val="007A0B71"/>
    <w:rsid w:val="007A0E85"/>
    <w:rsid w:val="007A1293"/>
    <w:rsid w:val="007A172C"/>
    <w:rsid w:val="007A1C48"/>
    <w:rsid w:val="007A2007"/>
    <w:rsid w:val="007A21A6"/>
    <w:rsid w:val="007A24C3"/>
    <w:rsid w:val="007A3849"/>
    <w:rsid w:val="007A4040"/>
    <w:rsid w:val="007A4382"/>
    <w:rsid w:val="007A449E"/>
    <w:rsid w:val="007A47E9"/>
    <w:rsid w:val="007A49F2"/>
    <w:rsid w:val="007A49FA"/>
    <w:rsid w:val="007A52B2"/>
    <w:rsid w:val="007A5A3A"/>
    <w:rsid w:val="007A5B99"/>
    <w:rsid w:val="007A5EF4"/>
    <w:rsid w:val="007A67D6"/>
    <w:rsid w:val="007A682C"/>
    <w:rsid w:val="007A79D5"/>
    <w:rsid w:val="007A7FD7"/>
    <w:rsid w:val="007B0171"/>
    <w:rsid w:val="007B054D"/>
    <w:rsid w:val="007B063B"/>
    <w:rsid w:val="007B09A4"/>
    <w:rsid w:val="007B0AB4"/>
    <w:rsid w:val="007B0AD9"/>
    <w:rsid w:val="007B0F06"/>
    <w:rsid w:val="007B17DA"/>
    <w:rsid w:val="007B1912"/>
    <w:rsid w:val="007B1D8F"/>
    <w:rsid w:val="007B1F13"/>
    <w:rsid w:val="007B2327"/>
    <w:rsid w:val="007B24E9"/>
    <w:rsid w:val="007B25A4"/>
    <w:rsid w:val="007B25E3"/>
    <w:rsid w:val="007B2A3E"/>
    <w:rsid w:val="007B4160"/>
    <w:rsid w:val="007B436C"/>
    <w:rsid w:val="007B45E0"/>
    <w:rsid w:val="007B488F"/>
    <w:rsid w:val="007B54A2"/>
    <w:rsid w:val="007B5BCA"/>
    <w:rsid w:val="007B5C48"/>
    <w:rsid w:val="007B6050"/>
    <w:rsid w:val="007B630B"/>
    <w:rsid w:val="007B68EF"/>
    <w:rsid w:val="007B695E"/>
    <w:rsid w:val="007B7381"/>
    <w:rsid w:val="007B74A8"/>
    <w:rsid w:val="007B74D6"/>
    <w:rsid w:val="007B7E2C"/>
    <w:rsid w:val="007C00FD"/>
    <w:rsid w:val="007C04E0"/>
    <w:rsid w:val="007C0A42"/>
    <w:rsid w:val="007C1552"/>
    <w:rsid w:val="007C207E"/>
    <w:rsid w:val="007C214C"/>
    <w:rsid w:val="007C21BE"/>
    <w:rsid w:val="007C262B"/>
    <w:rsid w:val="007C27D2"/>
    <w:rsid w:val="007C2DDC"/>
    <w:rsid w:val="007C2F5F"/>
    <w:rsid w:val="007C414E"/>
    <w:rsid w:val="007C445B"/>
    <w:rsid w:val="007C4553"/>
    <w:rsid w:val="007C67AE"/>
    <w:rsid w:val="007C7134"/>
    <w:rsid w:val="007C7254"/>
    <w:rsid w:val="007D02E3"/>
    <w:rsid w:val="007D1AC8"/>
    <w:rsid w:val="007D1E36"/>
    <w:rsid w:val="007D20EA"/>
    <w:rsid w:val="007D2205"/>
    <w:rsid w:val="007D26B2"/>
    <w:rsid w:val="007D35B9"/>
    <w:rsid w:val="007D38D4"/>
    <w:rsid w:val="007D3976"/>
    <w:rsid w:val="007D3B02"/>
    <w:rsid w:val="007D3C72"/>
    <w:rsid w:val="007D4464"/>
    <w:rsid w:val="007D555A"/>
    <w:rsid w:val="007D5E2D"/>
    <w:rsid w:val="007D5EFD"/>
    <w:rsid w:val="007D6E11"/>
    <w:rsid w:val="007D7396"/>
    <w:rsid w:val="007D75F2"/>
    <w:rsid w:val="007D778E"/>
    <w:rsid w:val="007E00AB"/>
    <w:rsid w:val="007E04B4"/>
    <w:rsid w:val="007E16DB"/>
    <w:rsid w:val="007E1818"/>
    <w:rsid w:val="007E2110"/>
    <w:rsid w:val="007E25F5"/>
    <w:rsid w:val="007E48DC"/>
    <w:rsid w:val="007E491C"/>
    <w:rsid w:val="007E4BC3"/>
    <w:rsid w:val="007E522A"/>
    <w:rsid w:val="007E668B"/>
    <w:rsid w:val="007E71EB"/>
    <w:rsid w:val="007E7870"/>
    <w:rsid w:val="007E7DE4"/>
    <w:rsid w:val="007E7F2A"/>
    <w:rsid w:val="007F1D2A"/>
    <w:rsid w:val="007F1D92"/>
    <w:rsid w:val="007F2013"/>
    <w:rsid w:val="007F2CF0"/>
    <w:rsid w:val="007F330A"/>
    <w:rsid w:val="007F3581"/>
    <w:rsid w:val="007F3B42"/>
    <w:rsid w:val="007F44CD"/>
    <w:rsid w:val="007F5354"/>
    <w:rsid w:val="007F5512"/>
    <w:rsid w:val="007F55F9"/>
    <w:rsid w:val="007F5B0D"/>
    <w:rsid w:val="007F5CD9"/>
    <w:rsid w:val="007F6069"/>
    <w:rsid w:val="007F6099"/>
    <w:rsid w:val="007F6357"/>
    <w:rsid w:val="007F6E25"/>
    <w:rsid w:val="007F7184"/>
    <w:rsid w:val="007F7362"/>
    <w:rsid w:val="007F7D3B"/>
    <w:rsid w:val="007F7E67"/>
    <w:rsid w:val="0080052E"/>
    <w:rsid w:val="008005B9"/>
    <w:rsid w:val="00800728"/>
    <w:rsid w:val="00800A6C"/>
    <w:rsid w:val="008011A1"/>
    <w:rsid w:val="00801493"/>
    <w:rsid w:val="00801EEA"/>
    <w:rsid w:val="00801F08"/>
    <w:rsid w:val="008022E1"/>
    <w:rsid w:val="00802A8D"/>
    <w:rsid w:val="00802F21"/>
    <w:rsid w:val="00803115"/>
    <w:rsid w:val="008039BE"/>
    <w:rsid w:val="00803B49"/>
    <w:rsid w:val="00804479"/>
    <w:rsid w:val="00804B97"/>
    <w:rsid w:val="00805260"/>
    <w:rsid w:val="00805892"/>
    <w:rsid w:val="00805DAC"/>
    <w:rsid w:val="00805E71"/>
    <w:rsid w:val="0080635C"/>
    <w:rsid w:val="008078CF"/>
    <w:rsid w:val="0081093E"/>
    <w:rsid w:val="00810F22"/>
    <w:rsid w:val="0081129A"/>
    <w:rsid w:val="00811492"/>
    <w:rsid w:val="00811629"/>
    <w:rsid w:val="00812C36"/>
    <w:rsid w:val="008134B0"/>
    <w:rsid w:val="0081361D"/>
    <w:rsid w:val="00813625"/>
    <w:rsid w:val="00813630"/>
    <w:rsid w:val="00813A5C"/>
    <w:rsid w:val="00813B5B"/>
    <w:rsid w:val="0081421A"/>
    <w:rsid w:val="008151D1"/>
    <w:rsid w:val="00815ADA"/>
    <w:rsid w:val="00815CD9"/>
    <w:rsid w:val="008160F2"/>
    <w:rsid w:val="00816DF1"/>
    <w:rsid w:val="00817C6D"/>
    <w:rsid w:val="00817EEF"/>
    <w:rsid w:val="008204F9"/>
    <w:rsid w:val="00820591"/>
    <w:rsid w:val="008207C4"/>
    <w:rsid w:val="00820B3C"/>
    <w:rsid w:val="00820D61"/>
    <w:rsid w:val="00820E2D"/>
    <w:rsid w:val="0082220C"/>
    <w:rsid w:val="00822533"/>
    <w:rsid w:val="00822BD6"/>
    <w:rsid w:val="00823710"/>
    <w:rsid w:val="00823807"/>
    <w:rsid w:val="00824316"/>
    <w:rsid w:val="0082435D"/>
    <w:rsid w:val="008245A0"/>
    <w:rsid w:val="00824E20"/>
    <w:rsid w:val="00825544"/>
    <w:rsid w:val="00825BF4"/>
    <w:rsid w:val="00825F74"/>
    <w:rsid w:val="0082611C"/>
    <w:rsid w:val="00826642"/>
    <w:rsid w:val="00826651"/>
    <w:rsid w:val="008275F4"/>
    <w:rsid w:val="008279FC"/>
    <w:rsid w:val="00827B31"/>
    <w:rsid w:val="00827B81"/>
    <w:rsid w:val="00827BF3"/>
    <w:rsid w:val="008300CC"/>
    <w:rsid w:val="008300DD"/>
    <w:rsid w:val="008309B5"/>
    <w:rsid w:val="00831DD8"/>
    <w:rsid w:val="00832050"/>
    <w:rsid w:val="00832128"/>
    <w:rsid w:val="0083272F"/>
    <w:rsid w:val="00832957"/>
    <w:rsid w:val="0083295A"/>
    <w:rsid w:val="00833181"/>
    <w:rsid w:val="0083324F"/>
    <w:rsid w:val="0083384C"/>
    <w:rsid w:val="00833ADC"/>
    <w:rsid w:val="0083408E"/>
    <w:rsid w:val="008343EC"/>
    <w:rsid w:val="00834CBE"/>
    <w:rsid w:val="0083549E"/>
    <w:rsid w:val="008355BC"/>
    <w:rsid w:val="00835AB2"/>
    <w:rsid w:val="0083660C"/>
    <w:rsid w:val="00837084"/>
    <w:rsid w:val="0083716E"/>
    <w:rsid w:val="008401F2"/>
    <w:rsid w:val="008401FA"/>
    <w:rsid w:val="008402A4"/>
    <w:rsid w:val="008409C1"/>
    <w:rsid w:val="00840F1B"/>
    <w:rsid w:val="00841394"/>
    <w:rsid w:val="00843302"/>
    <w:rsid w:val="00844092"/>
    <w:rsid w:val="0084409F"/>
    <w:rsid w:val="0084472A"/>
    <w:rsid w:val="00845210"/>
    <w:rsid w:val="00845565"/>
    <w:rsid w:val="00845C37"/>
    <w:rsid w:val="00845DFB"/>
    <w:rsid w:val="00846984"/>
    <w:rsid w:val="00846D2A"/>
    <w:rsid w:val="008478A8"/>
    <w:rsid w:val="008509F2"/>
    <w:rsid w:val="00850A13"/>
    <w:rsid w:val="00850E22"/>
    <w:rsid w:val="00851365"/>
    <w:rsid w:val="008514DC"/>
    <w:rsid w:val="00851917"/>
    <w:rsid w:val="0085216C"/>
    <w:rsid w:val="008521AD"/>
    <w:rsid w:val="0085251D"/>
    <w:rsid w:val="00852D9D"/>
    <w:rsid w:val="00852EF4"/>
    <w:rsid w:val="008535B4"/>
    <w:rsid w:val="00853744"/>
    <w:rsid w:val="00853907"/>
    <w:rsid w:val="008541A5"/>
    <w:rsid w:val="0085461C"/>
    <w:rsid w:val="00855033"/>
    <w:rsid w:val="0085515B"/>
    <w:rsid w:val="0085533A"/>
    <w:rsid w:val="008555B7"/>
    <w:rsid w:val="00855B1F"/>
    <w:rsid w:val="00855C51"/>
    <w:rsid w:val="00855EDF"/>
    <w:rsid w:val="00856019"/>
    <w:rsid w:val="008565E3"/>
    <w:rsid w:val="008565FB"/>
    <w:rsid w:val="008567A1"/>
    <w:rsid w:val="0086014E"/>
    <w:rsid w:val="00860D1C"/>
    <w:rsid w:val="0086159D"/>
    <w:rsid w:val="008618E2"/>
    <w:rsid w:val="00862088"/>
    <w:rsid w:val="008622A8"/>
    <w:rsid w:val="00862D6E"/>
    <w:rsid w:val="00862DDF"/>
    <w:rsid w:val="00862F9F"/>
    <w:rsid w:val="0086325D"/>
    <w:rsid w:val="008656E9"/>
    <w:rsid w:val="0086592F"/>
    <w:rsid w:val="008659DC"/>
    <w:rsid w:val="00865C52"/>
    <w:rsid w:val="00866038"/>
    <w:rsid w:val="00866162"/>
    <w:rsid w:val="00866E24"/>
    <w:rsid w:val="0086727D"/>
    <w:rsid w:val="00867655"/>
    <w:rsid w:val="00867AE2"/>
    <w:rsid w:val="00867B0C"/>
    <w:rsid w:val="008707AA"/>
    <w:rsid w:val="0087123A"/>
    <w:rsid w:val="0087242F"/>
    <w:rsid w:val="008727C4"/>
    <w:rsid w:val="008728A2"/>
    <w:rsid w:val="00872EF1"/>
    <w:rsid w:val="00872FFD"/>
    <w:rsid w:val="008738F9"/>
    <w:rsid w:val="00874296"/>
    <w:rsid w:val="0087526F"/>
    <w:rsid w:val="008758B4"/>
    <w:rsid w:val="008765AB"/>
    <w:rsid w:val="008768E8"/>
    <w:rsid w:val="008777E4"/>
    <w:rsid w:val="00877815"/>
    <w:rsid w:val="00877CB4"/>
    <w:rsid w:val="00880ABA"/>
    <w:rsid w:val="00880D22"/>
    <w:rsid w:val="008810DC"/>
    <w:rsid w:val="00881223"/>
    <w:rsid w:val="0088133A"/>
    <w:rsid w:val="0088160C"/>
    <w:rsid w:val="00881C81"/>
    <w:rsid w:val="0088202A"/>
    <w:rsid w:val="008822AB"/>
    <w:rsid w:val="008826F7"/>
    <w:rsid w:val="00883217"/>
    <w:rsid w:val="008835BD"/>
    <w:rsid w:val="00884D97"/>
    <w:rsid w:val="00885477"/>
    <w:rsid w:val="00885850"/>
    <w:rsid w:val="00885ADC"/>
    <w:rsid w:val="00885BEB"/>
    <w:rsid w:val="008864A4"/>
    <w:rsid w:val="008871A9"/>
    <w:rsid w:val="0088732B"/>
    <w:rsid w:val="00887627"/>
    <w:rsid w:val="00887F9A"/>
    <w:rsid w:val="00890075"/>
    <w:rsid w:val="00890344"/>
    <w:rsid w:val="00890F31"/>
    <w:rsid w:val="008912C4"/>
    <w:rsid w:val="008915D4"/>
    <w:rsid w:val="008916B7"/>
    <w:rsid w:val="0089233E"/>
    <w:rsid w:val="00892481"/>
    <w:rsid w:val="00892D63"/>
    <w:rsid w:val="00892DFC"/>
    <w:rsid w:val="00892F23"/>
    <w:rsid w:val="008934BE"/>
    <w:rsid w:val="0089374D"/>
    <w:rsid w:val="00894294"/>
    <w:rsid w:val="008949A8"/>
    <w:rsid w:val="00894A3E"/>
    <w:rsid w:val="00895815"/>
    <w:rsid w:val="00895A2C"/>
    <w:rsid w:val="00895B60"/>
    <w:rsid w:val="00895C92"/>
    <w:rsid w:val="00896902"/>
    <w:rsid w:val="00896A8C"/>
    <w:rsid w:val="00896CA9"/>
    <w:rsid w:val="00897072"/>
    <w:rsid w:val="00897385"/>
    <w:rsid w:val="00897585"/>
    <w:rsid w:val="008976A0"/>
    <w:rsid w:val="0089770A"/>
    <w:rsid w:val="008A1702"/>
    <w:rsid w:val="008A1970"/>
    <w:rsid w:val="008A20C5"/>
    <w:rsid w:val="008A2485"/>
    <w:rsid w:val="008A253F"/>
    <w:rsid w:val="008A2879"/>
    <w:rsid w:val="008A2C27"/>
    <w:rsid w:val="008A2F93"/>
    <w:rsid w:val="008A32C5"/>
    <w:rsid w:val="008A3B96"/>
    <w:rsid w:val="008A41B1"/>
    <w:rsid w:val="008A4319"/>
    <w:rsid w:val="008A4400"/>
    <w:rsid w:val="008A48F5"/>
    <w:rsid w:val="008A50A7"/>
    <w:rsid w:val="008A5B0B"/>
    <w:rsid w:val="008A6010"/>
    <w:rsid w:val="008A740E"/>
    <w:rsid w:val="008A7448"/>
    <w:rsid w:val="008A7506"/>
    <w:rsid w:val="008A78FB"/>
    <w:rsid w:val="008A79F9"/>
    <w:rsid w:val="008A7BC1"/>
    <w:rsid w:val="008A7E03"/>
    <w:rsid w:val="008B1833"/>
    <w:rsid w:val="008B19D3"/>
    <w:rsid w:val="008B266B"/>
    <w:rsid w:val="008B27AE"/>
    <w:rsid w:val="008B29F8"/>
    <w:rsid w:val="008B2ADD"/>
    <w:rsid w:val="008B357F"/>
    <w:rsid w:val="008B39C2"/>
    <w:rsid w:val="008B4072"/>
    <w:rsid w:val="008B4B4E"/>
    <w:rsid w:val="008B51D9"/>
    <w:rsid w:val="008B5A64"/>
    <w:rsid w:val="008B5D87"/>
    <w:rsid w:val="008B6959"/>
    <w:rsid w:val="008B6A19"/>
    <w:rsid w:val="008B724C"/>
    <w:rsid w:val="008B72B1"/>
    <w:rsid w:val="008B735B"/>
    <w:rsid w:val="008B7774"/>
    <w:rsid w:val="008B7960"/>
    <w:rsid w:val="008B7E44"/>
    <w:rsid w:val="008C02F9"/>
    <w:rsid w:val="008C0C41"/>
    <w:rsid w:val="008C17F2"/>
    <w:rsid w:val="008C1888"/>
    <w:rsid w:val="008C2C2B"/>
    <w:rsid w:val="008C2ED0"/>
    <w:rsid w:val="008C3233"/>
    <w:rsid w:val="008C3CF1"/>
    <w:rsid w:val="008C44B0"/>
    <w:rsid w:val="008C46F2"/>
    <w:rsid w:val="008C4BC0"/>
    <w:rsid w:val="008C4D9A"/>
    <w:rsid w:val="008C5959"/>
    <w:rsid w:val="008C5A0A"/>
    <w:rsid w:val="008C5E1F"/>
    <w:rsid w:val="008C643F"/>
    <w:rsid w:val="008C65B4"/>
    <w:rsid w:val="008C6696"/>
    <w:rsid w:val="008C6CD9"/>
    <w:rsid w:val="008C7ADA"/>
    <w:rsid w:val="008D023D"/>
    <w:rsid w:val="008D0767"/>
    <w:rsid w:val="008D0799"/>
    <w:rsid w:val="008D0EF2"/>
    <w:rsid w:val="008D1488"/>
    <w:rsid w:val="008D1CD7"/>
    <w:rsid w:val="008D1D80"/>
    <w:rsid w:val="008D20CD"/>
    <w:rsid w:val="008D2884"/>
    <w:rsid w:val="008D2D40"/>
    <w:rsid w:val="008D2FC3"/>
    <w:rsid w:val="008D30A7"/>
    <w:rsid w:val="008D3198"/>
    <w:rsid w:val="008D4560"/>
    <w:rsid w:val="008D45BF"/>
    <w:rsid w:val="008D4A3F"/>
    <w:rsid w:val="008D4CDA"/>
    <w:rsid w:val="008D4EAA"/>
    <w:rsid w:val="008D5899"/>
    <w:rsid w:val="008D5DFC"/>
    <w:rsid w:val="008D5E6E"/>
    <w:rsid w:val="008D64A0"/>
    <w:rsid w:val="008D64F5"/>
    <w:rsid w:val="008D65A3"/>
    <w:rsid w:val="008D6CE1"/>
    <w:rsid w:val="008D6D83"/>
    <w:rsid w:val="008D71E7"/>
    <w:rsid w:val="008D78FE"/>
    <w:rsid w:val="008D796A"/>
    <w:rsid w:val="008D79A3"/>
    <w:rsid w:val="008D7A1B"/>
    <w:rsid w:val="008D7A4F"/>
    <w:rsid w:val="008D7BF6"/>
    <w:rsid w:val="008E091F"/>
    <w:rsid w:val="008E14A1"/>
    <w:rsid w:val="008E14AD"/>
    <w:rsid w:val="008E15CF"/>
    <w:rsid w:val="008E213B"/>
    <w:rsid w:val="008E29F1"/>
    <w:rsid w:val="008E2C39"/>
    <w:rsid w:val="008E37EA"/>
    <w:rsid w:val="008E3EB4"/>
    <w:rsid w:val="008E410B"/>
    <w:rsid w:val="008E43F1"/>
    <w:rsid w:val="008E481C"/>
    <w:rsid w:val="008E5456"/>
    <w:rsid w:val="008E68C5"/>
    <w:rsid w:val="008E70E8"/>
    <w:rsid w:val="008E760D"/>
    <w:rsid w:val="008E77A0"/>
    <w:rsid w:val="008E77D3"/>
    <w:rsid w:val="008F007E"/>
    <w:rsid w:val="008F0668"/>
    <w:rsid w:val="008F099C"/>
    <w:rsid w:val="008F0B53"/>
    <w:rsid w:val="008F0E9E"/>
    <w:rsid w:val="008F1219"/>
    <w:rsid w:val="008F1281"/>
    <w:rsid w:val="008F19A7"/>
    <w:rsid w:val="008F1E48"/>
    <w:rsid w:val="008F29BD"/>
    <w:rsid w:val="008F2B64"/>
    <w:rsid w:val="008F2B6F"/>
    <w:rsid w:val="008F2C2E"/>
    <w:rsid w:val="008F2D01"/>
    <w:rsid w:val="008F2E28"/>
    <w:rsid w:val="008F3009"/>
    <w:rsid w:val="008F30F7"/>
    <w:rsid w:val="008F328C"/>
    <w:rsid w:val="008F3E9C"/>
    <w:rsid w:val="008F3EDA"/>
    <w:rsid w:val="008F3EDE"/>
    <w:rsid w:val="008F3F4C"/>
    <w:rsid w:val="008F4816"/>
    <w:rsid w:val="008F55F6"/>
    <w:rsid w:val="008F57B7"/>
    <w:rsid w:val="008F5840"/>
    <w:rsid w:val="008F587E"/>
    <w:rsid w:val="008F59E5"/>
    <w:rsid w:val="008F5BE8"/>
    <w:rsid w:val="008F5CB2"/>
    <w:rsid w:val="008F5E79"/>
    <w:rsid w:val="008F6307"/>
    <w:rsid w:val="008F6648"/>
    <w:rsid w:val="008F6CF4"/>
    <w:rsid w:val="008F6E37"/>
    <w:rsid w:val="008F6E3C"/>
    <w:rsid w:val="008F6F1A"/>
    <w:rsid w:val="008F6F7A"/>
    <w:rsid w:val="008F732A"/>
    <w:rsid w:val="008F7519"/>
    <w:rsid w:val="008F75D3"/>
    <w:rsid w:val="008F7D57"/>
    <w:rsid w:val="008F7D96"/>
    <w:rsid w:val="00900397"/>
    <w:rsid w:val="0090051A"/>
    <w:rsid w:val="009007AA"/>
    <w:rsid w:val="00900950"/>
    <w:rsid w:val="00900D9F"/>
    <w:rsid w:val="009013B2"/>
    <w:rsid w:val="00901420"/>
    <w:rsid w:val="00901B92"/>
    <w:rsid w:val="0090267A"/>
    <w:rsid w:val="00902740"/>
    <w:rsid w:val="009033DD"/>
    <w:rsid w:val="00903499"/>
    <w:rsid w:val="00904013"/>
    <w:rsid w:val="00904861"/>
    <w:rsid w:val="009048DF"/>
    <w:rsid w:val="009050B8"/>
    <w:rsid w:val="009060EE"/>
    <w:rsid w:val="00906111"/>
    <w:rsid w:val="00906BC1"/>
    <w:rsid w:val="00906EE9"/>
    <w:rsid w:val="009075FB"/>
    <w:rsid w:val="0090775C"/>
    <w:rsid w:val="00907780"/>
    <w:rsid w:val="00910F3C"/>
    <w:rsid w:val="0091203D"/>
    <w:rsid w:val="00912134"/>
    <w:rsid w:val="009121FC"/>
    <w:rsid w:val="009125C6"/>
    <w:rsid w:val="00913073"/>
    <w:rsid w:val="0091308C"/>
    <w:rsid w:val="009130F4"/>
    <w:rsid w:val="009132A9"/>
    <w:rsid w:val="00914186"/>
    <w:rsid w:val="0091433A"/>
    <w:rsid w:val="009146DB"/>
    <w:rsid w:val="00914A12"/>
    <w:rsid w:val="00914F77"/>
    <w:rsid w:val="009153F1"/>
    <w:rsid w:val="00915608"/>
    <w:rsid w:val="00915B1B"/>
    <w:rsid w:val="00915C39"/>
    <w:rsid w:val="0091617C"/>
    <w:rsid w:val="009161FD"/>
    <w:rsid w:val="00916299"/>
    <w:rsid w:val="00916687"/>
    <w:rsid w:val="00916BA9"/>
    <w:rsid w:val="0091741B"/>
    <w:rsid w:val="009175A2"/>
    <w:rsid w:val="00917B3F"/>
    <w:rsid w:val="00917C33"/>
    <w:rsid w:val="00917C83"/>
    <w:rsid w:val="00917C9C"/>
    <w:rsid w:val="00917FC7"/>
    <w:rsid w:val="00920CDA"/>
    <w:rsid w:val="00921DFC"/>
    <w:rsid w:val="00922368"/>
    <w:rsid w:val="00922538"/>
    <w:rsid w:val="009229D4"/>
    <w:rsid w:val="00922B45"/>
    <w:rsid w:val="00922F30"/>
    <w:rsid w:val="009230DA"/>
    <w:rsid w:val="009231A2"/>
    <w:rsid w:val="00924DDE"/>
    <w:rsid w:val="0092576E"/>
    <w:rsid w:val="00925C7F"/>
    <w:rsid w:val="0092622C"/>
    <w:rsid w:val="00926243"/>
    <w:rsid w:val="009264EB"/>
    <w:rsid w:val="0092676E"/>
    <w:rsid w:val="0092711F"/>
    <w:rsid w:val="009276E8"/>
    <w:rsid w:val="00927C48"/>
    <w:rsid w:val="00927E7F"/>
    <w:rsid w:val="00927F22"/>
    <w:rsid w:val="00927FB6"/>
    <w:rsid w:val="009302C2"/>
    <w:rsid w:val="00930321"/>
    <w:rsid w:val="00930572"/>
    <w:rsid w:val="00930884"/>
    <w:rsid w:val="00930A23"/>
    <w:rsid w:val="00930DC9"/>
    <w:rsid w:val="00930FF4"/>
    <w:rsid w:val="009311A5"/>
    <w:rsid w:val="0093123A"/>
    <w:rsid w:val="00931A3A"/>
    <w:rsid w:val="0093394A"/>
    <w:rsid w:val="00933A32"/>
    <w:rsid w:val="00933FB9"/>
    <w:rsid w:val="00935302"/>
    <w:rsid w:val="00936549"/>
    <w:rsid w:val="00936C36"/>
    <w:rsid w:val="00936DE3"/>
    <w:rsid w:val="0093785C"/>
    <w:rsid w:val="00937D9E"/>
    <w:rsid w:val="009400D2"/>
    <w:rsid w:val="00940160"/>
    <w:rsid w:val="0094067F"/>
    <w:rsid w:val="00941BF0"/>
    <w:rsid w:val="00941C8D"/>
    <w:rsid w:val="00941D93"/>
    <w:rsid w:val="009420A6"/>
    <w:rsid w:val="009426D0"/>
    <w:rsid w:val="00942F2F"/>
    <w:rsid w:val="00943037"/>
    <w:rsid w:val="00943061"/>
    <w:rsid w:val="00943356"/>
    <w:rsid w:val="0094351E"/>
    <w:rsid w:val="009439D4"/>
    <w:rsid w:val="00943B58"/>
    <w:rsid w:val="00943D8E"/>
    <w:rsid w:val="00944042"/>
    <w:rsid w:val="00944043"/>
    <w:rsid w:val="0094442E"/>
    <w:rsid w:val="0094510D"/>
    <w:rsid w:val="00945914"/>
    <w:rsid w:val="00945E7C"/>
    <w:rsid w:val="009461E2"/>
    <w:rsid w:val="0094715C"/>
    <w:rsid w:val="00947400"/>
    <w:rsid w:val="00947A21"/>
    <w:rsid w:val="00950001"/>
    <w:rsid w:val="0095037D"/>
    <w:rsid w:val="00951372"/>
    <w:rsid w:val="0095162D"/>
    <w:rsid w:val="00951701"/>
    <w:rsid w:val="0095179B"/>
    <w:rsid w:val="00951941"/>
    <w:rsid w:val="00951D3E"/>
    <w:rsid w:val="00951F33"/>
    <w:rsid w:val="00952002"/>
    <w:rsid w:val="00953358"/>
    <w:rsid w:val="00953B56"/>
    <w:rsid w:val="00953C86"/>
    <w:rsid w:val="00954992"/>
    <w:rsid w:val="00954B83"/>
    <w:rsid w:val="00954C45"/>
    <w:rsid w:val="0095539E"/>
    <w:rsid w:val="00955840"/>
    <w:rsid w:val="00955FB9"/>
    <w:rsid w:val="00956055"/>
    <w:rsid w:val="009562D0"/>
    <w:rsid w:val="00956636"/>
    <w:rsid w:val="0095673D"/>
    <w:rsid w:val="00957332"/>
    <w:rsid w:val="00957851"/>
    <w:rsid w:val="00957C27"/>
    <w:rsid w:val="00957F78"/>
    <w:rsid w:val="00957FB9"/>
    <w:rsid w:val="00960B3D"/>
    <w:rsid w:val="00960F24"/>
    <w:rsid w:val="00961437"/>
    <w:rsid w:val="009616D1"/>
    <w:rsid w:val="00961A75"/>
    <w:rsid w:val="0096200C"/>
    <w:rsid w:val="009622A1"/>
    <w:rsid w:val="00963343"/>
    <w:rsid w:val="00964320"/>
    <w:rsid w:val="0096460E"/>
    <w:rsid w:val="00965A75"/>
    <w:rsid w:val="00966699"/>
    <w:rsid w:val="00966925"/>
    <w:rsid w:val="0096703D"/>
    <w:rsid w:val="00967090"/>
    <w:rsid w:val="0096713B"/>
    <w:rsid w:val="009671F3"/>
    <w:rsid w:val="009674DA"/>
    <w:rsid w:val="00967ACE"/>
    <w:rsid w:val="00967BCF"/>
    <w:rsid w:val="00967E6A"/>
    <w:rsid w:val="00970E1E"/>
    <w:rsid w:val="00971179"/>
    <w:rsid w:val="009716DC"/>
    <w:rsid w:val="00971A04"/>
    <w:rsid w:val="00972496"/>
    <w:rsid w:val="0097295C"/>
    <w:rsid w:val="00973090"/>
    <w:rsid w:val="00973110"/>
    <w:rsid w:val="00973179"/>
    <w:rsid w:val="00973E53"/>
    <w:rsid w:val="00974C12"/>
    <w:rsid w:val="00974C53"/>
    <w:rsid w:val="00974CE3"/>
    <w:rsid w:val="009750F9"/>
    <w:rsid w:val="00975222"/>
    <w:rsid w:val="00975451"/>
    <w:rsid w:val="00976274"/>
    <w:rsid w:val="00977568"/>
    <w:rsid w:val="00977AB3"/>
    <w:rsid w:val="00977F9E"/>
    <w:rsid w:val="009800C3"/>
    <w:rsid w:val="00980145"/>
    <w:rsid w:val="00980542"/>
    <w:rsid w:val="009805CA"/>
    <w:rsid w:val="009808FB"/>
    <w:rsid w:val="009811D0"/>
    <w:rsid w:val="00981284"/>
    <w:rsid w:val="009813F3"/>
    <w:rsid w:val="00982104"/>
    <w:rsid w:val="00982814"/>
    <w:rsid w:val="00982A23"/>
    <w:rsid w:val="00982B65"/>
    <w:rsid w:val="00982C42"/>
    <w:rsid w:val="00983736"/>
    <w:rsid w:val="00983791"/>
    <w:rsid w:val="00983A2B"/>
    <w:rsid w:val="00983DA9"/>
    <w:rsid w:val="00983F81"/>
    <w:rsid w:val="0098494F"/>
    <w:rsid w:val="00985167"/>
    <w:rsid w:val="00985DC4"/>
    <w:rsid w:val="00985E5B"/>
    <w:rsid w:val="00985F59"/>
    <w:rsid w:val="00986C2C"/>
    <w:rsid w:val="00986C3C"/>
    <w:rsid w:val="00987D58"/>
    <w:rsid w:val="009902CE"/>
    <w:rsid w:val="00990473"/>
    <w:rsid w:val="00990F0D"/>
    <w:rsid w:val="009910A9"/>
    <w:rsid w:val="00991E06"/>
    <w:rsid w:val="0099280E"/>
    <w:rsid w:val="00992A2E"/>
    <w:rsid w:val="00992A94"/>
    <w:rsid w:val="00992D52"/>
    <w:rsid w:val="00992D9F"/>
    <w:rsid w:val="00993D37"/>
    <w:rsid w:val="00994BA8"/>
    <w:rsid w:val="00994DAE"/>
    <w:rsid w:val="00996114"/>
    <w:rsid w:val="00996E78"/>
    <w:rsid w:val="00997422"/>
    <w:rsid w:val="0099768F"/>
    <w:rsid w:val="00997A53"/>
    <w:rsid w:val="00997F54"/>
    <w:rsid w:val="009A009F"/>
    <w:rsid w:val="009A017A"/>
    <w:rsid w:val="009A07DA"/>
    <w:rsid w:val="009A17BD"/>
    <w:rsid w:val="009A1A31"/>
    <w:rsid w:val="009A1E58"/>
    <w:rsid w:val="009A25B0"/>
    <w:rsid w:val="009A318C"/>
    <w:rsid w:val="009A319A"/>
    <w:rsid w:val="009A3A64"/>
    <w:rsid w:val="009A503A"/>
    <w:rsid w:val="009A5630"/>
    <w:rsid w:val="009A5796"/>
    <w:rsid w:val="009A5AA7"/>
    <w:rsid w:val="009A6C3E"/>
    <w:rsid w:val="009A6FF9"/>
    <w:rsid w:val="009A7C6E"/>
    <w:rsid w:val="009B0F31"/>
    <w:rsid w:val="009B11EF"/>
    <w:rsid w:val="009B148B"/>
    <w:rsid w:val="009B3412"/>
    <w:rsid w:val="009B39FA"/>
    <w:rsid w:val="009B3C55"/>
    <w:rsid w:val="009B4AE0"/>
    <w:rsid w:val="009B56FF"/>
    <w:rsid w:val="009B5A16"/>
    <w:rsid w:val="009B5A50"/>
    <w:rsid w:val="009B6214"/>
    <w:rsid w:val="009B6787"/>
    <w:rsid w:val="009B6801"/>
    <w:rsid w:val="009B6E45"/>
    <w:rsid w:val="009B7DC3"/>
    <w:rsid w:val="009C00D6"/>
    <w:rsid w:val="009C02EA"/>
    <w:rsid w:val="009C03F2"/>
    <w:rsid w:val="009C07E6"/>
    <w:rsid w:val="009C0CA0"/>
    <w:rsid w:val="009C1707"/>
    <w:rsid w:val="009C1A9B"/>
    <w:rsid w:val="009C1CDA"/>
    <w:rsid w:val="009C2717"/>
    <w:rsid w:val="009C3D4D"/>
    <w:rsid w:val="009C5766"/>
    <w:rsid w:val="009C5993"/>
    <w:rsid w:val="009C5C63"/>
    <w:rsid w:val="009C5E54"/>
    <w:rsid w:val="009C6BE2"/>
    <w:rsid w:val="009C75CA"/>
    <w:rsid w:val="009C7D20"/>
    <w:rsid w:val="009C7FAB"/>
    <w:rsid w:val="009D08AE"/>
    <w:rsid w:val="009D0E63"/>
    <w:rsid w:val="009D124E"/>
    <w:rsid w:val="009D1286"/>
    <w:rsid w:val="009D1A9E"/>
    <w:rsid w:val="009D1C50"/>
    <w:rsid w:val="009D2869"/>
    <w:rsid w:val="009D3287"/>
    <w:rsid w:val="009D39F0"/>
    <w:rsid w:val="009D3ACF"/>
    <w:rsid w:val="009D3B91"/>
    <w:rsid w:val="009D4174"/>
    <w:rsid w:val="009D426C"/>
    <w:rsid w:val="009D45F5"/>
    <w:rsid w:val="009D5109"/>
    <w:rsid w:val="009D53D4"/>
    <w:rsid w:val="009D5623"/>
    <w:rsid w:val="009D6016"/>
    <w:rsid w:val="009D6EF2"/>
    <w:rsid w:val="009D7250"/>
    <w:rsid w:val="009D7FC3"/>
    <w:rsid w:val="009E11B1"/>
    <w:rsid w:val="009E125F"/>
    <w:rsid w:val="009E14E0"/>
    <w:rsid w:val="009E1622"/>
    <w:rsid w:val="009E25CC"/>
    <w:rsid w:val="009E25CE"/>
    <w:rsid w:val="009E29A0"/>
    <w:rsid w:val="009E2D07"/>
    <w:rsid w:val="009E4502"/>
    <w:rsid w:val="009E48A3"/>
    <w:rsid w:val="009E4A43"/>
    <w:rsid w:val="009E4A5E"/>
    <w:rsid w:val="009E4A6E"/>
    <w:rsid w:val="009E4B81"/>
    <w:rsid w:val="009E4E1D"/>
    <w:rsid w:val="009E593B"/>
    <w:rsid w:val="009E5D05"/>
    <w:rsid w:val="009E6743"/>
    <w:rsid w:val="009E69FE"/>
    <w:rsid w:val="009E7261"/>
    <w:rsid w:val="009E7322"/>
    <w:rsid w:val="009E75E4"/>
    <w:rsid w:val="009E7661"/>
    <w:rsid w:val="009E7783"/>
    <w:rsid w:val="009E788E"/>
    <w:rsid w:val="009F022F"/>
    <w:rsid w:val="009F0279"/>
    <w:rsid w:val="009F064A"/>
    <w:rsid w:val="009F096E"/>
    <w:rsid w:val="009F0DEC"/>
    <w:rsid w:val="009F0FFC"/>
    <w:rsid w:val="009F136D"/>
    <w:rsid w:val="009F14C1"/>
    <w:rsid w:val="009F169E"/>
    <w:rsid w:val="009F171C"/>
    <w:rsid w:val="009F1763"/>
    <w:rsid w:val="009F182A"/>
    <w:rsid w:val="009F1873"/>
    <w:rsid w:val="009F1990"/>
    <w:rsid w:val="009F1ED3"/>
    <w:rsid w:val="009F2209"/>
    <w:rsid w:val="009F24D4"/>
    <w:rsid w:val="009F295D"/>
    <w:rsid w:val="009F3428"/>
    <w:rsid w:val="009F350E"/>
    <w:rsid w:val="009F36A9"/>
    <w:rsid w:val="009F41D1"/>
    <w:rsid w:val="009F5CDA"/>
    <w:rsid w:val="009F621B"/>
    <w:rsid w:val="009F6538"/>
    <w:rsid w:val="009F6766"/>
    <w:rsid w:val="009F697B"/>
    <w:rsid w:val="009F6F47"/>
    <w:rsid w:val="009F71CB"/>
    <w:rsid w:val="00A00177"/>
    <w:rsid w:val="00A01196"/>
    <w:rsid w:val="00A0121E"/>
    <w:rsid w:val="00A014E4"/>
    <w:rsid w:val="00A0170D"/>
    <w:rsid w:val="00A019EF"/>
    <w:rsid w:val="00A01E93"/>
    <w:rsid w:val="00A01FE0"/>
    <w:rsid w:val="00A022B5"/>
    <w:rsid w:val="00A0284D"/>
    <w:rsid w:val="00A02E0D"/>
    <w:rsid w:val="00A02EDC"/>
    <w:rsid w:val="00A02F7C"/>
    <w:rsid w:val="00A03968"/>
    <w:rsid w:val="00A04005"/>
    <w:rsid w:val="00A04306"/>
    <w:rsid w:val="00A05033"/>
    <w:rsid w:val="00A05EC2"/>
    <w:rsid w:val="00A06411"/>
    <w:rsid w:val="00A0726A"/>
    <w:rsid w:val="00A0768B"/>
    <w:rsid w:val="00A07B82"/>
    <w:rsid w:val="00A100FE"/>
    <w:rsid w:val="00A1014C"/>
    <w:rsid w:val="00A104EB"/>
    <w:rsid w:val="00A104EE"/>
    <w:rsid w:val="00A107FB"/>
    <w:rsid w:val="00A108CA"/>
    <w:rsid w:val="00A10D18"/>
    <w:rsid w:val="00A10D58"/>
    <w:rsid w:val="00A1194C"/>
    <w:rsid w:val="00A11D8B"/>
    <w:rsid w:val="00A124DE"/>
    <w:rsid w:val="00A127CF"/>
    <w:rsid w:val="00A139BB"/>
    <w:rsid w:val="00A13ABF"/>
    <w:rsid w:val="00A13F99"/>
    <w:rsid w:val="00A1445A"/>
    <w:rsid w:val="00A145BA"/>
    <w:rsid w:val="00A14610"/>
    <w:rsid w:val="00A148C8"/>
    <w:rsid w:val="00A1494A"/>
    <w:rsid w:val="00A14CD4"/>
    <w:rsid w:val="00A15810"/>
    <w:rsid w:val="00A16D42"/>
    <w:rsid w:val="00A173CA"/>
    <w:rsid w:val="00A201AC"/>
    <w:rsid w:val="00A21025"/>
    <w:rsid w:val="00A2160E"/>
    <w:rsid w:val="00A217DE"/>
    <w:rsid w:val="00A21B7E"/>
    <w:rsid w:val="00A21EA3"/>
    <w:rsid w:val="00A22522"/>
    <w:rsid w:val="00A2252C"/>
    <w:rsid w:val="00A232BD"/>
    <w:rsid w:val="00A23505"/>
    <w:rsid w:val="00A23D39"/>
    <w:rsid w:val="00A2416B"/>
    <w:rsid w:val="00A241DB"/>
    <w:rsid w:val="00A248C1"/>
    <w:rsid w:val="00A24DD2"/>
    <w:rsid w:val="00A25C34"/>
    <w:rsid w:val="00A25CD2"/>
    <w:rsid w:val="00A261A2"/>
    <w:rsid w:val="00A263AB"/>
    <w:rsid w:val="00A267C6"/>
    <w:rsid w:val="00A26DD1"/>
    <w:rsid w:val="00A26DFB"/>
    <w:rsid w:val="00A270BA"/>
    <w:rsid w:val="00A27D15"/>
    <w:rsid w:val="00A30581"/>
    <w:rsid w:val="00A30BFB"/>
    <w:rsid w:val="00A31AAA"/>
    <w:rsid w:val="00A326B3"/>
    <w:rsid w:val="00A32ECA"/>
    <w:rsid w:val="00A33402"/>
    <w:rsid w:val="00A3361F"/>
    <w:rsid w:val="00A33FB2"/>
    <w:rsid w:val="00A349B7"/>
    <w:rsid w:val="00A35092"/>
    <w:rsid w:val="00A35213"/>
    <w:rsid w:val="00A35763"/>
    <w:rsid w:val="00A358D4"/>
    <w:rsid w:val="00A35A6B"/>
    <w:rsid w:val="00A362AD"/>
    <w:rsid w:val="00A362EB"/>
    <w:rsid w:val="00A36B72"/>
    <w:rsid w:val="00A36C9E"/>
    <w:rsid w:val="00A3719F"/>
    <w:rsid w:val="00A374D3"/>
    <w:rsid w:val="00A37E7E"/>
    <w:rsid w:val="00A40094"/>
    <w:rsid w:val="00A4035F"/>
    <w:rsid w:val="00A408E6"/>
    <w:rsid w:val="00A4136A"/>
    <w:rsid w:val="00A41436"/>
    <w:rsid w:val="00A4173F"/>
    <w:rsid w:val="00A41845"/>
    <w:rsid w:val="00A41DA8"/>
    <w:rsid w:val="00A41F74"/>
    <w:rsid w:val="00A424E6"/>
    <w:rsid w:val="00A42591"/>
    <w:rsid w:val="00A42A93"/>
    <w:rsid w:val="00A43059"/>
    <w:rsid w:val="00A4372A"/>
    <w:rsid w:val="00A43E36"/>
    <w:rsid w:val="00A44101"/>
    <w:rsid w:val="00A44946"/>
    <w:rsid w:val="00A44ECA"/>
    <w:rsid w:val="00A4507F"/>
    <w:rsid w:val="00A45885"/>
    <w:rsid w:val="00A45A3F"/>
    <w:rsid w:val="00A46216"/>
    <w:rsid w:val="00A462A4"/>
    <w:rsid w:val="00A469F9"/>
    <w:rsid w:val="00A475B8"/>
    <w:rsid w:val="00A478A9"/>
    <w:rsid w:val="00A479D5"/>
    <w:rsid w:val="00A47A5A"/>
    <w:rsid w:val="00A47F49"/>
    <w:rsid w:val="00A50146"/>
    <w:rsid w:val="00A50247"/>
    <w:rsid w:val="00A50332"/>
    <w:rsid w:val="00A5067E"/>
    <w:rsid w:val="00A50A1D"/>
    <w:rsid w:val="00A5114A"/>
    <w:rsid w:val="00A511D0"/>
    <w:rsid w:val="00A519AD"/>
    <w:rsid w:val="00A51B15"/>
    <w:rsid w:val="00A52646"/>
    <w:rsid w:val="00A527B6"/>
    <w:rsid w:val="00A528F1"/>
    <w:rsid w:val="00A53046"/>
    <w:rsid w:val="00A53432"/>
    <w:rsid w:val="00A5372C"/>
    <w:rsid w:val="00A538DA"/>
    <w:rsid w:val="00A53D21"/>
    <w:rsid w:val="00A54268"/>
    <w:rsid w:val="00A542A0"/>
    <w:rsid w:val="00A544C3"/>
    <w:rsid w:val="00A545D2"/>
    <w:rsid w:val="00A549F5"/>
    <w:rsid w:val="00A54B7F"/>
    <w:rsid w:val="00A54F42"/>
    <w:rsid w:val="00A554AB"/>
    <w:rsid w:val="00A56322"/>
    <w:rsid w:val="00A566F8"/>
    <w:rsid w:val="00A568C6"/>
    <w:rsid w:val="00A56DE3"/>
    <w:rsid w:val="00A574B3"/>
    <w:rsid w:val="00A579CE"/>
    <w:rsid w:val="00A57A4B"/>
    <w:rsid w:val="00A57ABD"/>
    <w:rsid w:val="00A57E37"/>
    <w:rsid w:val="00A57E86"/>
    <w:rsid w:val="00A6028B"/>
    <w:rsid w:val="00A60563"/>
    <w:rsid w:val="00A60B0A"/>
    <w:rsid w:val="00A610C4"/>
    <w:rsid w:val="00A61628"/>
    <w:rsid w:val="00A61C61"/>
    <w:rsid w:val="00A62A5C"/>
    <w:rsid w:val="00A62D2C"/>
    <w:rsid w:val="00A6317E"/>
    <w:rsid w:val="00A63670"/>
    <w:rsid w:val="00A6381C"/>
    <w:rsid w:val="00A6400A"/>
    <w:rsid w:val="00A64609"/>
    <w:rsid w:val="00A64E59"/>
    <w:rsid w:val="00A6589D"/>
    <w:rsid w:val="00A65BDE"/>
    <w:rsid w:val="00A65CBF"/>
    <w:rsid w:val="00A65E36"/>
    <w:rsid w:val="00A6673C"/>
    <w:rsid w:val="00A6703D"/>
    <w:rsid w:val="00A6704A"/>
    <w:rsid w:val="00A672D9"/>
    <w:rsid w:val="00A70033"/>
    <w:rsid w:val="00A70377"/>
    <w:rsid w:val="00A70BA7"/>
    <w:rsid w:val="00A70FBC"/>
    <w:rsid w:val="00A71882"/>
    <w:rsid w:val="00A72090"/>
    <w:rsid w:val="00A722CD"/>
    <w:rsid w:val="00A72729"/>
    <w:rsid w:val="00A72976"/>
    <w:rsid w:val="00A73052"/>
    <w:rsid w:val="00A73476"/>
    <w:rsid w:val="00A73769"/>
    <w:rsid w:val="00A73837"/>
    <w:rsid w:val="00A73AE4"/>
    <w:rsid w:val="00A73D17"/>
    <w:rsid w:val="00A745D3"/>
    <w:rsid w:val="00A74B0D"/>
    <w:rsid w:val="00A754F9"/>
    <w:rsid w:val="00A75579"/>
    <w:rsid w:val="00A755AA"/>
    <w:rsid w:val="00A758D0"/>
    <w:rsid w:val="00A75EF8"/>
    <w:rsid w:val="00A76864"/>
    <w:rsid w:val="00A772C3"/>
    <w:rsid w:val="00A772C6"/>
    <w:rsid w:val="00A7737E"/>
    <w:rsid w:val="00A77979"/>
    <w:rsid w:val="00A80A0E"/>
    <w:rsid w:val="00A80E90"/>
    <w:rsid w:val="00A80EA4"/>
    <w:rsid w:val="00A811B9"/>
    <w:rsid w:val="00A81517"/>
    <w:rsid w:val="00A815B9"/>
    <w:rsid w:val="00A819D1"/>
    <w:rsid w:val="00A81C05"/>
    <w:rsid w:val="00A823E0"/>
    <w:rsid w:val="00A83964"/>
    <w:rsid w:val="00A83BBA"/>
    <w:rsid w:val="00A84B63"/>
    <w:rsid w:val="00A84EB4"/>
    <w:rsid w:val="00A855D7"/>
    <w:rsid w:val="00A85600"/>
    <w:rsid w:val="00A86A56"/>
    <w:rsid w:val="00A86A7B"/>
    <w:rsid w:val="00A86BCA"/>
    <w:rsid w:val="00A86F25"/>
    <w:rsid w:val="00A875BC"/>
    <w:rsid w:val="00A8799D"/>
    <w:rsid w:val="00A87C2B"/>
    <w:rsid w:val="00A908D3"/>
    <w:rsid w:val="00A9093B"/>
    <w:rsid w:val="00A90999"/>
    <w:rsid w:val="00A909E4"/>
    <w:rsid w:val="00A91FFF"/>
    <w:rsid w:val="00A92538"/>
    <w:rsid w:val="00A926CA"/>
    <w:rsid w:val="00A93989"/>
    <w:rsid w:val="00A94360"/>
    <w:rsid w:val="00A949A4"/>
    <w:rsid w:val="00A94F87"/>
    <w:rsid w:val="00A9537C"/>
    <w:rsid w:val="00A95E9F"/>
    <w:rsid w:val="00A96085"/>
    <w:rsid w:val="00A96C33"/>
    <w:rsid w:val="00A96E94"/>
    <w:rsid w:val="00A97088"/>
    <w:rsid w:val="00A978F2"/>
    <w:rsid w:val="00A97AD8"/>
    <w:rsid w:val="00A97D53"/>
    <w:rsid w:val="00AA02EC"/>
    <w:rsid w:val="00AA033D"/>
    <w:rsid w:val="00AA04DD"/>
    <w:rsid w:val="00AA0A4E"/>
    <w:rsid w:val="00AA0FA0"/>
    <w:rsid w:val="00AA12E3"/>
    <w:rsid w:val="00AA232A"/>
    <w:rsid w:val="00AA332F"/>
    <w:rsid w:val="00AA3B48"/>
    <w:rsid w:val="00AA4151"/>
    <w:rsid w:val="00AA455A"/>
    <w:rsid w:val="00AA532D"/>
    <w:rsid w:val="00AA6330"/>
    <w:rsid w:val="00AA7191"/>
    <w:rsid w:val="00AB085D"/>
    <w:rsid w:val="00AB20C8"/>
    <w:rsid w:val="00AB264A"/>
    <w:rsid w:val="00AB27B7"/>
    <w:rsid w:val="00AB2E17"/>
    <w:rsid w:val="00AB30AC"/>
    <w:rsid w:val="00AB310C"/>
    <w:rsid w:val="00AB3129"/>
    <w:rsid w:val="00AB455C"/>
    <w:rsid w:val="00AB4F17"/>
    <w:rsid w:val="00AB5670"/>
    <w:rsid w:val="00AB5E34"/>
    <w:rsid w:val="00AB61F5"/>
    <w:rsid w:val="00AB647A"/>
    <w:rsid w:val="00AB6486"/>
    <w:rsid w:val="00AB66B4"/>
    <w:rsid w:val="00AB6756"/>
    <w:rsid w:val="00AB69DF"/>
    <w:rsid w:val="00AB6A1F"/>
    <w:rsid w:val="00AB711A"/>
    <w:rsid w:val="00AB732B"/>
    <w:rsid w:val="00AB7C1E"/>
    <w:rsid w:val="00AC020E"/>
    <w:rsid w:val="00AC05E7"/>
    <w:rsid w:val="00AC1AFD"/>
    <w:rsid w:val="00AC1BB0"/>
    <w:rsid w:val="00AC1EBB"/>
    <w:rsid w:val="00AC2C10"/>
    <w:rsid w:val="00AC2F19"/>
    <w:rsid w:val="00AC36D0"/>
    <w:rsid w:val="00AC37FE"/>
    <w:rsid w:val="00AC474B"/>
    <w:rsid w:val="00AC48B2"/>
    <w:rsid w:val="00AC520E"/>
    <w:rsid w:val="00AC5385"/>
    <w:rsid w:val="00AC59A0"/>
    <w:rsid w:val="00AC637D"/>
    <w:rsid w:val="00AC6742"/>
    <w:rsid w:val="00AC6B3D"/>
    <w:rsid w:val="00AC7049"/>
    <w:rsid w:val="00AC704A"/>
    <w:rsid w:val="00AC7B0B"/>
    <w:rsid w:val="00AC7E1A"/>
    <w:rsid w:val="00AC7EF5"/>
    <w:rsid w:val="00AC7FDC"/>
    <w:rsid w:val="00AD01F9"/>
    <w:rsid w:val="00AD0444"/>
    <w:rsid w:val="00AD0858"/>
    <w:rsid w:val="00AD100A"/>
    <w:rsid w:val="00AD1434"/>
    <w:rsid w:val="00AD1E6C"/>
    <w:rsid w:val="00AD2078"/>
    <w:rsid w:val="00AD2C85"/>
    <w:rsid w:val="00AD30C9"/>
    <w:rsid w:val="00AD3B48"/>
    <w:rsid w:val="00AD3B8E"/>
    <w:rsid w:val="00AD4471"/>
    <w:rsid w:val="00AD45F7"/>
    <w:rsid w:val="00AD4921"/>
    <w:rsid w:val="00AD4ADE"/>
    <w:rsid w:val="00AD5029"/>
    <w:rsid w:val="00AD5D8B"/>
    <w:rsid w:val="00AD6056"/>
    <w:rsid w:val="00AD65B3"/>
    <w:rsid w:val="00AD678A"/>
    <w:rsid w:val="00AD7037"/>
    <w:rsid w:val="00AD70B8"/>
    <w:rsid w:val="00AD72BE"/>
    <w:rsid w:val="00AD750F"/>
    <w:rsid w:val="00AD7B2E"/>
    <w:rsid w:val="00AE04BC"/>
    <w:rsid w:val="00AE0C23"/>
    <w:rsid w:val="00AE0E85"/>
    <w:rsid w:val="00AE1808"/>
    <w:rsid w:val="00AE1850"/>
    <w:rsid w:val="00AE19A9"/>
    <w:rsid w:val="00AE214A"/>
    <w:rsid w:val="00AE2692"/>
    <w:rsid w:val="00AE26F5"/>
    <w:rsid w:val="00AE2727"/>
    <w:rsid w:val="00AE2AD5"/>
    <w:rsid w:val="00AE2E5A"/>
    <w:rsid w:val="00AE483E"/>
    <w:rsid w:val="00AE49BE"/>
    <w:rsid w:val="00AE4B28"/>
    <w:rsid w:val="00AE4D86"/>
    <w:rsid w:val="00AE5705"/>
    <w:rsid w:val="00AE5855"/>
    <w:rsid w:val="00AE5A35"/>
    <w:rsid w:val="00AE5AE3"/>
    <w:rsid w:val="00AE660A"/>
    <w:rsid w:val="00AE66B8"/>
    <w:rsid w:val="00AE6D31"/>
    <w:rsid w:val="00AE709D"/>
    <w:rsid w:val="00AE7575"/>
    <w:rsid w:val="00AE78DA"/>
    <w:rsid w:val="00AE7A46"/>
    <w:rsid w:val="00AF01F7"/>
    <w:rsid w:val="00AF12DD"/>
    <w:rsid w:val="00AF1378"/>
    <w:rsid w:val="00AF1810"/>
    <w:rsid w:val="00AF191C"/>
    <w:rsid w:val="00AF1B0E"/>
    <w:rsid w:val="00AF1C0B"/>
    <w:rsid w:val="00AF1D54"/>
    <w:rsid w:val="00AF2169"/>
    <w:rsid w:val="00AF28CD"/>
    <w:rsid w:val="00AF2A1A"/>
    <w:rsid w:val="00AF3C75"/>
    <w:rsid w:val="00AF4320"/>
    <w:rsid w:val="00AF4B7D"/>
    <w:rsid w:val="00AF5450"/>
    <w:rsid w:val="00AF5648"/>
    <w:rsid w:val="00AF5680"/>
    <w:rsid w:val="00AF58E5"/>
    <w:rsid w:val="00AF5AC7"/>
    <w:rsid w:val="00AF5AEE"/>
    <w:rsid w:val="00AF5DBD"/>
    <w:rsid w:val="00AF5F1B"/>
    <w:rsid w:val="00AF6552"/>
    <w:rsid w:val="00AF66B3"/>
    <w:rsid w:val="00AF6E67"/>
    <w:rsid w:val="00AF6E73"/>
    <w:rsid w:val="00AF70B7"/>
    <w:rsid w:val="00AF7B21"/>
    <w:rsid w:val="00AF7C31"/>
    <w:rsid w:val="00AF7D77"/>
    <w:rsid w:val="00B001CC"/>
    <w:rsid w:val="00B006D5"/>
    <w:rsid w:val="00B011F0"/>
    <w:rsid w:val="00B029FF"/>
    <w:rsid w:val="00B02A70"/>
    <w:rsid w:val="00B030ED"/>
    <w:rsid w:val="00B032C1"/>
    <w:rsid w:val="00B035B1"/>
    <w:rsid w:val="00B03666"/>
    <w:rsid w:val="00B04016"/>
    <w:rsid w:val="00B04303"/>
    <w:rsid w:val="00B045F2"/>
    <w:rsid w:val="00B0471E"/>
    <w:rsid w:val="00B054D7"/>
    <w:rsid w:val="00B0593C"/>
    <w:rsid w:val="00B066EE"/>
    <w:rsid w:val="00B0689F"/>
    <w:rsid w:val="00B06D1E"/>
    <w:rsid w:val="00B07483"/>
    <w:rsid w:val="00B07703"/>
    <w:rsid w:val="00B07E94"/>
    <w:rsid w:val="00B103E4"/>
    <w:rsid w:val="00B10D30"/>
    <w:rsid w:val="00B11128"/>
    <w:rsid w:val="00B115C0"/>
    <w:rsid w:val="00B11743"/>
    <w:rsid w:val="00B11A05"/>
    <w:rsid w:val="00B11DCE"/>
    <w:rsid w:val="00B11E06"/>
    <w:rsid w:val="00B12837"/>
    <w:rsid w:val="00B128F2"/>
    <w:rsid w:val="00B12A3C"/>
    <w:rsid w:val="00B12EAE"/>
    <w:rsid w:val="00B13A17"/>
    <w:rsid w:val="00B13A49"/>
    <w:rsid w:val="00B13D46"/>
    <w:rsid w:val="00B145E1"/>
    <w:rsid w:val="00B14EB0"/>
    <w:rsid w:val="00B14FC0"/>
    <w:rsid w:val="00B150FF"/>
    <w:rsid w:val="00B15155"/>
    <w:rsid w:val="00B1563A"/>
    <w:rsid w:val="00B15B8D"/>
    <w:rsid w:val="00B15BEE"/>
    <w:rsid w:val="00B15E3F"/>
    <w:rsid w:val="00B16083"/>
    <w:rsid w:val="00B16151"/>
    <w:rsid w:val="00B16BF6"/>
    <w:rsid w:val="00B1719C"/>
    <w:rsid w:val="00B17213"/>
    <w:rsid w:val="00B17253"/>
    <w:rsid w:val="00B173F2"/>
    <w:rsid w:val="00B177E6"/>
    <w:rsid w:val="00B2040E"/>
    <w:rsid w:val="00B20466"/>
    <w:rsid w:val="00B20F0C"/>
    <w:rsid w:val="00B213D2"/>
    <w:rsid w:val="00B216FF"/>
    <w:rsid w:val="00B218FE"/>
    <w:rsid w:val="00B21926"/>
    <w:rsid w:val="00B21D08"/>
    <w:rsid w:val="00B21DAC"/>
    <w:rsid w:val="00B223D3"/>
    <w:rsid w:val="00B2257B"/>
    <w:rsid w:val="00B22EAF"/>
    <w:rsid w:val="00B231BB"/>
    <w:rsid w:val="00B237DB"/>
    <w:rsid w:val="00B23BE7"/>
    <w:rsid w:val="00B24016"/>
    <w:rsid w:val="00B2466C"/>
    <w:rsid w:val="00B2495E"/>
    <w:rsid w:val="00B24CFA"/>
    <w:rsid w:val="00B24D7F"/>
    <w:rsid w:val="00B25F64"/>
    <w:rsid w:val="00B26198"/>
    <w:rsid w:val="00B26ADC"/>
    <w:rsid w:val="00B26CF7"/>
    <w:rsid w:val="00B271A4"/>
    <w:rsid w:val="00B27EAC"/>
    <w:rsid w:val="00B30073"/>
    <w:rsid w:val="00B3013C"/>
    <w:rsid w:val="00B302B7"/>
    <w:rsid w:val="00B3056E"/>
    <w:rsid w:val="00B3080C"/>
    <w:rsid w:val="00B311A9"/>
    <w:rsid w:val="00B3127D"/>
    <w:rsid w:val="00B3143A"/>
    <w:rsid w:val="00B31735"/>
    <w:rsid w:val="00B32569"/>
    <w:rsid w:val="00B326BF"/>
    <w:rsid w:val="00B327A9"/>
    <w:rsid w:val="00B3291E"/>
    <w:rsid w:val="00B32AE3"/>
    <w:rsid w:val="00B32D4C"/>
    <w:rsid w:val="00B32DA8"/>
    <w:rsid w:val="00B33221"/>
    <w:rsid w:val="00B338E3"/>
    <w:rsid w:val="00B33A4F"/>
    <w:rsid w:val="00B33A63"/>
    <w:rsid w:val="00B33F73"/>
    <w:rsid w:val="00B3415F"/>
    <w:rsid w:val="00B341E9"/>
    <w:rsid w:val="00B349E4"/>
    <w:rsid w:val="00B34CBE"/>
    <w:rsid w:val="00B34D2D"/>
    <w:rsid w:val="00B35279"/>
    <w:rsid w:val="00B35C5D"/>
    <w:rsid w:val="00B35E81"/>
    <w:rsid w:val="00B35E8C"/>
    <w:rsid w:val="00B3634F"/>
    <w:rsid w:val="00B36D4E"/>
    <w:rsid w:val="00B36ED5"/>
    <w:rsid w:val="00B37B57"/>
    <w:rsid w:val="00B37BED"/>
    <w:rsid w:val="00B37C53"/>
    <w:rsid w:val="00B37C71"/>
    <w:rsid w:val="00B40232"/>
    <w:rsid w:val="00B40260"/>
    <w:rsid w:val="00B40334"/>
    <w:rsid w:val="00B40405"/>
    <w:rsid w:val="00B409FC"/>
    <w:rsid w:val="00B41877"/>
    <w:rsid w:val="00B42833"/>
    <w:rsid w:val="00B4519A"/>
    <w:rsid w:val="00B45339"/>
    <w:rsid w:val="00B45508"/>
    <w:rsid w:val="00B45F75"/>
    <w:rsid w:val="00B46189"/>
    <w:rsid w:val="00B46A60"/>
    <w:rsid w:val="00B46F39"/>
    <w:rsid w:val="00B47425"/>
    <w:rsid w:val="00B4763B"/>
    <w:rsid w:val="00B4769C"/>
    <w:rsid w:val="00B479A7"/>
    <w:rsid w:val="00B5060E"/>
    <w:rsid w:val="00B50CE0"/>
    <w:rsid w:val="00B511C7"/>
    <w:rsid w:val="00B511D9"/>
    <w:rsid w:val="00B51434"/>
    <w:rsid w:val="00B517EB"/>
    <w:rsid w:val="00B51846"/>
    <w:rsid w:val="00B5217D"/>
    <w:rsid w:val="00B5259A"/>
    <w:rsid w:val="00B52649"/>
    <w:rsid w:val="00B52C58"/>
    <w:rsid w:val="00B52DFA"/>
    <w:rsid w:val="00B52EEC"/>
    <w:rsid w:val="00B531CC"/>
    <w:rsid w:val="00B536E0"/>
    <w:rsid w:val="00B53833"/>
    <w:rsid w:val="00B546A0"/>
    <w:rsid w:val="00B55101"/>
    <w:rsid w:val="00B55545"/>
    <w:rsid w:val="00B55625"/>
    <w:rsid w:val="00B5591A"/>
    <w:rsid w:val="00B55957"/>
    <w:rsid w:val="00B56205"/>
    <w:rsid w:val="00B575C5"/>
    <w:rsid w:val="00B579BA"/>
    <w:rsid w:val="00B6122C"/>
    <w:rsid w:val="00B6191A"/>
    <w:rsid w:val="00B61F5A"/>
    <w:rsid w:val="00B62221"/>
    <w:rsid w:val="00B625B2"/>
    <w:rsid w:val="00B63151"/>
    <w:rsid w:val="00B635DC"/>
    <w:rsid w:val="00B63991"/>
    <w:rsid w:val="00B64266"/>
    <w:rsid w:val="00B64600"/>
    <w:rsid w:val="00B648E2"/>
    <w:rsid w:val="00B64D09"/>
    <w:rsid w:val="00B65174"/>
    <w:rsid w:val="00B65401"/>
    <w:rsid w:val="00B655CA"/>
    <w:rsid w:val="00B65E23"/>
    <w:rsid w:val="00B663AD"/>
    <w:rsid w:val="00B66528"/>
    <w:rsid w:val="00B66644"/>
    <w:rsid w:val="00B66795"/>
    <w:rsid w:val="00B66A57"/>
    <w:rsid w:val="00B6730F"/>
    <w:rsid w:val="00B673BA"/>
    <w:rsid w:val="00B67B46"/>
    <w:rsid w:val="00B67C9F"/>
    <w:rsid w:val="00B67CAB"/>
    <w:rsid w:val="00B67FC1"/>
    <w:rsid w:val="00B70280"/>
    <w:rsid w:val="00B70F29"/>
    <w:rsid w:val="00B7110A"/>
    <w:rsid w:val="00B7117B"/>
    <w:rsid w:val="00B71260"/>
    <w:rsid w:val="00B714EE"/>
    <w:rsid w:val="00B71793"/>
    <w:rsid w:val="00B72579"/>
    <w:rsid w:val="00B725BD"/>
    <w:rsid w:val="00B729B3"/>
    <w:rsid w:val="00B729DD"/>
    <w:rsid w:val="00B72AD4"/>
    <w:rsid w:val="00B72E48"/>
    <w:rsid w:val="00B72F93"/>
    <w:rsid w:val="00B73851"/>
    <w:rsid w:val="00B73EF6"/>
    <w:rsid w:val="00B73FDA"/>
    <w:rsid w:val="00B751C6"/>
    <w:rsid w:val="00B757FC"/>
    <w:rsid w:val="00B75D1A"/>
    <w:rsid w:val="00B762A9"/>
    <w:rsid w:val="00B76548"/>
    <w:rsid w:val="00B7688F"/>
    <w:rsid w:val="00B77318"/>
    <w:rsid w:val="00B77AAD"/>
    <w:rsid w:val="00B808D5"/>
    <w:rsid w:val="00B80978"/>
    <w:rsid w:val="00B80C94"/>
    <w:rsid w:val="00B815C8"/>
    <w:rsid w:val="00B819CE"/>
    <w:rsid w:val="00B81DBE"/>
    <w:rsid w:val="00B81FEF"/>
    <w:rsid w:val="00B821F0"/>
    <w:rsid w:val="00B82875"/>
    <w:rsid w:val="00B82D97"/>
    <w:rsid w:val="00B82DA5"/>
    <w:rsid w:val="00B8337A"/>
    <w:rsid w:val="00B83EF1"/>
    <w:rsid w:val="00B8438B"/>
    <w:rsid w:val="00B84604"/>
    <w:rsid w:val="00B84DA4"/>
    <w:rsid w:val="00B864EB"/>
    <w:rsid w:val="00B87574"/>
    <w:rsid w:val="00B8778C"/>
    <w:rsid w:val="00B87861"/>
    <w:rsid w:val="00B87A99"/>
    <w:rsid w:val="00B90F95"/>
    <w:rsid w:val="00B910D3"/>
    <w:rsid w:val="00B9170F"/>
    <w:rsid w:val="00B92202"/>
    <w:rsid w:val="00B92B3B"/>
    <w:rsid w:val="00B9308B"/>
    <w:rsid w:val="00B93D95"/>
    <w:rsid w:val="00B93F6E"/>
    <w:rsid w:val="00B94780"/>
    <w:rsid w:val="00B94919"/>
    <w:rsid w:val="00B94C24"/>
    <w:rsid w:val="00B94C26"/>
    <w:rsid w:val="00B94C7F"/>
    <w:rsid w:val="00B957DE"/>
    <w:rsid w:val="00B96564"/>
    <w:rsid w:val="00B96DA0"/>
    <w:rsid w:val="00B97B7F"/>
    <w:rsid w:val="00BA0601"/>
    <w:rsid w:val="00BA06FD"/>
    <w:rsid w:val="00BA0A13"/>
    <w:rsid w:val="00BA0E6B"/>
    <w:rsid w:val="00BA1160"/>
    <w:rsid w:val="00BA1564"/>
    <w:rsid w:val="00BA1741"/>
    <w:rsid w:val="00BA1825"/>
    <w:rsid w:val="00BA1F5A"/>
    <w:rsid w:val="00BA26D9"/>
    <w:rsid w:val="00BA2707"/>
    <w:rsid w:val="00BA3319"/>
    <w:rsid w:val="00BA37D3"/>
    <w:rsid w:val="00BA4093"/>
    <w:rsid w:val="00BA44E7"/>
    <w:rsid w:val="00BA4A3E"/>
    <w:rsid w:val="00BA597E"/>
    <w:rsid w:val="00BA6035"/>
    <w:rsid w:val="00BA6086"/>
    <w:rsid w:val="00BA6960"/>
    <w:rsid w:val="00BA6BB1"/>
    <w:rsid w:val="00BA6E4F"/>
    <w:rsid w:val="00BA70F4"/>
    <w:rsid w:val="00BA7291"/>
    <w:rsid w:val="00BA7363"/>
    <w:rsid w:val="00BA7590"/>
    <w:rsid w:val="00BB0529"/>
    <w:rsid w:val="00BB057A"/>
    <w:rsid w:val="00BB083A"/>
    <w:rsid w:val="00BB104D"/>
    <w:rsid w:val="00BB1277"/>
    <w:rsid w:val="00BB1CAA"/>
    <w:rsid w:val="00BB2830"/>
    <w:rsid w:val="00BB3539"/>
    <w:rsid w:val="00BB4261"/>
    <w:rsid w:val="00BB4D7E"/>
    <w:rsid w:val="00BB4EBB"/>
    <w:rsid w:val="00BB54F2"/>
    <w:rsid w:val="00BB5943"/>
    <w:rsid w:val="00BB6059"/>
    <w:rsid w:val="00BB61C6"/>
    <w:rsid w:val="00BB6B4B"/>
    <w:rsid w:val="00BB6EE4"/>
    <w:rsid w:val="00BB769E"/>
    <w:rsid w:val="00BB76DC"/>
    <w:rsid w:val="00BB78F7"/>
    <w:rsid w:val="00BB79E1"/>
    <w:rsid w:val="00BB7E89"/>
    <w:rsid w:val="00BB7F45"/>
    <w:rsid w:val="00BC005A"/>
    <w:rsid w:val="00BC00B0"/>
    <w:rsid w:val="00BC01AD"/>
    <w:rsid w:val="00BC0C31"/>
    <w:rsid w:val="00BC2A86"/>
    <w:rsid w:val="00BC2DF8"/>
    <w:rsid w:val="00BC331D"/>
    <w:rsid w:val="00BC3413"/>
    <w:rsid w:val="00BC3991"/>
    <w:rsid w:val="00BC3A43"/>
    <w:rsid w:val="00BC48E0"/>
    <w:rsid w:val="00BC53F7"/>
    <w:rsid w:val="00BC5525"/>
    <w:rsid w:val="00BC5971"/>
    <w:rsid w:val="00BC65D5"/>
    <w:rsid w:val="00BC662D"/>
    <w:rsid w:val="00BC74D9"/>
    <w:rsid w:val="00BC7906"/>
    <w:rsid w:val="00BC7AF0"/>
    <w:rsid w:val="00BD0B1C"/>
    <w:rsid w:val="00BD0E9D"/>
    <w:rsid w:val="00BD108F"/>
    <w:rsid w:val="00BD15B9"/>
    <w:rsid w:val="00BD1A2C"/>
    <w:rsid w:val="00BD282A"/>
    <w:rsid w:val="00BD2901"/>
    <w:rsid w:val="00BD2BAA"/>
    <w:rsid w:val="00BD2D60"/>
    <w:rsid w:val="00BD3639"/>
    <w:rsid w:val="00BD36CE"/>
    <w:rsid w:val="00BD3705"/>
    <w:rsid w:val="00BD398F"/>
    <w:rsid w:val="00BD3D38"/>
    <w:rsid w:val="00BD491A"/>
    <w:rsid w:val="00BD4973"/>
    <w:rsid w:val="00BD4B07"/>
    <w:rsid w:val="00BD4EC9"/>
    <w:rsid w:val="00BD4F01"/>
    <w:rsid w:val="00BD4F80"/>
    <w:rsid w:val="00BD5085"/>
    <w:rsid w:val="00BD6175"/>
    <w:rsid w:val="00BD6986"/>
    <w:rsid w:val="00BD700C"/>
    <w:rsid w:val="00BD7375"/>
    <w:rsid w:val="00BE001E"/>
    <w:rsid w:val="00BE1215"/>
    <w:rsid w:val="00BE1253"/>
    <w:rsid w:val="00BE1D3B"/>
    <w:rsid w:val="00BE20CB"/>
    <w:rsid w:val="00BE23C9"/>
    <w:rsid w:val="00BE246F"/>
    <w:rsid w:val="00BE27FA"/>
    <w:rsid w:val="00BE2ACA"/>
    <w:rsid w:val="00BE2DC5"/>
    <w:rsid w:val="00BE329A"/>
    <w:rsid w:val="00BE32C9"/>
    <w:rsid w:val="00BE37B8"/>
    <w:rsid w:val="00BE3DFC"/>
    <w:rsid w:val="00BE411C"/>
    <w:rsid w:val="00BE4483"/>
    <w:rsid w:val="00BE4514"/>
    <w:rsid w:val="00BE4A44"/>
    <w:rsid w:val="00BE5213"/>
    <w:rsid w:val="00BE57C8"/>
    <w:rsid w:val="00BE5883"/>
    <w:rsid w:val="00BE6285"/>
    <w:rsid w:val="00BE6997"/>
    <w:rsid w:val="00BE6A1E"/>
    <w:rsid w:val="00BE772C"/>
    <w:rsid w:val="00BF02A6"/>
    <w:rsid w:val="00BF0354"/>
    <w:rsid w:val="00BF04E6"/>
    <w:rsid w:val="00BF0ED1"/>
    <w:rsid w:val="00BF10E3"/>
    <w:rsid w:val="00BF15B9"/>
    <w:rsid w:val="00BF3247"/>
    <w:rsid w:val="00BF32B6"/>
    <w:rsid w:val="00BF35E7"/>
    <w:rsid w:val="00BF37F5"/>
    <w:rsid w:val="00BF3828"/>
    <w:rsid w:val="00BF430D"/>
    <w:rsid w:val="00BF5518"/>
    <w:rsid w:val="00BF5BEB"/>
    <w:rsid w:val="00BF6CB7"/>
    <w:rsid w:val="00BF7B11"/>
    <w:rsid w:val="00BF7EB9"/>
    <w:rsid w:val="00C002C6"/>
    <w:rsid w:val="00C01349"/>
    <w:rsid w:val="00C019E1"/>
    <w:rsid w:val="00C01DB9"/>
    <w:rsid w:val="00C0207E"/>
    <w:rsid w:val="00C0234E"/>
    <w:rsid w:val="00C023AD"/>
    <w:rsid w:val="00C02511"/>
    <w:rsid w:val="00C02F04"/>
    <w:rsid w:val="00C031B9"/>
    <w:rsid w:val="00C0384D"/>
    <w:rsid w:val="00C03F36"/>
    <w:rsid w:val="00C04672"/>
    <w:rsid w:val="00C04967"/>
    <w:rsid w:val="00C04BE5"/>
    <w:rsid w:val="00C051B5"/>
    <w:rsid w:val="00C061E2"/>
    <w:rsid w:val="00C06B62"/>
    <w:rsid w:val="00C072FE"/>
    <w:rsid w:val="00C076B5"/>
    <w:rsid w:val="00C077F2"/>
    <w:rsid w:val="00C104EA"/>
    <w:rsid w:val="00C1060F"/>
    <w:rsid w:val="00C10E66"/>
    <w:rsid w:val="00C11A50"/>
    <w:rsid w:val="00C11EA6"/>
    <w:rsid w:val="00C12988"/>
    <w:rsid w:val="00C12C4A"/>
    <w:rsid w:val="00C12C4E"/>
    <w:rsid w:val="00C13F5F"/>
    <w:rsid w:val="00C143DF"/>
    <w:rsid w:val="00C146C3"/>
    <w:rsid w:val="00C15DEA"/>
    <w:rsid w:val="00C1644A"/>
    <w:rsid w:val="00C16CAC"/>
    <w:rsid w:val="00C16F9A"/>
    <w:rsid w:val="00C17C7E"/>
    <w:rsid w:val="00C17FAD"/>
    <w:rsid w:val="00C21353"/>
    <w:rsid w:val="00C22009"/>
    <w:rsid w:val="00C22027"/>
    <w:rsid w:val="00C22138"/>
    <w:rsid w:val="00C223C3"/>
    <w:rsid w:val="00C23682"/>
    <w:rsid w:val="00C238C2"/>
    <w:rsid w:val="00C24E59"/>
    <w:rsid w:val="00C24E8B"/>
    <w:rsid w:val="00C24F61"/>
    <w:rsid w:val="00C2509C"/>
    <w:rsid w:val="00C25870"/>
    <w:rsid w:val="00C25F52"/>
    <w:rsid w:val="00C25FBB"/>
    <w:rsid w:val="00C26158"/>
    <w:rsid w:val="00C27B41"/>
    <w:rsid w:val="00C27D78"/>
    <w:rsid w:val="00C3009E"/>
    <w:rsid w:val="00C303E5"/>
    <w:rsid w:val="00C30D09"/>
    <w:rsid w:val="00C316C2"/>
    <w:rsid w:val="00C317BA"/>
    <w:rsid w:val="00C326F4"/>
    <w:rsid w:val="00C32AE0"/>
    <w:rsid w:val="00C32E0E"/>
    <w:rsid w:val="00C32E95"/>
    <w:rsid w:val="00C3344A"/>
    <w:rsid w:val="00C3477E"/>
    <w:rsid w:val="00C34990"/>
    <w:rsid w:val="00C34A59"/>
    <w:rsid w:val="00C36229"/>
    <w:rsid w:val="00C3669B"/>
    <w:rsid w:val="00C36E24"/>
    <w:rsid w:val="00C400CE"/>
    <w:rsid w:val="00C405AF"/>
    <w:rsid w:val="00C4065E"/>
    <w:rsid w:val="00C40669"/>
    <w:rsid w:val="00C407EF"/>
    <w:rsid w:val="00C40B8D"/>
    <w:rsid w:val="00C40CC3"/>
    <w:rsid w:val="00C41549"/>
    <w:rsid w:val="00C41B17"/>
    <w:rsid w:val="00C41FE1"/>
    <w:rsid w:val="00C425C4"/>
    <w:rsid w:val="00C42C15"/>
    <w:rsid w:val="00C42D54"/>
    <w:rsid w:val="00C42F9C"/>
    <w:rsid w:val="00C43988"/>
    <w:rsid w:val="00C43E73"/>
    <w:rsid w:val="00C44007"/>
    <w:rsid w:val="00C45B21"/>
    <w:rsid w:val="00C46FFF"/>
    <w:rsid w:val="00C472B3"/>
    <w:rsid w:val="00C4757B"/>
    <w:rsid w:val="00C47DD1"/>
    <w:rsid w:val="00C5058A"/>
    <w:rsid w:val="00C50D15"/>
    <w:rsid w:val="00C50FE0"/>
    <w:rsid w:val="00C51CA8"/>
    <w:rsid w:val="00C51D16"/>
    <w:rsid w:val="00C52995"/>
    <w:rsid w:val="00C52C5F"/>
    <w:rsid w:val="00C531B2"/>
    <w:rsid w:val="00C531F7"/>
    <w:rsid w:val="00C53593"/>
    <w:rsid w:val="00C536F1"/>
    <w:rsid w:val="00C53909"/>
    <w:rsid w:val="00C541CD"/>
    <w:rsid w:val="00C545FA"/>
    <w:rsid w:val="00C5496A"/>
    <w:rsid w:val="00C54C79"/>
    <w:rsid w:val="00C5503F"/>
    <w:rsid w:val="00C55370"/>
    <w:rsid w:val="00C555A6"/>
    <w:rsid w:val="00C56377"/>
    <w:rsid w:val="00C5657B"/>
    <w:rsid w:val="00C56791"/>
    <w:rsid w:val="00C573FD"/>
    <w:rsid w:val="00C57800"/>
    <w:rsid w:val="00C57BDF"/>
    <w:rsid w:val="00C60477"/>
    <w:rsid w:val="00C60501"/>
    <w:rsid w:val="00C60B26"/>
    <w:rsid w:val="00C60FEF"/>
    <w:rsid w:val="00C6130B"/>
    <w:rsid w:val="00C6163C"/>
    <w:rsid w:val="00C617B4"/>
    <w:rsid w:val="00C621A8"/>
    <w:rsid w:val="00C623B7"/>
    <w:rsid w:val="00C626D0"/>
    <w:rsid w:val="00C62AA9"/>
    <w:rsid w:val="00C62DD4"/>
    <w:rsid w:val="00C63452"/>
    <w:rsid w:val="00C637AF"/>
    <w:rsid w:val="00C6381C"/>
    <w:rsid w:val="00C63BC1"/>
    <w:rsid w:val="00C63D9D"/>
    <w:rsid w:val="00C63F5D"/>
    <w:rsid w:val="00C640B0"/>
    <w:rsid w:val="00C64101"/>
    <w:rsid w:val="00C64236"/>
    <w:rsid w:val="00C647C3"/>
    <w:rsid w:val="00C647FB"/>
    <w:rsid w:val="00C64BD1"/>
    <w:rsid w:val="00C64C00"/>
    <w:rsid w:val="00C64E7C"/>
    <w:rsid w:val="00C65436"/>
    <w:rsid w:val="00C65746"/>
    <w:rsid w:val="00C65BE4"/>
    <w:rsid w:val="00C65DD7"/>
    <w:rsid w:val="00C67476"/>
    <w:rsid w:val="00C6786F"/>
    <w:rsid w:val="00C679AC"/>
    <w:rsid w:val="00C70565"/>
    <w:rsid w:val="00C707D7"/>
    <w:rsid w:val="00C707F1"/>
    <w:rsid w:val="00C7110F"/>
    <w:rsid w:val="00C71190"/>
    <w:rsid w:val="00C71400"/>
    <w:rsid w:val="00C71570"/>
    <w:rsid w:val="00C71EBB"/>
    <w:rsid w:val="00C721A1"/>
    <w:rsid w:val="00C727F1"/>
    <w:rsid w:val="00C72BD9"/>
    <w:rsid w:val="00C72C28"/>
    <w:rsid w:val="00C72FE6"/>
    <w:rsid w:val="00C731AF"/>
    <w:rsid w:val="00C73468"/>
    <w:rsid w:val="00C73F59"/>
    <w:rsid w:val="00C73F98"/>
    <w:rsid w:val="00C74E2E"/>
    <w:rsid w:val="00C752A8"/>
    <w:rsid w:val="00C75464"/>
    <w:rsid w:val="00C75468"/>
    <w:rsid w:val="00C75524"/>
    <w:rsid w:val="00C75852"/>
    <w:rsid w:val="00C7588E"/>
    <w:rsid w:val="00C75B6E"/>
    <w:rsid w:val="00C75FC4"/>
    <w:rsid w:val="00C766B0"/>
    <w:rsid w:val="00C76791"/>
    <w:rsid w:val="00C768CA"/>
    <w:rsid w:val="00C76B01"/>
    <w:rsid w:val="00C770AF"/>
    <w:rsid w:val="00C7712A"/>
    <w:rsid w:val="00C77497"/>
    <w:rsid w:val="00C80451"/>
    <w:rsid w:val="00C804AB"/>
    <w:rsid w:val="00C80649"/>
    <w:rsid w:val="00C807AA"/>
    <w:rsid w:val="00C81294"/>
    <w:rsid w:val="00C814D9"/>
    <w:rsid w:val="00C8151C"/>
    <w:rsid w:val="00C815F1"/>
    <w:rsid w:val="00C8178B"/>
    <w:rsid w:val="00C82025"/>
    <w:rsid w:val="00C825AB"/>
    <w:rsid w:val="00C82871"/>
    <w:rsid w:val="00C83143"/>
    <w:rsid w:val="00C83413"/>
    <w:rsid w:val="00C83508"/>
    <w:rsid w:val="00C83779"/>
    <w:rsid w:val="00C83F70"/>
    <w:rsid w:val="00C848AD"/>
    <w:rsid w:val="00C848F1"/>
    <w:rsid w:val="00C84B97"/>
    <w:rsid w:val="00C84C89"/>
    <w:rsid w:val="00C85011"/>
    <w:rsid w:val="00C852D1"/>
    <w:rsid w:val="00C85300"/>
    <w:rsid w:val="00C86C27"/>
    <w:rsid w:val="00C86FBE"/>
    <w:rsid w:val="00C87679"/>
    <w:rsid w:val="00C878A4"/>
    <w:rsid w:val="00C87AC3"/>
    <w:rsid w:val="00C9029F"/>
    <w:rsid w:val="00C90998"/>
    <w:rsid w:val="00C90A2D"/>
    <w:rsid w:val="00C90E18"/>
    <w:rsid w:val="00C917E9"/>
    <w:rsid w:val="00C91C05"/>
    <w:rsid w:val="00C91C18"/>
    <w:rsid w:val="00C91C22"/>
    <w:rsid w:val="00C91CBB"/>
    <w:rsid w:val="00C91E40"/>
    <w:rsid w:val="00C92A1B"/>
    <w:rsid w:val="00C92E19"/>
    <w:rsid w:val="00C92EC4"/>
    <w:rsid w:val="00C9301E"/>
    <w:rsid w:val="00C9322C"/>
    <w:rsid w:val="00C93DF1"/>
    <w:rsid w:val="00C93E79"/>
    <w:rsid w:val="00C9402C"/>
    <w:rsid w:val="00C9454A"/>
    <w:rsid w:val="00C949F1"/>
    <w:rsid w:val="00C94C2D"/>
    <w:rsid w:val="00C94C92"/>
    <w:rsid w:val="00C9543D"/>
    <w:rsid w:val="00C95E34"/>
    <w:rsid w:val="00C95E61"/>
    <w:rsid w:val="00C95E7E"/>
    <w:rsid w:val="00C960D9"/>
    <w:rsid w:val="00C965E1"/>
    <w:rsid w:val="00C969F6"/>
    <w:rsid w:val="00C970C4"/>
    <w:rsid w:val="00C9739D"/>
    <w:rsid w:val="00C979F2"/>
    <w:rsid w:val="00CA00A4"/>
    <w:rsid w:val="00CA0539"/>
    <w:rsid w:val="00CA13F8"/>
    <w:rsid w:val="00CA2829"/>
    <w:rsid w:val="00CA2D31"/>
    <w:rsid w:val="00CA2F98"/>
    <w:rsid w:val="00CA3128"/>
    <w:rsid w:val="00CA3503"/>
    <w:rsid w:val="00CA362A"/>
    <w:rsid w:val="00CA37AC"/>
    <w:rsid w:val="00CA3BEE"/>
    <w:rsid w:val="00CA3E22"/>
    <w:rsid w:val="00CA41C2"/>
    <w:rsid w:val="00CA47D5"/>
    <w:rsid w:val="00CA4B0E"/>
    <w:rsid w:val="00CA4E22"/>
    <w:rsid w:val="00CA4E60"/>
    <w:rsid w:val="00CA50D6"/>
    <w:rsid w:val="00CA5DDE"/>
    <w:rsid w:val="00CA5DE7"/>
    <w:rsid w:val="00CA62D0"/>
    <w:rsid w:val="00CA6777"/>
    <w:rsid w:val="00CA6874"/>
    <w:rsid w:val="00CA6A44"/>
    <w:rsid w:val="00CA6B49"/>
    <w:rsid w:val="00CA6E7B"/>
    <w:rsid w:val="00CA6EAD"/>
    <w:rsid w:val="00CA7533"/>
    <w:rsid w:val="00CA7AF5"/>
    <w:rsid w:val="00CA7BEB"/>
    <w:rsid w:val="00CA7F0C"/>
    <w:rsid w:val="00CB0EC3"/>
    <w:rsid w:val="00CB0FE7"/>
    <w:rsid w:val="00CB0FEA"/>
    <w:rsid w:val="00CB1DC7"/>
    <w:rsid w:val="00CB1DC8"/>
    <w:rsid w:val="00CB1E98"/>
    <w:rsid w:val="00CB2424"/>
    <w:rsid w:val="00CB31FD"/>
    <w:rsid w:val="00CB33CB"/>
    <w:rsid w:val="00CB3FB8"/>
    <w:rsid w:val="00CB4258"/>
    <w:rsid w:val="00CB4479"/>
    <w:rsid w:val="00CB4B89"/>
    <w:rsid w:val="00CB4BD6"/>
    <w:rsid w:val="00CB5715"/>
    <w:rsid w:val="00CB5C06"/>
    <w:rsid w:val="00CB5D78"/>
    <w:rsid w:val="00CB6387"/>
    <w:rsid w:val="00CB6576"/>
    <w:rsid w:val="00CB74B1"/>
    <w:rsid w:val="00CC0A9E"/>
    <w:rsid w:val="00CC1062"/>
    <w:rsid w:val="00CC10D4"/>
    <w:rsid w:val="00CC1398"/>
    <w:rsid w:val="00CC1728"/>
    <w:rsid w:val="00CC172C"/>
    <w:rsid w:val="00CC24AF"/>
    <w:rsid w:val="00CC26DA"/>
    <w:rsid w:val="00CC2D5D"/>
    <w:rsid w:val="00CC3056"/>
    <w:rsid w:val="00CC3535"/>
    <w:rsid w:val="00CC3C0B"/>
    <w:rsid w:val="00CC447D"/>
    <w:rsid w:val="00CC470A"/>
    <w:rsid w:val="00CC4971"/>
    <w:rsid w:val="00CC4F75"/>
    <w:rsid w:val="00CC54FF"/>
    <w:rsid w:val="00CC6406"/>
    <w:rsid w:val="00CC67E9"/>
    <w:rsid w:val="00CC6823"/>
    <w:rsid w:val="00CC6AB4"/>
    <w:rsid w:val="00CC7A77"/>
    <w:rsid w:val="00CC7A82"/>
    <w:rsid w:val="00CD03F1"/>
    <w:rsid w:val="00CD05BA"/>
    <w:rsid w:val="00CD106A"/>
    <w:rsid w:val="00CD1245"/>
    <w:rsid w:val="00CD1774"/>
    <w:rsid w:val="00CD2443"/>
    <w:rsid w:val="00CD312E"/>
    <w:rsid w:val="00CD35C6"/>
    <w:rsid w:val="00CD39E4"/>
    <w:rsid w:val="00CD4141"/>
    <w:rsid w:val="00CD4D4A"/>
    <w:rsid w:val="00CD4F0F"/>
    <w:rsid w:val="00CD50C5"/>
    <w:rsid w:val="00CD517C"/>
    <w:rsid w:val="00CD55DF"/>
    <w:rsid w:val="00CD5E08"/>
    <w:rsid w:val="00CD5F99"/>
    <w:rsid w:val="00CD7106"/>
    <w:rsid w:val="00CD7CB0"/>
    <w:rsid w:val="00CD7E25"/>
    <w:rsid w:val="00CE088D"/>
    <w:rsid w:val="00CE0A71"/>
    <w:rsid w:val="00CE110A"/>
    <w:rsid w:val="00CE1444"/>
    <w:rsid w:val="00CE14C6"/>
    <w:rsid w:val="00CE2067"/>
    <w:rsid w:val="00CE2AF2"/>
    <w:rsid w:val="00CE311E"/>
    <w:rsid w:val="00CE3464"/>
    <w:rsid w:val="00CE354B"/>
    <w:rsid w:val="00CE4254"/>
    <w:rsid w:val="00CE4846"/>
    <w:rsid w:val="00CE4935"/>
    <w:rsid w:val="00CE4D88"/>
    <w:rsid w:val="00CE4E94"/>
    <w:rsid w:val="00CE56DB"/>
    <w:rsid w:val="00CE68D8"/>
    <w:rsid w:val="00CE6B46"/>
    <w:rsid w:val="00CE73A9"/>
    <w:rsid w:val="00CE73C2"/>
    <w:rsid w:val="00CE74A8"/>
    <w:rsid w:val="00CE7551"/>
    <w:rsid w:val="00CE75A8"/>
    <w:rsid w:val="00CE7EB8"/>
    <w:rsid w:val="00CF0939"/>
    <w:rsid w:val="00CF0AF1"/>
    <w:rsid w:val="00CF0CC5"/>
    <w:rsid w:val="00CF0D06"/>
    <w:rsid w:val="00CF1219"/>
    <w:rsid w:val="00CF133A"/>
    <w:rsid w:val="00CF1345"/>
    <w:rsid w:val="00CF15B8"/>
    <w:rsid w:val="00CF16C9"/>
    <w:rsid w:val="00CF1852"/>
    <w:rsid w:val="00CF28A2"/>
    <w:rsid w:val="00CF28A4"/>
    <w:rsid w:val="00CF2AE2"/>
    <w:rsid w:val="00CF2C00"/>
    <w:rsid w:val="00CF2FBB"/>
    <w:rsid w:val="00CF3179"/>
    <w:rsid w:val="00CF32B7"/>
    <w:rsid w:val="00CF3A57"/>
    <w:rsid w:val="00CF3CD4"/>
    <w:rsid w:val="00CF3DCF"/>
    <w:rsid w:val="00CF4C27"/>
    <w:rsid w:val="00CF4C84"/>
    <w:rsid w:val="00CF4F4F"/>
    <w:rsid w:val="00CF54B6"/>
    <w:rsid w:val="00CF5802"/>
    <w:rsid w:val="00CF5C38"/>
    <w:rsid w:val="00CF6645"/>
    <w:rsid w:val="00CF6C8F"/>
    <w:rsid w:val="00CF6EF9"/>
    <w:rsid w:val="00CF7395"/>
    <w:rsid w:val="00CF779A"/>
    <w:rsid w:val="00CF79A0"/>
    <w:rsid w:val="00D001AE"/>
    <w:rsid w:val="00D00DD4"/>
    <w:rsid w:val="00D01693"/>
    <w:rsid w:val="00D02A59"/>
    <w:rsid w:val="00D02CBD"/>
    <w:rsid w:val="00D03019"/>
    <w:rsid w:val="00D033EC"/>
    <w:rsid w:val="00D03C12"/>
    <w:rsid w:val="00D041C1"/>
    <w:rsid w:val="00D04CF3"/>
    <w:rsid w:val="00D05751"/>
    <w:rsid w:val="00D058E4"/>
    <w:rsid w:val="00D05CDC"/>
    <w:rsid w:val="00D05E98"/>
    <w:rsid w:val="00D061DE"/>
    <w:rsid w:val="00D063C1"/>
    <w:rsid w:val="00D067FD"/>
    <w:rsid w:val="00D076F9"/>
    <w:rsid w:val="00D079D1"/>
    <w:rsid w:val="00D07B5C"/>
    <w:rsid w:val="00D106CA"/>
    <w:rsid w:val="00D11019"/>
    <w:rsid w:val="00D11326"/>
    <w:rsid w:val="00D117F0"/>
    <w:rsid w:val="00D11DB9"/>
    <w:rsid w:val="00D12418"/>
    <w:rsid w:val="00D12C3B"/>
    <w:rsid w:val="00D12F9A"/>
    <w:rsid w:val="00D12F9E"/>
    <w:rsid w:val="00D13383"/>
    <w:rsid w:val="00D1450F"/>
    <w:rsid w:val="00D14738"/>
    <w:rsid w:val="00D14ADA"/>
    <w:rsid w:val="00D14C40"/>
    <w:rsid w:val="00D15297"/>
    <w:rsid w:val="00D153F0"/>
    <w:rsid w:val="00D15CDB"/>
    <w:rsid w:val="00D160AA"/>
    <w:rsid w:val="00D163B0"/>
    <w:rsid w:val="00D1647E"/>
    <w:rsid w:val="00D170CD"/>
    <w:rsid w:val="00D17342"/>
    <w:rsid w:val="00D177DC"/>
    <w:rsid w:val="00D17EF8"/>
    <w:rsid w:val="00D20166"/>
    <w:rsid w:val="00D22684"/>
    <w:rsid w:val="00D22D2D"/>
    <w:rsid w:val="00D235EE"/>
    <w:rsid w:val="00D2362A"/>
    <w:rsid w:val="00D23BA6"/>
    <w:rsid w:val="00D23CB3"/>
    <w:rsid w:val="00D23D04"/>
    <w:rsid w:val="00D23D42"/>
    <w:rsid w:val="00D23E08"/>
    <w:rsid w:val="00D24919"/>
    <w:rsid w:val="00D24B37"/>
    <w:rsid w:val="00D2559F"/>
    <w:rsid w:val="00D2598C"/>
    <w:rsid w:val="00D259E4"/>
    <w:rsid w:val="00D261B8"/>
    <w:rsid w:val="00D261D4"/>
    <w:rsid w:val="00D266D7"/>
    <w:rsid w:val="00D26F40"/>
    <w:rsid w:val="00D30084"/>
    <w:rsid w:val="00D30A11"/>
    <w:rsid w:val="00D30B5C"/>
    <w:rsid w:val="00D312E4"/>
    <w:rsid w:val="00D3213A"/>
    <w:rsid w:val="00D32386"/>
    <w:rsid w:val="00D3301E"/>
    <w:rsid w:val="00D3316F"/>
    <w:rsid w:val="00D341F3"/>
    <w:rsid w:val="00D342BE"/>
    <w:rsid w:val="00D35129"/>
    <w:rsid w:val="00D36652"/>
    <w:rsid w:val="00D37281"/>
    <w:rsid w:val="00D374D7"/>
    <w:rsid w:val="00D37656"/>
    <w:rsid w:val="00D376D2"/>
    <w:rsid w:val="00D37793"/>
    <w:rsid w:val="00D37DAE"/>
    <w:rsid w:val="00D37DD5"/>
    <w:rsid w:val="00D37F28"/>
    <w:rsid w:val="00D40E67"/>
    <w:rsid w:val="00D40EEE"/>
    <w:rsid w:val="00D4254A"/>
    <w:rsid w:val="00D42694"/>
    <w:rsid w:val="00D43110"/>
    <w:rsid w:val="00D432FF"/>
    <w:rsid w:val="00D43E9F"/>
    <w:rsid w:val="00D44C75"/>
    <w:rsid w:val="00D45003"/>
    <w:rsid w:val="00D450E9"/>
    <w:rsid w:val="00D458F4"/>
    <w:rsid w:val="00D45E16"/>
    <w:rsid w:val="00D461D1"/>
    <w:rsid w:val="00D46A43"/>
    <w:rsid w:val="00D46B04"/>
    <w:rsid w:val="00D47421"/>
    <w:rsid w:val="00D47B04"/>
    <w:rsid w:val="00D47B7F"/>
    <w:rsid w:val="00D47F53"/>
    <w:rsid w:val="00D50BE5"/>
    <w:rsid w:val="00D511C8"/>
    <w:rsid w:val="00D5155C"/>
    <w:rsid w:val="00D51955"/>
    <w:rsid w:val="00D51BA7"/>
    <w:rsid w:val="00D51BB3"/>
    <w:rsid w:val="00D5207E"/>
    <w:rsid w:val="00D520F3"/>
    <w:rsid w:val="00D525B0"/>
    <w:rsid w:val="00D527B0"/>
    <w:rsid w:val="00D52DEA"/>
    <w:rsid w:val="00D52E0C"/>
    <w:rsid w:val="00D53988"/>
    <w:rsid w:val="00D53CCC"/>
    <w:rsid w:val="00D54A2A"/>
    <w:rsid w:val="00D55124"/>
    <w:rsid w:val="00D55A17"/>
    <w:rsid w:val="00D56005"/>
    <w:rsid w:val="00D57AEB"/>
    <w:rsid w:val="00D57F40"/>
    <w:rsid w:val="00D6027F"/>
    <w:rsid w:val="00D604B6"/>
    <w:rsid w:val="00D6055E"/>
    <w:rsid w:val="00D60A64"/>
    <w:rsid w:val="00D60BD7"/>
    <w:rsid w:val="00D615AF"/>
    <w:rsid w:val="00D6174E"/>
    <w:rsid w:val="00D617F6"/>
    <w:rsid w:val="00D620EF"/>
    <w:rsid w:val="00D62169"/>
    <w:rsid w:val="00D624E2"/>
    <w:rsid w:val="00D62520"/>
    <w:rsid w:val="00D625D8"/>
    <w:rsid w:val="00D62B8E"/>
    <w:rsid w:val="00D650FC"/>
    <w:rsid w:val="00D65F60"/>
    <w:rsid w:val="00D661FA"/>
    <w:rsid w:val="00D6649D"/>
    <w:rsid w:val="00D665A3"/>
    <w:rsid w:val="00D66E9A"/>
    <w:rsid w:val="00D67179"/>
    <w:rsid w:val="00D6749B"/>
    <w:rsid w:val="00D674D7"/>
    <w:rsid w:val="00D67982"/>
    <w:rsid w:val="00D67A43"/>
    <w:rsid w:val="00D67AB0"/>
    <w:rsid w:val="00D705B2"/>
    <w:rsid w:val="00D70C04"/>
    <w:rsid w:val="00D70C50"/>
    <w:rsid w:val="00D70DD7"/>
    <w:rsid w:val="00D710AB"/>
    <w:rsid w:val="00D710D3"/>
    <w:rsid w:val="00D71443"/>
    <w:rsid w:val="00D72EFB"/>
    <w:rsid w:val="00D73874"/>
    <w:rsid w:val="00D745B1"/>
    <w:rsid w:val="00D74732"/>
    <w:rsid w:val="00D7476B"/>
    <w:rsid w:val="00D7490F"/>
    <w:rsid w:val="00D74C8E"/>
    <w:rsid w:val="00D74E6D"/>
    <w:rsid w:val="00D752AB"/>
    <w:rsid w:val="00D75CAB"/>
    <w:rsid w:val="00D762CA"/>
    <w:rsid w:val="00D7639B"/>
    <w:rsid w:val="00D76D71"/>
    <w:rsid w:val="00D77979"/>
    <w:rsid w:val="00D810B9"/>
    <w:rsid w:val="00D81211"/>
    <w:rsid w:val="00D81FF9"/>
    <w:rsid w:val="00D82381"/>
    <w:rsid w:val="00D82462"/>
    <w:rsid w:val="00D82A53"/>
    <w:rsid w:val="00D82F9A"/>
    <w:rsid w:val="00D83125"/>
    <w:rsid w:val="00D83171"/>
    <w:rsid w:val="00D83424"/>
    <w:rsid w:val="00D83C67"/>
    <w:rsid w:val="00D843BB"/>
    <w:rsid w:val="00D85367"/>
    <w:rsid w:val="00D857A3"/>
    <w:rsid w:val="00D86099"/>
    <w:rsid w:val="00D86484"/>
    <w:rsid w:val="00D86A62"/>
    <w:rsid w:val="00D86EA1"/>
    <w:rsid w:val="00D871C1"/>
    <w:rsid w:val="00D879BD"/>
    <w:rsid w:val="00D902CC"/>
    <w:rsid w:val="00D90CF4"/>
    <w:rsid w:val="00D90D85"/>
    <w:rsid w:val="00D915D5"/>
    <w:rsid w:val="00D9162D"/>
    <w:rsid w:val="00D91859"/>
    <w:rsid w:val="00D918F4"/>
    <w:rsid w:val="00D9208E"/>
    <w:rsid w:val="00D92601"/>
    <w:rsid w:val="00D92F99"/>
    <w:rsid w:val="00D92FBE"/>
    <w:rsid w:val="00D93713"/>
    <w:rsid w:val="00D93D38"/>
    <w:rsid w:val="00D9413A"/>
    <w:rsid w:val="00D9431F"/>
    <w:rsid w:val="00D94D2D"/>
    <w:rsid w:val="00D9569B"/>
    <w:rsid w:val="00D9680F"/>
    <w:rsid w:val="00D96DF9"/>
    <w:rsid w:val="00D978AB"/>
    <w:rsid w:val="00D97CFC"/>
    <w:rsid w:val="00D97E6C"/>
    <w:rsid w:val="00D97F15"/>
    <w:rsid w:val="00DA0D96"/>
    <w:rsid w:val="00DA156D"/>
    <w:rsid w:val="00DA18A3"/>
    <w:rsid w:val="00DA1DC7"/>
    <w:rsid w:val="00DA1F03"/>
    <w:rsid w:val="00DA255A"/>
    <w:rsid w:val="00DA2689"/>
    <w:rsid w:val="00DA28F9"/>
    <w:rsid w:val="00DA2B84"/>
    <w:rsid w:val="00DA2E29"/>
    <w:rsid w:val="00DA33E6"/>
    <w:rsid w:val="00DA3702"/>
    <w:rsid w:val="00DA40CB"/>
    <w:rsid w:val="00DA49E4"/>
    <w:rsid w:val="00DA54D1"/>
    <w:rsid w:val="00DA5CD1"/>
    <w:rsid w:val="00DA5D9E"/>
    <w:rsid w:val="00DA678A"/>
    <w:rsid w:val="00DA69F5"/>
    <w:rsid w:val="00DA6DF4"/>
    <w:rsid w:val="00DA704B"/>
    <w:rsid w:val="00DA7428"/>
    <w:rsid w:val="00DA788C"/>
    <w:rsid w:val="00DA7D38"/>
    <w:rsid w:val="00DB00AE"/>
    <w:rsid w:val="00DB0146"/>
    <w:rsid w:val="00DB016A"/>
    <w:rsid w:val="00DB0614"/>
    <w:rsid w:val="00DB087C"/>
    <w:rsid w:val="00DB0DFC"/>
    <w:rsid w:val="00DB0E4C"/>
    <w:rsid w:val="00DB1394"/>
    <w:rsid w:val="00DB146D"/>
    <w:rsid w:val="00DB1D22"/>
    <w:rsid w:val="00DB20C9"/>
    <w:rsid w:val="00DB2514"/>
    <w:rsid w:val="00DB2B3C"/>
    <w:rsid w:val="00DB2D3C"/>
    <w:rsid w:val="00DB32C7"/>
    <w:rsid w:val="00DB3317"/>
    <w:rsid w:val="00DB398D"/>
    <w:rsid w:val="00DB4029"/>
    <w:rsid w:val="00DB42E7"/>
    <w:rsid w:val="00DB440F"/>
    <w:rsid w:val="00DB49CD"/>
    <w:rsid w:val="00DB4A66"/>
    <w:rsid w:val="00DB4CBB"/>
    <w:rsid w:val="00DB5045"/>
    <w:rsid w:val="00DB567E"/>
    <w:rsid w:val="00DB578C"/>
    <w:rsid w:val="00DB5BC0"/>
    <w:rsid w:val="00DB5C16"/>
    <w:rsid w:val="00DB702B"/>
    <w:rsid w:val="00DB773F"/>
    <w:rsid w:val="00DB780B"/>
    <w:rsid w:val="00DB7A6F"/>
    <w:rsid w:val="00DB7B79"/>
    <w:rsid w:val="00DB7B99"/>
    <w:rsid w:val="00DB7D3B"/>
    <w:rsid w:val="00DB7FA8"/>
    <w:rsid w:val="00DC0918"/>
    <w:rsid w:val="00DC0B2C"/>
    <w:rsid w:val="00DC0BFE"/>
    <w:rsid w:val="00DC14CA"/>
    <w:rsid w:val="00DC1AB0"/>
    <w:rsid w:val="00DC1D01"/>
    <w:rsid w:val="00DC2737"/>
    <w:rsid w:val="00DC2E71"/>
    <w:rsid w:val="00DC3047"/>
    <w:rsid w:val="00DC3092"/>
    <w:rsid w:val="00DC3422"/>
    <w:rsid w:val="00DC3707"/>
    <w:rsid w:val="00DC37A0"/>
    <w:rsid w:val="00DC3914"/>
    <w:rsid w:val="00DC3FAD"/>
    <w:rsid w:val="00DC4AA4"/>
    <w:rsid w:val="00DC4B83"/>
    <w:rsid w:val="00DC4ED8"/>
    <w:rsid w:val="00DC4F4B"/>
    <w:rsid w:val="00DC5696"/>
    <w:rsid w:val="00DC5B76"/>
    <w:rsid w:val="00DC5C8A"/>
    <w:rsid w:val="00DC6084"/>
    <w:rsid w:val="00DC6364"/>
    <w:rsid w:val="00DC63DC"/>
    <w:rsid w:val="00DC64BE"/>
    <w:rsid w:val="00DC67B3"/>
    <w:rsid w:val="00DC717F"/>
    <w:rsid w:val="00DC7206"/>
    <w:rsid w:val="00DC7E93"/>
    <w:rsid w:val="00DD0AA3"/>
    <w:rsid w:val="00DD0E79"/>
    <w:rsid w:val="00DD1835"/>
    <w:rsid w:val="00DD1898"/>
    <w:rsid w:val="00DD1B56"/>
    <w:rsid w:val="00DD203B"/>
    <w:rsid w:val="00DD21A4"/>
    <w:rsid w:val="00DD24DD"/>
    <w:rsid w:val="00DD25A1"/>
    <w:rsid w:val="00DD2F40"/>
    <w:rsid w:val="00DD3272"/>
    <w:rsid w:val="00DD35DD"/>
    <w:rsid w:val="00DD46B3"/>
    <w:rsid w:val="00DD48B9"/>
    <w:rsid w:val="00DD4B5D"/>
    <w:rsid w:val="00DD4C2D"/>
    <w:rsid w:val="00DD4C6D"/>
    <w:rsid w:val="00DD544A"/>
    <w:rsid w:val="00DD55DC"/>
    <w:rsid w:val="00DD5CC3"/>
    <w:rsid w:val="00DD5E59"/>
    <w:rsid w:val="00DD60AD"/>
    <w:rsid w:val="00DD6876"/>
    <w:rsid w:val="00DD688C"/>
    <w:rsid w:val="00DD6BD4"/>
    <w:rsid w:val="00DD6C7A"/>
    <w:rsid w:val="00DD763F"/>
    <w:rsid w:val="00DD7F99"/>
    <w:rsid w:val="00DE0875"/>
    <w:rsid w:val="00DE0D0E"/>
    <w:rsid w:val="00DE0DBD"/>
    <w:rsid w:val="00DE135B"/>
    <w:rsid w:val="00DE1362"/>
    <w:rsid w:val="00DE18E7"/>
    <w:rsid w:val="00DE1FB6"/>
    <w:rsid w:val="00DE23E4"/>
    <w:rsid w:val="00DE311D"/>
    <w:rsid w:val="00DE36E3"/>
    <w:rsid w:val="00DE4783"/>
    <w:rsid w:val="00DE4BE1"/>
    <w:rsid w:val="00DE4CBB"/>
    <w:rsid w:val="00DE4CCC"/>
    <w:rsid w:val="00DE531B"/>
    <w:rsid w:val="00DE5A54"/>
    <w:rsid w:val="00DE5D12"/>
    <w:rsid w:val="00DE62B8"/>
    <w:rsid w:val="00DE630B"/>
    <w:rsid w:val="00DE68D1"/>
    <w:rsid w:val="00DE6A75"/>
    <w:rsid w:val="00DE70F5"/>
    <w:rsid w:val="00DE78AF"/>
    <w:rsid w:val="00DF0C34"/>
    <w:rsid w:val="00DF0ECD"/>
    <w:rsid w:val="00DF107F"/>
    <w:rsid w:val="00DF1D3F"/>
    <w:rsid w:val="00DF29C8"/>
    <w:rsid w:val="00DF2EF7"/>
    <w:rsid w:val="00DF3007"/>
    <w:rsid w:val="00DF300A"/>
    <w:rsid w:val="00DF40CB"/>
    <w:rsid w:val="00DF4149"/>
    <w:rsid w:val="00DF4FB4"/>
    <w:rsid w:val="00DF5B0D"/>
    <w:rsid w:val="00DF6157"/>
    <w:rsid w:val="00DF724B"/>
    <w:rsid w:val="00DF7915"/>
    <w:rsid w:val="00E002EE"/>
    <w:rsid w:val="00E003B4"/>
    <w:rsid w:val="00E00A3B"/>
    <w:rsid w:val="00E00B80"/>
    <w:rsid w:val="00E012B0"/>
    <w:rsid w:val="00E01330"/>
    <w:rsid w:val="00E016C0"/>
    <w:rsid w:val="00E02054"/>
    <w:rsid w:val="00E023AD"/>
    <w:rsid w:val="00E02A2D"/>
    <w:rsid w:val="00E03072"/>
    <w:rsid w:val="00E0349C"/>
    <w:rsid w:val="00E035D5"/>
    <w:rsid w:val="00E03B91"/>
    <w:rsid w:val="00E03EC3"/>
    <w:rsid w:val="00E049AF"/>
    <w:rsid w:val="00E04C39"/>
    <w:rsid w:val="00E04F31"/>
    <w:rsid w:val="00E0581B"/>
    <w:rsid w:val="00E065AC"/>
    <w:rsid w:val="00E0676B"/>
    <w:rsid w:val="00E073F5"/>
    <w:rsid w:val="00E07D6F"/>
    <w:rsid w:val="00E07FED"/>
    <w:rsid w:val="00E101F4"/>
    <w:rsid w:val="00E1067A"/>
    <w:rsid w:val="00E107BC"/>
    <w:rsid w:val="00E10C3B"/>
    <w:rsid w:val="00E10DDB"/>
    <w:rsid w:val="00E10E91"/>
    <w:rsid w:val="00E11258"/>
    <w:rsid w:val="00E12495"/>
    <w:rsid w:val="00E128A4"/>
    <w:rsid w:val="00E13F1C"/>
    <w:rsid w:val="00E143F8"/>
    <w:rsid w:val="00E149D4"/>
    <w:rsid w:val="00E15158"/>
    <w:rsid w:val="00E15CF0"/>
    <w:rsid w:val="00E162FE"/>
    <w:rsid w:val="00E16D69"/>
    <w:rsid w:val="00E16E66"/>
    <w:rsid w:val="00E16FF1"/>
    <w:rsid w:val="00E175BE"/>
    <w:rsid w:val="00E175CC"/>
    <w:rsid w:val="00E1774C"/>
    <w:rsid w:val="00E17A19"/>
    <w:rsid w:val="00E17AC8"/>
    <w:rsid w:val="00E17C32"/>
    <w:rsid w:val="00E17E66"/>
    <w:rsid w:val="00E2051A"/>
    <w:rsid w:val="00E21527"/>
    <w:rsid w:val="00E2199C"/>
    <w:rsid w:val="00E21B69"/>
    <w:rsid w:val="00E220EC"/>
    <w:rsid w:val="00E22BFB"/>
    <w:rsid w:val="00E231CC"/>
    <w:rsid w:val="00E2358F"/>
    <w:rsid w:val="00E23F3F"/>
    <w:rsid w:val="00E24232"/>
    <w:rsid w:val="00E24CBC"/>
    <w:rsid w:val="00E25344"/>
    <w:rsid w:val="00E25B31"/>
    <w:rsid w:val="00E25F8B"/>
    <w:rsid w:val="00E26021"/>
    <w:rsid w:val="00E271AB"/>
    <w:rsid w:val="00E3036F"/>
    <w:rsid w:val="00E30424"/>
    <w:rsid w:val="00E30BC8"/>
    <w:rsid w:val="00E31C63"/>
    <w:rsid w:val="00E33F2A"/>
    <w:rsid w:val="00E3506C"/>
    <w:rsid w:val="00E3525A"/>
    <w:rsid w:val="00E354F4"/>
    <w:rsid w:val="00E355DC"/>
    <w:rsid w:val="00E360BC"/>
    <w:rsid w:val="00E365E3"/>
    <w:rsid w:val="00E36888"/>
    <w:rsid w:val="00E37A02"/>
    <w:rsid w:val="00E37BB3"/>
    <w:rsid w:val="00E37E61"/>
    <w:rsid w:val="00E37FCD"/>
    <w:rsid w:val="00E41D0A"/>
    <w:rsid w:val="00E41DFF"/>
    <w:rsid w:val="00E42942"/>
    <w:rsid w:val="00E43137"/>
    <w:rsid w:val="00E4314B"/>
    <w:rsid w:val="00E43379"/>
    <w:rsid w:val="00E438E0"/>
    <w:rsid w:val="00E43AFF"/>
    <w:rsid w:val="00E43B17"/>
    <w:rsid w:val="00E43D51"/>
    <w:rsid w:val="00E44A26"/>
    <w:rsid w:val="00E45118"/>
    <w:rsid w:val="00E4516C"/>
    <w:rsid w:val="00E457CA"/>
    <w:rsid w:val="00E45ECB"/>
    <w:rsid w:val="00E46686"/>
    <w:rsid w:val="00E46827"/>
    <w:rsid w:val="00E46DF8"/>
    <w:rsid w:val="00E46E4E"/>
    <w:rsid w:val="00E47119"/>
    <w:rsid w:val="00E47532"/>
    <w:rsid w:val="00E4771F"/>
    <w:rsid w:val="00E47BDD"/>
    <w:rsid w:val="00E50571"/>
    <w:rsid w:val="00E50BE3"/>
    <w:rsid w:val="00E50E15"/>
    <w:rsid w:val="00E50E77"/>
    <w:rsid w:val="00E50FCC"/>
    <w:rsid w:val="00E51276"/>
    <w:rsid w:val="00E519DB"/>
    <w:rsid w:val="00E52562"/>
    <w:rsid w:val="00E5256C"/>
    <w:rsid w:val="00E5392C"/>
    <w:rsid w:val="00E53CF4"/>
    <w:rsid w:val="00E54063"/>
    <w:rsid w:val="00E549DE"/>
    <w:rsid w:val="00E54E20"/>
    <w:rsid w:val="00E56054"/>
    <w:rsid w:val="00E5652C"/>
    <w:rsid w:val="00E56612"/>
    <w:rsid w:val="00E566BE"/>
    <w:rsid w:val="00E569A8"/>
    <w:rsid w:val="00E56FFE"/>
    <w:rsid w:val="00E57126"/>
    <w:rsid w:val="00E57171"/>
    <w:rsid w:val="00E571D7"/>
    <w:rsid w:val="00E57316"/>
    <w:rsid w:val="00E5762E"/>
    <w:rsid w:val="00E57FAE"/>
    <w:rsid w:val="00E60019"/>
    <w:rsid w:val="00E6023E"/>
    <w:rsid w:val="00E6039F"/>
    <w:rsid w:val="00E61258"/>
    <w:rsid w:val="00E618AC"/>
    <w:rsid w:val="00E61A27"/>
    <w:rsid w:val="00E61BA9"/>
    <w:rsid w:val="00E62315"/>
    <w:rsid w:val="00E6265D"/>
    <w:rsid w:val="00E629B3"/>
    <w:rsid w:val="00E629DC"/>
    <w:rsid w:val="00E62D11"/>
    <w:rsid w:val="00E62FDE"/>
    <w:rsid w:val="00E63268"/>
    <w:rsid w:val="00E64552"/>
    <w:rsid w:val="00E64C47"/>
    <w:rsid w:val="00E64E63"/>
    <w:rsid w:val="00E65175"/>
    <w:rsid w:val="00E65900"/>
    <w:rsid w:val="00E65C06"/>
    <w:rsid w:val="00E66345"/>
    <w:rsid w:val="00E665A3"/>
    <w:rsid w:val="00E71C67"/>
    <w:rsid w:val="00E71DED"/>
    <w:rsid w:val="00E721DC"/>
    <w:rsid w:val="00E72303"/>
    <w:rsid w:val="00E72FC8"/>
    <w:rsid w:val="00E730BC"/>
    <w:rsid w:val="00E73248"/>
    <w:rsid w:val="00E732F5"/>
    <w:rsid w:val="00E73A18"/>
    <w:rsid w:val="00E7463A"/>
    <w:rsid w:val="00E759DE"/>
    <w:rsid w:val="00E75E82"/>
    <w:rsid w:val="00E762C6"/>
    <w:rsid w:val="00E76399"/>
    <w:rsid w:val="00E7680D"/>
    <w:rsid w:val="00E76A11"/>
    <w:rsid w:val="00E76F41"/>
    <w:rsid w:val="00E7715F"/>
    <w:rsid w:val="00E771A7"/>
    <w:rsid w:val="00E77687"/>
    <w:rsid w:val="00E7787F"/>
    <w:rsid w:val="00E816BD"/>
    <w:rsid w:val="00E81D87"/>
    <w:rsid w:val="00E826D5"/>
    <w:rsid w:val="00E8289C"/>
    <w:rsid w:val="00E82B06"/>
    <w:rsid w:val="00E8372C"/>
    <w:rsid w:val="00E845C6"/>
    <w:rsid w:val="00E84DF5"/>
    <w:rsid w:val="00E84EBF"/>
    <w:rsid w:val="00E84F27"/>
    <w:rsid w:val="00E853DE"/>
    <w:rsid w:val="00E859A4"/>
    <w:rsid w:val="00E85FA0"/>
    <w:rsid w:val="00E86570"/>
    <w:rsid w:val="00E868E9"/>
    <w:rsid w:val="00E86CE4"/>
    <w:rsid w:val="00E87399"/>
    <w:rsid w:val="00E87A2D"/>
    <w:rsid w:val="00E87EE1"/>
    <w:rsid w:val="00E90A4F"/>
    <w:rsid w:val="00E90B39"/>
    <w:rsid w:val="00E90DAF"/>
    <w:rsid w:val="00E90E29"/>
    <w:rsid w:val="00E90FA8"/>
    <w:rsid w:val="00E914EC"/>
    <w:rsid w:val="00E917F6"/>
    <w:rsid w:val="00E91929"/>
    <w:rsid w:val="00E91ACE"/>
    <w:rsid w:val="00E91B2C"/>
    <w:rsid w:val="00E922EB"/>
    <w:rsid w:val="00E93020"/>
    <w:rsid w:val="00E938EC"/>
    <w:rsid w:val="00E9425B"/>
    <w:rsid w:val="00E949D4"/>
    <w:rsid w:val="00E9510B"/>
    <w:rsid w:val="00E9539B"/>
    <w:rsid w:val="00E955B3"/>
    <w:rsid w:val="00E95B69"/>
    <w:rsid w:val="00E95D91"/>
    <w:rsid w:val="00E95FDE"/>
    <w:rsid w:val="00E9632B"/>
    <w:rsid w:val="00E967F6"/>
    <w:rsid w:val="00E96935"/>
    <w:rsid w:val="00E96987"/>
    <w:rsid w:val="00E97D98"/>
    <w:rsid w:val="00EA12EA"/>
    <w:rsid w:val="00EA1793"/>
    <w:rsid w:val="00EA276C"/>
    <w:rsid w:val="00EA285E"/>
    <w:rsid w:val="00EA295D"/>
    <w:rsid w:val="00EA29B7"/>
    <w:rsid w:val="00EA3036"/>
    <w:rsid w:val="00EA3630"/>
    <w:rsid w:val="00EA37C3"/>
    <w:rsid w:val="00EA3870"/>
    <w:rsid w:val="00EA4117"/>
    <w:rsid w:val="00EA4499"/>
    <w:rsid w:val="00EA4EAD"/>
    <w:rsid w:val="00EA4FF0"/>
    <w:rsid w:val="00EA5305"/>
    <w:rsid w:val="00EA5468"/>
    <w:rsid w:val="00EA5CA2"/>
    <w:rsid w:val="00EA5E00"/>
    <w:rsid w:val="00EA66A7"/>
    <w:rsid w:val="00EA7116"/>
    <w:rsid w:val="00EA712A"/>
    <w:rsid w:val="00EA7160"/>
    <w:rsid w:val="00EA777F"/>
    <w:rsid w:val="00EA7FB1"/>
    <w:rsid w:val="00EB00D2"/>
    <w:rsid w:val="00EB015A"/>
    <w:rsid w:val="00EB0259"/>
    <w:rsid w:val="00EB02CE"/>
    <w:rsid w:val="00EB11CF"/>
    <w:rsid w:val="00EB126D"/>
    <w:rsid w:val="00EB14D2"/>
    <w:rsid w:val="00EB161B"/>
    <w:rsid w:val="00EB1645"/>
    <w:rsid w:val="00EB202D"/>
    <w:rsid w:val="00EB20C6"/>
    <w:rsid w:val="00EB352A"/>
    <w:rsid w:val="00EB374B"/>
    <w:rsid w:val="00EB397F"/>
    <w:rsid w:val="00EB3A6F"/>
    <w:rsid w:val="00EB3F2B"/>
    <w:rsid w:val="00EB3F48"/>
    <w:rsid w:val="00EB4044"/>
    <w:rsid w:val="00EB48BE"/>
    <w:rsid w:val="00EB5A88"/>
    <w:rsid w:val="00EB5E7F"/>
    <w:rsid w:val="00EB5F42"/>
    <w:rsid w:val="00EB6023"/>
    <w:rsid w:val="00EB614F"/>
    <w:rsid w:val="00EB61D4"/>
    <w:rsid w:val="00EB6312"/>
    <w:rsid w:val="00EB63B7"/>
    <w:rsid w:val="00EB6770"/>
    <w:rsid w:val="00EB685B"/>
    <w:rsid w:val="00EB69BC"/>
    <w:rsid w:val="00EB6D29"/>
    <w:rsid w:val="00EB6E54"/>
    <w:rsid w:val="00EB6E9A"/>
    <w:rsid w:val="00EB7052"/>
    <w:rsid w:val="00EB752F"/>
    <w:rsid w:val="00EB7657"/>
    <w:rsid w:val="00EC079B"/>
    <w:rsid w:val="00EC083E"/>
    <w:rsid w:val="00EC084A"/>
    <w:rsid w:val="00EC0B99"/>
    <w:rsid w:val="00EC110D"/>
    <w:rsid w:val="00EC13FB"/>
    <w:rsid w:val="00EC1FB8"/>
    <w:rsid w:val="00EC21E5"/>
    <w:rsid w:val="00EC23E1"/>
    <w:rsid w:val="00EC248F"/>
    <w:rsid w:val="00EC2AE5"/>
    <w:rsid w:val="00EC2FC3"/>
    <w:rsid w:val="00EC31D3"/>
    <w:rsid w:val="00EC3848"/>
    <w:rsid w:val="00EC4A98"/>
    <w:rsid w:val="00EC5459"/>
    <w:rsid w:val="00EC5D7E"/>
    <w:rsid w:val="00EC6942"/>
    <w:rsid w:val="00EC6F00"/>
    <w:rsid w:val="00EC7116"/>
    <w:rsid w:val="00EC7271"/>
    <w:rsid w:val="00EC7A00"/>
    <w:rsid w:val="00EC7A74"/>
    <w:rsid w:val="00ED023D"/>
    <w:rsid w:val="00ED065B"/>
    <w:rsid w:val="00ED0BDB"/>
    <w:rsid w:val="00ED0C75"/>
    <w:rsid w:val="00ED0CD2"/>
    <w:rsid w:val="00ED0EDA"/>
    <w:rsid w:val="00ED1185"/>
    <w:rsid w:val="00ED14E2"/>
    <w:rsid w:val="00ED192D"/>
    <w:rsid w:val="00ED208A"/>
    <w:rsid w:val="00ED2B33"/>
    <w:rsid w:val="00ED2B3C"/>
    <w:rsid w:val="00ED31CE"/>
    <w:rsid w:val="00ED31FD"/>
    <w:rsid w:val="00ED446F"/>
    <w:rsid w:val="00ED4770"/>
    <w:rsid w:val="00ED4E48"/>
    <w:rsid w:val="00ED507C"/>
    <w:rsid w:val="00ED5499"/>
    <w:rsid w:val="00ED566C"/>
    <w:rsid w:val="00ED5B3B"/>
    <w:rsid w:val="00ED5DA5"/>
    <w:rsid w:val="00ED64D2"/>
    <w:rsid w:val="00ED6592"/>
    <w:rsid w:val="00ED6611"/>
    <w:rsid w:val="00ED692F"/>
    <w:rsid w:val="00ED70E7"/>
    <w:rsid w:val="00ED71DA"/>
    <w:rsid w:val="00ED72CB"/>
    <w:rsid w:val="00ED75F4"/>
    <w:rsid w:val="00ED7B46"/>
    <w:rsid w:val="00ED7B63"/>
    <w:rsid w:val="00EE06A9"/>
    <w:rsid w:val="00EE0AD7"/>
    <w:rsid w:val="00EE0B5B"/>
    <w:rsid w:val="00EE2C9A"/>
    <w:rsid w:val="00EE2E1F"/>
    <w:rsid w:val="00EE2F99"/>
    <w:rsid w:val="00EE3459"/>
    <w:rsid w:val="00EE3555"/>
    <w:rsid w:val="00EE3C38"/>
    <w:rsid w:val="00EE3D83"/>
    <w:rsid w:val="00EE3F0A"/>
    <w:rsid w:val="00EE4044"/>
    <w:rsid w:val="00EE42ED"/>
    <w:rsid w:val="00EE439F"/>
    <w:rsid w:val="00EE4780"/>
    <w:rsid w:val="00EE5268"/>
    <w:rsid w:val="00EE530C"/>
    <w:rsid w:val="00EE6081"/>
    <w:rsid w:val="00EE661C"/>
    <w:rsid w:val="00EE7B57"/>
    <w:rsid w:val="00EE7D75"/>
    <w:rsid w:val="00EF0A89"/>
    <w:rsid w:val="00EF0B82"/>
    <w:rsid w:val="00EF116C"/>
    <w:rsid w:val="00EF1338"/>
    <w:rsid w:val="00EF1484"/>
    <w:rsid w:val="00EF1707"/>
    <w:rsid w:val="00EF1B2D"/>
    <w:rsid w:val="00EF1E50"/>
    <w:rsid w:val="00EF1FA5"/>
    <w:rsid w:val="00EF24D0"/>
    <w:rsid w:val="00EF28EA"/>
    <w:rsid w:val="00EF29A1"/>
    <w:rsid w:val="00EF2C42"/>
    <w:rsid w:val="00EF2FEE"/>
    <w:rsid w:val="00EF3789"/>
    <w:rsid w:val="00EF3A63"/>
    <w:rsid w:val="00EF3ED1"/>
    <w:rsid w:val="00EF4AB1"/>
    <w:rsid w:val="00EF5317"/>
    <w:rsid w:val="00EF5AD3"/>
    <w:rsid w:val="00EF5E42"/>
    <w:rsid w:val="00EF5E69"/>
    <w:rsid w:val="00EF605A"/>
    <w:rsid w:val="00EF60B7"/>
    <w:rsid w:val="00EF68DE"/>
    <w:rsid w:val="00EF6984"/>
    <w:rsid w:val="00EF6A6B"/>
    <w:rsid w:val="00EF6EB0"/>
    <w:rsid w:val="00F009B2"/>
    <w:rsid w:val="00F00B45"/>
    <w:rsid w:val="00F00C24"/>
    <w:rsid w:val="00F00E31"/>
    <w:rsid w:val="00F00F96"/>
    <w:rsid w:val="00F014D3"/>
    <w:rsid w:val="00F01A46"/>
    <w:rsid w:val="00F01B10"/>
    <w:rsid w:val="00F035B3"/>
    <w:rsid w:val="00F03A24"/>
    <w:rsid w:val="00F0418E"/>
    <w:rsid w:val="00F047D1"/>
    <w:rsid w:val="00F060BB"/>
    <w:rsid w:val="00F06435"/>
    <w:rsid w:val="00F06764"/>
    <w:rsid w:val="00F06DBE"/>
    <w:rsid w:val="00F0744F"/>
    <w:rsid w:val="00F074C1"/>
    <w:rsid w:val="00F07845"/>
    <w:rsid w:val="00F07F25"/>
    <w:rsid w:val="00F105D3"/>
    <w:rsid w:val="00F10C62"/>
    <w:rsid w:val="00F12587"/>
    <w:rsid w:val="00F1291E"/>
    <w:rsid w:val="00F12C9B"/>
    <w:rsid w:val="00F1358A"/>
    <w:rsid w:val="00F13F9D"/>
    <w:rsid w:val="00F142C9"/>
    <w:rsid w:val="00F142D5"/>
    <w:rsid w:val="00F14E4E"/>
    <w:rsid w:val="00F16044"/>
    <w:rsid w:val="00F16470"/>
    <w:rsid w:val="00F16BF4"/>
    <w:rsid w:val="00F16DF3"/>
    <w:rsid w:val="00F17785"/>
    <w:rsid w:val="00F2003E"/>
    <w:rsid w:val="00F213C8"/>
    <w:rsid w:val="00F21ACE"/>
    <w:rsid w:val="00F22006"/>
    <w:rsid w:val="00F2212D"/>
    <w:rsid w:val="00F224F5"/>
    <w:rsid w:val="00F229E5"/>
    <w:rsid w:val="00F22AF2"/>
    <w:rsid w:val="00F22B92"/>
    <w:rsid w:val="00F23BB4"/>
    <w:rsid w:val="00F23E31"/>
    <w:rsid w:val="00F247B0"/>
    <w:rsid w:val="00F24D96"/>
    <w:rsid w:val="00F25979"/>
    <w:rsid w:val="00F26450"/>
    <w:rsid w:val="00F26C78"/>
    <w:rsid w:val="00F27039"/>
    <w:rsid w:val="00F3029E"/>
    <w:rsid w:val="00F3046A"/>
    <w:rsid w:val="00F30BCD"/>
    <w:rsid w:val="00F327D9"/>
    <w:rsid w:val="00F3292E"/>
    <w:rsid w:val="00F32C06"/>
    <w:rsid w:val="00F32C1A"/>
    <w:rsid w:val="00F32F18"/>
    <w:rsid w:val="00F33589"/>
    <w:rsid w:val="00F33D59"/>
    <w:rsid w:val="00F33E62"/>
    <w:rsid w:val="00F33FB2"/>
    <w:rsid w:val="00F345E3"/>
    <w:rsid w:val="00F35613"/>
    <w:rsid w:val="00F35A07"/>
    <w:rsid w:val="00F369F4"/>
    <w:rsid w:val="00F37420"/>
    <w:rsid w:val="00F3777C"/>
    <w:rsid w:val="00F377E4"/>
    <w:rsid w:val="00F37836"/>
    <w:rsid w:val="00F37A6E"/>
    <w:rsid w:val="00F37CB9"/>
    <w:rsid w:val="00F402F0"/>
    <w:rsid w:val="00F404C8"/>
    <w:rsid w:val="00F404E4"/>
    <w:rsid w:val="00F40582"/>
    <w:rsid w:val="00F405E6"/>
    <w:rsid w:val="00F408A5"/>
    <w:rsid w:val="00F40A10"/>
    <w:rsid w:val="00F4119B"/>
    <w:rsid w:val="00F418B3"/>
    <w:rsid w:val="00F418BE"/>
    <w:rsid w:val="00F41A9C"/>
    <w:rsid w:val="00F42A7B"/>
    <w:rsid w:val="00F42B02"/>
    <w:rsid w:val="00F42E17"/>
    <w:rsid w:val="00F4371C"/>
    <w:rsid w:val="00F440B0"/>
    <w:rsid w:val="00F45E2F"/>
    <w:rsid w:val="00F46254"/>
    <w:rsid w:val="00F46976"/>
    <w:rsid w:val="00F4721A"/>
    <w:rsid w:val="00F4733B"/>
    <w:rsid w:val="00F473F5"/>
    <w:rsid w:val="00F47AB6"/>
    <w:rsid w:val="00F50DB3"/>
    <w:rsid w:val="00F5102E"/>
    <w:rsid w:val="00F51051"/>
    <w:rsid w:val="00F51257"/>
    <w:rsid w:val="00F513A2"/>
    <w:rsid w:val="00F517D1"/>
    <w:rsid w:val="00F519FD"/>
    <w:rsid w:val="00F51E89"/>
    <w:rsid w:val="00F51F40"/>
    <w:rsid w:val="00F5274C"/>
    <w:rsid w:val="00F5291A"/>
    <w:rsid w:val="00F52FC3"/>
    <w:rsid w:val="00F52FF8"/>
    <w:rsid w:val="00F531D0"/>
    <w:rsid w:val="00F53248"/>
    <w:rsid w:val="00F5375F"/>
    <w:rsid w:val="00F53D32"/>
    <w:rsid w:val="00F543B8"/>
    <w:rsid w:val="00F54772"/>
    <w:rsid w:val="00F5497A"/>
    <w:rsid w:val="00F54C49"/>
    <w:rsid w:val="00F5578E"/>
    <w:rsid w:val="00F55BF3"/>
    <w:rsid w:val="00F55C72"/>
    <w:rsid w:val="00F55FE1"/>
    <w:rsid w:val="00F56073"/>
    <w:rsid w:val="00F566A5"/>
    <w:rsid w:val="00F57194"/>
    <w:rsid w:val="00F57B8C"/>
    <w:rsid w:val="00F57DC0"/>
    <w:rsid w:val="00F60521"/>
    <w:rsid w:val="00F6076B"/>
    <w:rsid w:val="00F61F35"/>
    <w:rsid w:val="00F62585"/>
    <w:rsid w:val="00F625EF"/>
    <w:rsid w:val="00F62A34"/>
    <w:rsid w:val="00F638D1"/>
    <w:rsid w:val="00F6399A"/>
    <w:rsid w:val="00F63CAE"/>
    <w:rsid w:val="00F63DAD"/>
    <w:rsid w:val="00F6472B"/>
    <w:rsid w:val="00F64F26"/>
    <w:rsid w:val="00F655AB"/>
    <w:rsid w:val="00F65AF9"/>
    <w:rsid w:val="00F6678D"/>
    <w:rsid w:val="00F66B99"/>
    <w:rsid w:val="00F66C9E"/>
    <w:rsid w:val="00F66E09"/>
    <w:rsid w:val="00F67154"/>
    <w:rsid w:val="00F67A00"/>
    <w:rsid w:val="00F67C61"/>
    <w:rsid w:val="00F70445"/>
    <w:rsid w:val="00F7056D"/>
    <w:rsid w:val="00F706FC"/>
    <w:rsid w:val="00F71075"/>
    <w:rsid w:val="00F71D88"/>
    <w:rsid w:val="00F72090"/>
    <w:rsid w:val="00F7213F"/>
    <w:rsid w:val="00F7287C"/>
    <w:rsid w:val="00F72B15"/>
    <w:rsid w:val="00F72ED1"/>
    <w:rsid w:val="00F72FFE"/>
    <w:rsid w:val="00F73B4F"/>
    <w:rsid w:val="00F73CCD"/>
    <w:rsid w:val="00F740F0"/>
    <w:rsid w:val="00F74450"/>
    <w:rsid w:val="00F74AF0"/>
    <w:rsid w:val="00F74B6C"/>
    <w:rsid w:val="00F74C46"/>
    <w:rsid w:val="00F74EDA"/>
    <w:rsid w:val="00F757B0"/>
    <w:rsid w:val="00F75F18"/>
    <w:rsid w:val="00F76268"/>
    <w:rsid w:val="00F7631E"/>
    <w:rsid w:val="00F76CA0"/>
    <w:rsid w:val="00F77410"/>
    <w:rsid w:val="00F7756D"/>
    <w:rsid w:val="00F800B8"/>
    <w:rsid w:val="00F8048C"/>
    <w:rsid w:val="00F8080D"/>
    <w:rsid w:val="00F80B70"/>
    <w:rsid w:val="00F811BF"/>
    <w:rsid w:val="00F81BFF"/>
    <w:rsid w:val="00F82526"/>
    <w:rsid w:val="00F82977"/>
    <w:rsid w:val="00F82DEC"/>
    <w:rsid w:val="00F8316B"/>
    <w:rsid w:val="00F831CD"/>
    <w:rsid w:val="00F8339F"/>
    <w:rsid w:val="00F8350A"/>
    <w:rsid w:val="00F83C0C"/>
    <w:rsid w:val="00F85214"/>
    <w:rsid w:val="00F85445"/>
    <w:rsid w:val="00F85556"/>
    <w:rsid w:val="00F85701"/>
    <w:rsid w:val="00F85DA4"/>
    <w:rsid w:val="00F866F1"/>
    <w:rsid w:val="00F86927"/>
    <w:rsid w:val="00F86AB7"/>
    <w:rsid w:val="00F871A1"/>
    <w:rsid w:val="00F875B9"/>
    <w:rsid w:val="00F87609"/>
    <w:rsid w:val="00F9004D"/>
    <w:rsid w:val="00F9055C"/>
    <w:rsid w:val="00F9056A"/>
    <w:rsid w:val="00F90D79"/>
    <w:rsid w:val="00F9147F"/>
    <w:rsid w:val="00F91672"/>
    <w:rsid w:val="00F91818"/>
    <w:rsid w:val="00F91971"/>
    <w:rsid w:val="00F92356"/>
    <w:rsid w:val="00F92A60"/>
    <w:rsid w:val="00F93092"/>
    <w:rsid w:val="00F933C8"/>
    <w:rsid w:val="00F9389A"/>
    <w:rsid w:val="00F93BCF"/>
    <w:rsid w:val="00F9405F"/>
    <w:rsid w:val="00F9428D"/>
    <w:rsid w:val="00F95359"/>
    <w:rsid w:val="00F9568A"/>
    <w:rsid w:val="00F959BC"/>
    <w:rsid w:val="00F95A72"/>
    <w:rsid w:val="00F95B8B"/>
    <w:rsid w:val="00F95CEE"/>
    <w:rsid w:val="00F963D1"/>
    <w:rsid w:val="00F964FD"/>
    <w:rsid w:val="00F96A72"/>
    <w:rsid w:val="00F96B06"/>
    <w:rsid w:val="00F96CA5"/>
    <w:rsid w:val="00F96D84"/>
    <w:rsid w:val="00F97025"/>
    <w:rsid w:val="00F9783D"/>
    <w:rsid w:val="00FA020B"/>
    <w:rsid w:val="00FA089A"/>
    <w:rsid w:val="00FA09B2"/>
    <w:rsid w:val="00FA0F78"/>
    <w:rsid w:val="00FA10DA"/>
    <w:rsid w:val="00FA1160"/>
    <w:rsid w:val="00FA1424"/>
    <w:rsid w:val="00FA144C"/>
    <w:rsid w:val="00FA1618"/>
    <w:rsid w:val="00FA1DE7"/>
    <w:rsid w:val="00FA2550"/>
    <w:rsid w:val="00FA3231"/>
    <w:rsid w:val="00FA355E"/>
    <w:rsid w:val="00FA3B57"/>
    <w:rsid w:val="00FA3CFD"/>
    <w:rsid w:val="00FA3DEB"/>
    <w:rsid w:val="00FA4C1C"/>
    <w:rsid w:val="00FA501D"/>
    <w:rsid w:val="00FA51EC"/>
    <w:rsid w:val="00FA5596"/>
    <w:rsid w:val="00FA5BD0"/>
    <w:rsid w:val="00FA5CAA"/>
    <w:rsid w:val="00FA5EAE"/>
    <w:rsid w:val="00FA5FDC"/>
    <w:rsid w:val="00FA61B2"/>
    <w:rsid w:val="00FA7402"/>
    <w:rsid w:val="00FA74C4"/>
    <w:rsid w:val="00FA7506"/>
    <w:rsid w:val="00FA7AF6"/>
    <w:rsid w:val="00FB08E9"/>
    <w:rsid w:val="00FB0BE0"/>
    <w:rsid w:val="00FB0C02"/>
    <w:rsid w:val="00FB1ED7"/>
    <w:rsid w:val="00FB1FF4"/>
    <w:rsid w:val="00FB2617"/>
    <w:rsid w:val="00FB26F4"/>
    <w:rsid w:val="00FB2700"/>
    <w:rsid w:val="00FB30A6"/>
    <w:rsid w:val="00FB3790"/>
    <w:rsid w:val="00FB3C19"/>
    <w:rsid w:val="00FB448F"/>
    <w:rsid w:val="00FB4D2E"/>
    <w:rsid w:val="00FB50F6"/>
    <w:rsid w:val="00FB524E"/>
    <w:rsid w:val="00FB5434"/>
    <w:rsid w:val="00FB5A6C"/>
    <w:rsid w:val="00FB5DFD"/>
    <w:rsid w:val="00FB647B"/>
    <w:rsid w:val="00FB695F"/>
    <w:rsid w:val="00FB6C23"/>
    <w:rsid w:val="00FB739C"/>
    <w:rsid w:val="00FB7B56"/>
    <w:rsid w:val="00FB7E19"/>
    <w:rsid w:val="00FB7FF1"/>
    <w:rsid w:val="00FC0140"/>
    <w:rsid w:val="00FC0710"/>
    <w:rsid w:val="00FC095D"/>
    <w:rsid w:val="00FC0964"/>
    <w:rsid w:val="00FC0CA2"/>
    <w:rsid w:val="00FC0CF7"/>
    <w:rsid w:val="00FC1ADF"/>
    <w:rsid w:val="00FC2BE0"/>
    <w:rsid w:val="00FC2E8E"/>
    <w:rsid w:val="00FC33E0"/>
    <w:rsid w:val="00FC55F7"/>
    <w:rsid w:val="00FC5E2C"/>
    <w:rsid w:val="00FC630E"/>
    <w:rsid w:val="00FC6370"/>
    <w:rsid w:val="00FC6E7F"/>
    <w:rsid w:val="00FC70C4"/>
    <w:rsid w:val="00FC728C"/>
    <w:rsid w:val="00FC729C"/>
    <w:rsid w:val="00FC7340"/>
    <w:rsid w:val="00FC74E9"/>
    <w:rsid w:val="00FC75A4"/>
    <w:rsid w:val="00FC7640"/>
    <w:rsid w:val="00FD02AA"/>
    <w:rsid w:val="00FD0B84"/>
    <w:rsid w:val="00FD18A2"/>
    <w:rsid w:val="00FD2006"/>
    <w:rsid w:val="00FD22DC"/>
    <w:rsid w:val="00FD24DD"/>
    <w:rsid w:val="00FD2C1D"/>
    <w:rsid w:val="00FD2DDE"/>
    <w:rsid w:val="00FD2F21"/>
    <w:rsid w:val="00FD3B8B"/>
    <w:rsid w:val="00FD4213"/>
    <w:rsid w:val="00FD4498"/>
    <w:rsid w:val="00FD48EC"/>
    <w:rsid w:val="00FD4B2B"/>
    <w:rsid w:val="00FD591A"/>
    <w:rsid w:val="00FD5B18"/>
    <w:rsid w:val="00FD5C72"/>
    <w:rsid w:val="00FD5C7B"/>
    <w:rsid w:val="00FD636E"/>
    <w:rsid w:val="00FD63CE"/>
    <w:rsid w:val="00FD6F35"/>
    <w:rsid w:val="00FD74DC"/>
    <w:rsid w:val="00FD7583"/>
    <w:rsid w:val="00FD76B4"/>
    <w:rsid w:val="00FD77A2"/>
    <w:rsid w:val="00FD7AA6"/>
    <w:rsid w:val="00FE02F2"/>
    <w:rsid w:val="00FE041C"/>
    <w:rsid w:val="00FE05B2"/>
    <w:rsid w:val="00FE07F6"/>
    <w:rsid w:val="00FE0F5D"/>
    <w:rsid w:val="00FE1606"/>
    <w:rsid w:val="00FE16FC"/>
    <w:rsid w:val="00FE171A"/>
    <w:rsid w:val="00FE261F"/>
    <w:rsid w:val="00FE27F9"/>
    <w:rsid w:val="00FE3387"/>
    <w:rsid w:val="00FE33C2"/>
    <w:rsid w:val="00FE3B3F"/>
    <w:rsid w:val="00FE4352"/>
    <w:rsid w:val="00FE49E2"/>
    <w:rsid w:val="00FE511C"/>
    <w:rsid w:val="00FE568F"/>
    <w:rsid w:val="00FE5E3E"/>
    <w:rsid w:val="00FE63BC"/>
    <w:rsid w:val="00FE65A7"/>
    <w:rsid w:val="00FE693D"/>
    <w:rsid w:val="00FE6D0C"/>
    <w:rsid w:val="00FE6FB8"/>
    <w:rsid w:val="00FE7C6C"/>
    <w:rsid w:val="00FF0288"/>
    <w:rsid w:val="00FF0787"/>
    <w:rsid w:val="00FF09AC"/>
    <w:rsid w:val="00FF0EE6"/>
    <w:rsid w:val="00FF0FE3"/>
    <w:rsid w:val="00FF1424"/>
    <w:rsid w:val="00FF2055"/>
    <w:rsid w:val="00FF20FB"/>
    <w:rsid w:val="00FF2330"/>
    <w:rsid w:val="00FF2A5A"/>
    <w:rsid w:val="00FF3890"/>
    <w:rsid w:val="00FF3AC8"/>
    <w:rsid w:val="00FF3B1D"/>
    <w:rsid w:val="00FF3B3A"/>
    <w:rsid w:val="00FF4284"/>
    <w:rsid w:val="00FF4393"/>
    <w:rsid w:val="00FF43E7"/>
    <w:rsid w:val="00FF4759"/>
    <w:rsid w:val="00FF4E3F"/>
    <w:rsid w:val="00FF557E"/>
    <w:rsid w:val="00FF566C"/>
    <w:rsid w:val="00FF5BDF"/>
    <w:rsid w:val="00FF5D4D"/>
    <w:rsid w:val="00FF60C4"/>
    <w:rsid w:val="00FF61E7"/>
    <w:rsid w:val="00FF6CD5"/>
    <w:rsid w:val="00FF6D75"/>
    <w:rsid w:val="00FF7188"/>
    <w:rsid w:val="00FF7207"/>
    <w:rsid w:val="00FF7536"/>
    <w:rsid w:val="00FF76E6"/>
    <w:rsid w:val="00FF77EA"/>
    <w:rsid w:val="00FF7C36"/>
    <w:rsid w:val="00FF7DA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AEB0A71"/>
  <w15:docId w15:val="{562003FE-03F9-4494-89F3-6C56F4B284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A4107"/>
    <w:pPr>
      <w:spacing w:before="120" w:line="312" w:lineRule="auto"/>
      <w:jc w:val="both"/>
    </w:pPr>
    <w:rPr>
      <w:rFonts w:ascii="Arial" w:hAnsi="Arial"/>
      <w:sz w:val="22"/>
      <w:lang w:val="en-US"/>
    </w:rPr>
  </w:style>
  <w:style w:type="paragraph" w:styleId="berschrift1">
    <w:name w:val="heading 1"/>
    <w:basedOn w:val="Standard"/>
    <w:next w:val="Standard"/>
    <w:link w:val="berschrift1Zchn"/>
    <w:uiPriority w:val="9"/>
    <w:qFormat/>
    <w:pPr>
      <w:keepNext/>
      <w:pageBreakBefore/>
      <w:numPr>
        <w:numId w:val="1"/>
      </w:numPr>
      <w:tabs>
        <w:tab w:val="clear" w:pos="680"/>
        <w:tab w:val="num" w:pos="720"/>
      </w:tabs>
      <w:suppressAutoHyphens/>
      <w:spacing w:before="720"/>
      <w:ind w:left="720" w:hanging="720"/>
      <w:jc w:val="left"/>
      <w:outlineLvl w:val="0"/>
    </w:pPr>
    <w:rPr>
      <w:b/>
      <w:kern w:val="28"/>
      <w:sz w:val="32"/>
    </w:rPr>
  </w:style>
  <w:style w:type="paragraph" w:styleId="berschrift2">
    <w:name w:val="heading 2"/>
    <w:basedOn w:val="berschrift1"/>
    <w:next w:val="Standard"/>
    <w:link w:val="berschrift2Zchn"/>
    <w:uiPriority w:val="9"/>
    <w:qFormat/>
    <w:pPr>
      <w:pageBreakBefore w:val="0"/>
      <w:numPr>
        <w:ilvl w:val="1"/>
      </w:numPr>
      <w:tabs>
        <w:tab w:val="left" w:pos="720"/>
      </w:tabs>
      <w:spacing w:before="480"/>
      <w:ind w:left="720" w:hanging="720"/>
      <w:outlineLvl w:val="1"/>
    </w:pPr>
    <w:rPr>
      <w:sz w:val="28"/>
    </w:rPr>
  </w:style>
  <w:style w:type="paragraph" w:styleId="berschrift3">
    <w:name w:val="heading 3"/>
    <w:basedOn w:val="berschrift2"/>
    <w:next w:val="Standard"/>
    <w:link w:val="berschrift3Zchn"/>
    <w:uiPriority w:val="9"/>
    <w:qFormat/>
    <w:pPr>
      <w:numPr>
        <w:ilvl w:val="2"/>
      </w:numPr>
      <w:tabs>
        <w:tab w:val="clear" w:pos="680"/>
      </w:tabs>
      <w:spacing w:before="360"/>
      <w:ind w:left="720" w:hanging="720"/>
      <w:outlineLvl w:val="2"/>
    </w:pPr>
    <w:rPr>
      <w:sz w:val="24"/>
    </w:rPr>
  </w:style>
  <w:style w:type="paragraph" w:styleId="berschrift4">
    <w:name w:val="heading 4"/>
    <w:basedOn w:val="berschrift3"/>
    <w:next w:val="Standard"/>
    <w:link w:val="berschrift4Zchn"/>
    <w:uiPriority w:val="9"/>
    <w:qFormat/>
    <w:pPr>
      <w:numPr>
        <w:ilvl w:val="3"/>
      </w:numPr>
      <w:tabs>
        <w:tab w:val="clear" w:pos="864"/>
      </w:tabs>
      <w:spacing w:before="240"/>
      <w:ind w:left="720" w:hanging="720"/>
      <w:outlineLvl w:val="3"/>
    </w:pPr>
    <w:rPr>
      <w:b w:val="0"/>
    </w:rPr>
  </w:style>
  <w:style w:type="paragraph" w:styleId="berschrift5">
    <w:name w:val="heading 5"/>
    <w:basedOn w:val="berschrift4"/>
    <w:next w:val="Standard"/>
    <w:link w:val="berschrift5Zchn"/>
    <w:uiPriority w:val="9"/>
    <w:qFormat/>
    <w:pPr>
      <w:numPr>
        <w:ilvl w:val="4"/>
      </w:numPr>
      <w:tabs>
        <w:tab w:val="clear" w:pos="1008"/>
      </w:tabs>
      <w:ind w:left="720" w:hanging="720"/>
      <w:outlineLvl w:val="4"/>
    </w:pPr>
  </w:style>
  <w:style w:type="paragraph" w:styleId="berschrift6">
    <w:name w:val="heading 6"/>
    <w:basedOn w:val="berschrift5"/>
    <w:next w:val="Standard"/>
    <w:link w:val="berschrift6Zchn"/>
    <w:uiPriority w:val="9"/>
    <w:qFormat/>
    <w:pPr>
      <w:numPr>
        <w:ilvl w:val="5"/>
      </w:numPr>
      <w:tabs>
        <w:tab w:val="clear" w:pos="1152"/>
      </w:tabs>
      <w:ind w:left="720" w:hanging="720"/>
      <w:outlineLvl w:val="5"/>
    </w:pPr>
  </w:style>
  <w:style w:type="paragraph" w:styleId="berschrift7">
    <w:name w:val="heading 7"/>
    <w:basedOn w:val="berschrift6"/>
    <w:next w:val="Standard"/>
    <w:link w:val="berschrift7Zchn"/>
    <w:uiPriority w:val="9"/>
    <w:qFormat/>
    <w:pPr>
      <w:numPr>
        <w:ilvl w:val="6"/>
      </w:numPr>
      <w:tabs>
        <w:tab w:val="clear" w:pos="1296"/>
      </w:tabs>
      <w:ind w:left="720" w:hanging="720"/>
      <w:outlineLvl w:val="6"/>
    </w:pPr>
  </w:style>
  <w:style w:type="paragraph" w:styleId="berschrift8">
    <w:name w:val="heading 8"/>
    <w:basedOn w:val="berschrift7"/>
    <w:next w:val="Standard"/>
    <w:link w:val="berschrift8Zchn"/>
    <w:uiPriority w:val="9"/>
    <w:qFormat/>
    <w:pPr>
      <w:numPr>
        <w:ilvl w:val="7"/>
      </w:numPr>
      <w:tabs>
        <w:tab w:val="clear" w:pos="1440"/>
      </w:tabs>
      <w:ind w:left="720" w:hanging="720"/>
      <w:outlineLvl w:val="7"/>
    </w:pPr>
  </w:style>
  <w:style w:type="paragraph" w:styleId="berschrift9">
    <w:name w:val="heading 9"/>
    <w:basedOn w:val="berschrift8"/>
    <w:next w:val="Standard"/>
    <w:link w:val="berschrift9Zchn"/>
    <w:uiPriority w:val="9"/>
    <w:qFormat/>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uiPriority w:val="99"/>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qFormat/>
    <w:rsid w:val="006D194E"/>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qFormat/>
    <w:rsid w:val="006D194E"/>
    <w:pPr>
      <w:tabs>
        <w:tab w:val="left" w:pos="680"/>
      </w:tabs>
      <w:spacing w:before="120"/>
      <w:ind w:left="1360"/>
    </w:pPr>
    <w:rPr>
      <w:b w:val="0"/>
    </w:rPr>
  </w:style>
  <w:style w:type="paragraph" w:styleId="Verzeichnis3">
    <w:name w:val="toc 3"/>
    <w:basedOn w:val="Verzeichnis2"/>
    <w:next w:val="Standard"/>
    <w:autoRedefine/>
    <w:uiPriority w:val="39"/>
    <w:qFormat/>
    <w:rsid w:val="006D194E"/>
    <w:pPr>
      <w:tabs>
        <w:tab w:val="left" w:pos="1004"/>
      </w:tabs>
      <w:spacing w:before="60"/>
      <w:ind w:left="1684"/>
    </w:pPr>
  </w:style>
  <w:style w:type="paragraph" w:styleId="Umschlagabsenderadresse">
    <w:name w:val="envelope return"/>
    <w:basedOn w:val="Standard"/>
    <w:semiHidden/>
  </w:style>
  <w:style w:type="paragraph" w:styleId="Beschriftung">
    <w:name w:val="caption"/>
    <w:basedOn w:val="Standard"/>
    <w:next w:val="Standard"/>
    <w:uiPriority w:val="35"/>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sz w:val="20"/>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jc w:val="left"/>
    </w:pPr>
  </w:style>
  <w:style w:type="paragraph" w:styleId="Funotentext">
    <w:name w:val="footnote text"/>
    <w:basedOn w:val="Standard"/>
    <w:semiHidden/>
    <w:pPr>
      <w:tabs>
        <w:tab w:val="left" w:pos="284"/>
      </w:tabs>
      <w:spacing w:before="60" w:line="240" w:lineRule="auto"/>
      <w:ind w:left="284" w:hanging="284"/>
    </w:pPr>
    <w:rPr>
      <w:sz w:val="20"/>
    </w:rPr>
  </w:style>
  <w:style w:type="paragraph" w:styleId="Kopfzeile">
    <w:name w:val="header"/>
    <w:basedOn w:val="Standard"/>
    <w:link w:val="KopfzeileZchn"/>
    <w:uiPriority w:val="99"/>
    <w:pPr>
      <w:pBdr>
        <w:bottom w:val="single" w:sz="4" w:space="1" w:color="auto"/>
      </w:pBdr>
      <w:tabs>
        <w:tab w:val="right" w:pos="7938"/>
      </w:tabs>
      <w:spacing w:line="240" w:lineRule="auto"/>
    </w:pPr>
    <w:rPr>
      <w:sz w:val="20"/>
    </w:r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link w:val="FuzeileZchn"/>
    <w:uiPriority w:val="99"/>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link w:val="TextkrperZchn"/>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sz w:val="20"/>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styleId="Platzhaltertext">
    <w:name w:val="Placeholder Text"/>
    <w:basedOn w:val="Absatz-Standardschriftart"/>
    <w:uiPriority w:val="99"/>
    <w:semiHidden/>
    <w:rsid w:val="00866038"/>
    <w:rPr>
      <w:color w:val="808080"/>
    </w:rPr>
  </w:style>
  <w:style w:type="paragraph" w:customStyle="1" w:styleId="CitaviBibliographyHeading">
    <w:name w:val="Citavi Bibliography Heading"/>
    <w:basedOn w:val="Standard"/>
    <w:link w:val="CitaviBibliographyHeadingZchn"/>
    <w:uiPriority w:val="99"/>
    <w:rsid w:val="009805CA"/>
    <w:pPr>
      <w:jc w:val="left"/>
    </w:pPr>
  </w:style>
  <w:style w:type="character" w:customStyle="1" w:styleId="CitaviBibliographyHeadingZchn">
    <w:name w:val="Citavi Bibliography Heading Zchn"/>
    <w:basedOn w:val="Absatz-Standardschriftart"/>
    <w:link w:val="CitaviBibliographyHeading"/>
    <w:uiPriority w:val="99"/>
    <w:rsid w:val="009805CA"/>
    <w:rPr>
      <w:rFonts w:ascii="Arial" w:hAnsi="Arial"/>
      <w:sz w:val="22"/>
      <w:lang w:val="en-US"/>
    </w:rPr>
  </w:style>
  <w:style w:type="paragraph" w:customStyle="1" w:styleId="CitaviBibliographyEntry">
    <w:name w:val="Citavi Bibliography Entry"/>
    <w:basedOn w:val="Standard"/>
    <w:link w:val="CitaviBibliographyEntryZchn"/>
    <w:uiPriority w:val="99"/>
    <w:rsid w:val="009805CA"/>
    <w:pPr>
      <w:tabs>
        <w:tab w:val="left" w:pos="283"/>
      </w:tabs>
      <w:spacing w:after="60"/>
      <w:ind w:left="283" w:hanging="283"/>
      <w:jc w:val="left"/>
    </w:pPr>
  </w:style>
  <w:style w:type="character" w:customStyle="1" w:styleId="CitaviBibliographyEntryZchn">
    <w:name w:val="Citavi Bibliography Entry Zchn"/>
    <w:basedOn w:val="Absatz-Standardschriftart"/>
    <w:link w:val="CitaviBibliographyEntry"/>
    <w:uiPriority w:val="99"/>
    <w:rsid w:val="009805CA"/>
    <w:rPr>
      <w:rFonts w:ascii="Arial" w:hAnsi="Arial"/>
      <w:sz w:val="22"/>
      <w:lang w:val="en-US"/>
    </w:rPr>
  </w:style>
  <w:style w:type="paragraph" w:styleId="Inhaltsverzeichnisberschrift">
    <w:name w:val="TOC Heading"/>
    <w:basedOn w:val="berschrift1"/>
    <w:next w:val="Standard"/>
    <w:uiPriority w:val="39"/>
    <w:unhideWhenUsed/>
    <w:qFormat/>
    <w:rsid w:val="0036627A"/>
    <w:pPr>
      <w:keepLines/>
      <w:pageBreakBefore w:val="0"/>
      <w:numPr>
        <w:numId w:val="0"/>
      </w:numPr>
      <w:suppressAutoHyphens w:val="0"/>
      <w:spacing w:before="240"/>
      <w:jc w:val="both"/>
      <w:outlineLvl w:val="9"/>
    </w:pPr>
    <w:rPr>
      <w:rFonts w:asciiTheme="majorHAnsi" w:eastAsiaTheme="majorEastAsia" w:hAnsiTheme="majorHAnsi" w:cstheme="majorBidi"/>
      <w:b w:val="0"/>
      <w:color w:val="365F91" w:themeColor="accent1" w:themeShade="BF"/>
      <w:kern w:val="0"/>
      <w:szCs w:val="32"/>
    </w:rPr>
  </w:style>
  <w:style w:type="character" w:styleId="Buchtitel">
    <w:name w:val="Book Title"/>
    <w:basedOn w:val="Absatz-Standardschriftart"/>
    <w:uiPriority w:val="33"/>
    <w:rsid w:val="0036627A"/>
    <w:rPr>
      <w:b/>
      <w:bCs/>
      <w:i/>
      <w:iCs/>
      <w:spacing w:val="5"/>
    </w:rPr>
  </w:style>
  <w:style w:type="character" w:styleId="IntensiverVerweis">
    <w:name w:val="Intense Reference"/>
    <w:basedOn w:val="Absatz-Standardschriftart"/>
    <w:uiPriority w:val="32"/>
    <w:rsid w:val="0036627A"/>
    <w:rPr>
      <w:b/>
      <w:bCs/>
      <w:smallCaps/>
      <w:color w:val="4F81BD" w:themeColor="accent1"/>
      <w:spacing w:val="5"/>
    </w:rPr>
  </w:style>
  <w:style w:type="character" w:styleId="SchwacherVerweis">
    <w:name w:val="Subtle Reference"/>
    <w:basedOn w:val="Absatz-Standardschriftart"/>
    <w:uiPriority w:val="31"/>
    <w:rsid w:val="0036627A"/>
    <w:rPr>
      <w:smallCaps/>
      <w:color w:val="5A5A5A" w:themeColor="text1" w:themeTint="A5"/>
    </w:rPr>
  </w:style>
  <w:style w:type="character" w:styleId="IntensiveHervorhebung">
    <w:name w:val="Intense Emphasis"/>
    <w:basedOn w:val="Absatz-Standardschriftart"/>
    <w:uiPriority w:val="21"/>
    <w:rsid w:val="0036627A"/>
    <w:rPr>
      <w:i/>
      <w:iCs/>
      <w:color w:val="4F81BD" w:themeColor="accent1"/>
    </w:rPr>
  </w:style>
  <w:style w:type="character" w:styleId="SchwacheHervorhebung">
    <w:name w:val="Subtle Emphasis"/>
    <w:basedOn w:val="Absatz-Standardschriftart"/>
    <w:uiPriority w:val="19"/>
    <w:rsid w:val="0036627A"/>
    <w:rPr>
      <w:i/>
      <w:iCs/>
      <w:color w:val="404040" w:themeColor="text1" w:themeTint="BF"/>
    </w:rPr>
  </w:style>
  <w:style w:type="paragraph" w:styleId="IntensivesZitat">
    <w:name w:val="Intense Quote"/>
    <w:basedOn w:val="Standard"/>
    <w:next w:val="Standard"/>
    <w:link w:val="IntensivesZitatZchn"/>
    <w:uiPriority w:val="30"/>
    <w:rsid w:val="0036627A"/>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36627A"/>
    <w:rPr>
      <w:rFonts w:ascii="Arial" w:hAnsi="Arial"/>
      <w:i/>
      <w:iCs/>
      <w:color w:val="4F81BD" w:themeColor="accent1"/>
      <w:sz w:val="22"/>
    </w:rPr>
  </w:style>
  <w:style w:type="paragraph" w:styleId="Listenabsatz">
    <w:name w:val="List Paragraph"/>
    <w:basedOn w:val="Standard"/>
    <w:uiPriority w:val="34"/>
    <w:qFormat/>
    <w:rsid w:val="0036627A"/>
    <w:pPr>
      <w:ind w:left="720"/>
      <w:contextualSpacing/>
    </w:pPr>
  </w:style>
  <w:style w:type="table" w:styleId="MittlereListe1-Akzent1">
    <w:name w:val="Medium List 1 Accent 1"/>
    <w:basedOn w:val="NormaleTabelle"/>
    <w:uiPriority w:val="65"/>
    <w:semiHidden/>
    <w:unhideWhenUsed/>
    <w:rsid w:val="0036627A"/>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36627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36627A"/>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366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366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36627A"/>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36627A"/>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36627A"/>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36627A"/>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36627A"/>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36627A"/>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36627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36627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36627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36627A"/>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36627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36627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36627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36627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36627A"/>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36627A"/>
    <w:pPr>
      <w:jc w:val="both"/>
    </w:pPr>
    <w:rPr>
      <w:rFonts w:ascii="Arial" w:hAnsi="Arial"/>
      <w:sz w:val="22"/>
    </w:rPr>
  </w:style>
  <w:style w:type="character" w:styleId="HTMLVariable">
    <w:name w:val="HTML Variable"/>
    <w:basedOn w:val="Absatz-Standardschriftart"/>
    <w:uiPriority w:val="99"/>
    <w:semiHidden/>
    <w:unhideWhenUsed/>
    <w:rsid w:val="0036627A"/>
    <w:rPr>
      <w:i/>
      <w:iCs/>
    </w:rPr>
  </w:style>
  <w:style w:type="character" w:styleId="HTMLSchreibmaschine">
    <w:name w:val="HTML Typewriter"/>
    <w:basedOn w:val="Absatz-Standardschriftart"/>
    <w:uiPriority w:val="99"/>
    <w:semiHidden/>
    <w:unhideWhenUsed/>
    <w:rsid w:val="0036627A"/>
    <w:rPr>
      <w:rFonts w:ascii="Consolas" w:hAnsi="Consolas"/>
      <w:sz w:val="20"/>
      <w:szCs w:val="20"/>
    </w:rPr>
  </w:style>
  <w:style w:type="character" w:styleId="HTMLBeispiel">
    <w:name w:val="HTML Sample"/>
    <w:basedOn w:val="Absatz-Standardschriftart"/>
    <w:uiPriority w:val="99"/>
    <w:semiHidden/>
    <w:unhideWhenUsed/>
    <w:rsid w:val="0036627A"/>
    <w:rPr>
      <w:rFonts w:ascii="Consolas" w:hAnsi="Consolas"/>
      <w:sz w:val="24"/>
      <w:szCs w:val="24"/>
    </w:rPr>
  </w:style>
  <w:style w:type="paragraph" w:styleId="HTMLVorformatiert">
    <w:name w:val="HTML Preformatted"/>
    <w:basedOn w:val="Standard"/>
    <w:link w:val="HTMLVorformatiertZchn"/>
    <w:uiPriority w:val="99"/>
    <w:semiHidden/>
    <w:unhideWhenUsed/>
    <w:rsid w:val="0036627A"/>
    <w:pPr>
      <w:spacing w:before="0"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36627A"/>
    <w:rPr>
      <w:rFonts w:ascii="Consolas" w:hAnsi="Consolas"/>
    </w:rPr>
  </w:style>
  <w:style w:type="character" w:styleId="HTMLTastatur">
    <w:name w:val="HTML Keyboard"/>
    <w:basedOn w:val="Absatz-Standardschriftart"/>
    <w:uiPriority w:val="99"/>
    <w:semiHidden/>
    <w:unhideWhenUsed/>
    <w:rsid w:val="0036627A"/>
    <w:rPr>
      <w:rFonts w:ascii="Consolas" w:hAnsi="Consolas"/>
      <w:sz w:val="20"/>
      <w:szCs w:val="20"/>
    </w:rPr>
  </w:style>
  <w:style w:type="character" w:styleId="HTMLDefinition">
    <w:name w:val="HTML Definition"/>
    <w:basedOn w:val="Absatz-Standardschriftart"/>
    <w:uiPriority w:val="99"/>
    <w:semiHidden/>
    <w:unhideWhenUsed/>
    <w:rsid w:val="0036627A"/>
    <w:rPr>
      <w:i/>
      <w:iCs/>
    </w:rPr>
  </w:style>
  <w:style w:type="character" w:styleId="HTMLCode">
    <w:name w:val="HTML Code"/>
    <w:basedOn w:val="Absatz-Standardschriftart"/>
    <w:uiPriority w:val="99"/>
    <w:semiHidden/>
    <w:unhideWhenUsed/>
    <w:rsid w:val="0036627A"/>
    <w:rPr>
      <w:rFonts w:ascii="Consolas" w:hAnsi="Consolas"/>
      <w:sz w:val="20"/>
      <w:szCs w:val="20"/>
    </w:rPr>
  </w:style>
  <w:style w:type="character" w:styleId="HTMLZitat">
    <w:name w:val="HTML Cite"/>
    <w:basedOn w:val="Absatz-Standardschriftart"/>
    <w:uiPriority w:val="99"/>
    <w:semiHidden/>
    <w:unhideWhenUsed/>
    <w:rsid w:val="0036627A"/>
    <w:rPr>
      <w:i/>
      <w:iCs/>
    </w:rPr>
  </w:style>
  <w:style w:type="paragraph" w:styleId="HTMLAdresse">
    <w:name w:val="HTML Address"/>
    <w:basedOn w:val="Standard"/>
    <w:link w:val="HTMLAdresseZchn"/>
    <w:uiPriority w:val="99"/>
    <w:semiHidden/>
    <w:unhideWhenUsed/>
    <w:rsid w:val="0036627A"/>
    <w:pPr>
      <w:spacing w:before="0" w:line="240" w:lineRule="auto"/>
    </w:pPr>
    <w:rPr>
      <w:i/>
      <w:iCs/>
    </w:rPr>
  </w:style>
  <w:style w:type="character" w:customStyle="1" w:styleId="HTMLAdresseZchn">
    <w:name w:val="HTML Adresse Zchn"/>
    <w:basedOn w:val="Absatz-Standardschriftart"/>
    <w:link w:val="HTMLAdresse"/>
    <w:uiPriority w:val="99"/>
    <w:semiHidden/>
    <w:rsid w:val="0036627A"/>
    <w:rPr>
      <w:rFonts w:ascii="Arial" w:hAnsi="Arial"/>
      <w:i/>
      <w:iCs/>
      <w:sz w:val="22"/>
    </w:rPr>
  </w:style>
  <w:style w:type="character" w:styleId="HTMLAkronym">
    <w:name w:val="HTML Acronym"/>
    <w:basedOn w:val="Absatz-Standardschriftart"/>
    <w:uiPriority w:val="99"/>
    <w:semiHidden/>
    <w:unhideWhenUsed/>
    <w:rsid w:val="0036627A"/>
  </w:style>
  <w:style w:type="paragraph" w:styleId="StandardWeb">
    <w:name w:val="Normal (Web)"/>
    <w:basedOn w:val="Standard"/>
    <w:uiPriority w:val="99"/>
    <w:semiHidden/>
    <w:unhideWhenUsed/>
    <w:rsid w:val="0036627A"/>
    <w:rPr>
      <w:rFonts w:ascii="Times New Roman" w:hAnsi="Times New Roman"/>
      <w:sz w:val="24"/>
      <w:szCs w:val="24"/>
    </w:rPr>
  </w:style>
  <w:style w:type="character" w:styleId="Hervorhebung">
    <w:name w:val="Emphasis"/>
    <w:basedOn w:val="Absatz-Standardschriftart"/>
    <w:uiPriority w:val="20"/>
    <w:rsid w:val="0036627A"/>
    <w:rPr>
      <w:i/>
      <w:iCs/>
    </w:rPr>
  </w:style>
  <w:style w:type="character" w:styleId="Fett">
    <w:name w:val="Strong"/>
    <w:basedOn w:val="Absatz-Standardschriftart"/>
    <w:uiPriority w:val="22"/>
    <w:rsid w:val="0036627A"/>
    <w:rPr>
      <w:b/>
      <w:bCs/>
    </w:rPr>
  </w:style>
  <w:style w:type="character" w:styleId="BesuchterLink">
    <w:name w:val="FollowedHyperlink"/>
    <w:basedOn w:val="Absatz-Standardschriftart"/>
    <w:uiPriority w:val="99"/>
    <w:semiHidden/>
    <w:unhideWhenUsed/>
    <w:rsid w:val="0036627A"/>
    <w:rPr>
      <w:color w:val="800080" w:themeColor="followedHyperlink"/>
      <w:u w:val="single"/>
    </w:rPr>
  </w:style>
  <w:style w:type="character" w:styleId="Endnotenzeichen">
    <w:name w:val="endnote reference"/>
    <w:basedOn w:val="Absatz-Standardschriftart"/>
    <w:uiPriority w:val="99"/>
    <w:semiHidden/>
    <w:unhideWhenUsed/>
    <w:rsid w:val="0036627A"/>
    <w:rPr>
      <w:vertAlign w:val="superscript"/>
    </w:rPr>
  </w:style>
  <w:style w:type="character" w:styleId="Zeilennummer">
    <w:name w:val="line number"/>
    <w:basedOn w:val="Absatz-Standardschriftart"/>
    <w:uiPriority w:val="99"/>
    <w:semiHidden/>
    <w:unhideWhenUsed/>
    <w:rsid w:val="0036627A"/>
  </w:style>
  <w:style w:type="character" w:customStyle="1" w:styleId="berschrift1Zchn">
    <w:name w:val="Überschrift 1 Zchn"/>
    <w:link w:val="berschrift1"/>
    <w:uiPriority w:val="9"/>
    <w:rsid w:val="00175C3E"/>
    <w:rPr>
      <w:rFonts w:ascii="Arial" w:hAnsi="Arial"/>
      <w:b/>
      <w:kern w:val="28"/>
      <w:sz w:val="32"/>
    </w:rPr>
  </w:style>
  <w:style w:type="character" w:customStyle="1" w:styleId="berschrift2Zchn">
    <w:name w:val="Überschrift 2 Zchn"/>
    <w:link w:val="berschrift2"/>
    <w:uiPriority w:val="9"/>
    <w:rsid w:val="00175C3E"/>
    <w:rPr>
      <w:rFonts w:ascii="Arial" w:hAnsi="Arial"/>
      <w:b/>
      <w:kern w:val="28"/>
      <w:sz w:val="28"/>
    </w:rPr>
  </w:style>
  <w:style w:type="character" w:customStyle="1" w:styleId="KopfzeileZchn">
    <w:name w:val="Kopfzeile Zchn"/>
    <w:basedOn w:val="Absatz-Standardschriftart"/>
    <w:link w:val="Kopfzeile"/>
    <w:uiPriority w:val="99"/>
    <w:rsid w:val="00175C3E"/>
    <w:rPr>
      <w:rFonts w:ascii="Arial" w:hAnsi="Arial"/>
    </w:rPr>
  </w:style>
  <w:style w:type="character" w:customStyle="1" w:styleId="FuzeileZchn">
    <w:name w:val="Fußzeile Zchn"/>
    <w:basedOn w:val="Absatz-Standardschriftart"/>
    <w:link w:val="Fuzeile"/>
    <w:uiPriority w:val="99"/>
    <w:rsid w:val="00175C3E"/>
    <w:rPr>
      <w:rFonts w:ascii="Arial" w:hAnsi="Arial"/>
      <w:sz w:val="22"/>
    </w:rPr>
  </w:style>
  <w:style w:type="character" w:customStyle="1" w:styleId="berschrift3Zchn">
    <w:name w:val="Überschrift 3 Zchn"/>
    <w:link w:val="berschrift3"/>
    <w:uiPriority w:val="9"/>
    <w:rsid w:val="00175C3E"/>
    <w:rPr>
      <w:rFonts w:ascii="Arial" w:hAnsi="Arial"/>
      <w:b/>
      <w:kern w:val="28"/>
      <w:sz w:val="24"/>
    </w:rPr>
  </w:style>
  <w:style w:type="table" w:styleId="Tabellenraster">
    <w:name w:val="Table Grid"/>
    <w:basedOn w:val="NormaleTabelle"/>
    <w:uiPriority w:val="59"/>
    <w:rsid w:val="00175C3E"/>
    <w:rPr>
      <w:rFonts w:ascii="Arial" w:eastAsia="Calibri" w:hAnsi="Arial"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HelleSchattierung-Akzent2">
    <w:name w:val="Light Shading Accent 2"/>
    <w:basedOn w:val="NormaleTabelle"/>
    <w:uiPriority w:val="60"/>
    <w:rsid w:val="00175C3E"/>
    <w:rPr>
      <w:rFonts w:ascii="Arial" w:eastAsia="Calibri" w:hAnsi="Arial" w:cs="Arial"/>
      <w:color w:val="943634"/>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HelleSchattierung-Akzent3">
    <w:name w:val="Light Shading Accent 3"/>
    <w:basedOn w:val="NormaleTabelle"/>
    <w:uiPriority w:val="60"/>
    <w:rsid w:val="00175C3E"/>
    <w:rPr>
      <w:rFonts w:ascii="Arial" w:eastAsia="Calibri" w:hAnsi="Arial" w:cs="Arial"/>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HelleSchattierung-Akzent4">
    <w:name w:val="Light Shading Accent 4"/>
    <w:basedOn w:val="NormaleTabelle"/>
    <w:uiPriority w:val="60"/>
    <w:rsid w:val="00175C3E"/>
    <w:rPr>
      <w:rFonts w:ascii="Arial" w:eastAsia="Calibri" w:hAnsi="Arial" w:cs="Arial"/>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HelleSchattierung-Akzent11">
    <w:name w:val="Helle Schattierung - Akzent 11"/>
    <w:basedOn w:val="NormaleTabelle"/>
    <w:uiPriority w:val="60"/>
    <w:rsid w:val="00175C3E"/>
    <w:rPr>
      <w:rFonts w:ascii="Arial" w:eastAsia="Calibri" w:hAnsi="Arial" w:cs="Arial"/>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HelleSchattierung1">
    <w:name w:val="Helle Schattierung1"/>
    <w:basedOn w:val="NormaleTabelle"/>
    <w:uiPriority w:val="60"/>
    <w:rsid w:val="00175C3E"/>
    <w:rPr>
      <w:rFonts w:ascii="Arial" w:eastAsia="Calibri" w:hAnsi="Arial"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HelleSchattierung-Akzent5">
    <w:name w:val="Light Shading Accent 5"/>
    <w:basedOn w:val="NormaleTabelle"/>
    <w:uiPriority w:val="60"/>
    <w:rsid w:val="00175C3E"/>
    <w:rPr>
      <w:rFonts w:ascii="Arial" w:eastAsia="Calibri" w:hAnsi="Arial" w:cs="Arial"/>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DunkleListe1">
    <w:name w:val="Dunkle Liste1"/>
    <w:basedOn w:val="NormaleTabelle"/>
    <w:uiPriority w:val="70"/>
    <w:rsid w:val="00175C3E"/>
    <w:rPr>
      <w:rFonts w:ascii="Arial" w:eastAsia="Calibri" w:hAnsi="Arial" w:cs="Arial"/>
      <w:color w:val="FFFFFF"/>
    </w:rPr>
    <w:tblPr>
      <w:tblStyleRowBandSize w:val="1"/>
      <w:tblStyleColBandSize w:val="1"/>
    </w:tblPr>
    <w:tcPr>
      <w:shd w:val="clear" w:color="auto" w:fill="000000"/>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000000"/>
      </w:tcPr>
    </w:tblStylePr>
    <w:tblStylePr w:type="firstCol">
      <w:tblPr/>
      <w:tcPr>
        <w:tcBorders>
          <w:top w:val="nil"/>
          <w:left w:val="nil"/>
          <w:bottom w:val="nil"/>
          <w:right w:val="single" w:sz="18" w:space="0" w:color="FFFFFF"/>
          <w:insideH w:val="nil"/>
          <w:insideV w:val="nil"/>
        </w:tcBorders>
        <w:shd w:val="clear" w:color="auto" w:fill="000000"/>
      </w:tcPr>
    </w:tblStylePr>
    <w:tblStylePr w:type="lastCol">
      <w:tblPr/>
      <w:tcPr>
        <w:tcBorders>
          <w:top w:val="nil"/>
          <w:left w:val="single" w:sz="18" w:space="0" w:color="FFFFFF"/>
          <w:bottom w:val="nil"/>
          <w:right w:val="nil"/>
          <w:insideH w:val="nil"/>
          <w:insideV w:val="nil"/>
        </w:tcBorders>
        <w:shd w:val="clear" w:color="auto" w:fill="000000"/>
      </w:tcPr>
    </w:tblStylePr>
    <w:tblStylePr w:type="band1Vert">
      <w:tblPr/>
      <w:tcPr>
        <w:tcBorders>
          <w:top w:val="nil"/>
          <w:left w:val="nil"/>
          <w:bottom w:val="nil"/>
          <w:right w:val="nil"/>
          <w:insideH w:val="nil"/>
          <w:insideV w:val="nil"/>
        </w:tcBorders>
        <w:shd w:val="clear" w:color="auto" w:fill="000000"/>
      </w:tcPr>
    </w:tblStylePr>
    <w:tblStylePr w:type="band1Horz">
      <w:tblPr/>
      <w:tcPr>
        <w:tcBorders>
          <w:top w:val="nil"/>
          <w:left w:val="nil"/>
          <w:bottom w:val="nil"/>
          <w:right w:val="nil"/>
          <w:insideH w:val="nil"/>
          <w:insideV w:val="nil"/>
        </w:tcBorders>
        <w:shd w:val="clear" w:color="auto" w:fill="000000"/>
      </w:tcPr>
    </w:tblStylePr>
  </w:style>
  <w:style w:type="table" w:customStyle="1" w:styleId="MittlereListe21">
    <w:name w:val="Mittlere Liste 21"/>
    <w:basedOn w:val="NormaleTabelle"/>
    <w:uiPriority w:val="66"/>
    <w:rsid w:val="00175C3E"/>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numbering" w:customStyle="1" w:styleId="Formatvorlage1">
    <w:name w:val="Formatvorlage1"/>
    <w:uiPriority w:val="99"/>
    <w:rsid w:val="00175C3E"/>
    <w:pPr>
      <w:numPr>
        <w:numId w:val="15"/>
      </w:numPr>
    </w:pPr>
  </w:style>
  <w:style w:type="character" w:customStyle="1" w:styleId="berschrift4Zchn">
    <w:name w:val="Überschrift 4 Zchn"/>
    <w:link w:val="berschrift4"/>
    <w:uiPriority w:val="9"/>
    <w:rsid w:val="00175C3E"/>
    <w:rPr>
      <w:rFonts w:ascii="Arial" w:hAnsi="Arial"/>
      <w:kern w:val="28"/>
      <w:sz w:val="24"/>
    </w:rPr>
  </w:style>
  <w:style w:type="character" w:customStyle="1" w:styleId="berschrift5Zchn">
    <w:name w:val="Überschrift 5 Zchn"/>
    <w:link w:val="berschrift5"/>
    <w:uiPriority w:val="9"/>
    <w:rsid w:val="00175C3E"/>
    <w:rPr>
      <w:rFonts w:ascii="Arial" w:hAnsi="Arial"/>
      <w:kern w:val="28"/>
      <w:sz w:val="24"/>
    </w:rPr>
  </w:style>
  <w:style w:type="character" w:customStyle="1" w:styleId="berschrift6Zchn">
    <w:name w:val="Überschrift 6 Zchn"/>
    <w:link w:val="berschrift6"/>
    <w:uiPriority w:val="9"/>
    <w:rsid w:val="00175C3E"/>
    <w:rPr>
      <w:rFonts w:ascii="Arial" w:hAnsi="Arial"/>
      <w:kern w:val="28"/>
      <w:sz w:val="24"/>
    </w:rPr>
  </w:style>
  <w:style w:type="character" w:customStyle="1" w:styleId="berschrift7Zchn">
    <w:name w:val="Überschrift 7 Zchn"/>
    <w:link w:val="berschrift7"/>
    <w:uiPriority w:val="9"/>
    <w:rsid w:val="00175C3E"/>
    <w:rPr>
      <w:rFonts w:ascii="Arial" w:hAnsi="Arial"/>
      <w:kern w:val="28"/>
      <w:sz w:val="24"/>
    </w:rPr>
  </w:style>
  <w:style w:type="character" w:customStyle="1" w:styleId="berschrift8Zchn">
    <w:name w:val="Überschrift 8 Zchn"/>
    <w:link w:val="berschrift8"/>
    <w:uiPriority w:val="9"/>
    <w:rsid w:val="00175C3E"/>
    <w:rPr>
      <w:rFonts w:ascii="Arial" w:hAnsi="Arial"/>
      <w:kern w:val="28"/>
      <w:sz w:val="24"/>
    </w:rPr>
  </w:style>
  <w:style w:type="character" w:customStyle="1" w:styleId="berschrift9Zchn">
    <w:name w:val="Überschrift 9 Zchn"/>
    <w:link w:val="berschrift9"/>
    <w:uiPriority w:val="9"/>
    <w:rsid w:val="00175C3E"/>
    <w:rPr>
      <w:rFonts w:ascii="Arial" w:hAnsi="Arial"/>
      <w:kern w:val="28"/>
      <w:sz w:val="24"/>
    </w:rPr>
  </w:style>
  <w:style w:type="numbering" w:customStyle="1" w:styleId="Formatvorlage2">
    <w:name w:val="Formatvorlage2"/>
    <w:uiPriority w:val="99"/>
    <w:rsid w:val="00175C3E"/>
    <w:pPr>
      <w:numPr>
        <w:numId w:val="16"/>
      </w:numPr>
    </w:pPr>
  </w:style>
  <w:style w:type="character" w:customStyle="1" w:styleId="TextkrperZchn">
    <w:name w:val="Textkörper Zchn"/>
    <w:link w:val="Textkrper"/>
    <w:semiHidden/>
    <w:rsid w:val="00175C3E"/>
    <w:rPr>
      <w:rFonts w:ascii="Arial" w:hAnsi="Arial"/>
      <w:sz w:val="22"/>
    </w:rPr>
  </w:style>
  <w:style w:type="paragraph" w:customStyle="1" w:styleId="CitaviChapterBibliographyHeading">
    <w:name w:val="Citavi Chapter Bibliography Heading"/>
    <w:basedOn w:val="berschrift2"/>
    <w:link w:val="CitaviChapterBibliographyHeadingZchn"/>
    <w:uiPriority w:val="99"/>
    <w:rsid w:val="00175C3E"/>
    <w:pPr>
      <w:tabs>
        <w:tab w:val="clear" w:pos="720"/>
      </w:tabs>
      <w:suppressAutoHyphens w:val="0"/>
      <w:spacing w:before="0" w:after="255" w:line="255" w:lineRule="exact"/>
      <w:ind w:left="576" w:hanging="578"/>
    </w:pPr>
    <w:rPr>
      <w:rFonts w:ascii="Calibri" w:hAnsi="Calibri" w:cs="Arial"/>
      <w:bCs/>
      <w:kern w:val="0"/>
      <w:sz w:val="24"/>
      <w:szCs w:val="24"/>
    </w:rPr>
  </w:style>
  <w:style w:type="character" w:customStyle="1" w:styleId="CitaviChapterBibliographyHeadingZchn">
    <w:name w:val="Citavi Chapter Bibliography Heading Zchn"/>
    <w:basedOn w:val="Absatz-Standardschriftart"/>
    <w:link w:val="CitaviChapterBibliographyHeading"/>
    <w:uiPriority w:val="99"/>
    <w:rsid w:val="00175C3E"/>
    <w:rPr>
      <w:rFonts w:ascii="Calibri" w:hAnsi="Calibri" w:cs="Arial"/>
      <w:b/>
      <w:bCs/>
      <w:sz w:val="24"/>
      <w:szCs w:val="24"/>
    </w:rPr>
  </w:style>
  <w:style w:type="paragraph" w:customStyle="1" w:styleId="CitaviBibliographySubheading1">
    <w:name w:val="Citavi Bibliography Subheading 1"/>
    <w:basedOn w:val="berschrift2"/>
    <w:link w:val="CitaviBibliographySubheading1Zchn"/>
    <w:uiPriority w:val="99"/>
    <w:rsid w:val="00175C3E"/>
    <w:pPr>
      <w:tabs>
        <w:tab w:val="clear" w:pos="720"/>
      </w:tabs>
      <w:suppressAutoHyphens w:val="0"/>
      <w:spacing w:before="0" w:line="240" w:lineRule="auto"/>
      <w:ind w:left="576" w:hanging="578"/>
      <w:outlineLvl w:val="9"/>
    </w:pPr>
    <w:rPr>
      <w:rFonts w:asciiTheme="minorHAnsi" w:hAnsiTheme="minorHAnsi" w:cstheme="minorHAnsi"/>
      <w:bCs/>
      <w:kern w:val="0"/>
      <w:sz w:val="24"/>
      <w:szCs w:val="24"/>
    </w:rPr>
  </w:style>
  <w:style w:type="character" w:customStyle="1" w:styleId="CitaviBibliographySubheading1Zchn">
    <w:name w:val="Citavi Bibliography Subheading 1 Zchn"/>
    <w:basedOn w:val="Absatz-Standardschriftart"/>
    <w:link w:val="CitaviBibliographySubheading1"/>
    <w:uiPriority w:val="99"/>
    <w:rsid w:val="00175C3E"/>
    <w:rPr>
      <w:rFonts w:asciiTheme="minorHAnsi" w:hAnsiTheme="minorHAnsi" w:cstheme="minorHAnsi"/>
      <w:b/>
      <w:bCs/>
      <w:sz w:val="24"/>
      <w:szCs w:val="24"/>
      <w:lang w:val="en-US"/>
    </w:rPr>
  </w:style>
  <w:style w:type="paragraph" w:customStyle="1" w:styleId="CitaviBibliographySubheading2">
    <w:name w:val="Citavi Bibliography Subheading 2"/>
    <w:basedOn w:val="berschrift3"/>
    <w:link w:val="CitaviBibliographySubheading2Zchn"/>
    <w:uiPriority w:val="99"/>
    <w:rsid w:val="00175C3E"/>
    <w:pPr>
      <w:keepLines/>
      <w:tabs>
        <w:tab w:val="clear" w:pos="720"/>
      </w:tabs>
      <w:suppressAutoHyphens w:val="0"/>
      <w:spacing w:before="200" w:line="240" w:lineRule="auto"/>
      <w:outlineLvl w:val="9"/>
    </w:pPr>
    <w:rPr>
      <w:rFonts w:asciiTheme="minorHAnsi" w:hAnsiTheme="minorHAnsi" w:cstheme="minorHAnsi"/>
      <w:bCs/>
      <w:kern w:val="0"/>
      <w:sz w:val="22"/>
      <w:szCs w:val="24"/>
    </w:rPr>
  </w:style>
  <w:style w:type="character" w:customStyle="1" w:styleId="CitaviBibliographySubheading2Zchn">
    <w:name w:val="Citavi Bibliography Subheading 2 Zchn"/>
    <w:basedOn w:val="Absatz-Standardschriftart"/>
    <w:link w:val="CitaviBibliographySubheading2"/>
    <w:uiPriority w:val="99"/>
    <w:rsid w:val="00175C3E"/>
    <w:rPr>
      <w:rFonts w:asciiTheme="minorHAnsi" w:hAnsiTheme="minorHAnsi" w:cstheme="minorHAnsi"/>
      <w:b/>
      <w:bCs/>
      <w:sz w:val="22"/>
      <w:szCs w:val="24"/>
      <w:lang w:val="en-US"/>
    </w:rPr>
  </w:style>
  <w:style w:type="paragraph" w:customStyle="1" w:styleId="CitaviBibliographySubheading3">
    <w:name w:val="Citavi Bibliography Subheading 3"/>
    <w:basedOn w:val="berschrift4"/>
    <w:link w:val="CitaviBibliographySubheading3Zchn"/>
    <w:uiPriority w:val="99"/>
    <w:rsid w:val="00175C3E"/>
    <w:pPr>
      <w:keepLines/>
      <w:tabs>
        <w:tab w:val="clear" w:pos="720"/>
      </w:tabs>
      <w:suppressAutoHyphens w:val="0"/>
      <w:spacing w:before="200" w:line="240" w:lineRule="auto"/>
      <w:ind w:left="864" w:hanging="864"/>
      <w:outlineLvl w:val="9"/>
    </w:pPr>
    <w:rPr>
      <w:rFonts w:asciiTheme="minorHAnsi" w:hAnsiTheme="minorHAnsi" w:cstheme="minorHAnsi"/>
      <w:b/>
      <w:bCs/>
      <w:i/>
      <w:iCs/>
      <w:color w:val="4F81BD"/>
      <w:kern w:val="0"/>
      <w:sz w:val="22"/>
      <w:szCs w:val="24"/>
    </w:rPr>
  </w:style>
  <w:style w:type="character" w:customStyle="1" w:styleId="CitaviBibliographySubheading3Zchn">
    <w:name w:val="Citavi Bibliography Subheading 3 Zchn"/>
    <w:basedOn w:val="Absatz-Standardschriftart"/>
    <w:link w:val="CitaviBibliographySubheading3"/>
    <w:uiPriority w:val="99"/>
    <w:rsid w:val="00175C3E"/>
    <w:rPr>
      <w:rFonts w:asciiTheme="minorHAnsi" w:hAnsiTheme="minorHAnsi" w:cstheme="minorHAnsi"/>
      <w:b/>
      <w:bCs/>
      <w:i/>
      <w:iCs/>
      <w:color w:val="4F81BD"/>
      <w:sz w:val="22"/>
      <w:szCs w:val="24"/>
      <w:lang w:val="en-US"/>
    </w:rPr>
  </w:style>
  <w:style w:type="paragraph" w:customStyle="1" w:styleId="CitaviBibliographySubheading4">
    <w:name w:val="Citavi Bibliography Subheading 4"/>
    <w:basedOn w:val="berschrift5"/>
    <w:link w:val="CitaviBibliographySubheading4Zchn"/>
    <w:uiPriority w:val="99"/>
    <w:rsid w:val="00175C3E"/>
    <w:pPr>
      <w:keepLines/>
      <w:tabs>
        <w:tab w:val="clear" w:pos="720"/>
      </w:tabs>
      <w:suppressAutoHyphens w:val="0"/>
      <w:spacing w:before="200" w:line="240" w:lineRule="auto"/>
      <w:ind w:left="1008" w:hanging="1008"/>
      <w:outlineLvl w:val="9"/>
    </w:pPr>
    <w:rPr>
      <w:rFonts w:asciiTheme="minorHAnsi" w:hAnsiTheme="minorHAnsi" w:cstheme="minorHAnsi"/>
      <w:color w:val="243F60"/>
      <w:kern w:val="0"/>
      <w:sz w:val="22"/>
      <w:szCs w:val="24"/>
    </w:rPr>
  </w:style>
  <w:style w:type="character" w:customStyle="1" w:styleId="CitaviBibliographySubheading4Zchn">
    <w:name w:val="Citavi Bibliography Subheading 4 Zchn"/>
    <w:basedOn w:val="Absatz-Standardschriftart"/>
    <w:link w:val="CitaviBibliographySubheading4"/>
    <w:uiPriority w:val="99"/>
    <w:rsid w:val="00175C3E"/>
    <w:rPr>
      <w:rFonts w:asciiTheme="minorHAnsi" w:hAnsiTheme="minorHAnsi" w:cstheme="minorHAnsi"/>
      <w:color w:val="243F60"/>
      <w:sz w:val="22"/>
      <w:szCs w:val="24"/>
      <w:lang w:val="en-US"/>
    </w:rPr>
  </w:style>
  <w:style w:type="paragraph" w:customStyle="1" w:styleId="CitaviBibliographySubheading5">
    <w:name w:val="Citavi Bibliography Subheading 5"/>
    <w:basedOn w:val="berschrift6"/>
    <w:link w:val="CitaviBibliographySubheading5Zchn"/>
    <w:uiPriority w:val="99"/>
    <w:rsid w:val="00175C3E"/>
    <w:pPr>
      <w:keepLines/>
      <w:tabs>
        <w:tab w:val="clear" w:pos="720"/>
      </w:tabs>
      <w:suppressAutoHyphens w:val="0"/>
      <w:spacing w:before="200" w:line="240" w:lineRule="auto"/>
      <w:ind w:left="1152" w:hanging="1152"/>
      <w:outlineLvl w:val="9"/>
    </w:pPr>
    <w:rPr>
      <w:rFonts w:asciiTheme="minorHAnsi" w:hAnsiTheme="minorHAnsi" w:cstheme="minorHAnsi"/>
      <w:i/>
      <w:iCs/>
      <w:color w:val="243F60"/>
      <w:kern w:val="0"/>
      <w:sz w:val="22"/>
      <w:szCs w:val="24"/>
    </w:rPr>
  </w:style>
  <w:style w:type="character" w:customStyle="1" w:styleId="CitaviBibliographySubheading5Zchn">
    <w:name w:val="Citavi Bibliography Subheading 5 Zchn"/>
    <w:basedOn w:val="Absatz-Standardschriftart"/>
    <w:link w:val="CitaviBibliographySubheading5"/>
    <w:uiPriority w:val="99"/>
    <w:rsid w:val="00175C3E"/>
    <w:rPr>
      <w:rFonts w:asciiTheme="minorHAnsi" w:hAnsiTheme="minorHAnsi" w:cstheme="minorHAnsi"/>
      <w:i/>
      <w:iCs/>
      <w:color w:val="243F60"/>
      <w:sz w:val="22"/>
      <w:szCs w:val="24"/>
      <w:lang w:val="en-US"/>
    </w:rPr>
  </w:style>
  <w:style w:type="paragraph" w:customStyle="1" w:styleId="CitaviBibliographySubheading6">
    <w:name w:val="Citavi Bibliography Subheading 6"/>
    <w:basedOn w:val="berschrift7"/>
    <w:link w:val="CitaviBibliographySubheading6Zchn"/>
    <w:uiPriority w:val="99"/>
    <w:rsid w:val="00175C3E"/>
    <w:pPr>
      <w:keepLines/>
      <w:tabs>
        <w:tab w:val="clear" w:pos="720"/>
      </w:tabs>
      <w:suppressAutoHyphens w:val="0"/>
      <w:spacing w:before="200" w:line="240" w:lineRule="auto"/>
      <w:ind w:left="1296" w:hanging="1296"/>
      <w:outlineLvl w:val="9"/>
    </w:pPr>
    <w:rPr>
      <w:rFonts w:asciiTheme="minorHAnsi" w:hAnsiTheme="minorHAnsi" w:cstheme="minorHAnsi"/>
      <w:i/>
      <w:iCs/>
      <w:color w:val="404040"/>
      <w:kern w:val="0"/>
      <w:sz w:val="22"/>
      <w:szCs w:val="24"/>
    </w:rPr>
  </w:style>
  <w:style w:type="character" w:customStyle="1" w:styleId="CitaviBibliographySubheading6Zchn">
    <w:name w:val="Citavi Bibliography Subheading 6 Zchn"/>
    <w:basedOn w:val="Absatz-Standardschriftart"/>
    <w:link w:val="CitaviBibliographySubheading6"/>
    <w:uiPriority w:val="99"/>
    <w:rsid w:val="00175C3E"/>
    <w:rPr>
      <w:rFonts w:asciiTheme="minorHAnsi" w:hAnsiTheme="minorHAnsi" w:cstheme="minorHAnsi"/>
      <w:i/>
      <w:iCs/>
      <w:color w:val="404040"/>
      <w:sz w:val="22"/>
      <w:szCs w:val="24"/>
      <w:lang w:val="en-US"/>
    </w:rPr>
  </w:style>
  <w:style w:type="paragraph" w:customStyle="1" w:styleId="CitaviBibliographySubheading7">
    <w:name w:val="Citavi Bibliography Subheading 7"/>
    <w:basedOn w:val="berschrift8"/>
    <w:link w:val="CitaviBibliographySubheading7Zchn"/>
    <w:uiPriority w:val="99"/>
    <w:rsid w:val="00175C3E"/>
    <w:pPr>
      <w:keepLines/>
      <w:tabs>
        <w:tab w:val="clear" w:pos="720"/>
      </w:tabs>
      <w:suppressAutoHyphens w:val="0"/>
      <w:spacing w:before="200" w:line="240" w:lineRule="auto"/>
      <w:ind w:left="1440" w:hanging="1440"/>
      <w:outlineLvl w:val="9"/>
    </w:pPr>
    <w:rPr>
      <w:rFonts w:asciiTheme="minorHAnsi" w:hAnsiTheme="minorHAnsi" w:cstheme="minorHAnsi"/>
      <w:color w:val="404040"/>
      <w:kern w:val="0"/>
      <w:sz w:val="20"/>
    </w:rPr>
  </w:style>
  <w:style w:type="character" w:customStyle="1" w:styleId="CitaviBibliographySubheading7Zchn">
    <w:name w:val="Citavi Bibliography Subheading 7 Zchn"/>
    <w:basedOn w:val="Absatz-Standardschriftart"/>
    <w:link w:val="CitaviBibliographySubheading7"/>
    <w:uiPriority w:val="99"/>
    <w:rsid w:val="00175C3E"/>
    <w:rPr>
      <w:rFonts w:asciiTheme="minorHAnsi" w:hAnsiTheme="minorHAnsi" w:cstheme="minorHAnsi"/>
      <w:color w:val="404040"/>
      <w:lang w:val="en-US"/>
    </w:rPr>
  </w:style>
  <w:style w:type="paragraph" w:customStyle="1" w:styleId="CitaviBibliographySubheading8">
    <w:name w:val="Citavi Bibliography Subheading 8"/>
    <w:basedOn w:val="berschrift9"/>
    <w:link w:val="CitaviBibliographySubheading8Zchn"/>
    <w:uiPriority w:val="99"/>
    <w:rsid w:val="00175C3E"/>
    <w:pPr>
      <w:keepLines/>
      <w:tabs>
        <w:tab w:val="clear" w:pos="720"/>
      </w:tabs>
      <w:suppressAutoHyphens w:val="0"/>
      <w:spacing w:before="200" w:line="240" w:lineRule="auto"/>
      <w:ind w:left="1584" w:hanging="1584"/>
      <w:outlineLvl w:val="9"/>
    </w:pPr>
    <w:rPr>
      <w:rFonts w:asciiTheme="minorHAnsi" w:hAnsiTheme="minorHAnsi" w:cstheme="minorHAnsi"/>
      <w:i/>
      <w:iCs/>
      <w:color w:val="404040"/>
      <w:kern w:val="0"/>
      <w:sz w:val="20"/>
    </w:rPr>
  </w:style>
  <w:style w:type="character" w:customStyle="1" w:styleId="CitaviBibliographySubheading8Zchn">
    <w:name w:val="Citavi Bibliography Subheading 8 Zchn"/>
    <w:basedOn w:val="Absatz-Standardschriftart"/>
    <w:link w:val="CitaviBibliographySubheading8"/>
    <w:uiPriority w:val="99"/>
    <w:rsid w:val="00175C3E"/>
    <w:rPr>
      <w:rFonts w:asciiTheme="minorHAnsi" w:hAnsiTheme="minorHAnsi" w:cstheme="minorHAnsi"/>
      <w:i/>
      <w:iCs/>
      <w:color w:val="404040"/>
      <w:lang w:val="en-US"/>
    </w:rPr>
  </w:style>
  <w:style w:type="paragraph" w:styleId="berarbeitung">
    <w:name w:val="Revision"/>
    <w:hidden/>
    <w:uiPriority w:val="99"/>
    <w:semiHidden/>
    <w:rsid w:val="00753441"/>
    <w:rPr>
      <w:rFonts w:ascii="Arial" w:hAnsi="Arial"/>
      <w:sz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643310">
      <w:bodyDiv w:val="1"/>
      <w:marLeft w:val="0"/>
      <w:marRight w:val="0"/>
      <w:marTop w:val="0"/>
      <w:marBottom w:val="0"/>
      <w:divBdr>
        <w:top w:val="none" w:sz="0" w:space="0" w:color="auto"/>
        <w:left w:val="none" w:sz="0" w:space="0" w:color="auto"/>
        <w:bottom w:val="none" w:sz="0" w:space="0" w:color="auto"/>
        <w:right w:val="none" w:sz="0" w:space="0" w:color="auto"/>
      </w:divBdr>
    </w:div>
    <w:div w:id="410471994">
      <w:bodyDiv w:val="1"/>
      <w:marLeft w:val="0"/>
      <w:marRight w:val="0"/>
      <w:marTop w:val="0"/>
      <w:marBottom w:val="0"/>
      <w:divBdr>
        <w:top w:val="none" w:sz="0" w:space="0" w:color="auto"/>
        <w:left w:val="none" w:sz="0" w:space="0" w:color="auto"/>
        <w:bottom w:val="none" w:sz="0" w:space="0" w:color="auto"/>
        <w:right w:val="none" w:sz="0" w:space="0" w:color="auto"/>
      </w:divBdr>
    </w:div>
    <w:div w:id="454296651">
      <w:bodyDiv w:val="1"/>
      <w:marLeft w:val="0"/>
      <w:marRight w:val="0"/>
      <w:marTop w:val="0"/>
      <w:marBottom w:val="0"/>
      <w:divBdr>
        <w:top w:val="none" w:sz="0" w:space="0" w:color="auto"/>
        <w:left w:val="none" w:sz="0" w:space="0" w:color="auto"/>
        <w:bottom w:val="none" w:sz="0" w:space="0" w:color="auto"/>
        <w:right w:val="none" w:sz="0" w:space="0" w:color="auto"/>
      </w:divBdr>
    </w:div>
    <w:div w:id="492575525">
      <w:bodyDiv w:val="1"/>
      <w:marLeft w:val="0"/>
      <w:marRight w:val="0"/>
      <w:marTop w:val="0"/>
      <w:marBottom w:val="0"/>
      <w:divBdr>
        <w:top w:val="none" w:sz="0" w:space="0" w:color="auto"/>
        <w:left w:val="none" w:sz="0" w:space="0" w:color="auto"/>
        <w:bottom w:val="none" w:sz="0" w:space="0" w:color="auto"/>
        <w:right w:val="none" w:sz="0" w:space="0" w:color="auto"/>
      </w:divBdr>
    </w:div>
    <w:div w:id="642583577">
      <w:bodyDiv w:val="1"/>
      <w:marLeft w:val="0"/>
      <w:marRight w:val="0"/>
      <w:marTop w:val="0"/>
      <w:marBottom w:val="0"/>
      <w:divBdr>
        <w:top w:val="none" w:sz="0" w:space="0" w:color="auto"/>
        <w:left w:val="none" w:sz="0" w:space="0" w:color="auto"/>
        <w:bottom w:val="none" w:sz="0" w:space="0" w:color="auto"/>
        <w:right w:val="none" w:sz="0" w:space="0" w:color="auto"/>
      </w:divBdr>
    </w:div>
    <w:div w:id="784077599">
      <w:bodyDiv w:val="1"/>
      <w:marLeft w:val="0"/>
      <w:marRight w:val="0"/>
      <w:marTop w:val="0"/>
      <w:marBottom w:val="0"/>
      <w:divBdr>
        <w:top w:val="none" w:sz="0" w:space="0" w:color="auto"/>
        <w:left w:val="none" w:sz="0" w:space="0" w:color="auto"/>
        <w:bottom w:val="none" w:sz="0" w:space="0" w:color="auto"/>
        <w:right w:val="none" w:sz="0" w:space="0" w:color="auto"/>
      </w:divBdr>
    </w:div>
    <w:div w:id="1072237398">
      <w:bodyDiv w:val="1"/>
      <w:marLeft w:val="0"/>
      <w:marRight w:val="0"/>
      <w:marTop w:val="0"/>
      <w:marBottom w:val="0"/>
      <w:divBdr>
        <w:top w:val="none" w:sz="0" w:space="0" w:color="auto"/>
        <w:left w:val="none" w:sz="0" w:space="0" w:color="auto"/>
        <w:bottom w:val="none" w:sz="0" w:space="0" w:color="auto"/>
        <w:right w:val="none" w:sz="0" w:space="0" w:color="auto"/>
      </w:divBdr>
    </w:div>
    <w:div w:id="1185051226">
      <w:bodyDiv w:val="1"/>
      <w:marLeft w:val="0"/>
      <w:marRight w:val="0"/>
      <w:marTop w:val="0"/>
      <w:marBottom w:val="0"/>
      <w:divBdr>
        <w:top w:val="none" w:sz="0" w:space="0" w:color="auto"/>
        <w:left w:val="none" w:sz="0" w:space="0" w:color="auto"/>
        <w:bottom w:val="none" w:sz="0" w:space="0" w:color="auto"/>
        <w:right w:val="none" w:sz="0" w:space="0" w:color="auto"/>
      </w:divBdr>
    </w:div>
    <w:div w:id="1301692885">
      <w:bodyDiv w:val="1"/>
      <w:marLeft w:val="0"/>
      <w:marRight w:val="0"/>
      <w:marTop w:val="0"/>
      <w:marBottom w:val="0"/>
      <w:divBdr>
        <w:top w:val="none" w:sz="0" w:space="0" w:color="auto"/>
        <w:left w:val="none" w:sz="0" w:space="0" w:color="auto"/>
        <w:bottom w:val="none" w:sz="0" w:space="0" w:color="auto"/>
        <w:right w:val="none" w:sz="0" w:space="0" w:color="auto"/>
      </w:divBdr>
    </w:div>
    <w:div w:id="1327126765">
      <w:bodyDiv w:val="1"/>
      <w:marLeft w:val="0"/>
      <w:marRight w:val="0"/>
      <w:marTop w:val="0"/>
      <w:marBottom w:val="0"/>
      <w:divBdr>
        <w:top w:val="none" w:sz="0" w:space="0" w:color="auto"/>
        <w:left w:val="none" w:sz="0" w:space="0" w:color="auto"/>
        <w:bottom w:val="none" w:sz="0" w:space="0" w:color="auto"/>
        <w:right w:val="none" w:sz="0" w:space="0" w:color="auto"/>
      </w:divBdr>
    </w:div>
    <w:div w:id="1828473002">
      <w:bodyDiv w:val="1"/>
      <w:marLeft w:val="0"/>
      <w:marRight w:val="0"/>
      <w:marTop w:val="0"/>
      <w:marBottom w:val="0"/>
      <w:divBdr>
        <w:top w:val="none" w:sz="0" w:space="0" w:color="auto"/>
        <w:left w:val="none" w:sz="0" w:space="0" w:color="auto"/>
        <w:bottom w:val="none" w:sz="0" w:space="0" w:color="auto"/>
        <w:right w:val="none" w:sz="0" w:space="0" w:color="auto"/>
      </w:divBdr>
    </w:div>
    <w:div w:id="1832865662">
      <w:bodyDiv w:val="1"/>
      <w:marLeft w:val="0"/>
      <w:marRight w:val="0"/>
      <w:marTop w:val="0"/>
      <w:marBottom w:val="0"/>
      <w:divBdr>
        <w:top w:val="none" w:sz="0" w:space="0" w:color="auto"/>
        <w:left w:val="none" w:sz="0" w:space="0" w:color="auto"/>
        <w:bottom w:val="none" w:sz="0" w:space="0" w:color="auto"/>
        <w:right w:val="none" w:sz="0" w:space="0" w:color="auto"/>
      </w:divBdr>
    </w:div>
    <w:div w:id="2134446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ustomXml" Target="ink/ink1.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header" Target="header3.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header" Target="header2.xml"/><Relationship Id="rId30"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F1C88989-EF90-4FB2-8474-CB29AA5A860F}"/>
      </w:docPartPr>
      <w:docPartBody>
        <w:p w:rsidR="00617E76" w:rsidRDefault="003D5D23">
          <w:r w:rsidRPr="000E2094">
            <w:rPr>
              <w:rStyle w:val="Platzhaltertext"/>
            </w:rPr>
            <w:t>Klicken oder tippen Sie hier, um Text einzugeben.</w:t>
          </w:r>
        </w:p>
      </w:docPartBody>
    </w:docPart>
    <w:docPart>
      <w:docPartPr>
        <w:name w:val="5B65F50CA9B9461C8A42E79A132EAA6F"/>
        <w:category>
          <w:name w:val="Allgemein"/>
          <w:gallery w:val="placeholder"/>
        </w:category>
        <w:types>
          <w:type w:val="bbPlcHdr"/>
        </w:types>
        <w:behaviors>
          <w:behavior w:val="content"/>
        </w:behaviors>
        <w:guid w:val="{085C6D4E-81CB-4588-99B2-B363E7AE8FBE}"/>
      </w:docPartPr>
      <w:docPartBody>
        <w:p w:rsidR="00617E76" w:rsidRDefault="003D5D23" w:rsidP="003D5D23">
          <w:pPr>
            <w:pStyle w:val="5B65F50CA9B9461C8A42E79A132EAA6F"/>
          </w:pPr>
          <w:r w:rsidRPr="00D46AD3">
            <w:rPr>
              <w:rStyle w:val="Platzhaltertext"/>
            </w:rPr>
            <w:t>Klicken oder tippen Sie hier, um Text einzugeben.</w:t>
          </w:r>
        </w:p>
      </w:docPartBody>
    </w:docPart>
    <w:docPart>
      <w:docPartPr>
        <w:name w:val="BCB570C20C23414DABE4B9E2411FE2E9"/>
        <w:category>
          <w:name w:val="Allgemein"/>
          <w:gallery w:val="placeholder"/>
        </w:category>
        <w:types>
          <w:type w:val="bbPlcHdr"/>
        </w:types>
        <w:behaviors>
          <w:behavior w:val="content"/>
        </w:behaviors>
        <w:guid w:val="{FB5294B1-00FA-43FE-950E-06CF5C492968}"/>
      </w:docPartPr>
      <w:docPartBody>
        <w:p w:rsidR="006F3D33" w:rsidRDefault="004E2EF2" w:rsidP="004E2EF2">
          <w:pPr>
            <w:pStyle w:val="BCB570C20C23414DABE4B9E2411FE2E9"/>
          </w:pPr>
          <w:r w:rsidRPr="00D46AD3">
            <w:rPr>
              <w:rStyle w:val="Platzhaltertext"/>
            </w:rPr>
            <w:t>Klicken oder tippen Sie hier, um Text einzugeben.</w:t>
          </w:r>
        </w:p>
      </w:docPartBody>
    </w:docPart>
    <w:docPart>
      <w:docPartPr>
        <w:name w:val="16CB27FDA48C4BFEBF499D29698DFE3F"/>
        <w:category>
          <w:name w:val="Allgemein"/>
          <w:gallery w:val="placeholder"/>
        </w:category>
        <w:types>
          <w:type w:val="bbPlcHdr"/>
        </w:types>
        <w:behaviors>
          <w:behavior w:val="content"/>
        </w:behaviors>
        <w:guid w:val="{3194BB41-F963-4FA1-B206-2515F9E09EC0}"/>
      </w:docPartPr>
      <w:docPartBody>
        <w:p w:rsidR="006F3D33" w:rsidRDefault="004E2EF2" w:rsidP="004E2EF2">
          <w:pPr>
            <w:pStyle w:val="16CB27FDA48C4BFEBF499D29698DFE3F"/>
          </w:pPr>
          <w:r w:rsidRPr="00D46AD3">
            <w:rPr>
              <w:rStyle w:val="Platzhaltertext"/>
            </w:rPr>
            <w:t>Klicken oder tippen Sie hier, um Text einzugeben.</w:t>
          </w:r>
        </w:p>
      </w:docPartBody>
    </w:docPart>
    <w:docPart>
      <w:docPartPr>
        <w:name w:val="0EDFB2DA68714282984689419D53049B"/>
        <w:category>
          <w:name w:val="Allgemein"/>
          <w:gallery w:val="placeholder"/>
        </w:category>
        <w:types>
          <w:type w:val="bbPlcHdr"/>
        </w:types>
        <w:behaviors>
          <w:behavior w:val="content"/>
        </w:behaviors>
        <w:guid w:val="{96E5B47F-745F-4FF1-9826-72EA6EABA446}"/>
      </w:docPartPr>
      <w:docPartBody>
        <w:p w:rsidR="006F3D33" w:rsidRDefault="004E2EF2" w:rsidP="004E2EF2">
          <w:pPr>
            <w:pStyle w:val="0EDFB2DA68714282984689419D53049B"/>
          </w:pPr>
          <w:r w:rsidRPr="000E2094">
            <w:rPr>
              <w:rStyle w:val="Platzhaltertext"/>
            </w:rPr>
            <w:t>Klicken oder tippen Sie hier, um Text einzugeben.</w:t>
          </w:r>
        </w:p>
      </w:docPartBody>
    </w:docPart>
    <w:docPart>
      <w:docPartPr>
        <w:name w:val="E5ED255449FC4B9E86C49E331B1084E7"/>
        <w:category>
          <w:name w:val="Allgemein"/>
          <w:gallery w:val="placeholder"/>
        </w:category>
        <w:types>
          <w:type w:val="bbPlcHdr"/>
        </w:types>
        <w:behaviors>
          <w:behavior w:val="content"/>
        </w:behaviors>
        <w:guid w:val="{91E36F3C-8DCB-401A-8943-96085E307382}"/>
      </w:docPartPr>
      <w:docPartBody>
        <w:p w:rsidR="006F3D33" w:rsidRDefault="004E2EF2" w:rsidP="004E2EF2">
          <w:pPr>
            <w:pStyle w:val="E5ED255449FC4B9E86C49E331B1084E7"/>
          </w:pPr>
          <w:r w:rsidRPr="000E2094">
            <w:rPr>
              <w:rStyle w:val="Platzhaltertext"/>
            </w:rPr>
            <w:t>Klicken oder tippen Sie hier, um Text einzugeben.</w:t>
          </w:r>
        </w:p>
      </w:docPartBody>
    </w:docPart>
    <w:docPart>
      <w:docPartPr>
        <w:name w:val="51AFB01ED46A4AA585F51DD6736B8E79"/>
        <w:category>
          <w:name w:val="Allgemein"/>
          <w:gallery w:val="placeholder"/>
        </w:category>
        <w:types>
          <w:type w:val="bbPlcHdr"/>
        </w:types>
        <w:behaviors>
          <w:behavior w:val="content"/>
        </w:behaviors>
        <w:guid w:val="{53C19B89-C699-4E1A-A237-9E9A8FCE1DAE}"/>
      </w:docPartPr>
      <w:docPartBody>
        <w:p w:rsidR="00992FF7" w:rsidRDefault="0083015B" w:rsidP="0083015B">
          <w:pPr>
            <w:pStyle w:val="51AFB01ED46A4AA585F51DD6736B8E79"/>
          </w:pPr>
          <w:r w:rsidRPr="000E2094">
            <w:rPr>
              <w:rStyle w:val="Platzhaltertext"/>
            </w:rPr>
            <w:t>Klicken oder tippen Sie hier, um Text einzugeben.</w:t>
          </w:r>
        </w:p>
      </w:docPartBody>
    </w:docPart>
    <w:docPart>
      <w:docPartPr>
        <w:name w:val="FF674B67914D46A7AEA00BFE4E2C691E"/>
        <w:category>
          <w:name w:val="Allgemein"/>
          <w:gallery w:val="placeholder"/>
        </w:category>
        <w:types>
          <w:type w:val="bbPlcHdr"/>
        </w:types>
        <w:behaviors>
          <w:behavior w:val="content"/>
        </w:behaviors>
        <w:guid w:val="{2EC53EB1-260D-486C-AC98-DCA202A4E6E9}"/>
      </w:docPartPr>
      <w:docPartBody>
        <w:p w:rsidR="00D36BFF" w:rsidRDefault="00F3123B" w:rsidP="00F3123B">
          <w:pPr>
            <w:pStyle w:val="FF674B67914D46A7AEA00BFE4E2C691E"/>
          </w:pPr>
          <w:r w:rsidRPr="000E2094">
            <w:rPr>
              <w:rStyle w:val="Platzhaltertext"/>
            </w:rPr>
            <w:t>Klicken oder tippen Sie hier, um Text einzugeben.</w:t>
          </w:r>
        </w:p>
      </w:docPartBody>
    </w:docPart>
    <w:docPart>
      <w:docPartPr>
        <w:name w:val="4961D6538745480DB339049A1336F470"/>
        <w:category>
          <w:name w:val="Allgemein"/>
          <w:gallery w:val="placeholder"/>
        </w:category>
        <w:types>
          <w:type w:val="bbPlcHdr"/>
        </w:types>
        <w:behaviors>
          <w:behavior w:val="content"/>
        </w:behaviors>
        <w:guid w:val="{46B549A3-3877-49B7-8676-7CAF5037E670}"/>
      </w:docPartPr>
      <w:docPartBody>
        <w:p w:rsidR="00535BDD" w:rsidRDefault="00150D0E" w:rsidP="00150D0E">
          <w:pPr>
            <w:pStyle w:val="4961D6538745480DB339049A1336F470"/>
          </w:pPr>
          <w:r w:rsidRPr="000E2094">
            <w:rPr>
              <w:rStyle w:val="Platzhaltertext"/>
            </w:rPr>
            <w:t>Klicken oder tippen Sie hier, um Text einzugeben.</w:t>
          </w:r>
        </w:p>
      </w:docPartBody>
    </w:docPart>
    <w:docPart>
      <w:docPartPr>
        <w:name w:val="65E990C36A104426B7A3D351226F7C7E"/>
        <w:category>
          <w:name w:val="Allgemein"/>
          <w:gallery w:val="placeholder"/>
        </w:category>
        <w:types>
          <w:type w:val="bbPlcHdr"/>
        </w:types>
        <w:behaviors>
          <w:behavior w:val="content"/>
        </w:behaviors>
        <w:guid w:val="{B1941B09-DCD8-44B3-BAD2-496D0D7DFC8B}"/>
      </w:docPartPr>
      <w:docPartBody>
        <w:p w:rsidR="001130FF" w:rsidRDefault="00535BDD" w:rsidP="00535BDD">
          <w:pPr>
            <w:pStyle w:val="65E990C36A104426B7A3D351226F7C7E"/>
          </w:pPr>
          <w:r w:rsidRPr="000E2094">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5D23"/>
    <w:rsid w:val="000B74CC"/>
    <w:rsid w:val="001130FF"/>
    <w:rsid w:val="00121C8B"/>
    <w:rsid w:val="00150D0E"/>
    <w:rsid w:val="00194888"/>
    <w:rsid w:val="00250812"/>
    <w:rsid w:val="002F6C2B"/>
    <w:rsid w:val="0036538D"/>
    <w:rsid w:val="003D5D23"/>
    <w:rsid w:val="004209F5"/>
    <w:rsid w:val="00464D84"/>
    <w:rsid w:val="004A1A14"/>
    <w:rsid w:val="004B1877"/>
    <w:rsid w:val="004D3000"/>
    <w:rsid w:val="004E2EF2"/>
    <w:rsid w:val="00533B1C"/>
    <w:rsid w:val="00535BDD"/>
    <w:rsid w:val="005369EA"/>
    <w:rsid w:val="00546033"/>
    <w:rsid w:val="005609A1"/>
    <w:rsid w:val="0056455D"/>
    <w:rsid w:val="00576B28"/>
    <w:rsid w:val="005825E2"/>
    <w:rsid w:val="005F6CE4"/>
    <w:rsid w:val="006078D9"/>
    <w:rsid w:val="00617E76"/>
    <w:rsid w:val="006D0DBF"/>
    <w:rsid w:val="006D6E23"/>
    <w:rsid w:val="006E7635"/>
    <w:rsid w:val="006F3D33"/>
    <w:rsid w:val="00785FAF"/>
    <w:rsid w:val="007A1C96"/>
    <w:rsid w:val="0083015B"/>
    <w:rsid w:val="00877B14"/>
    <w:rsid w:val="00921995"/>
    <w:rsid w:val="00992FF7"/>
    <w:rsid w:val="00A313C0"/>
    <w:rsid w:val="00AC0D59"/>
    <w:rsid w:val="00B04807"/>
    <w:rsid w:val="00B13659"/>
    <w:rsid w:val="00B84E56"/>
    <w:rsid w:val="00BB66AF"/>
    <w:rsid w:val="00BF1FE4"/>
    <w:rsid w:val="00C47A01"/>
    <w:rsid w:val="00CC7020"/>
    <w:rsid w:val="00D36BFF"/>
    <w:rsid w:val="00D8366C"/>
    <w:rsid w:val="00DA1478"/>
    <w:rsid w:val="00DF3DFE"/>
    <w:rsid w:val="00E42DFF"/>
    <w:rsid w:val="00E47C53"/>
    <w:rsid w:val="00E63BBD"/>
    <w:rsid w:val="00E748F8"/>
    <w:rsid w:val="00EB507B"/>
    <w:rsid w:val="00EE2FEF"/>
    <w:rsid w:val="00F312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5369EA"/>
    <w:rPr>
      <w:color w:val="808080"/>
    </w:rPr>
  </w:style>
  <w:style w:type="paragraph" w:customStyle="1" w:styleId="5B65F50CA9B9461C8A42E79A132EAA6F">
    <w:name w:val="5B65F50CA9B9461C8A42E79A132EAA6F"/>
    <w:rsid w:val="003D5D23"/>
  </w:style>
  <w:style w:type="paragraph" w:customStyle="1" w:styleId="BCB570C20C23414DABE4B9E2411FE2E9">
    <w:name w:val="BCB570C20C23414DABE4B9E2411FE2E9"/>
    <w:rsid w:val="004E2EF2"/>
  </w:style>
  <w:style w:type="paragraph" w:customStyle="1" w:styleId="16CB27FDA48C4BFEBF499D29698DFE3F">
    <w:name w:val="16CB27FDA48C4BFEBF499D29698DFE3F"/>
    <w:rsid w:val="004E2EF2"/>
  </w:style>
  <w:style w:type="paragraph" w:customStyle="1" w:styleId="0EDFB2DA68714282984689419D53049B">
    <w:name w:val="0EDFB2DA68714282984689419D53049B"/>
    <w:rsid w:val="004E2EF2"/>
  </w:style>
  <w:style w:type="paragraph" w:customStyle="1" w:styleId="E5ED255449FC4B9E86C49E331B1084E7">
    <w:name w:val="E5ED255449FC4B9E86C49E331B1084E7"/>
    <w:rsid w:val="004E2EF2"/>
  </w:style>
  <w:style w:type="paragraph" w:customStyle="1" w:styleId="51AFB01ED46A4AA585F51DD6736B8E79">
    <w:name w:val="51AFB01ED46A4AA585F51DD6736B8E79"/>
    <w:rsid w:val="0083015B"/>
  </w:style>
  <w:style w:type="paragraph" w:customStyle="1" w:styleId="FF674B67914D46A7AEA00BFE4E2C691E">
    <w:name w:val="FF674B67914D46A7AEA00BFE4E2C691E"/>
    <w:rsid w:val="00F3123B"/>
  </w:style>
  <w:style w:type="paragraph" w:customStyle="1" w:styleId="4961D6538745480DB339049A1336F470">
    <w:name w:val="4961D6538745480DB339049A1336F470"/>
    <w:rsid w:val="00150D0E"/>
  </w:style>
  <w:style w:type="paragraph" w:customStyle="1" w:styleId="65E990C36A104426B7A3D351226F7C7E">
    <w:name w:val="65E990C36A104426B7A3D351226F7C7E"/>
    <w:rsid w:val="00535BD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2-05-31T09:26:51.119"/>
    </inkml:context>
    <inkml:brush xml:id="br0">
      <inkml:brushProperty name="width" value="0.05" units="cm"/>
      <inkml:brushProperty name="height" value="0.05" units="cm"/>
    </inkml:brush>
  </inkml:definitions>
  <inkml:trace contextRef="#ctx0" brushRef="#br0">207 321 5984 0 0,'-14'-7'4778'0'0,"8"9"-3472"0"0,1 0-1 0 0,-1 0 1 0 0,1 1 0 0 0,0-1-1 0 0,-8 6 1 0 0,6-2-749 0 0,0-1-1 0 0,0 1 1 0 0,-7 8 0 0 0,6-4-425 0 0,0 0 0 0 0,0 1-1 0 0,1 0 1 0 0,1 0 0 0 0,-7 14 0 0 0,11-20-134 0 0,0 0-1 0 0,0 0 1 0 0,0 1 0 0 0,1-1-1 0 0,0 1 1 0 0,0 0 0 0 0,0-1-1 0 0,1 1 1 0 0,0-1-1 0 0,0 1 1 0 0,0 0 0 0 0,1 0-1 0 0,-1-1 1 0 0,2 1 0 0 0,-1-1-1 0 0,0 1 1 0 0,1-1 0 0 0,0 0-1 0 0,0 1 1 0 0,1-1 0 0 0,0 0-1 0 0,-1 0 1 0 0,2-1-1 0 0,-1 1 1 0 0,0-1 0 0 0,1 1-1 0 0,0-1 1 0 0,0 0 0 0 0,9 6-1 0 0,-9-6 18 0 0,1-1 0 0 0,-1 0 0 0 0,0 1-1 0 0,-1 0 1 0 0,1 0 0 0 0,-1 0 0 0 0,1 0 0 0 0,-1 0-1 0 0,-1 1 1 0 0,1-1 0 0 0,0 1 0 0 0,-1 0-1 0 0,0 0 1 0 0,0 0 0 0 0,1 6 0 0 0,-2-6 54 0 0,-1-1 0 0 0,1 1 0 0 0,-1-1 0 0 0,0 1 0 0 0,0 0 0 0 0,-1-1 0 0 0,1 1 0 0 0,-1 0 0 0 0,0-1 1 0 0,0 1-1 0 0,0-1 0 0 0,-1 1 0 0 0,0-1 0 0 0,0 0 0 0 0,0 0 0 0 0,0 0 0 0 0,-5 6 0 0 0,3-4 239 0 0,0-1 0 0 0,-1 0 0 0 0,1 0-1 0 0,-1 0 1 0 0,-1-1 0 0 0,1 0 0 0 0,-11 7 0 0 0,13-9-218 0 0,-1 0 0 0 0,1-1 0 0 0,0 1 0 0 0,-1-1-1 0 0,1 0 1 0 0,-1 0 0 0 0,1 0 0 0 0,-1-1 0 0 0,1 1 0 0 0,-1-1 0 0 0,0 0 0 0 0,1 0 0 0 0,-1 0 0 0 0,0 0 0 0 0,1-1 0 0 0,-6-1 0 0 0,8 2-210 0 0,-1-1-1 0 0,1 1 0 0 0,-1-1 1 0 0,1 0-1 0 0,-1 0 1 0 0,1 0-1 0 0,-1 0 1 0 0,1 0-1 0 0,0 0 1 0 0,0 0-1 0 0,0 0 0 0 0,-1 0 1 0 0,1-1-1 0 0,0 1 1 0 0,0 0-1 0 0,1-1 1 0 0,-1 1-1 0 0,0-1 0 0 0,0 1 1 0 0,1-1-1 0 0,-1 1 1 0 0,1-1-1 0 0,-1 1 1 0 0,1-1-1 0 0,0 0 0 0 0,-1 1 1 0 0,1-3-1 0 0,1-3-1519 0 0</inkml:trace>
  <inkml:trace contextRef="#ctx0" brushRef="#br0" timeOffset="383.33">200 726 6448 0 0,'0'0'498'0'0,"11"7"-76"0"0,-8-7 127 0 0,0-1 0 0 0,0 1-1 0 0,0-1 1 0 0,0 0 0 0 0,0 0 0 0 0,0 0 0 0 0,0 0 0 0 0,-1-1 0 0 0,1 1 0 0 0,0-1-1 0 0,-1 1 1 0 0,0-1 0 0 0,1 0 0 0 0,2-3 0 0 0,5-3 544 0 0,-1 2-760 0 0,-1-2 1 0 0,0 1-1 0 0,0-1 0 0 0,-1 0 0 0 0,0-1 0 0 0,0 0 1 0 0,-1 0-1 0 0,0 0 0 0 0,-1-1 0 0 0,6-15 0 0 0,-10 25-327 0 0,-1-1 0 0 0,1 0 0 0 0,-1 1 0 0 0,0-1 0 0 0,0 0 0 0 0,1 0-1 0 0,-1 1 1 0 0,0-1 0 0 0,0 0 0 0 0,0 0 0 0 0,0 1 0 0 0,0-1 0 0 0,0 0-1 0 0,0 0 1 0 0,0 0 0 0 0,0 1 0 0 0,0-1 0 0 0,0 0 0 0 0,-1 0 0 0 0,1 1 0 0 0,0-1-1 0 0,0 0 1 0 0,-1 1 0 0 0,1-1 0 0 0,-1 0 0 0 0,1 1 0 0 0,0-1 0 0 0,-1 0-1 0 0,1 1 1 0 0,-1-1 0 0 0,0 1 0 0 0,1-1 0 0 0,-1 1 0 0 0,1-1 0 0 0,-1 1-1 0 0,0-1 1 0 0,1 1 0 0 0,-1 0 0 0 0,0-1 0 0 0,-1 1 0 0 0,0-1-1 0 0,1 0 1 0 0,-1 1 0 0 0,0-1-1 0 0,0 1 1 0 0,0 0 0 0 0,0 0-1 0 0,0 0 1 0 0,0 0 0 0 0,0 0-1 0 0,0 0 1 0 0,0 0-1 0 0,0 0 1 0 0,1 1 0 0 0,-1-1-1 0 0,-3 2 1 0 0,0 1-8 0 0,-1 0 0 0 0,1 1 1 0 0,0-1-1 0 0,0 1 0 0 0,0 1 0 0 0,0-1 0 0 0,1 1 1 0 0,-1-1-1 0 0,1 1 0 0 0,0 0 0 0 0,1 1 0 0 0,-1-1 1 0 0,1 1-1 0 0,-4 9 0 0 0,4-8 2 0 0,1 0 0 0 0,0 1 0 0 0,0-1 0 0 0,0 1 0 0 0,1-1 0 0 0,0 1 0 0 0,0 0 0 0 0,1-1 0 0 0,0 1 0 0 0,1 0 0 0 0,2 13 0 0 0,-3-18-1 0 0,1 0 0 0 0,0 0 0 0 0,0-1 0 0 0,0 1 0 0 0,0 0-1 0 0,0-1 1 0 0,1 1 0 0 0,-1-1 0 0 0,1 0 0 0 0,-1 1 0 0 0,1-1-1 0 0,0 0 1 0 0,0 0 0 0 0,0 0 0 0 0,0 0 0 0 0,1-1 0 0 0,-1 1-1 0 0,0 0 1 0 0,1-1 0 0 0,-1 0 0 0 0,6 3 0 0 0,-4-3-11 0 0,-1 0 0 0 0,1 0 0 0 0,0-1 0 0 0,0 1 0 0 0,0-1 0 0 0,0 0 0 0 0,0 0 1 0 0,0 0-1 0 0,0-1 0 0 0,0 1 0 0 0,0-1 0 0 0,0 0 0 0 0,-1 0 0 0 0,1 0 0 0 0,4-3 0 0 0,34-17-920 0 0,-15 3-3898 0 0,-4-1-1487 0 0</inkml:trace>
  <inkml:trace contextRef="#ctx0" brushRef="#br0" timeOffset="786.22">606 404 8288 0 0,'0'-10'178'0'0,"1"1"1"0"0,-1 0 0 0 0,-1 0-1 0 0,0 0 1 0 0,0 0-1 0 0,-1-1 1 0 0,0 2 0 0 0,-7-18-1 0 0,7 19 302 0 0,-2 1 0 0 0,1 0 0 0 0,-1 0 0 0 0,1 0 0 0 0,-2 0 0 0 0,1 0 0 0 0,-1 1 0 0 0,0 0 0 0 0,0 0 0 0 0,0 0 0 0 0,-1 1 0 0 0,-6-5 1 0 0,9 8-263 0 0,1 0 1 0 0,0 0 0 0 0,-1 0 0 0 0,1 1 0 0 0,-1-1-1 0 0,1 1 1 0 0,-1-1 0 0 0,0 1 0 0 0,1 0 0 0 0,-1 0-1 0 0,1 0 1 0 0,-4 1 0 0 0,4-1-174 0 0,1 0 0 0 0,0 0 0 0 0,0 0-1 0 0,-1 1 1 0 0,1-1 0 0 0,0 0 0 0 0,0 1 0 0 0,-1-1 0 0 0,1 1 0 0 0,0-1 0 0 0,0 1 0 0 0,0 0-1 0 0,0-1 1 0 0,0 1 0 0 0,0 0 0 0 0,0 0 0 0 0,0 0 0 0 0,0-1 0 0 0,0 1 0 0 0,1 0 0 0 0,-1 0-1 0 0,0 0 1 0 0,1 1 0 0 0,-1-1 0 0 0,0 0 0 0 0,1 0 0 0 0,-1 2 0 0 0,1-2-53 0 0,0 1-1 0 0,1-1 1 0 0,-1 1 0 0 0,1 0 0 0 0,-1-1 0 0 0,1 1 0 0 0,-1-1-1 0 0,1 1 1 0 0,0-1 0 0 0,0 0 0 0 0,0 1 0 0 0,-1-1 0 0 0,1 0-1 0 0,1 1 1 0 0,-1-1 0 0 0,0 0 0 0 0,0 0 0 0 0,2 1 0 0 0,25 20-299 0 0,-4-8 90 0 0,38 28 200 0 0,-32-20 28 0 0,-12-8-6 0 0,27 25 0 0 0,-39-33 0 0 0,0 1 1 0 0,0 0-1 0 0,-1 0 0 0 0,0 0 0 0 0,0 1 1 0 0,0 0-1 0 0,-1 0 0 0 0,-1 0 0 0 0,1 0 1 0 0,2 12-1 0 0,-4-13 133 0 0,-1 0-1 0 0,0 0 1 0 0,-1 0 0 0 0,1 1-1 0 0,-1-1 1 0 0,-1 0 0 0 0,1 0-1 0 0,-1 0 1 0 0,-1 0 0 0 0,1 0-1 0 0,-1-1 1 0 0,0 1 0 0 0,-6 11-1 0 0,0-2 300 0 0,-1 0-1 0 0,0-1 1 0 0,-1 0-1 0 0,-1 0 0 0 0,0-1 1 0 0,-1 0-1 0 0,-1-1 1 0 0,0-1-1 0 0,-1 0 0 0 0,0-1 1 0 0,0 0-1 0 0,-21 10 1 0 0,28-17-377 0 0,-1-1 1 0 0,1 0 0 0 0,-1 0 0 0 0,0-1 0 0 0,0 0 0 0 0,0 0 0 0 0,-13 0 0 0 0,17-2-98 0 0,0 1 1 0 0,0-1-1 0 0,0 0 0 0 0,0-1 0 0 0,0 1 1 0 0,0-1-1 0 0,0 0 0 0 0,0 0 1 0 0,0 0-1 0 0,0 0 0 0 0,1-1 0 0 0,-1 1 1 0 0,0-1-1 0 0,1 0 0 0 0,0 0 1 0 0,-1-1-1 0 0,-2-2 0 0 0,5 5-204 0 0,0-1 0 0 0,1 0 0 0 0,-1 0 0 0 0,0 0-1 0 0,1 0 1 0 0,-1 0 0 0 0,1 0 0 0 0,-1 0 0 0 0,1 0 0 0 0,-1 0 0 0 0,1 0-1 0 0,0 0 1 0 0,-1-1 0 0 0,1 0 0 0 0,-2-10-8341 0 0</inkml:trace>
  <inkml:trace contextRef="#ctx0" brushRef="#br0" timeOffset="1275.5">808 571 12896 0 0,'0'0'997'0'0,"-8"2"-618"0"0,3 0 34 0 0,0 0 1 0 0,0 0 0 0 0,1 1 0 0 0,-1-1 0 0 0,1 1 0 0 0,-1 1 0 0 0,1-1 0 0 0,0 0 0 0 0,0 1 0 0 0,0 0 0 0 0,-5 7-1 0 0,8-9-333 0 0,-1 0 0 0 0,1-1-1 0 0,0 1 1 0 0,0 0 0 0 0,-1 1-1 0 0,1-1 1 0 0,1 0-1 0 0,-1 0 1 0 0,0 0 0 0 0,0 0-1 0 0,1 1 1 0 0,0-1 0 0 0,-1 0-1 0 0,1 1 1 0 0,0-1-1 0 0,0 0 1 0 0,0 1 0 0 0,0-1-1 0 0,0 0 1 0 0,1 1 0 0 0,-1-1-1 0 0,1 0 1 0 0,0 0 0 0 0,-1 1-1 0 0,1-1 1 0 0,0 0-1 0 0,0 0 1 0 0,1 0 0 0 0,0 2-1 0 0,-1-3-77 0 0,1 1-1 0 0,-1-1 1 0 0,0 1-1 0 0,1-1 1 0 0,-1 1 0 0 0,1-1-1 0 0,0 0 1 0 0,-1 0-1 0 0,1 0 1 0 0,0 0-1 0 0,0 0 1 0 0,0 0-1 0 0,-1-1 1 0 0,1 1-1 0 0,0-1 1 0 0,0 1-1 0 0,0-1 1 0 0,0 0-1 0 0,0 1 1 0 0,0-1-1 0 0,0 0 1 0 0,0 0 0 0 0,3-1-1 0 0,3 0-19 0 0,0-1-1 0 0,-1-1 1 0 0,1 1-1 0 0,11-6 1 0 0,8-2 88 0 0,-13 2-2041 0 0,-14 8 2111 0 0,14 6-402 0 0,-4 11 749 0 0,-8-13-510 0 0,0 0 0 0 0,0 0 0 0 0,1-1 0 0 0,-1 1 0 0 0,1-1 0 0 0,0 1 0 0 0,0-1 0 0 0,0 0 0 0 0,0 0 0 0 0,6 4 0 0 0,-4-4-11 0 0,-1-1-1 0 0,1 1 1 0 0,-1-1-1 0 0,1 0 0 0 0,0-1 1 0 0,8 3-1 0 0,7-4-5412 0 0,-12-1-615 0 0</inkml:trace>
  <inkml:trace contextRef="#ctx0" brushRef="#br0" timeOffset="1783.36">1202 540 15200 0 0,'-32'-4'1518'0'0,"22"2"-738"0"0,0 1 0 0 0,-1 0 0 0 0,-12 1 1 0 0,21 0-704 0 0,0 0 0 0 0,0 1 0 0 0,0-1 0 0 0,0 0 0 0 0,0 1 0 0 0,0-1 1 0 0,0 1-1 0 0,0 0 0 0 0,0-1 0 0 0,1 1 0 0 0,-1 0 0 0 0,0 0 0 0 0,1 0 0 0 0,-1 0 1 0 0,1 1-1 0 0,-1-1 0 0 0,1 0 0 0 0,-1 1 0 0 0,1-1 0 0 0,0 1 0 0 0,0-1 1 0 0,-2 3-1 0 0,3-3-77 0 0,0 0 1 0 0,-1 0 0 0 0,1 0-1 0 0,0 0 1 0 0,0 0-1 0 0,0 0 1 0 0,0 0 0 0 0,1 0-1 0 0,-1 0 1 0 0,0 0 0 0 0,0 0-1 0 0,1 0 1 0 0,-1 0 0 0 0,0 0-1 0 0,1 0 1 0 0,-1 0-1 0 0,1 0 1 0 0,-1-1 0 0 0,1 1-1 0 0,-1 0 1 0 0,2 1 0 0 0,14 16-50 0 0,-15-17 41 0 0,1 1 10 0 0,6 6-23 0 0,0-1 0 0 0,-1 1 1 0 0,0 1-1 0 0,-1-1 0 0 0,8 14 1 0 0,-12-19 46 0 0,-1-1 0 0 0,0 0 0 0 0,0 1 0 0 0,-1-1-1 0 0,1 0 1 0 0,0 1 0 0 0,-1-1 0 0 0,0 1 0 0 0,1-1 0 0 0,-1 1 0 0 0,0-1 0 0 0,0 1 0 0 0,-1-1 0 0 0,1 1 0 0 0,0-1 0 0 0,-1 1 0 0 0,0-1 0 0 0,1 1 0 0 0,-1-1 0 0 0,0 0 0 0 0,0 1-1 0 0,0-1 1 0 0,-1 0 0 0 0,1 0 0 0 0,0 0 0 0 0,-1 0 0 0 0,0 0 0 0 0,1 0 0 0 0,-3 2 0 0 0,1-1 73 0 0,0 0 1 0 0,0 0-1 0 0,-1-1 0 0 0,1 1 1 0 0,0-1-1 0 0,-1 0 0 0 0,0 0 0 0 0,1 0 1 0 0,-1 0-1 0 0,0-1 0 0 0,0 1 1 0 0,0-1-1 0 0,0 0 0 0 0,0 0 1 0 0,0-1-1 0 0,0 1 0 0 0,0-1 1 0 0,-1 0-1 0 0,1 0 0 0 0,0 0 1 0 0,0 0-1 0 0,0-1 0 0 0,0 0 0 0 0,0 0 1 0 0,0 0-1 0 0,0 0 0 0 0,0-1 1 0 0,0 1-1 0 0,0-1 0 0 0,1 0 1 0 0,-1 0-1 0 0,1 0 0 0 0,-1-1 1 0 0,-4-3-1 0 0,-3-6-209 0 0,1 0 1 0 0,0 0 0 0 0,1 0-1 0 0,0-2 1 0 0,1 1-1 0 0,0-1 1 0 0,1 0 0 0 0,0 0-1 0 0,2-1 1 0 0,0 0-1 0 0,-4-15 1 0 0,6 15-783 0 0,0 0 0 0 0,1 0 1 0 0,1 0-1 0 0,0 0 0 0 0,2-1 0 0 0,-1 1 0 0 0,2 0 1 0 0,0 0-1 0 0,0 0 0 0 0,2 0 0 0 0,7-22 1 0 0,-8 30 671 0 0,0 0 1 0 0,0 1-1 0 0,1-1 1 0 0,0 1 0 0 0,0 0-1 0 0,0 0 1 0 0,1 1 0 0 0,0-1-1 0 0,0 1 1 0 0,0 0 0 0 0,1 0-1 0 0,-1 1 1 0 0,1 0-1 0 0,0 0 1 0 0,1 0 0 0 0,-1 1-1 0 0,1 0 1 0 0,7-3 0 0 0,-6 3 439 0 0,1 1 1 0 0,-1 0 0 0 0,1 1 0 0 0,-1-1 0 0 0,1 2 0 0 0,0-1 0 0 0,0 1 0 0 0,-1 1 0 0 0,1-1-1 0 0,0 1 1 0 0,-1 1 0 0 0,1 0 0 0 0,-1 0 0 0 0,16 7 0 0 0,-14-5 39 0 0,-1 1 0 0 0,0-1 1 0 0,0 2-1 0 0,-1 0 0 0 0,0 0 0 0 0,0 0 0 0 0,0 1 1 0 0,-1 0-1 0 0,0 0 0 0 0,0 1 0 0 0,6 9 1 0 0,-6-6 107 0 0,0 1 0 0 0,-1-1 0 0 0,-1 1 0 0 0,0 0 0 0 0,0 0 1 0 0,-1 1-1 0 0,-1-1 0 0 0,2 15 0 0 0,-2-8 169 0 0,-2 0 0 0 0,0 1-1 0 0,-1 0 1 0 0,-1-1 0 0 0,-1 0 0 0 0,0 1-1 0 0,-2-1 1 0 0,0 0 0 0 0,-1 0-1 0 0,-1 0 1 0 0,-14 30 0 0 0,13-36-184 0 0,0 1 0 0 0,-1-2-1 0 0,-14 19 1 0 0,19-27-299 0 0,0-1-1 0 0,1 0 0 0 0,-1 0 0 0 0,0 0 0 0 0,0 0 1 0 0,-1-1-1 0 0,1 1 0 0 0,-1-1 0 0 0,1 0 0 0 0,-1 0 1 0 0,0 0-1 0 0,1-1 0 0 0,-1 1 0 0 0,0-1 1 0 0,0 0-1 0 0,0 0 0 0 0,-8 1 0 0 0,9-3-88 0 0,0 1 0 0 0,0 0 0 0 0,1-1 0 0 0,-1 0 0 0 0,0 0 0 0 0,0 0 0 0 0,1 0 0 0 0,-1 0 0 0 0,0 0 0 0 0,1-1 0 0 0,0 1-1 0 0,-1-1 1 0 0,1 1 0 0 0,0-1 0 0 0,0 0 0 0 0,0 0 0 0 0,0 0 0 0 0,0-1 0 0 0,0 1 0 0 0,0 0 0 0 0,1-1 0 0 0,-1 1 0 0 0,1-1 0 0 0,0 1 0 0 0,0-1 0 0 0,-1-3 0 0 0,-1-1-249 0 0,1 1 0 0 0,0-1 1 0 0,1 0-1 0 0,-1 0 1 0 0,1 0-1 0 0,1 0 0 0 0,-1 0 1 0 0,1 0-1 0 0,1-11 1 0 0,1 11 65 0 0,-1 1 0 0 0,0-1 0 0 0,1 1 0 0 0,1-1 0 0 0,-1 1 0 0 0,1 0 0 0 0,0 0 0 0 0,0 0 0 0 0,0 1 0 0 0,6-8 0 0 0,-7 11 161 0 0,1-1 1 0 0,-1 1-1 0 0,1 0 1 0 0,-1-1-1 0 0,1 1 1 0 0,-1 1-1 0 0,1-1 1 0 0,0 0-1 0 0,0 1 1 0 0,0-1-1 0 0,0 1 0 0 0,0 0 1 0 0,0 0-1 0 0,0 0 1 0 0,1 0-1 0 0,-1 1 1 0 0,0-1-1 0 0,0 1 1 0 0,1 0-1 0 0,-1 0 1 0 0,0 0-1 0 0,1 0 1 0 0,2 1-1 0 0,-1 0 93 0 0,0 1 0 0 0,-1-1 0 0 0,1 1 0 0 0,-1-1 0 0 0,1 1 0 0 0,-1 0 0 0 0,1 1 0 0 0,-1-1 0 0 0,0 1 0 0 0,0 0 0 0 0,0 0 0 0 0,-1 0 0 0 0,1 0 0 0 0,-1 1 0 0 0,0 0 0 0 0,0-1 0 0 0,0 1 0 0 0,0 0 0 0 0,4 8 1 0 0,-4-4 69 0 0,0-1 1 0 0,0 1 0 0 0,-1 0-1 0 0,0 0 1 0 0,0 0 0 0 0,-1 0 0 0 0,0 0-1 0 0,0 0 1 0 0,-1 0 0 0 0,0 0 0 0 0,-1 10-1 0 0,-3-2-956 0 0,3-11-220 0 0</inkml:trace>
  <inkml:trace contextRef="#ctx0" brushRef="#br0" timeOffset="2559.75">1513 563 10592 0 0,'-3'0'486'0'0,"0"-1"0"0"0,-1 1-1 0 0,1-1 1 0 0,0 1 0 0 0,-1 0 0 0 0,1 0 0 0 0,0 1 0 0 0,0-1 0 0 0,-1 1 0 0 0,1 0 0 0 0,0 0 0 0 0,0 0 0 0 0,0 0-1 0 0,0 0 1 0 0,0 0 0 0 0,0 1 0 0 0,0 0 0 0 0,0-1 0 0 0,-4 5 0 0 0,4-3 43 0 0,0 0-1 0 0,0 0 1 0 0,0 0-1 0 0,0 0 1 0 0,1 1 0 0 0,-1-1-1 0 0,1 1 1 0 0,-2 4 0 0 0,2-5-599 0 0,1 1 1 0 0,0-1 0 0 0,0 1 0 0 0,0 0 0 0 0,-1 5 0 0 0,2-5 85 0 0,-1 1 1 0 0,1-1-1 0 0,0 0 1 0 0,1 1 0 0 0,-1-1-1 0 0,1 1 1 0 0,0-1-1 0 0,0 0 1 0 0,0 0-1 0 0,2 5 1 0 0,-2-7-14 0 0,0 0 0 0 0,0 0 1 0 0,0 0-1 0 0,1 0 0 0 0,-1 0 0 0 0,0 0 1 0 0,1 0-1 0 0,0-1 0 0 0,-1 1 0 0 0,1-1 0 0 0,0 1 1 0 0,0-1-1 0 0,0 0 0 0 0,0 0 0 0 0,0 1 1 0 0,0-2-1 0 0,0 1 0 0 0,0 0 0 0 0,0 0 0 0 0,0 0 1 0 0,4 0-1 0 0,7 0 18 0 0,-1-1 0 0 0,1 0 0 0 0,0 0 0 0 0,-1-1 0 0 0,1-1 0 0 0,19-5 0 0 0,13-2 13 0 0,-6 6-45 0 0,1 1 0 0 0,68 6 0 0 0,-97-3-4 0 0,13-1-602 0 0,-11 2 234 0 0</inkml:trace>
  <inkml:trace contextRef="#ctx0" brushRef="#br0" timeOffset="3313.87">2426 264 11520 0 0,'1'-3'156'0'0,"0"0"0"0"0,1 0 0 0 0,-1 0 0 0 0,0 0 0 0 0,1 0 0 0 0,0 0 0 0 0,2-4 0 0 0,-4 7-112 0 0,1 0 1 0 0,-1 0 0 0 0,0-1-1 0 0,0 1 1 0 0,0 0 0 0 0,1 0 0 0 0,-1-1-1 0 0,0 1 1 0 0,0 0 0 0 0,0-1-1 0 0,0 1 1 0 0,0 0 0 0 0,0-1 0 0 0,0 1-1 0 0,0 0 1 0 0,0-1 0 0 0,0 1-1 0 0,0 0 1 0 0,0-1 0 0 0,0 1 0 0 0,0 0-1 0 0,0-1 1 0 0,0 1 0 0 0,0 0-1 0 0,0-1 1 0 0,0 1 0 0 0,0 0 0 0 0,-1 0-1 0 0,1-1 1 0 0,0 1 0 0 0,0-1-1 0 0,-11-4 3143 0 0,-15 4 1821 0 0,21 3-4884 0 0,0-1 0 0 0,0 0 1 0 0,0 1-1 0 0,0 0 0 0 0,0 0 1 0 0,0 1-1 0 0,0-1 0 0 0,1 1 1 0 0,-5 4-1 0 0,-38 34 1396 0 0,19-16-1117 0 0,21-19-384 0 0,0 0-1 0 0,0 1 0 0 0,0 0 1 0 0,1 0-1 0 0,-8 11 1 0 0,12-15-16 0 0,1-1 1 0 0,0 1 0 0 0,0-1 0 0 0,0 1 0 0 0,0 0 0 0 0,0-1-1 0 0,0 1 1 0 0,1 0 0 0 0,-1 0 0 0 0,1 0 0 0 0,0-1 0 0 0,0 1-1 0 0,0 0 1 0 0,0 0 0 0 0,0 0 0 0 0,0 0 0 0 0,1-1 0 0 0,0 1 0 0 0,-1 0-1 0 0,1 0 1 0 0,0-1 0 0 0,3 5 0 0 0,2 3-23 0 0,1 0 1 0 0,0 0-1 0 0,1-1 1 0 0,0 0-1 0 0,0 0 0 0 0,1-1 1 0 0,16 12-1 0 0,-11-8-3 0 0,0 0 0 0 0,13 16 0 0 0,-25-26 45 0 0,-1 0-1 0 0,0 0 1 0 0,0 0-1 0 0,0 0 0 0 0,0 0 1 0 0,0 1-1 0 0,0-1 1 0 0,0 0-1 0 0,-1 0 1 0 0,1 1-1 0 0,-1-1 1 0 0,0 1-1 0 0,0-1 0 0 0,0 0 1 0 0,0 1-1 0 0,0-1 1 0 0,0 1-1 0 0,-1-1 1 0 0,1 0-1 0 0,-1 1 1 0 0,1-1-1 0 0,-1 0 0 0 0,0 0 1 0 0,0 1-1 0 0,-2 1 1 0 0,0 2 60 0 0,0-1 0 0 0,0 0-1 0 0,0 0 1 0 0,-1 0 0 0 0,0 0 0 0 0,0-1 0 0 0,-1 0 0 0 0,-8 8 0 0 0,1-5 147 0 0,0 0 1 0 0,0-1 0 0 0,0 0 0 0 0,-1-1 0 0 0,1-1 0 0 0,-1 0 0 0 0,0 0 0 0 0,-22 2 0 0 0,23-7-580 0 0,12 1 300 0 0,0 0-1 0 0,0 0 1 0 0,0-1-1 0 0,0 1 1 0 0,0 0-1 0 0,0 0 1 0 0,0 0-1 0 0,0 0 1 0 0,0-1-1 0 0,0 1 1 0 0,0 0-1 0 0,0 0 1 0 0,0 0-1 0 0,0 0 0 0 0,0 0 1 0 0,0-1-1 0 0,0 1 1 0 0,0 0-1 0 0,0 0 1 0 0,0 0-1 0 0,0 0 1 0 0,1 0-1 0 0,-1-1 1 0 0,0 1-1 0 0,0 0 1 0 0,0 0-1 0 0,0 0 1 0 0,0 0-1 0 0,0 0 1 0 0,0 0-1 0 0,1 0 0 0 0,-1-1 1 0 0,0 1-1 0 0,0 0 1 0 0,0 0-1 0 0,1 0 1 0 0,20-11-5290 0 0,-8 7-2604 0 0</inkml:trace>
  <inkml:trace contextRef="#ctx0" brushRef="#br0" timeOffset="3711.04">2587 562 14744 0 0,'0'0'1334'0'0,"-16"2"-914"0"0,2 2 2564 0 0,-22 12 0 0 0,31-14-2636 0 0,0 1 1 0 0,1-1-1 0 0,-1 2 1 0 0,0-1-1 0 0,1 0 1 0 0,0 1-1 0 0,-6 6 1 0 0,9-9-358 0 0,0 0 0 0 0,0 0 0 0 0,1 0 0 0 0,-1 0 0 0 0,1 0 0 0 0,-1 0 0 0 0,0 0 1 0 0,1 0-1 0 0,0 0 0 0 0,-1 0 0 0 0,1 0 0 0 0,0 1 0 0 0,-1-1 0 0 0,1 0 0 0 0,0 0 0 0 0,0 0 0 0 0,0 1 0 0 0,0-1 0 0 0,0 0 0 0 0,0 0 0 0 0,1 3 1 0 0,0-3-3 0 0,0 1 0 0 0,0 0 0 0 0,0 0 0 0 0,0-1 0 0 0,0 1 0 0 0,0-1 0 0 0,0 1 0 0 0,1-1 0 0 0,-1 0 1 0 0,0 1-1 0 0,1-1 0 0 0,2 2 0 0 0,1 0 1 0 0,0 0 0 0 0,0-1-1 0 0,0 1 1 0 0,1-1 0 0 0,-1 0 0 0 0,1-1 0 0 0,-1 1 0 0 0,9 0 0 0 0,8 0-141 0 0,1-1 1 0 0,36-4 0 0 0,-56 3-171 0 0,1-1 0 0 0,-1 0-1 0 0,0 1 1 0 0,1-1 0 0 0,-1-1 0 0 0,0 1 0 0 0,0 0-1 0 0,0-1 1 0 0,3-1 0 0 0,-3-1-1058 0 0</inkml:trace>
  <inkml:trace contextRef="#ctx0" brushRef="#br0" timeOffset="4101.22">2567 377 16128 0 0,'-1'1'242'0'0,"0"0"1"0"0,0 0-1 0 0,-1 0 1 0 0,1 0-1 0 0,0 1 1 0 0,0-1-1 0 0,0 0 1 0 0,0 0-1 0 0,1 1 1 0 0,-1-1-1 0 0,0 1 1 0 0,0-1-1 0 0,1 0 1 0 0,-1 1-1 0 0,1-1 1 0 0,-1 1-1 0 0,1-1 1 0 0,0 1-1 0 0,0 0 1 0 0,-1-1-1 0 0,1 1 1 0 0,1 2-1 0 0,-1 1 569 0 0,1 1-1 0 0,0-1 0 0 0,0 0 1 0 0,1 0-1 0 0,3 9 0 0 0,-5-13-967 0 0,1 0 0 0 0,-1 0 0 0 0,1-1-1 0 0,-1 1 1 0 0,1 0 0 0 0,0 0 0 0 0,-1-1 0 0 0,1 1-1 0 0,0 0 1 0 0,0-1 0 0 0,-1 1 0 0 0,1-1 0 0 0,0 1-1 0 0,0-1 1 0 0,0 1 0 0 0,0-1 0 0 0,0 0 0 0 0,0 1-1 0 0,0-1 1 0 0,0 0 0 0 0,0 0 0 0 0,2 1 0 0 0,-1-1-473 0 0,0 0 1 0 0,0 0 0 0 0,0 0 0 0 0,0 0 0 0 0,0-1-1 0 0,0 1 1 0 0,0 0 0 0 0,0-1 0 0 0,0 0-1 0 0,3 0 1 0 0</inkml:trace>
  <inkml:trace contextRef="#ctx0" brushRef="#br0" timeOffset="4663.16">3008 19 8808 0 0,'3'-3'200'0'0,"1"1"0"0"0,-1 0 0 0 0,1 0 0 0 0,-1 1 0 0 0,1-1 0 0 0,-1 1 0 0 0,1 0 0 0 0,0 0 0 0 0,0 0 0 0 0,0 0 0 0 0,0 0 0 0 0,0 1 0 0 0,0 0 1 0 0,0 0-1 0 0,0 0 0 0 0,0 0 0 0 0,0 1 0 0 0,5 1 0 0 0,-6-1 5 0 0,0 0-1 0 0,-1 0 1 0 0,1 0 0 0 0,0 0 0 0 0,0 1-1 0 0,-1-1 1 0 0,1 1 0 0 0,-1 0 0 0 0,1 0-1 0 0,-1 0 1 0 0,0 0 0 0 0,0 0 0 0 0,0 1-1 0 0,0-1 1 0 0,0 0 0 0 0,0 1-1 0 0,0 0 1 0 0,-1-1 0 0 0,0 1 0 0 0,1 0-1 0 0,-1 0 1 0 0,0 0 0 0 0,0 0 0 0 0,0 4-1 0 0,0 2 193 0 0,0 1-1 0 0,0 0 1 0 0,-1 0-1 0 0,-1 0 0 0 0,0 0 1 0 0,0 0-1 0 0,-1 0 0 0 0,0 0 1 0 0,-4 10-1 0 0,-6 14 740 0 0,-18 36 1 0 0,29-68-1088 0 0,-28 55 829 0 0,-2-2 0 0 0,-51 70 0 0 0,47-77-53 0 0,-65 71 1 0 0,97-117-804 0 0,-30 29 142 0 0,31-29-152 0 0,0-1-1 0 0,-1 1 1 0 0,1 0-1 0 0,-1-1 1 0 0,0 1 0 0 0,1-1-1 0 0,-1 0 1 0 0,0 0 0 0 0,0 0-1 0 0,0 0 1 0 0,0 0-1 0 0,-3-1 1 0 0,5 1-10 0 0,1-1-1 0 0,-1 0 1 0 0,0-1-1 0 0,0 1 1 0 0,0 0-1 0 0,1 0 1 0 0,-1 0-1 0 0,0 0 1 0 0,0-1-1 0 0,1 1 1 0 0,-1 0-1 0 0,0-1 1 0 0,0 1-1 0 0,1 0 1 0 0,-1-1-1 0 0,1 1 1 0 0,-1-1-1 0 0,0 1 1 0 0,1-1-1 0 0,-1 0 1 0 0,1 1-1 0 0,-2-2 1 0 0,2 0-16 0 0,-1 1 1 0 0,0-1-1 0 0,1 1 0 0 0,-1-1 1 0 0,1 1-1 0 0,0-1 1 0 0,-1 0-1 0 0,1 1 0 0 0,0-1 1 0 0,0-2-1 0 0,1-2-54 0 0,-1 0 0 0 0,1 0 0 0 0,1 0 0 0 0,-1 0-1 0 0,3-7 1 0 0,3 0-26 0 0,0-1-1 0 0,0 1 0 0 0,1 0 1 0 0,1 1-1 0 0,0 0 1 0 0,1 0-1 0 0,0 1 1 0 0,0 0-1 0 0,1 1 0 0 0,1 0 1 0 0,0 0-1 0 0,0 2 1 0 0,1-1-1 0 0,22-10 1 0 0,75-32-5 0 0,-94 45 82 0 0,1 1 1 0 0,0 0-1 0 0,0 1 1 0 0,32-4-1 0 0,-46 8-9 0 0,-1 0-1 0 0,1 0 0 0 0,-1 0 1 0 0,1 0-1 0 0,-1 0 0 0 0,1 1 1 0 0,0-1-1 0 0,-1 1 0 0 0,0 0 1 0 0,1-1-1 0 0,-1 1 0 0 0,1 0 1 0 0,-1 1-1 0 0,0-1 0 0 0,0 0 1 0 0,1 1-1 0 0,2 2 0 0 0,-3-2 6 0 0,-1-1 1 0 0,0 1-1 0 0,0-1 0 0 0,-1 1 1 0 0,1-1-1 0 0,0 1 0 0 0,0-1 0 0 0,-1 1 1 0 0,1 0-1 0 0,-1-1 0 0 0,0 1 0 0 0,1 0 1 0 0,-1 0-1 0 0,0-1 0 0 0,0 1 0 0 0,0 0 1 0 0,0 0-1 0 0,0-1 0 0 0,0 1 0 0 0,-1 0 1 0 0,1 0-1 0 0,-1-1 0 0 0,1 1 0 0 0,-1 0 1 0 0,1-1-1 0 0,-2 3 0 0 0,-35 87-3580 0 0,32-77 2882 0 0</inkml:trace>
  <inkml:trace contextRef="#ctx0" brushRef="#br0" timeOffset="5732">3289 590 11056 0 0,'0'0'2313'0'0,"17"6"542"0"0,-9-7-2159 0 0,0-1 0 0 0,0-1 0 0 0,12-5 0 0 0,-17 7-437 0 0,0-1 0 0 0,0 1 0 0 0,0-1 0 0 0,0 0 0 0 0,0 0 0 0 0,0 0 0 0 0,-1 0 0 0 0,1-1 0 0 0,-1 1 0 0 0,4-6 0 0 0,-6 8-226 0 0,1 0 1 0 0,-1 0 0 0 0,0-1 0 0 0,0 1-1 0 0,0 0 1 0 0,0 0 0 0 0,0 0 0 0 0,0 0-1 0 0,0-1 1 0 0,0 1 0 0 0,-1 0 0 0 0,1 0-1 0 0,0 0 1 0 0,0 0 0 0 0,0-1 0 0 0,0 1-1 0 0,0 0 1 0 0,0 0 0 0 0,0 0 0 0 0,0 0-1 0 0,0 0 1 0 0,0-1 0 0 0,-1 1 0 0 0,1 0-1 0 0,0 0 1 0 0,0 0 0 0 0,0 0 0 0 0,0 0-1 0 0,0 0 1 0 0,0 0 0 0 0,-1 0 0 0 0,1-1-1 0 0,0 1 1 0 0,0 0 0 0 0,0 0 0 0 0,0 0-1 0 0,-1 0 1 0 0,1 0 0 0 0,0 0 0 0 0,0 0-1 0 0,0 0 1 0 0,0 0 0 0 0,-1 0 0 0 0,1 0-1 0 0,0 0 1 0 0,0 0 0 0 0,0 0 0 0 0,0 0-1 0 0,-1 0 1 0 0,1 0 0 0 0,0 1 0 0 0,0-1-1 0 0,0 0 1 0 0,-12 3-10 0 0,8 0-31 0 0,1 0 0 0 0,0 1 1 0 0,0-1-1 0 0,0 1 0 0 0,0 0 0 0 0,1 0 0 0 0,-1 0 0 0 0,1 0 0 0 0,-3 8 0 0 0,5-10 11 0 0,-1 0-1 0 0,1 1 0 0 0,-1-1 0 0 0,1 1 1 0 0,0-1-1 0 0,-1 0 0 0 0,1 1 1 0 0,1-1-1 0 0,-1 1 0 0 0,0-1 0 0 0,0 0 1 0 0,1 1-1 0 0,0-1 0 0 0,-1 0 1 0 0,1 1-1 0 0,0-1 0 0 0,0 0 0 0 0,0 0 1 0 0,0 0-1 0 0,3 4 0 0 0,-1-2-17 0 0,0 0 0 0 0,0-1-1 0 0,1 1 1 0 0,-1-1 0 0 0,1 0-1 0 0,0 0 1 0 0,-1 0 0 0 0,1-1-1 0 0,0 1 1 0 0,1-1-1 0 0,4 2 1 0 0,-2-2-11 0 0,1 0-1 0 0,-1 0 1 0 0,0-1-1 0 0,1 0 1 0 0,-1 0-1 0 0,11-1 1 0 0,109-2-45 0 0,60 0 225 0 0,-165 3-563 0 0,38 1 352 0 0,-20 3-6171 0 0,-12 0-968 0 0</inkml:trace>
</inkml:ink>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563E72-DBFE-49B1-BEFC-9D8868BC0A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6</Pages>
  <Words>197700</Words>
  <Characters>1126895</Characters>
  <Application>Microsoft Office Word</Application>
  <DocSecurity>0</DocSecurity>
  <Lines>9390</Lines>
  <Paragraphs>2643</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der Medien Stuttgart - Stuttgart Media University</Company>
  <LinksUpToDate>false</LinksUpToDate>
  <CharactersWithSpaces>13219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creator>Wolf-Fritz Riekert</dc:creator>
  <cp:lastModifiedBy>Sebastian Sätzler</cp:lastModifiedBy>
  <cp:revision>6046</cp:revision>
  <cp:lastPrinted>2011-10-23T20:42:00Z</cp:lastPrinted>
  <dcterms:created xsi:type="dcterms:W3CDTF">2011-09-21T18:30:00Z</dcterms:created>
  <dcterms:modified xsi:type="dcterms:W3CDTF">2022-07-22T1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Bachelor</vt:lpwstr>
  </property>
  <property fmtid="{D5CDD505-2E9C-101B-9397-08002B2CF9AE}" pid="3" name="CitaviDocumentProperty_0">
    <vt:lpwstr>dd40b498-dd96-4c8b-9a97-3f40560c6f42</vt:lpwstr>
  </property>
  <property fmtid="{D5CDD505-2E9C-101B-9397-08002B2CF9AE}" pid="4" name="CitaviDocumentProperty_8">
    <vt:lpwstr>CloudProjectKey=a7q4m2x96v3oofn851djsb8izjgyjn517l5b51m; ProjectName=Bachelor</vt:lpwstr>
  </property>
  <property fmtid="{D5CDD505-2E9C-101B-9397-08002B2CF9AE}" pid="5" name="CitaviDocumentProperty_6">
    <vt:lpwstr>True</vt:lpwstr>
  </property>
  <property fmtid="{D5CDD505-2E9C-101B-9397-08002B2CF9AE}" pid="6" name="CitaviDocumentProperty_1">
    <vt:lpwstr>6.12.0.0</vt:lpwstr>
  </property>
</Properties>
</file>